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0A514" w14:textId="526E6060" w:rsidR="00823E1A" w:rsidRPr="00CB077C" w:rsidRDefault="00E76EBB" w:rsidP="139705A8">
      <w:pPr>
        <w:pStyle w:val="MiTitulo1"/>
        <w:ind w:left="0" w:firstLine="0"/>
        <w:jc w:val="center"/>
        <w:rPr>
          <w:rStyle w:val="BookTitle"/>
        </w:rPr>
      </w:pPr>
      <w:bookmarkStart w:id="0" w:name="_Hlk139609911"/>
      <w:bookmarkStart w:id="1" w:name="_Hlk159485004"/>
      <w:bookmarkStart w:id="2" w:name="_Hlk157758723"/>
      <w:r w:rsidRPr="00E76EBB">
        <w:rPr>
          <w:rStyle w:val="BookTitle"/>
        </w:rPr>
        <w:t>Cross-basin and cross-taxa patterns of marine community tropicalization and deborealization in warming European seas</w:t>
      </w:r>
      <w:bookmarkEnd w:id="0"/>
    </w:p>
    <w:bookmarkEnd w:id="1"/>
    <w:p w14:paraId="5749E8D3" w14:textId="77777777" w:rsidR="00823E1A" w:rsidRPr="000755E4" w:rsidRDefault="00823E1A" w:rsidP="006123D2"/>
    <w:p w14:paraId="4975CA88" w14:textId="257AC339" w:rsidR="00823E1A" w:rsidRPr="000755E4" w:rsidRDefault="542C76D1" w:rsidP="752F3AC3">
      <w:pPr>
        <w:rPr>
          <w:vertAlign w:val="superscript"/>
        </w:rPr>
      </w:pPr>
      <w:bookmarkStart w:id="3" w:name="_Hlk159485296"/>
      <w:r>
        <w:t>G</w:t>
      </w:r>
      <w:r w:rsidR="00FC3BEF">
        <w:t xml:space="preserve">uillem </w:t>
      </w:r>
      <w:r>
        <w:t xml:space="preserve">Chust </w:t>
      </w:r>
      <w:r w:rsidRPr="752F3AC3">
        <w:rPr>
          <w:vertAlign w:val="superscript"/>
        </w:rPr>
        <w:t>1,*</w:t>
      </w:r>
      <w:r>
        <w:t>, E</w:t>
      </w:r>
      <w:r w:rsidR="00FC3BEF">
        <w:t>rnesto</w:t>
      </w:r>
      <w:r>
        <w:t xml:space="preserve"> Villarino </w:t>
      </w:r>
      <w:r w:rsidRPr="752F3AC3">
        <w:rPr>
          <w:vertAlign w:val="superscript"/>
        </w:rPr>
        <w:t>1,</w:t>
      </w:r>
      <w:r w:rsidR="00700B20">
        <w:rPr>
          <w:vertAlign w:val="superscript"/>
        </w:rPr>
        <w:t>2</w:t>
      </w:r>
      <w:r>
        <w:t>, M</w:t>
      </w:r>
      <w:r w:rsidR="00A51027">
        <w:t>at</w:t>
      </w:r>
      <w:r w:rsidR="00EC0340">
        <w:t>t</w:t>
      </w:r>
      <w:r w:rsidR="00A51027">
        <w:t>hew</w:t>
      </w:r>
      <w:r>
        <w:t xml:space="preserve"> McLean </w:t>
      </w:r>
      <w:r w:rsidR="00700B20">
        <w:rPr>
          <w:vertAlign w:val="superscript"/>
        </w:rPr>
        <w:t>3</w:t>
      </w:r>
      <w:r>
        <w:t>, N</w:t>
      </w:r>
      <w:r w:rsidR="00FC3BEF">
        <w:t>ova</w:t>
      </w:r>
      <w:r>
        <w:t xml:space="preserve"> Mieszkowska </w:t>
      </w:r>
      <w:r w:rsidR="00700B20">
        <w:rPr>
          <w:vertAlign w:val="superscript"/>
        </w:rPr>
        <w:t>4</w:t>
      </w:r>
      <w:r w:rsidRPr="752F3AC3">
        <w:rPr>
          <w:vertAlign w:val="superscript"/>
        </w:rPr>
        <w:t>,</w:t>
      </w:r>
      <w:r w:rsidR="00700B20">
        <w:rPr>
          <w:vertAlign w:val="superscript"/>
        </w:rPr>
        <w:t>5</w:t>
      </w:r>
      <w:r>
        <w:t xml:space="preserve">, </w:t>
      </w:r>
      <w:bookmarkStart w:id="4" w:name="_Hlk159487695"/>
      <w:r>
        <w:t>L</w:t>
      </w:r>
      <w:r w:rsidR="00084113">
        <w:t>isandro</w:t>
      </w:r>
      <w:r>
        <w:t xml:space="preserve"> Benedetti-Cecchi </w:t>
      </w:r>
      <w:bookmarkEnd w:id="4"/>
      <w:r w:rsidR="00700B20">
        <w:rPr>
          <w:vertAlign w:val="superscript"/>
        </w:rPr>
        <w:t>6</w:t>
      </w:r>
      <w:r>
        <w:t>, F</w:t>
      </w:r>
      <w:r w:rsidR="00FC3BEF">
        <w:t xml:space="preserve">abio </w:t>
      </w:r>
      <w:r>
        <w:t xml:space="preserve">Bulleri </w:t>
      </w:r>
      <w:r w:rsidR="00700B20">
        <w:rPr>
          <w:vertAlign w:val="superscript"/>
        </w:rPr>
        <w:t>6</w:t>
      </w:r>
      <w:r>
        <w:t>, C</w:t>
      </w:r>
      <w:r w:rsidR="002A46C1">
        <w:t>hiara</w:t>
      </w:r>
      <w:r>
        <w:t xml:space="preserve"> Ravaglioli </w:t>
      </w:r>
      <w:r w:rsidR="00700B20">
        <w:rPr>
          <w:vertAlign w:val="superscript"/>
        </w:rPr>
        <w:t>6</w:t>
      </w:r>
      <w:r>
        <w:t>, A</w:t>
      </w:r>
      <w:r w:rsidR="00FC3BEF">
        <w:t xml:space="preserve">ngel </w:t>
      </w:r>
      <w:r>
        <w:t xml:space="preserve">Borja </w:t>
      </w:r>
      <w:r w:rsidRPr="752F3AC3">
        <w:rPr>
          <w:vertAlign w:val="superscript"/>
        </w:rPr>
        <w:t>1</w:t>
      </w:r>
      <w:r>
        <w:t>, I</w:t>
      </w:r>
      <w:r w:rsidR="00FC3BEF">
        <w:t>ñigo</w:t>
      </w:r>
      <w:r>
        <w:t xml:space="preserve"> Muxika </w:t>
      </w:r>
      <w:r w:rsidRPr="752F3AC3">
        <w:rPr>
          <w:vertAlign w:val="superscript"/>
        </w:rPr>
        <w:t>1</w:t>
      </w:r>
      <w:r>
        <w:t>, J</w:t>
      </w:r>
      <w:r w:rsidR="00FC3BEF">
        <w:t>os</w:t>
      </w:r>
      <w:r w:rsidR="0026332D">
        <w:t>é</w:t>
      </w:r>
      <w:r>
        <w:t xml:space="preserve"> A. Fernandes-Salvador </w:t>
      </w:r>
      <w:r w:rsidRPr="752F3AC3">
        <w:rPr>
          <w:vertAlign w:val="superscript"/>
        </w:rPr>
        <w:t>1</w:t>
      </w:r>
      <w:r>
        <w:t>,</w:t>
      </w:r>
      <w:r w:rsidR="007E7DCC">
        <w:t xml:space="preserve"> L</w:t>
      </w:r>
      <w:r w:rsidR="0026332D">
        <w:t>eire</w:t>
      </w:r>
      <w:r w:rsidR="007E7DCC">
        <w:t xml:space="preserve"> Ibaibarriaga </w:t>
      </w:r>
      <w:r w:rsidR="007E7DCC" w:rsidRPr="752F3AC3">
        <w:rPr>
          <w:vertAlign w:val="superscript"/>
        </w:rPr>
        <w:t>1</w:t>
      </w:r>
      <w:r w:rsidR="007E7DCC">
        <w:t>,</w:t>
      </w:r>
      <w:r w:rsidR="00211123">
        <w:t xml:space="preserve"> A</w:t>
      </w:r>
      <w:r w:rsidR="0026332D">
        <w:t>inhize</w:t>
      </w:r>
      <w:r w:rsidR="00211123">
        <w:t xml:space="preserve"> Ur</w:t>
      </w:r>
      <w:r w:rsidR="005C1BB4">
        <w:t>iarte</w:t>
      </w:r>
      <w:r w:rsidR="005C1BB4" w:rsidRPr="752F3AC3">
        <w:rPr>
          <w:vertAlign w:val="superscript"/>
        </w:rPr>
        <w:t>1</w:t>
      </w:r>
      <w:r w:rsidR="005C1BB4">
        <w:t>, M</w:t>
      </w:r>
      <w:r w:rsidR="0026332D">
        <w:t>arta</w:t>
      </w:r>
      <w:r w:rsidR="005C1BB4">
        <w:t xml:space="preserve"> Revilla</w:t>
      </w:r>
      <w:r w:rsidR="005C1BB4" w:rsidRPr="752F3AC3">
        <w:rPr>
          <w:vertAlign w:val="superscript"/>
        </w:rPr>
        <w:t>1</w:t>
      </w:r>
      <w:r w:rsidR="005C1BB4">
        <w:t>,</w:t>
      </w:r>
      <w:r>
        <w:t xml:space="preserve"> F</w:t>
      </w:r>
      <w:r w:rsidR="004E5559">
        <w:t>ernando</w:t>
      </w:r>
      <w:r>
        <w:t xml:space="preserve"> Villate </w:t>
      </w:r>
      <w:r w:rsidR="00700B20">
        <w:rPr>
          <w:vertAlign w:val="superscript"/>
        </w:rPr>
        <w:t>7</w:t>
      </w:r>
      <w:r w:rsidR="00B15E31" w:rsidRPr="752F3AC3">
        <w:rPr>
          <w:vertAlign w:val="superscript"/>
        </w:rPr>
        <w:t>,</w:t>
      </w:r>
      <w:r w:rsidR="00700B20">
        <w:rPr>
          <w:vertAlign w:val="superscript"/>
        </w:rPr>
        <w:t>8</w:t>
      </w:r>
      <w:r>
        <w:t>, A</w:t>
      </w:r>
      <w:r w:rsidR="00E03928" w:rsidRPr="00E03928">
        <w:t>rantza</w:t>
      </w:r>
      <w:r>
        <w:t xml:space="preserve"> Iriarte </w:t>
      </w:r>
      <w:r w:rsidR="00700B20">
        <w:rPr>
          <w:vertAlign w:val="superscript"/>
        </w:rPr>
        <w:t>9</w:t>
      </w:r>
      <w:r w:rsidR="00B15E31" w:rsidRPr="752F3AC3">
        <w:rPr>
          <w:vertAlign w:val="superscript"/>
        </w:rPr>
        <w:t>,</w:t>
      </w:r>
      <w:r w:rsidR="00700B20">
        <w:rPr>
          <w:vertAlign w:val="superscript"/>
        </w:rPr>
        <w:t>8</w:t>
      </w:r>
      <w:r>
        <w:t>, I</w:t>
      </w:r>
      <w:r w:rsidR="004E5559">
        <w:t>bon</w:t>
      </w:r>
      <w:r>
        <w:t xml:space="preserve"> Uriarte </w:t>
      </w:r>
      <w:r w:rsidR="00700B20">
        <w:rPr>
          <w:vertAlign w:val="superscript"/>
        </w:rPr>
        <w:t>9</w:t>
      </w:r>
      <w:r w:rsidR="00B15E31" w:rsidRPr="752F3AC3">
        <w:rPr>
          <w:vertAlign w:val="superscript"/>
        </w:rPr>
        <w:t>,</w:t>
      </w:r>
      <w:r w:rsidR="00700B20">
        <w:rPr>
          <w:vertAlign w:val="superscript"/>
        </w:rPr>
        <w:t>8</w:t>
      </w:r>
      <w:r>
        <w:t>, S</w:t>
      </w:r>
      <w:r w:rsidR="007A68DD" w:rsidRPr="007A68DD">
        <w:t>oultana</w:t>
      </w:r>
      <w:r>
        <w:t xml:space="preserve"> Zervoudaki </w:t>
      </w:r>
      <w:r w:rsidR="00700B20">
        <w:rPr>
          <w:vertAlign w:val="superscript"/>
        </w:rPr>
        <w:t>10</w:t>
      </w:r>
      <w:r>
        <w:t>, J</w:t>
      </w:r>
      <w:r w:rsidR="004926DE">
        <w:t>acob</w:t>
      </w:r>
      <w:r>
        <w:t xml:space="preserve"> Carstensen </w:t>
      </w:r>
      <w:r w:rsidR="00700B20">
        <w:rPr>
          <w:vertAlign w:val="superscript"/>
        </w:rPr>
        <w:t>11</w:t>
      </w:r>
      <w:r>
        <w:t xml:space="preserve">, </w:t>
      </w:r>
      <w:bookmarkStart w:id="5" w:name="_Hlk159486454"/>
      <w:r>
        <w:t>P</w:t>
      </w:r>
      <w:r w:rsidR="004926DE">
        <w:t>aul</w:t>
      </w:r>
      <w:r>
        <w:t xml:space="preserve"> J. Somerfield </w:t>
      </w:r>
      <w:bookmarkEnd w:id="5"/>
      <w:r w:rsidR="008E76E3" w:rsidRPr="00903F07">
        <w:rPr>
          <w:rFonts w:ascii="Verdana" w:hAnsi="Verdana"/>
          <w:color w:val="777777"/>
          <w:sz w:val="20"/>
          <w:szCs w:val="20"/>
          <w:shd w:val="clear" w:color="auto" w:fill="FFFFFF"/>
          <w:vertAlign w:val="superscript"/>
        </w:rPr>
        <w:t>†</w:t>
      </w:r>
      <w:r w:rsidR="00B022A3">
        <w:rPr>
          <w:rFonts w:ascii="Verdana" w:hAnsi="Verdana"/>
          <w:color w:val="777777"/>
          <w:sz w:val="20"/>
          <w:szCs w:val="20"/>
          <w:shd w:val="clear" w:color="auto" w:fill="FFFFFF"/>
          <w:vertAlign w:val="superscript"/>
        </w:rPr>
        <w:t>,</w:t>
      </w:r>
      <w:r w:rsidR="00700B20" w:rsidRPr="0067415D">
        <w:rPr>
          <w:vertAlign w:val="superscript"/>
        </w:rPr>
        <w:t>12</w:t>
      </w:r>
      <w:r w:rsidR="0062729E">
        <w:rPr>
          <w:vertAlign w:val="superscript"/>
        </w:rPr>
        <w:t>,</w:t>
      </w:r>
      <w:r w:rsidR="00700B20">
        <w:rPr>
          <w:vertAlign w:val="superscript"/>
        </w:rPr>
        <w:t>13</w:t>
      </w:r>
      <w:r>
        <w:t xml:space="preserve">, </w:t>
      </w:r>
      <w:bookmarkStart w:id="6" w:name="_Hlk159486615"/>
      <w:r>
        <w:t>A</w:t>
      </w:r>
      <w:r w:rsidR="007A68DD">
        <w:t>na</w:t>
      </w:r>
      <w:r>
        <w:t xml:space="preserve"> M. Queirós </w:t>
      </w:r>
      <w:bookmarkEnd w:id="6"/>
      <w:r w:rsidR="00700B20">
        <w:rPr>
          <w:vertAlign w:val="superscript"/>
        </w:rPr>
        <w:t>12</w:t>
      </w:r>
      <w:r w:rsidR="008E76E3">
        <w:rPr>
          <w:vertAlign w:val="superscript"/>
        </w:rPr>
        <w:t>,</w:t>
      </w:r>
      <w:r w:rsidR="00700B20">
        <w:rPr>
          <w:vertAlign w:val="superscript"/>
        </w:rPr>
        <w:t>14</w:t>
      </w:r>
      <w:r>
        <w:t xml:space="preserve">, </w:t>
      </w:r>
      <w:bookmarkStart w:id="7" w:name="_Hlk159486719"/>
      <w:r w:rsidR="00BC7BB4">
        <w:t>A</w:t>
      </w:r>
      <w:r w:rsidR="002B02B8">
        <w:t>ndrea</w:t>
      </w:r>
      <w:r w:rsidR="00BC7BB4">
        <w:t xml:space="preserve"> </w:t>
      </w:r>
      <w:r w:rsidR="00A83642">
        <w:t xml:space="preserve">J. </w:t>
      </w:r>
      <w:r w:rsidR="00BC7BB4">
        <w:t xml:space="preserve">McEvoy </w:t>
      </w:r>
      <w:bookmarkEnd w:id="7"/>
      <w:r w:rsidR="00700B20">
        <w:rPr>
          <w:vertAlign w:val="superscript"/>
        </w:rPr>
        <w:t>12</w:t>
      </w:r>
      <w:r w:rsidR="00BC7BB4">
        <w:t xml:space="preserve">, </w:t>
      </w:r>
      <w:r>
        <w:t>A</w:t>
      </w:r>
      <w:r w:rsidR="004926DE">
        <w:t>rnaud</w:t>
      </w:r>
      <w:r>
        <w:t xml:space="preserve"> Auber </w:t>
      </w:r>
      <w:r w:rsidR="00700B20">
        <w:rPr>
          <w:vertAlign w:val="superscript"/>
        </w:rPr>
        <w:t>15</w:t>
      </w:r>
      <w:r>
        <w:t>, M</w:t>
      </w:r>
      <w:r w:rsidR="004926DE">
        <w:t>anuel</w:t>
      </w:r>
      <w:r>
        <w:t xml:space="preserve"> Hidalgo </w:t>
      </w:r>
      <w:r w:rsidRPr="752F3AC3">
        <w:rPr>
          <w:vertAlign w:val="superscript"/>
        </w:rPr>
        <w:t>1</w:t>
      </w:r>
      <w:r w:rsidR="00700B20">
        <w:rPr>
          <w:vertAlign w:val="superscript"/>
        </w:rPr>
        <w:t>6</w:t>
      </w:r>
      <w:r>
        <w:t>, M</w:t>
      </w:r>
      <w:r w:rsidR="004926DE">
        <w:t>arta</w:t>
      </w:r>
      <w:r>
        <w:t xml:space="preserve"> Coll </w:t>
      </w:r>
      <w:r w:rsidRPr="752F3AC3">
        <w:rPr>
          <w:vertAlign w:val="superscript"/>
        </w:rPr>
        <w:t>1</w:t>
      </w:r>
      <w:r w:rsidR="00700B20">
        <w:rPr>
          <w:vertAlign w:val="superscript"/>
        </w:rPr>
        <w:t>7</w:t>
      </w:r>
      <w:r>
        <w:t>, J</w:t>
      </w:r>
      <w:r w:rsidR="004926DE">
        <w:t>oaquim</w:t>
      </w:r>
      <w:r>
        <w:t xml:space="preserve"> Garrabou </w:t>
      </w:r>
      <w:r w:rsidRPr="752F3AC3">
        <w:rPr>
          <w:vertAlign w:val="superscript"/>
        </w:rPr>
        <w:t>1</w:t>
      </w:r>
      <w:r w:rsidR="00700B20">
        <w:rPr>
          <w:vertAlign w:val="superscript"/>
        </w:rPr>
        <w:t>7</w:t>
      </w:r>
      <w:r>
        <w:t>, D</w:t>
      </w:r>
      <w:r w:rsidR="004926DE">
        <w:t>aniel</w:t>
      </w:r>
      <w:r>
        <w:t xml:space="preserve"> Gómez-Gras </w:t>
      </w:r>
      <w:r w:rsidR="00E04B38" w:rsidRPr="752F3AC3">
        <w:rPr>
          <w:vertAlign w:val="superscript"/>
        </w:rPr>
        <w:t>18,19</w:t>
      </w:r>
      <w:r w:rsidR="00DF4F24" w:rsidRPr="752F3AC3">
        <w:rPr>
          <w:vertAlign w:val="superscript"/>
        </w:rPr>
        <w:t>,2</w:t>
      </w:r>
      <w:r w:rsidR="00700B20">
        <w:rPr>
          <w:vertAlign w:val="superscript"/>
        </w:rPr>
        <w:t>0</w:t>
      </w:r>
      <w:r>
        <w:t xml:space="preserve">, </w:t>
      </w:r>
      <w:r w:rsidR="00CF06C9" w:rsidRPr="00CF06C9">
        <w:t>Cristina Linares</w:t>
      </w:r>
      <w:r w:rsidR="00CC0B00">
        <w:t xml:space="preserve"> </w:t>
      </w:r>
      <w:r w:rsidR="00557A16" w:rsidRPr="752F3AC3">
        <w:rPr>
          <w:vertAlign w:val="superscript"/>
        </w:rPr>
        <w:t>19,2</w:t>
      </w:r>
      <w:r w:rsidR="00700B20">
        <w:rPr>
          <w:vertAlign w:val="superscript"/>
        </w:rPr>
        <w:t>0</w:t>
      </w:r>
      <w:r w:rsidR="00557A16">
        <w:t>,</w:t>
      </w:r>
      <w:r w:rsidR="00CF06C9" w:rsidRPr="00CF06C9">
        <w:t xml:space="preserve"> </w:t>
      </w:r>
      <w:r>
        <w:t>F</w:t>
      </w:r>
      <w:r w:rsidR="00FF1AAB">
        <w:t>rancisco</w:t>
      </w:r>
      <w:r>
        <w:t xml:space="preserve"> Ramírez </w:t>
      </w:r>
      <w:r w:rsidR="00700B20">
        <w:rPr>
          <w:vertAlign w:val="superscript"/>
        </w:rPr>
        <w:t>17</w:t>
      </w:r>
      <w:r>
        <w:t xml:space="preserve">, </w:t>
      </w:r>
      <w:r w:rsidRPr="00B9631E">
        <w:t>N</w:t>
      </w:r>
      <w:r w:rsidR="00B9631E" w:rsidRPr="00B9631E">
        <w:t>úria</w:t>
      </w:r>
      <w:r w:rsidRPr="00B9631E">
        <w:t xml:space="preserve"> Margarit</w:t>
      </w:r>
      <w:r w:rsidRPr="00B9631E">
        <w:rPr>
          <w:vertAlign w:val="superscript"/>
        </w:rPr>
        <w:t>1</w:t>
      </w:r>
      <w:r w:rsidR="003F12DB" w:rsidRPr="00B9631E">
        <w:rPr>
          <w:vertAlign w:val="superscript"/>
        </w:rPr>
        <w:t>9</w:t>
      </w:r>
      <w:r>
        <w:t>, M</w:t>
      </w:r>
      <w:r w:rsidR="004827E2">
        <w:t>ario</w:t>
      </w:r>
      <w:r>
        <w:t xml:space="preserve"> Lepage </w:t>
      </w:r>
      <w:r w:rsidRPr="752F3AC3">
        <w:rPr>
          <w:vertAlign w:val="superscript"/>
        </w:rPr>
        <w:t>2</w:t>
      </w:r>
      <w:r w:rsidR="00700B20">
        <w:rPr>
          <w:vertAlign w:val="superscript"/>
        </w:rPr>
        <w:t>1</w:t>
      </w:r>
      <w:r>
        <w:t>, C</w:t>
      </w:r>
      <w:r w:rsidR="004827E2">
        <w:t>hloé</w:t>
      </w:r>
      <w:r>
        <w:t xml:space="preserve"> Dambrine </w:t>
      </w:r>
      <w:r w:rsidRPr="752F3AC3">
        <w:rPr>
          <w:vertAlign w:val="superscript"/>
        </w:rPr>
        <w:t>2</w:t>
      </w:r>
      <w:r w:rsidR="00700B20">
        <w:rPr>
          <w:vertAlign w:val="superscript"/>
        </w:rPr>
        <w:t>1</w:t>
      </w:r>
      <w:r>
        <w:t xml:space="preserve">, </w:t>
      </w:r>
      <w:r w:rsidR="00E04D1F">
        <w:t>J</w:t>
      </w:r>
      <w:r w:rsidR="00A51027">
        <w:t>érémy</w:t>
      </w:r>
      <w:r w:rsidR="00E04D1F">
        <w:t xml:space="preserve"> Lobry </w:t>
      </w:r>
      <w:r w:rsidR="00700B20">
        <w:rPr>
          <w:vertAlign w:val="superscript"/>
        </w:rPr>
        <w:t>21</w:t>
      </w:r>
      <w:r w:rsidR="00E04D1F">
        <w:t xml:space="preserve">, </w:t>
      </w:r>
      <w:r>
        <w:t>M</w:t>
      </w:r>
      <w:r w:rsidR="00974582">
        <w:t>yron</w:t>
      </w:r>
      <w:r>
        <w:t xml:space="preserve"> A. Peck </w:t>
      </w:r>
      <w:r w:rsidR="00700B20">
        <w:rPr>
          <w:vertAlign w:val="superscript"/>
        </w:rPr>
        <w:t>22</w:t>
      </w:r>
      <w:r>
        <w:t xml:space="preserve">, </w:t>
      </w:r>
      <w:bookmarkStart w:id="8" w:name="_Hlk159486929"/>
      <w:r>
        <w:t>P</w:t>
      </w:r>
      <w:r w:rsidR="00974582">
        <w:t>aula</w:t>
      </w:r>
      <w:r>
        <w:t xml:space="preserve"> </w:t>
      </w:r>
      <w:r w:rsidR="00440F76">
        <w:t>d</w:t>
      </w:r>
      <w:r>
        <w:t xml:space="preserve">e la Barra </w:t>
      </w:r>
      <w:bookmarkEnd w:id="8"/>
      <w:r w:rsidR="00700B20">
        <w:rPr>
          <w:vertAlign w:val="superscript"/>
        </w:rPr>
        <w:t>22</w:t>
      </w:r>
      <w:r>
        <w:t>, A</w:t>
      </w:r>
      <w:r w:rsidR="00EA23F4">
        <w:t>nieke</w:t>
      </w:r>
      <w:r>
        <w:t xml:space="preserve"> van Leeuwen </w:t>
      </w:r>
      <w:r w:rsidR="00700B20">
        <w:rPr>
          <w:vertAlign w:val="superscript"/>
        </w:rPr>
        <w:t>22</w:t>
      </w:r>
      <w:r>
        <w:t>, G</w:t>
      </w:r>
      <w:r w:rsidR="00974582">
        <w:t xml:space="preserve">il </w:t>
      </w:r>
      <w:r>
        <w:t xml:space="preserve">Rilov </w:t>
      </w:r>
      <w:r w:rsidR="00700B20">
        <w:rPr>
          <w:vertAlign w:val="superscript"/>
        </w:rPr>
        <w:t>23</w:t>
      </w:r>
      <w:r>
        <w:t>, E</w:t>
      </w:r>
      <w:r w:rsidR="00EA23F4">
        <w:t>rez</w:t>
      </w:r>
      <w:r>
        <w:t xml:space="preserve"> Yeruham </w:t>
      </w:r>
      <w:r w:rsidR="00700B20">
        <w:rPr>
          <w:vertAlign w:val="superscript"/>
        </w:rPr>
        <w:t>23</w:t>
      </w:r>
      <w:r>
        <w:t xml:space="preserve">, </w:t>
      </w:r>
      <w:r w:rsidR="000A7925">
        <w:t>A</w:t>
      </w:r>
      <w:r w:rsidR="009C2542">
        <w:t xml:space="preserve">nik </w:t>
      </w:r>
      <w:r w:rsidR="000A7925" w:rsidRPr="000A7925">
        <w:t>Brind’Amour</w:t>
      </w:r>
      <w:r w:rsidR="009C2542">
        <w:t xml:space="preserve"> </w:t>
      </w:r>
      <w:r w:rsidR="009C2542" w:rsidRPr="00903F07">
        <w:rPr>
          <w:vertAlign w:val="superscript"/>
        </w:rPr>
        <w:t>2</w:t>
      </w:r>
      <w:r w:rsidR="00700B20">
        <w:rPr>
          <w:vertAlign w:val="superscript"/>
        </w:rPr>
        <w:t>4</w:t>
      </w:r>
      <w:r w:rsidR="009C2542">
        <w:t xml:space="preserve">, </w:t>
      </w:r>
      <w:r>
        <w:t>and M</w:t>
      </w:r>
      <w:r w:rsidR="00D722C8">
        <w:t xml:space="preserve">artin </w:t>
      </w:r>
      <w:r>
        <w:t xml:space="preserve">Lindegren </w:t>
      </w:r>
      <w:r w:rsidR="00700B20">
        <w:rPr>
          <w:vertAlign w:val="superscript"/>
        </w:rPr>
        <w:t>25</w:t>
      </w:r>
    </w:p>
    <w:p w14:paraId="46E7A21E" w14:textId="77777777" w:rsidR="00823E1A" w:rsidRPr="000755E4" w:rsidRDefault="00823E1A" w:rsidP="006123D2"/>
    <w:p w14:paraId="3F432327" w14:textId="2A60CE02" w:rsidR="00823E1A" w:rsidRPr="001213DF" w:rsidRDefault="008161A1" w:rsidP="00E04B38">
      <w:pPr>
        <w:ind w:left="567" w:hanging="567"/>
        <w:rPr>
          <w:i/>
          <w:iCs/>
        </w:rPr>
      </w:pPr>
      <w:r w:rsidRPr="001213DF">
        <w:rPr>
          <w:i/>
          <w:iCs/>
          <w:vertAlign w:val="superscript"/>
        </w:rPr>
        <w:t>1</w:t>
      </w:r>
      <w:r w:rsidR="00823E1A" w:rsidRPr="001213DF">
        <w:rPr>
          <w:i/>
          <w:iCs/>
        </w:rPr>
        <w:t xml:space="preserve"> AZTI Marine Research, Basque Research and Technology Alliance (BRTA), Txatxarramendi Ugartea z/g, 48395 Sukarrieta, Spain</w:t>
      </w:r>
      <w:r w:rsidR="003B1FC9">
        <w:rPr>
          <w:i/>
          <w:iCs/>
        </w:rPr>
        <w:t>.</w:t>
      </w:r>
    </w:p>
    <w:p w14:paraId="554D1984" w14:textId="71A01D33" w:rsidR="00700B20" w:rsidRPr="001213DF" w:rsidRDefault="00700B20" w:rsidP="00700B20">
      <w:pPr>
        <w:ind w:left="567" w:hanging="567"/>
        <w:rPr>
          <w:i/>
          <w:iCs/>
        </w:rPr>
      </w:pPr>
      <w:r>
        <w:rPr>
          <w:i/>
          <w:iCs/>
          <w:vertAlign w:val="superscript"/>
        </w:rPr>
        <w:t>2</w:t>
      </w:r>
      <w:r w:rsidRPr="001213DF">
        <w:rPr>
          <w:i/>
          <w:iCs/>
        </w:rPr>
        <w:t xml:space="preserve"> Oregon State University, College of Earth, Ocean and Atmospheric Science, Corvallis USA</w:t>
      </w:r>
      <w:r>
        <w:rPr>
          <w:i/>
          <w:iCs/>
        </w:rPr>
        <w:t>.</w:t>
      </w:r>
    </w:p>
    <w:p w14:paraId="5FA987B1" w14:textId="0CA82428" w:rsidR="00356687" w:rsidRPr="001213DF" w:rsidRDefault="00700B20" w:rsidP="00E04B38">
      <w:pPr>
        <w:ind w:left="567" w:hanging="567"/>
        <w:rPr>
          <w:i/>
          <w:iCs/>
        </w:rPr>
      </w:pPr>
      <w:r>
        <w:rPr>
          <w:i/>
          <w:iCs/>
          <w:vertAlign w:val="superscript"/>
        </w:rPr>
        <w:t>3</w:t>
      </w:r>
      <w:r w:rsidRPr="001213DF">
        <w:rPr>
          <w:i/>
          <w:iCs/>
        </w:rPr>
        <w:t xml:space="preserve"> </w:t>
      </w:r>
      <w:r w:rsidR="002D4376" w:rsidRPr="002D4376">
        <w:rPr>
          <w:i/>
          <w:iCs/>
        </w:rPr>
        <w:t xml:space="preserve">Department of Biology and Marine Biology, </w:t>
      </w:r>
      <w:r w:rsidR="00A579E1" w:rsidRPr="00A579E1">
        <w:rPr>
          <w:i/>
          <w:iCs/>
        </w:rPr>
        <w:t>Center for Marine Science</w:t>
      </w:r>
      <w:r w:rsidR="00A579E1">
        <w:rPr>
          <w:i/>
          <w:iCs/>
        </w:rPr>
        <w:t>,</w:t>
      </w:r>
      <w:r w:rsidR="00A579E1" w:rsidRPr="00A579E1">
        <w:rPr>
          <w:i/>
          <w:iCs/>
        </w:rPr>
        <w:t xml:space="preserve"> </w:t>
      </w:r>
      <w:r w:rsidR="002D4376" w:rsidRPr="002D4376">
        <w:rPr>
          <w:i/>
          <w:iCs/>
        </w:rPr>
        <w:t>University of North Carolina Wilmington, Wilmington, NC, USA</w:t>
      </w:r>
      <w:r w:rsidR="003B1FC9">
        <w:rPr>
          <w:i/>
          <w:iCs/>
        </w:rPr>
        <w:t>.</w:t>
      </w:r>
    </w:p>
    <w:p w14:paraId="1C29B0A9" w14:textId="590EF4F0" w:rsidR="00412340" w:rsidRPr="001213DF" w:rsidRDefault="00700B20" w:rsidP="00E04B38">
      <w:pPr>
        <w:ind w:left="567" w:hanging="567"/>
        <w:rPr>
          <w:i/>
          <w:iCs/>
        </w:rPr>
      </w:pPr>
      <w:r>
        <w:rPr>
          <w:i/>
          <w:iCs/>
          <w:vertAlign w:val="superscript"/>
        </w:rPr>
        <w:t>4</w:t>
      </w:r>
      <w:r w:rsidRPr="001213DF">
        <w:rPr>
          <w:i/>
          <w:iCs/>
        </w:rPr>
        <w:t xml:space="preserve"> </w:t>
      </w:r>
      <w:r w:rsidR="00C737B9">
        <w:rPr>
          <w:i/>
          <w:iCs/>
        </w:rPr>
        <w:t xml:space="preserve">Marine Biological Association, </w:t>
      </w:r>
      <w:r w:rsidR="00C737B9" w:rsidRPr="00C737B9">
        <w:rPr>
          <w:i/>
          <w:iCs/>
        </w:rPr>
        <w:t>C</w:t>
      </w:r>
      <w:r w:rsidR="00C737B9">
        <w:rPr>
          <w:i/>
          <w:iCs/>
        </w:rPr>
        <w:t>itadel hill</w:t>
      </w:r>
      <w:r w:rsidR="00C737B9" w:rsidRPr="00C737B9">
        <w:rPr>
          <w:i/>
          <w:iCs/>
        </w:rPr>
        <w:t>, P</w:t>
      </w:r>
      <w:r w:rsidR="00C737B9">
        <w:rPr>
          <w:i/>
          <w:iCs/>
        </w:rPr>
        <w:t>lymouth</w:t>
      </w:r>
      <w:r w:rsidR="00C737B9" w:rsidRPr="00C737B9">
        <w:rPr>
          <w:i/>
          <w:iCs/>
        </w:rPr>
        <w:t>, D</w:t>
      </w:r>
      <w:r w:rsidR="00C737B9">
        <w:rPr>
          <w:i/>
          <w:iCs/>
        </w:rPr>
        <w:t>evon</w:t>
      </w:r>
      <w:r w:rsidR="00C737B9" w:rsidRPr="00C737B9">
        <w:rPr>
          <w:i/>
          <w:iCs/>
        </w:rPr>
        <w:t xml:space="preserve">, PL1 2PB, </w:t>
      </w:r>
      <w:r w:rsidR="00C737B9">
        <w:rPr>
          <w:i/>
          <w:iCs/>
        </w:rPr>
        <w:t>United Kingdom</w:t>
      </w:r>
      <w:r w:rsidR="003B1FC9">
        <w:rPr>
          <w:i/>
          <w:iCs/>
        </w:rPr>
        <w:t>.</w:t>
      </w:r>
    </w:p>
    <w:p w14:paraId="335B3492" w14:textId="77777777" w:rsidR="00700B20" w:rsidRPr="001213DF" w:rsidRDefault="00700B20" w:rsidP="00700B20">
      <w:pPr>
        <w:ind w:left="567" w:hanging="567"/>
        <w:rPr>
          <w:i/>
          <w:iCs/>
        </w:rPr>
      </w:pPr>
      <w:r>
        <w:rPr>
          <w:i/>
          <w:iCs/>
          <w:vertAlign w:val="superscript"/>
        </w:rPr>
        <w:t>5</w:t>
      </w:r>
      <w:r w:rsidRPr="001213DF">
        <w:rPr>
          <w:i/>
          <w:iCs/>
        </w:rPr>
        <w:t xml:space="preserve"> University of Liverpool, Liverpool, UK.</w:t>
      </w:r>
    </w:p>
    <w:p w14:paraId="6C95F1C2" w14:textId="410FB86B" w:rsidR="00130CBD" w:rsidRPr="003A5EE5" w:rsidRDefault="00700B20" w:rsidP="00E04B38">
      <w:pPr>
        <w:ind w:left="567" w:hanging="567"/>
        <w:rPr>
          <w:i/>
          <w:iCs/>
          <w:lang w:val="en-US" w:eastAsia="de-DE"/>
        </w:rPr>
      </w:pPr>
      <w:r>
        <w:rPr>
          <w:i/>
          <w:iCs/>
          <w:vertAlign w:val="superscript"/>
          <w:lang w:val="en-US"/>
        </w:rPr>
        <w:t>6</w:t>
      </w:r>
      <w:r w:rsidRPr="003A5EE5">
        <w:rPr>
          <w:i/>
          <w:iCs/>
          <w:lang w:val="en-US"/>
        </w:rPr>
        <w:t xml:space="preserve"> </w:t>
      </w:r>
      <w:r w:rsidR="00156736" w:rsidRPr="003A5EE5">
        <w:rPr>
          <w:i/>
          <w:iCs/>
          <w:lang w:val="en-US" w:eastAsia="de-DE"/>
        </w:rPr>
        <w:t>Dipartimento di Biologia, Università di Pisa, CoNISMa, Via Derna 1, 56126, Pisa, Italy</w:t>
      </w:r>
      <w:r w:rsidR="003B1FC9" w:rsidRPr="003A5EE5">
        <w:rPr>
          <w:i/>
          <w:iCs/>
          <w:lang w:val="en-US" w:eastAsia="de-DE"/>
        </w:rPr>
        <w:t>.</w:t>
      </w:r>
    </w:p>
    <w:p w14:paraId="22AD9B6A" w14:textId="3502F991" w:rsidR="00682EBF" w:rsidRPr="001213DF" w:rsidRDefault="00700B20" w:rsidP="00E04B38">
      <w:pPr>
        <w:ind w:left="567" w:hanging="567"/>
        <w:rPr>
          <w:i/>
          <w:iCs/>
        </w:rPr>
      </w:pPr>
      <w:r>
        <w:rPr>
          <w:i/>
          <w:iCs/>
          <w:vertAlign w:val="superscript"/>
        </w:rPr>
        <w:t>7</w:t>
      </w:r>
      <w:r w:rsidRPr="001213DF">
        <w:rPr>
          <w:i/>
          <w:iCs/>
        </w:rPr>
        <w:t xml:space="preserve"> </w:t>
      </w:r>
      <w:r w:rsidR="00B15E31" w:rsidRPr="00B15E31">
        <w:rPr>
          <w:i/>
          <w:iCs/>
        </w:rPr>
        <w:t>Department of Plant Biology and Ecology, Faculty of Science and Technology, University of the Basque Country (UPV/EHU), PO Box 644, E-48080 Bilbao</w:t>
      </w:r>
      <w:r w:rsidR="00B15E31">
        <w:rPr>
          <w:i/>
          <w:iCs/>
        </w:rPr>
        <w:t>, Spain</w:t>
      </w:r>
      <w:r w:rsidR="003B1FC9">
        <w:rPr>
          <w:i/>
          <w:iCs/>
        </w:rPr>
        <w:t>.</w:t>
      </w:r>
    </w:p>
    <w:p w14:paraId="276F1E8C" w14:textId="77777777" w:rsidR="00700B20" w:rsidRDefault="00700B20" w:rsidP="00700B20">
      <w:pPr>
        <w:ind w:left="567" w:hanging="567"/>
        <w:rPr>
          <w:i/>
          <w:iCs/>
        </w:rPr>
      </w:pPr>
      <w:r>
        <w:rPr>
          <w:i/>
          <w:iCs/>
          <w:vertAlign w:val="superscript"/>
        </w:rPr>
        <w:t>8</w:t>
      </w:r>
      <w:r w:rsidRPr="00AF17A8">
        <w:rPr>
          <w:i/>
          <w:iCs/>
        </w:rPr>
        <w:t xml:space="preserve"> Research Centre for Experimental Marine Biology and Biotechnology Plentzia Marine Station PiE-UPV/EHU, Areatza Pasalekua z/g, E-48620 Plentzia</w:t>
      </w:r>
      <w:r>
        <w:rPr>
          <w:i/>
          <w:iCs/>
        </w:rPr>
        <w:t>, Spain.</w:t>
      </w:r>
    </w:p>
    <w:p w14:paraId="0F86CBB2" w14:textId="329894EA" w:rsidR="00700B20" w:rsidRPr="00AF17A8" w:rsidRDefault="00700B20" w:rsidP="00700B20">
      <w:pPr>
        <w:ind w:left="567" w:hanging="567"/>
        <w:rPr>
          <w:i/>
          <w:iCs/>
        </w:rPr>
      </w:pPr>
      <w:r>
        <w:rPr>
          <w:i/>
          <w:iCs/>
          <w:vertAlign w:val="superscript"/>
        </w:rPr>
        <w:t>9</w:t>
      </w:r>
      <w:r w:rsidRPr="00AF17A8">
        <w:rPr>
          <w:i/>
          <w:iCs/>
          <w:vertAlign w:val="superscript"/>
        </w:rPr>
        <w:t xml:space="preserve"> </w:t>
      </w:r>
      <w:r w:rsidRPr="00AF17A8">
        <w:rPr>
          <w:i/>
          <w:iCs/>
        </w:rPr>
        <w:t>Department of Plant Biology and Ecology, Faculty of Pharmacy, University of the Basque Country (UPV/EHU), Paseo de la Universidad 7, E-01006 Gasteiz</w:t>
      </w:r>
      <w:r>
        <w:rPr>
          <w:i/>
          <w:iCs/>
        </w:rPr>
        <w:t>, Spain.</w:t>
      </w:r>
    </w:p>
    <w:p w14:paraId="792FE61B" w14:textId="5EEF3FB7" w:rsidR="00682EBF" w:rsidRPr="001213DF" w:rsidRDefault="00700B20" w:rsidP="00E04B38">
      <w:pPr>
        <w:ind w:left="567" w:hanging="567"/>
        <w:rPr>
          <w:i/>
          <w:iCs/>
        </w:rPr>
      </w:pPr>
      <w:r>
        <w:rPr>
          <w:i/>
          <w:iCs/>
          <w:vertAlign w:val="superscript"/>
        </w:rPr>
        <w:t>10</w:t>
      </w:r>
      <w:r w:rsidRPr="001213DF">
        <w:rPr>
          <w:i/>
          <w:iCs/>
        </w:rPr>
        <w:t xml:space="preserve"> </w:t>
      </w:r>
      <w:r w:rsidR="00682EBF" w:rsidRPr="001213DF">
        <w:rPr>
          <w:i/>
          <w:iCs/>
        </w:rPr>
        <w:t>Institute of Oceanography, Hellenic Centre for Marine Research, Athens, Greece</w:t>
      </w:r>
      <w:r w:rsidR="003B1FC9">
        <w:rPr>
          <w:i/>
          <w:iCs/>
        </w:rPr>
        <w:t>.</w:t>
      </w:r>
    </w:p>
    <w:p w14:paraId="066E2332" w14:textId="22821D8C" w:rsidR="00700B20" w:rsidRDefault="00700B20" w:rsidP="00700B20">
      <w:pPr>
        <w:ind w:left="567" w:hanging="567"/>
        <w:rPr>
          <w:i/>
          <w:iCs/>
          <w:vertAlign w:val="superscript"/>
        </w:rPr>
      </w:pPr>
      <w:r>
        <w:rPr>
          <w:i/>
          <w:iCs/>
          <w:vertAlign w:val="superscript"/>
        </w:rPr>
        <w:t>11</w:t>
      </w:r>
      <w:r w:rsidR="630193A4" w:rsidRPr="001213DF">
        <w:rPr>
          <w:i/>
          <w:iCs/>
        </w:rPr>
        <w:t xml:space="preserve"> Aarhus University, Department of Ecoscience, Frederiksborgvej 399, DK-4000 Roskilde, Denmark</w:t>
      </w:r>
      <w:r w:rsidR="003B1FC9">
        <w:rPr>
          <w:i/>
          <w:iCs/>
        </w:rPr>
        <w:t>.</w:t>
      </w:r>
    </w:p>
    <w:p w14:paraId="289EF382" w14:textId="09252E6D" w:rsidR="00700B20" w:rsidRDefault="00700B20" w:rsidP="00700B20">
      <w:pPr>
        <w:ind w:left="567" w:hanging="567"/>
        <w:rPr>
          <w:i/>
          <w:iCs/>
        </w:rPr>
      </w:pPr>
      <w:r>
        <w:rPr>
          <w:i/>
          <w:iCs/>
          <w:vertAlign w:val="superscript"/>
        </w:rPr>
        <w:t>12</w:t>
      </w:r>
      <w:r w:rsidR="00814799" w:rsidRPr="001213DF">
        <w:rPr>
          <w:i/>
          <w:iCs/>
        </w:rPr>
        <w:t xml:space="preserve"> </w:t>
      </w:r>
      <w:r w:rsidR="00682EBF" w:rsidRPr="001213DF">
        <w:rPr>
          <w:i/>
          <w:iCs/>
        </w:rPr>
        <w:t>Plymouth Marine Laboratory, Plymouth, UK</w:t>
      </w:r>
      <w:r w:rsidR="003B1FC9">
        <w:rPr>
          <w:i/>
          <w:iCs/>
        </w:rPr>
        <w:t>.</w:t>
      </w:r>
    </w:p>
    <w:p w14:paraId="08C356D4" w14:textId="7AAEDD04" w:rsidR="00700B20" w:rsidRDefault="00700B20" w:rsidP="00700B20">
      <w:pPr>
        <w:ind w:left="567" w:hanging="567"/>
        <w:rPr>
          <w:i/>
          <w:iCs/>
        </w:rPr>
      </w:pPr>
      <w:r w:rsidRPr="0067415D">
        <w:rPr>
          <w:i/>
          <w:iCs/>
          <w:vertAlign w:val="superscript"/>
        </w:rPr>
        <w:t>13</w:t>
      </w:r>
      <w:r w:rsidRPr="00322CEB">
        <w:rPr>
          <w:i/>
          <w:iCs/>
        </w:rPr>
        <w:t xml:space="preserve"> University of Plymouth, Plymouth, UK</w:t>
      </w:r>
      <w:r>
        <w:rPr>
          <w:i/>
          <w:iCs/>
        </w:rPr>
        <w:t>.</w:t>
      </w:r>
    </w:p>
    <w:p w14:paraId="4B6E7B8F" w14:textId="581F4FA1" w:rsidR="00700B20" w:rsidRPr="00D60796" w:rsidRDefault="00700B20" w:rsidP="00700B20">
      <w:pPr>
        <w:ind w:left="567" w:hanging="567"/>
        <w:rPr>
          <w:i/>
          <w:iCs/>
        </w:rPr>
      </w:pPr>
      <w:r>
        <w:rPr>
          <w:i/>
          <w:iCs/>
          <w:vertAlign w:val="superscript"/>
        </w:rPr>
        <w:t>14</w:t>
      </w:r>
      <w:r>
        <w:rPr>
          <w:i/>
          <w:iCs/>
        </w:rPr>
        <w:t xml:space="preserve"> </w:t>
      </w:r>
      <w:r w:rsidRPr="00322CEB">
        <w:rPr>
          <w:i/>
          <w:iCs/>
        </w:rPr>
        <w:t>University of Exeter, Exeter, UK.</w:t>
      </w:r>
    </w:p>
    <w:p w14:paraId="426E7C9F" w14:textId="2161C9C8" w:rsidR="00724A0B" w:rsidRPr="003F12DB" w:rsidRDefault="00700B20" w:rsidP="00E04B38">
      <w:pPr>
        <w:ind w:left="567" w:hanging="567"/>
        <w:rPr>
          <w:i/>
          <w:iCs/>
          <w:lang w:val="en-US"/>
        </w:rPr>
      </w:pPr>
      <w:r>
        <w:rPr>
          <w:i/>
          <w:iCs/>
          <w:vertAlign w:val="superscript"/>
          <w:lang w:val="en-US"/>
        </w:rPr>
        <w:t>15</w:t>
      </w:r>
      <w:r w:rsidR="00724A0B" w:rsidRPr="003F12DB">
        <w:rPr>
          <w:i/>
          <w:iCs/>
          <w:lang w:val="en-US"/>
        </w:rPr>
        <w:t xml:space="preserve"> </w:t>
      </w:r>
      <w:r w:rsidR="00CE3BB7" w:rsidRPr="003F12DB">
        <w:rPr>
          <w:i/>
          <w:iCs/>
          <w:lang w:val="en-US"/>
        </w:rPr>
        <w:t>IFREMER, Unité Halieutique Manche Mer du Nord, Laboratoire Ressources Halieutiques, 150 quai Gambetta, BP699, 62321 Boulogne-sur-Mer, France</w:t>
      </w:r>
      <w:r w:rsidR="003B1FC9">
        <w:rPr>
          <w:i/>
          <w:iCs/>
          <w:lang w:val="en-US"/>
        </w:rPr>
        <w:t>.</w:t>
      </w:r>
    </w:p>
    <w:p w14:paraId="6B7612F1" w14:textId="3F86C3B7" w:rsidR="00724A0B" w:rsidRPr="001213DF" w:rsidRDefault="00472BBE" w:rsidP="00E04B38">
      <w:pPr>
        <w:ind w:left="567" w:hanging="567"/>
        <w:rPr>
          <w:i/>
          <w:iCs/>
          <w:lang w:val="en-US"/>
        </w:rPr>
      </w:pPr>
      <w:r w:rsidRPr="001213DF">
        <w:rPr>
          <w:i/>
          <w:iCs/>
          <w:vertAlign w:val="superscript"/>
          <w:lang w:val="en-US"/>
        </w:rPr>
        <w:t>1</w:t>
      </w:r>
      <w:r w:rsidR="00700B20">
        <w:rPr>
          <w:i/>
          <w:iCs/>
          <w:vertAlign w:val="superscript"/>
          <w:lang w:val="en-US"/>
        </w:rPr>
        <w:t>6</w:t>
      </w:r>
      <w:r w:rsidR="00724A0B" w:rsidRPr="001213DF">
        <w:rPr>
          <w:i/>
          <w:iCs/>
          <w:lang w:val="en-US"/>
        </w:rPr>
        <w:t xml:space="preserve"> </w:t>
      </w:r>
      <w:r w:rsidR="002B6F3C" w:rsidRPr="002B6F3C">
        <w:rPr>
          <w:i/>
          <w:iCs/>
          <w:lang w:val="en-US"/>
        </w:rPr>
        <w:t>Spanish Institute of Oceanography (IEO, CSIC), Balearic Oceanographic Center (COB), Ecosystem Oceanography Group (GRECO), Moll de Ponent s/n, 07015 Palma, Spain</w:t>
      </w:r>
      <w:r w:rsidR="003B1FC9">
        <w:rPr>
          <w:i/>
          <w:iCs/>
          <w:lang w:val="en-US"/>
        </w:rPr>
        <w:t>.</w:t>
      </w:r>
    </w:p>
    <w:p w14:paraId="08B26D30" w14:textId="300F16F4" w:rsidR="009C0CE9" w:rsidRDefault="00472BBE" w:rsidP="00E04B38">
      <w:pPr>
        <w:ind w:left="567" w:hanging="567"/>
        <w:rPr>
          <w:i/>
          <w:iCs/>
          <w:lang w:val="en-US" w:eastAsia="de-DE"/>
        </w:rPr>
      </w:pPr>
      <w:r w:rsidRPr="001213DF">
        <w:rPr>
          <w:i/>
          <w:iCs/>
          <w:vertAlign w:val="superscript"/>
          <w:lang w:val="en-US" w:eastAsia="de-DE"/>
        </w:rPr>
        <w:t>1</w:t>
      </w:r>
      <w:r w:rsidR="00700B20">
        <w:rPr>
          <w:i/>
          <w:iCs/>
          <w:vertAlign w:val="superscript"/>
          <w:lang w:val="en-US" w:eastAsia="de-DE"/>
        </w:rPr>
        <w:t>7</w:t>
      </w:r>
      <w:r w:rsidR="009C0CE9" w:rsidRPr="001213DF">
        <w:rPr>
          <w:i/>
          <w:iCs/>
          <w:lang w:val="en-US" w:eastAsia="de-DE"/>
        </w:rPr>
        <w:t xml:space="preserve"> </w:t>
      </w:r>
      <w:r w:rsidR="3D607695" w:rsidRPr="001213DF">
        <w:rPr>
          <w:i/>
          <w:iCs/>
          <w:lang w:val="en-US" w:eastAsia="de-DE"/>
        </w:rPr>
        <w:t>Institute of Marine Science (ICM-</w:t>
      </w:r>
      <w:r w:rsidR="009C0CE9" w:rsidRPr="001213DF">
        <w:rPr>
          <w:i/>
          <w:iCs/>
          <w:lang w:val="en-US" w:eastAsia="de-DE"/>
        </w:rPr>
        <w:t>CSIC</w:t>
      </w:r>
      <w:r w:rsidR="57E69987" w:rsidRPr="001213DF">
        <w:rPr>
          <w:i/>
          <w:iCs/>
          <w:lang w:val="en-US" w:eastAsia="de-DE"/>
        </w:rPr>
        <w:t>), Passeig Marítim de la Barceloneta, nº 37-49. 08003. Barcelona, Spain</w:t>
      </w:r>
      <w:r w:rsidR="003B1FC9">
        <w:rPr>
          <w:i/>
          <w:iCs/>
          <w:lang w:val="en-US" w:eastAsia="de-DE"/>
        </w:rPr>
        <w:t>.</w:t>
      </w:r>
    </w:p>
    <w:p w14:paraId="2CF65CEA" w14:textId="77777777" w:rsidR="00700B20" w:rsidRPr="001213DF" w:rsidRDefault="00700B20" w:rsidP="00700B20">
      <w:pPr>
        <w:ind w:left="567" w:hanging="567"/>
        <w:rPr>
          <w:i/>
          <w:iCs/>
        </w:rPr>
      </w:pPr>
      <w:r w:rsidRPr="001213DF">
        <w:rPr>
          <w:i/>
          <w:iCs/>
          <w:vertAlign w:val="superscript"/>
        </w:rPr>
        <w:t>18</w:t>
      </w:r>
      <w:r w:rsidRPr="001213DF">
        <w:rPr>
          <w:i/>
          <w:iCs/>
        </w:rPr>
        <w:t xml:space="preserve"> Hawai‘i Institute of Marine Biology, University of Hawai‘i at Mānoa, Kaneohe, Hawaii, USA</w:t>
      </w:r>
      <w:r>
        <w:rPr>
          <w:i/>
          <w:iCs/>
        </w:rPr>
        <w:t>.</w:t>
      </w:r>
    </w:p>
    <w:p w14:paraId="025751C1" w14:textId="77777777" w:rsidR="00700B20" w:rsidRDefault="00700B20" w:rsidP="00700B20">
      <w:pPr>
        <w:ind w:left="567" w:hanging="567"/>
        <w:rPr>
          <w:i/>
          <w:iCs/>
        </w:rPr>
      </w:pPr>
      <w:r w:rsidRPr="003A5EE5">
        <w:rPr>
          <w:i/>
          <w:iCs/>
          <w:vertAlign w:val="superscript"/>
        </w:rPr>
        <w:t>19</w:t>
      </w:r>
      <w:r w:rsidRPr="003A5EE5">
        <w:rPr>
          <w:i/>
          <w:iCs/>
        </w:rPr>
        <w:t xml:space="preserve"> Departament de Biologia Evolutiva, Ecologia i Ciències Ambientals, Universitat de Barcelona (UB), Barcelona, Spain.</w:t>
      </w:r>
    </w:p>
    <w:p w14:paraId="5902C8FE" w14:textId="27093BA6" w:rsidR="00700B20" w:rsidRDefault="00700B20" w:rsidP="00700B20">
      <w:pPr>
        <w:ind w:left="567" w:hanging="567"/>
        <w:rPr>
          <w:i/>
          <w:iCs/>
          <w:lang w:val="es-ES"/>
        </w:rPr>
      </w:pPr>
      <w:r w:rsidRPr="003A5EE5">
        <w:rPr>
          <w:i/>
          <w:iCs/>
          <w:vertAlign w:val="superscript"/>
        </w:rPr>
        <w:lastRenderedPageBreak/>
        <w:t>2</w:t>
      </w:r>
      <w:r>
        <w:rPr>
          <w:i/>
          <w:iCs/>
          <w:vertAlign w:val="superscript"/>
        </w:rPr>
        <w:t>0</w:t>
      </w:r>
      <w:r w:rsidRPr="003A5EE5">
        <w:rPr>
          <w:i/>
          <w:iCs/>
        </w:rPr>
        <w:t xml:space="preserve"> Institut de Recerca de la Biodiversitat (IRBio), Universitat de Barcelona (UB), Barcelona, Spain.</w:t>
      </w:r>
    </w:p>
    <w:p w14:paraId="5D20BDC1" w14:textId="4DF04F74" w:rsidR="00576CE4" w:rsidRDefault="256D5D6A" w:rsidP="00E04B38">
      <w:pPr>
        <w:spacing w:line="257" w:lineRule="auto"/>
        <w:ind w:left="567" w:hanging="567"/>
        <w:rPr>
          <w:rFonts w:eastAsia="Arial"/>
          <w:i/>
          <w:iCs/>
        </w:rPr>
      </w:pPr>
      <w:r w:rsidRPr="001213DF">
        <w:rPr>
          <w:i/>
          <w:iCs/>
          <w:vertAlign w:val="superscript"/>
          <w:lang w:eastAsia="de-DE"/>
        </w:rPr>
        <w:t>2</w:t>
      </w:r>
      <w:r w:rsidR="00700B20">
        <w:rPr>
          <w:i/>
          <w:iCs/>
          <w:vertAlign w:val="superscript"/>
          <w:lang w:eastAsia="de-DE"/>
        </w:rPr>
        <w:t>1</w:t>
      </w:r>
      <w:r w:rsidRPr="001213DF">
        <w:rPr>
          <w:i/>
          <w:iCs/>
          <w:lang w:eastAsia="de-DE"/>
        </w:rPr>
        <w:t xml:space="preserve"> INRAE</w:t>
      </w:r>
      <w:r w:rsidRPr="001213DF">
        <w:rPr>
          <w:rFonts w:eastAsia="Arial"/>
          <w:i/>
          <w:iCs/>
        </w:rPr>
        <w:t>, EABX Unit, Aquatic Ecosystems and Global Changes, 50 avenue de Verdun, 33612 Cestas Cedex, France</w:t>
      </w:r>
      <w:r w:rsidR="003B1FC9">
        <w:rPr>
          <w:rFonts w:eastAsia="Arial"/>
          <w:i/>
          <w:iCs/>
        </w:rPr>
        <w:t>.</w:t>
      </w:r>
    </w:p>
    <w:p w14:paraId="7021ADE4" w14:textId="7FA03CF7" w:rsidR="0023223B" w:rsidRDefault="00700B20" w:rsidP="00E04B38">
      <w:pPr>
        <w:ind w:left="567" w:hanging="567"/>
        <w:rPr>
          <w:i/>
          <w:iCs/>
          <w:lang w:eastAsia="de-DE"/>
        </w:rPr>
      </w:pPr>
      <w:r>
        <w:rPr>
          <w:i/>
          <w:iCs/>
          <w:vertAlign w:val="superscript"/>
          <w:lang w:eastAsia="de-DE"/>
        </w:rPr>
        <w:t>22</w:t>
      </w:r>
      <w:r w:rsidR="77B39F61" w:rsidRPr="001213DF">
        <w:rPr>
          <w:i/>
          <w:iCs/>
          <w:lang w:eastAsia="de-DE"/>
        </w:rPr>
        <w:t xml:space="preserve"> Department of Coastal Systems, Royal Netherlands Institute for Sea Research, </w:t>
      </w:r>
      <w:r w:rsidR="77B39F61" w:rsidRPr="001213DF">
        <w:rPr>
          <w:rFonts w:eastAsia="Times New Roman"/>
          <w:i/>
          <w:iCs/>
          <w:color w:val="272727"/>
        </w:rPr>
        <w:t>PO Box 59, 1790 AB,</w:t>
      </w:r>
      <w:r w:rsidR="77B39F61" w:rsidRPr="001213DF">
        <w:rPr>
          <w:i/>
          <w:iCs/>
          <w:lang w:eastAsia="de-DE"/>
        </w:rPr>
        <w:t xml:space="preserve"> Den Burg (Texel) the Netherlands</w:t>
      </w:r>
      <w:r w:rsidR="003B1FC9">
        <w:rPr>
          <w:i/>
          <w:iCs/>
          <w:lang w:eastAsia="de-DE"/>
        </w:rPr>
        <w:t>.</w:t>
      </w:r>
    </w:p>
    <w:p w14:paraId="2C018605" w14:textId="414FBA47" w:rsidR="00BA002E" w:rsidRDefault="00700B20" w:rsidP="00E04B38">
      <w:pPr>
        <w:ind w:left="567" w:hanging="567"/>
        <w:rPr>
          <w:i/>
          <w:iCs/>
        </w:rPr>
      </w:pPr>
      <w:r>
        <w:rPr>
          <w:i/>
          <w:iCs/>
          <w:vertAlign w:val="superscript"/>
        </w:rPr>
        <w:t>23</w:t>
      </w:r>
      <w:r w:rsidR="00BA002E" w:rsidRPr="001213DF">
        <w:rPr>
          <w:i/>
          <w:iCs/>
        </w:rPr>
        <w:t xml:space="preserve"> </w:t>
      </w:r>
      <w:r w:rsidR="000B0F7A" w:rsidRPr="000B0F7A">
        <w:rPr>
          <w:i/>
          <w:iCs/>
        </w:rPr>
        <w:t>National Institute of Oceanography, Israel Oceanographic and Limnological Research (IOLR), Haifa, Israel</w:t>
      </w:r>
      <w:r w:rsidR="003B1FC9">
        <w:rPr>
          <w:i/>
          <w:iCs/>
        </w:rPr>
        <w:t>.</w:t>
      </w:r>
    </w:p>
    <w:p w14:paraId="39826379" w14:textId="7A65D23B" w:rsidR="00700B20" w:rsidRPr="003A5EE5" w:rsidRDefault="00700B20" w:rsidP="00700B20">
      <w:pPr>
        <w:ind w:left="567" w:hanging="567"/>
        <w:rPr>
          <w:i/>
          <w:iCs/>
          <w:lang w:val="es-ES"/>
        </w:rPr>
      </w:pPr>
      <w:r w:rsidRPr="003A5EE5">
        <w:rPr>
          <w:i/>
          <w:iCs/>
          <w:vertAlign w:val="superscript"/>
          <w:lang w:val="es-ES"/>
        </w:rPr>
        <w:t>2</w:t>
      </w:r>
      <w:r>
        <w:rPr>
          <w:i/>
          <w:iCs/>
          <w:vertAlign w:val="superscript"/>
          <w:lang w:val="es-ES"/>
        </w:rPr>
        <w:t xml:space="preserve">4 </w:t>
      </w:r>
      <w:r w:rsidRPr="003A5EE5">
        <w:rPr>
          <w:i/>
          <w:iCs/>
          <w:lang w:val="es-ES"/>
        </w:rPr>
        <w:t>Ecosystem Dynamics and Sustainability (UMR DECOD), IFREMER, Institut Agro, INRAE, Rue de l’Ile d’Yeu, Nantes, France.</w:t>
      </w:r>
    </w:p>
    <w:p w14:paraId="01C2F1E8" w14:textId="2AAA1B06" w:rsidR="00761B8A" w:rsidRDefault="00700B20" w:rsidP="00156736">
      <w:pPr>
        <w:ind w:left="567" w:hanging="567"/>
        <w:rPr>
          <w:i/>
          <w:iCs/>
        </w:rPr>
      </w:pPr>
      <w:r>
        <w:rPr>
          <w:i/>
          <w:iCs/>
          <w:vertAlign w:val="superscript"/>
        </w:rPr>
        <w:t>25</w:t>
      </w:r>
      <w:r w:rsidR="00761B8A" w:rsidRPr="00156736">
        <w:rPr>
          <w:i/>
          <w:iCs/>
        </w:rPr>
        <w:t xml:space="preserve"> </w:t>
      </w:r>
      <w:r w:rsidR="00156736" w:rsidRPr="00156736">
        <w:rPr>
          <w:i/>
          <w:iCs/>
        </w:rPr>
        <w:t>Centre for Ocean Life, National Institute of Aquatic Resources, Technical University of Denmark,</w:t>
      </w:r>
      <w:r w:rsidR="00156736">
        <w:rPr>
          <w:i/>
          <w:iCs/>
        </w:rPr>
        <w:t xml:space="preserve"> </w:t>
      </w:r>
      <w:r w:rsidR="00156736" w:rsidRPr="00156736">
        <w:rPr>
          <w:i/>
          <w:iCs/>
        </w:rPr>
        <w:t>Kemitorvet, Building 202, 2800 Kgs. Lyngby, Denmark</w:t>
      </w:r>
      <w:r w:rsidR="003B1FC9">
        <w:rPr>
          <w:i/>
          <w:iCs/>
        </w:rPr>
        <w:t>.</w:t>
      </w:r>
    </w:p>
    <w:p w14:paraId="322C5F7C" w14:textId="070A8EA3" w:rsidR="002C1883" w:rsidRPr="002C1883" w:rsidRDefault="002C1883" w:rsidP="00156736">
      <w:pPr>
        <w:ind w:left="567" w:hanging="567"/>
        <w:rPr>
          <w:i/>
          <w:iCs/>
        </w:rPr>
      </w:pPr>
      <w:bookmarkStart w:id="9" w:name="_Hlk159487834"/>
      <w:r w:rsidRPr="00903F07">
        <w:rPr>
          <w:rFonts w:ascii="Verdana" w:hAnsi="Verdana"/>
          <w:color w:val="777777"/>
          <w:sz w:val="20"/>
          <w:szCs w:val="20"/>
          <w:shd w:val="clear" w:color="auto" w:fill="FFFFFF"/>
          <w:vertAlign w:val="superscript"/>
        </w:rPr>
        <w:t>†</w:t>
      </w:r>
      <w:r>
        <w:rPr>
          <w:rFonts w:ascii="Verdana" w:hAnsi="Verdana"/>
          <w:color w:val="777777"/>
          <w:sz w:val="20"/>
          <w:szCs w:val="20"/>
          <w:shd w:val="clear" w:color="auto" w:fill="FFFFFF"/>
          <w:vertAlign w:val="superscript"/>
        </w:rPr>
        <w:t xml:space="preserve"> </w:t>
      </w:r>
      <w:r w:rsidRPr="002C1883">
        <w:rPr>
          <w:i/>
          <w:iCs/>
          <w:shd w:val="clear" w:color="auto" w:fill="FFFFFF"/>
        </w:rPr>
        <w:t>Deceased</w:t>
      </w:r>
    </w:p>
    <w:bookmarkEnd w:id="3"/>
    <w:bookmarkEnd w:id="9"/>
    <w:p w14:paraId="4A4C17FA" w14:textId="77777777" w:rsidR="00B15E31" w:rsidRPr="00D60796" w:rsidRDefault="00B15E31" w:rsidP="006123D2"/>
    <w:p w14:paraId="10D9E303" w14:textId="0039942D" w:rsidR="00823E1A" w:rsidRPr="000755E4" w:rsidRDefault="00823E1A" w:rsidP="006123D2">
      <w:r w:rsidRPr="000755E4">
        <w:t>*Corresponding author: Guillem Chust. Email: gchust@azti.es. AZTI Marine Research, Basque Research and Technology Alliance (BRTA), Txatxarramendi Ugartea z/g, 48395 Sukarrieta, Spain</w:t>
      </w:r>
      <w:r w:rsidR="003B1FC9">
        <w:t>.</w:t>
      </w:r>
    </w:p>
    <w:bookmarkEnd w:id="2"/>
    <w:p w14:paraId="11E6B71F" w14:textId="77777777" w:rsidR="00823E1A" w:rsidRPr="000755E4" w:rsidRDefault="00823E1A" w:rsidP="006123D2"/>
    <w:p w14:paraId="5B0BC93F" w14:textId="107E6934" w:rsidR="00823E1A" w:rsidRPr="000755E4" w:rsidRDefault="00823E1A" w:rsidP="006123D2">
      <w:r w:rsidRPr="000755E4">
        <w:t xml:space="preserve">Keywords:  </w:t>
      </w:r>
      <w:r w:rsidR="003B15DE">
        <w:t>climate change, community temperature index, CTI</w:t>
      </w:r>
      <w:r w:rsidR="001B6F57">
        <w:t>, ocean connectivity</w:t>
      </w:r>
    </w:p>
    <w:p w14:paraId="6E345D6F" w14:textId="77777777" w:rsidR="00823E1A" w:rsidRPr="000755E4" w:rsidRDefault="00823E1A" w:rsidP="006123D2"/>
    <w:p w14:paraId="69F16C93" w14:textId="4D6AE5D0" w:rsidR="00823E1A" w:rsidRPr="000755E4" w:rsidRDefault="00823E1A" w:rsidP="006123D2">
      <w:r w:rsidRPr="000755E4">
        <w:t xml:space="preserve">Running title: </w:t>
      </w:r>
      <w:r w:rsidR="006856E0">
        <w:t>Biodiversity</w:t>
      </w:r>
      <w:r w:rsidR="006856E0" w:rsidRPr="006856E0">
        <w:t xml:space="preserve"> turnover in warming seas</w:t>
      </w:r>
    </w:p>
    <w:p w14:paraId="43D0D1B0" w14:textId="77777777" w:rsidR="001C146B" w:rsidRPr="000755E4" w:rsidRDefault="001C146B" w:rsidP="006123D2"/>
    <w:p w14:paraId="255A4F36" w14:textId="3D35997D" w:rsidR="00823E1A" w:rsidRPr="00D50078" w:rsidRDefault="719209AF" w:rsidP="00E04B38">
      <w:pPr>
        <w:pStyle w:val="MiTitulo1"/>
        <w:ind w:left="0" w:firstLine="0"/>
        <w:rPr>
          <w:highlight w:val="yellow"/>
        </w:rPr>
      </w:pPr>
      <w:r w:rsidRPr="719209AF">
        <w:rPr>
          <w:rStyle w:val="Strong"/>
        </w:rPr>
        <w:t>Abstract</w:t>
      </w:r>
    </w:p>
    <w:p w14:paraId="149D99F8" w14:textId="77777777" w:rsidR="00823E1A" w:rsidRPr="000755E4" w:rsidRDefault="00823E1A" w:rsidP="00E04B38">
      <w:pPr>
        <w:keepNext/>
        <w:keepLines/>
      </w:pPr>
    </w:p>
    <w:p w14:paraId="55AD2708" w14:textId="4D9D7128" w:rsidR="00F61A8C" w:rsidRPr="006A6ABB" w:rsidRDefault="00FA250A" w:rsidP="00E04B38">
      <w:pPr>
        <w:keepNext/>
        <w:keepLines/>
        <w:rPr>
          <w:rStyle w:val="normaltextrun"/>
          <w:color w:val="000000"/>
          <w:shd w:val="clear" w:color="auto" w:fill="FFFFFF"/>
        </w:rPr>
      </w:pPr>
      <w:r w:rsidRPr="00FA250A">
        <w:rPr>
          <w:rStyle w:val="normaltextrun"/>
          <w:color w:val="000000"/>
          <w:shd w:val="clear" w:color="auto" w:fill="FFFFFF"/>
        </w:rPr>
        <w:t>Ocean warming and acidification, decreases in dissolved oxygen concentrations, and changes in primary production are causing an unprecedented global redistribution of marine life. The identification of underlying ecological processes underpinning marine species turnover, particularly the prevalence of tropicalization over deborealization, has been recently debated in the context of ocean warming. Here, we track changes in the mean thermal affinity of marine communities across European seas by calculating the Community Temperature Index for 65 biodiversity time series collected over four decades and containing 1,817 species from different communities (zooplankton, coastal benthos, pelagic and demersal invertebrates and fish). We show most communities and sites have clearly responded to ongoing ocean warming via abundance increases of warm-water species (tropicalization; 54%) and decreases of cold-water species (deborealization; 18%). Tropicalization dominated Atlantic sites compared to semi-enclosed basins such as the Mediterranean and Baltic Seas, probably due to physical barrier constraints to connectivity and species colonization. Semi-enclosed basins appeared to be particularly vulnerable to ocean warming, experiencing the fastest rates of warming and biodiversity loss through deborealization</w:t>
      </w:r>
      <w:r w:rsidR="4E667C05">
        <w:t>.</w:t>
      </w:r>
    </w:p>
    <w:p w14:paraId="15CE250C" w14:textId="77777777" w:rsidR="00823E1A" w:rsidRPr="000755E4" w:rsidRDefault="00823E1A" w:rsidP="006123D2">
      <w:pPr>
        <w:rPr>
          <w:rFonts w:eastAsiaTheme="majorEastAsia"/>
        </w:rPr>
      </w:pPr>
      <w:r w:rsidRPr="000755E4">
        <w:br w:type="page"/>
      </w:r>
    </w:p>
    <w:p w14:paraId="206FFD93" w14:textId="6F444E99" w:rsidR="00823E1A" w:rsidRPr="00545CD6" w:rsidRDefault="00C30C61" w:rsidP="004F5E36">
      <w:pPr>
        <w:pStyle w:val="MiTitulo1"/>
      </w:pPr>
      <w:bookmarkStart w:id="10" w:name="_Hlk159567582"/>
      <w:r>
        <w:lastRenderedPageBreak/>
        <w:t>Introduction</w:t>
      </w:r>
    </w:p>
    <w:p w14:paraId="035FBD6F" w14:textId="77777777" w:rsidR="00823E1A" w:rsidRPr="000755E4" w:rsidRDefault="00823E1A" w:rsidP="006123D2"/>
    <w:p w14:paraId="19283DF0" w14:textId="51ABA78A" w:rsidR="00C5157C" w:rsidRDefault="00C5157C" w:rsidP="00C243BD">
      <w:r w:rsidRPr="000755E4">
        <w:t xml:space="preserve">Global climate change is </w:t>
      </w:r>
      <w:r w:rsidR="006C5667">
        <w:t>fundamentally altering</w:t>
      </w:r>
      <w:r w:rsidR="006C5667" w:rsidRPr="000755E4">
        <w:t xml:space="preserve"> </w:t>
      </w:r>
      <w:r w:rsidRPr="000755E4">
        <w:t>life on Earth</w:t>
      </w:r>
      <w:r w:rsidRPr="000755E4">
        <w:fldChar w:fldCharType="begin">
          <w:fldData xml:space="preserve">PEVuZE5vdGU+PENpdGU+PEF1dGhvcj5QZWNsPC9BdXRob3I+PFllYXI+MjAxNzwvWWVhcj48UmVj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</w:fldData>
        </w:fldChar>
      </w:r>
      <w:r w:rsidR="00635D11">
        <w:instrText xml:space="preserve"> ADDIN EN.CITE </w:instrText>
      </w:r>
      <w:r w:rsidR="00635D11">
        <w:fldChar w:fldCharType="begin">
          <w:fldData xml:space="preserve">PEVuZE5vdGU+PENpdGU+PEF1dGhvcj5QZWNsPC9BdXRob3I+PFllYXI+MjAxNzwvWWVhcj48UmVj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</w:fldData>
        </w:fldChar>
      </w:r>
      <w:r w:rsidR="00635D11">
        <w:instrText xml:space="preserve"> ADDIN EN.CITE.DATA </w:instrText>
      </w:r>
      <w:r w:rsidR="00635D11">
        <w:fldChar w:fldCharType="end"/>
      </w:r>
      <w:r w:rsidRPr="000755E4">
        <w:fldChar w:fldCharType="separate"/>
      </w:r>
      <w:hyperlink w:anchor="_ENREF_1" w:tooltip="Pecl, 2017 #704" w:history="1">
        <w:r w:rsidR="00055F52" w:rsidRPr="00635D11">
          <w:rPr>
            <w:noProof/>
            <w:vertAlign w:val="superscript"/>
          </w:rPr>
          <w:t>1</w:t>
        </w:r>
      </w:hyperlink>
      <w:r w:rsidR="00635D11" w:rsidRPr="00635D11">
        <w:rPr>
          <w:noProof/>
          <w:vertAlign w:val="superscript"/>
        </w:rPr>
        <w:t xml:space="preserve">, </w:t>
      </w:r>
      <w:hyperlink w:anchor="_ENREF_2" w:tooltip="Baudron, 2020 #8239" w:history="1">
        <w:r w:rsidR="00055F52" w:rsidRPr="00635D11">
          <w:rPr>
            <w:noProof/>
            <w:vertAlign w:val="superscript"/>
          </w:rPr>
          <w:t>2</w:t>
        </w:r>
      </w:hyperlink>
      <w:r w:rsidR="00635D11" w:rsidRPr="00635D11">
        <w:rPr>
          <w:noProof/>
          <w:vertAlign w:val="superscript"/>
        </w:rPr>
        <w:t xml:space="preserve">, </w:t>
      </w:r>
      <w:hyperlink w:anchor="_ENREF_3" w:tooltip="IPCC, 2019 #8168" w:history="1">
        <w:r w:rsidR="00055F52" w:rsidRPr="00635D11">
          <w:rPr>
            <w:noProof/>
            <w:vertAlign w:val="superscript"/>
          </w:rPr>
          <w:t>3</w:t>
        </w:r>
      </w:hyperlink>
      <w:r w:rsidRPr="000755E4">
        <w:fldChar w:fldCharType="end"/>
      </w:r>
      <w:r w:rsidRPr="000755E4">
        <w:t xml:space="preserve">. </w:t>
      </w:r>
      <w:r w:rsidR="00E90491">
        <w:t>This alteration is primarily due to t</w:t>
      </w:r>
      <w:r w:rsidR="00E90491" w:rsidRPr="000755E4">
        <w:t xml:space="preserve">hree </w:t>
      </w:r>
      <w:r w:rsidRPr="000755E4">
        <w:t xml:space="preserve">universal ecological responses </w:t>
      </w:r>
      <w:r w:rsidR="00A308EC">
        <w:t xml:space="preserve">of species </w:t>
      </w:r>
      <w:r w:rsidR="00853533">
        <w:t xml:space="preserve">to </w:t>
      </w:r>
      <w:r w:rsidR="00853533" w:rsidRPr="000755E4">
        <w:t xml:space="preserve">global warming </w:t>
      </w:r>
      <w:r w:rsidR="00417462">
        <w:t>including</w:t>
      </w:r>
      <w:hyperlink w:anchor="_ENREF_4" w:tooltip="Daufresne, 2009 #8520" w:history="1">
        <w:r w:rsidR="00055F52" w:rsidRPr="000755E4">
          <w:fldChar w:fldCharType="begin">
            <w:fldData xml:space="preserve">PEVuZE5vdGU+PENpdGU+PEF1dGhvcj5EYXVmcmVzbmU8L0F1dGhvcj48WWVhcj4yMDA5PC9ZZWFy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</w:fldData>
          </w:fldChar>
        </w:r>
        <w:r w:rsidR="00055F52">
          <w:instrText xml:space="preserve"> ADDIN EN.CITE </w:instrText>
        </w:r>
        <w:r w:rsidR="00055F52">
          <w:fldChar w:fldCharType="begin">
            <w:fldData xml:space="preserve">PEVuZE5vdGU+PENpdGU+PEF1dGhvcj5EYXVmcmVzbmU8L0F1dGhvcj48WWVhcj4yMDA5PC9ZZWFy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</w:fldData>
          </w:fldChar>
        </w:r>
        <w:r w:rsidR="00055F52">
          <w:instrText xml:space="preserve"> ADDIN EN.CITE.DATA </w:instrText>
        </w:r>
        <w:r w:rsidR="00055F52">
          <w:fldChar w:fldCharType="end"/>
        </w:r>
        <w:r w:rsidR="00055F52" w:rsidRPr="000755E4">
          <w:fldChar w:fldCharType="separate"/>
        </w:r>
        <w:r w:rsidR="00055F52" w:rsidRPr="00F41CE0">
          <w:rPr>
            <w:noProof/>
            <w:vertAlign w:val="superscript"/>
          </w:rPr>
          <w:t>4</w:t>
        </w:r>
        <w:r w:rsidR="00055F52" w:rsidRPr="000755E4">
          <w:fldChar w:fldCharType="end"/>
        </w:r>
      </w:hyperlink>
      <w:r w:rsidRPr="000755E4">
        <w:t xml:space="preserve"> </w:t>
      </w:r>
      <w:r w:rsidR="00AE2573" w:rsidRPr="000755E4">
        <w:t>p</w:t>
      </w:r>
      <w:r w:rsidRPr="000755E4">
        <w:t>oleward distribution shifts, adjustments in phenology</w:t>
      </w:r>
      <w:r w:rsidR="00D376A5">
        <w:t>,</w:t>
      </w:r>
      <w:r w:rsidRPr="000755E4">
        <w:t xml:space="preserve"> and reductions in mean body size. </w:t>
      </w:r>
      <w:r w:rsidR="00954789">
        <w:t>S</w:t>
      </w:r>
      <w:r w:rsidR="00A774AD">
        <w:t>hift</w:t>
      </w:r>
      <w:r w:rsidR="00D376A5">
        <w:t>s</w:t>
      </w:r>
      <w:r w:rsidR="00A774AD">
        <w:t xml:space="preserve"> in distribution or </w:t>
      </w:r>
      <w:r w:rsidR="00FF2833">
        <w:t>seasonal timing</w:t>
      </w:r>
      <w:r w:rsidR="00A774AD" w:rsidRPr="000755E4">
        <w:t xml:space="preserve"> </w:t>
      </w:r>
      <w:r w:rsidR="009A5802">
        <w:t>help</w:t>
      </w:r>
      <w:r w:rsidR="00954789">
        <w:t xml:space="preserve"> </w:t>
      </w:r>
      <w:r w:rsidR="00954789" w:rsidRPr="000755E4">
        <w:t>species</w:t>
      </w:r>
      <w:r w:rsidR="009A5802">
        <w:t xml:space="preserve"> track</w:t>
      </w:r>
      <w:r w:rsidRPr="000755E4">
        <w:t xml:space="preserve"> </w:t>
      </w:r>
      <w:r w:rsidR="00D31E76">
        <w:t>their</w:t>
      </w:r>
      <w:r w:rsidR="00D31E76" w:rsidRPr="000755E4">
        <w:t xml:space="preserve"> </w:t>
      </w:r>
      <w:r w:rsidRPr="000755E4">
        <w:t>specific thermal niches</w:t>
      </w:r>
      <w:r w:rsidRPr="000755E4">
        <w:fldChar w:fldCharType="begin">
          <w:fldData xml:space="preserve">PEVuZE5vdGU+PENpdGU+PEF1dGhvcj5Nb25haGFuPC9BdXRob3I+PFllYXI+MjAxMjwvWWVhcj48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</w:fldData>
        </w:fldChar>
      </w:r>
      <w:r w:rsidR="00635D11">
        <w:instrText xml:space="preserve"> ADDIN EN.CITE </w:instrText>
      </w:r>
      <w:r w:rsidR="00635D11">
        <w:fldChar w:fldCharType="begin">
          <w:fldData xml:space="preserve">PEVuZE5vdGU+PENpdGU+PEF1dGhvcj5Nb25haGFuPC9BdXRob3I+PFllYXI+MjAxMjwvWWVhcj48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</w:fldData>
        </w:fldChar>
      </w:r>
      <w:r w:rsidR="00635D11">
        <w:instrText xml:space="preserve"> ADDIN EN.CITE.DATA </w:instrText>
      </w:r>
      <w:r w:rsidR="00635D11">
        <w:fldChar w:fldCharType="end"/>
      </w:r>
      <w:r w:rsidRPr="000755E4">
        <w:fldChar w:fldCharType="separate"/>
      </w:r>
      <w:hyperlink w:anchor="_ENREF_5" w:tooltip="Monahan, 2012 #7405" w:history="1">
        <w:r w:rsidR="00055F52" w:rsidRPr="00635D11">
          <w:rPr>
            <w:noProof/>
            <w:vertAlign w:val="superscript"/>
          </w:rPr>
          <w:t>5</w:t>
        </w:r>
      </w:hyperlink>
      <w:r w:rsidR="00635D11" w:rsidRPr="00635D11">
        <w:rPr>
          <w:noProof/>
          <w:vertAlign w:val="superscript"/>
        </w:rPr>
        <w:t xml:space="preserve">, </w:t>
      </w:r>
      <w:hyperlink w:anchor="_ENREF_6" w:tooltip="Bruge, 2016 #7502" w:history="1">
        <w:r w:rsidR="00055F52" w:rsidRPr="00635D11">
          <w:rPr>
            <w:noProof/>
            <w:vertAlign w:val="superscript"/>
          </w:rPr>
          <w:t>6</w:t>
        </w:r>
      </w:hyperlink>
      <w:r w:rsidR="00635D11" w:rsidRPr="00635D11">
        <w:rPr>
          <w:noProof/>
          <w:vertAlign w:val="superscript"/>
        </w:rPr>
        <w:t xml:space="preserve">, </w:t>
      </w:r>
      <w:hyperlink w:anchor="_ENREF_7" w:tooltip="Pinsky, 2013 #7284" w:history="1">
        <w:r w:rsidR="00055F52" w:rsidRPr="00635D11">
          <w:rPr>
            <w:noProof/>
            <w:vertAlign w:val="superscript"/>
          </w:rPr>
          <w:t>7</w:t>
        </w:r>
      </w:hyperlink>
      <w:r w:rsidRPr="000755E4">
        <w:fldChar w:fldCharType="end"/>
      </w:r>
      <w:r w:rsidRPr="000755E4">
        <w:t xml:space="preserve">, whilst body size reduction is a complex process </w:t>
      </w:r>
      <w:r w:rsidR="00D83268" w:rsidRPr="000755E4">
        <w:t>involv</w:t>
      </w:r>
      <w:r w:rsidR="00D83268">
        <w:t>ing</w:t>
      </w:r>
      <w:r w:rsidR="00D83268" w:rsidRPr="000755E4">
        <w:t xml:space="preserve"> </w:t>
      </w:r>
      <w:r w:rsidRPr="000755E4">
        <w:t>physiological and/or eco-evolutionary responses</w:t>
      </w:r>
      <w:r w:rsidRPr="000755E4">
        <w:fldChar w:fldCharType="begin">
          <w:fldData xml:space="preserve">PEVuZE5vdGU+PENpdGU+PEF1dGhvcj5RdWVpcsOzczwvQXV0aG9yPjxZZWFyPjIwMTg8L1llYXI+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</w:fldData>
        </w:fldChar>
      </w:r>
      <w:r w:rsidR="00635D11">
        <w:instrText xml:space="preserve"> ADDIN EN.CITE </w:instrText>
      </w:r>
      <w:r w:rsidR="00635D11">
        <w:fldChar w:fldCharType="begin">
          <w:fldData xml:space="preserve">PEVuZE5vdGU+PENpdGU+PEF1dGhvcj5RdWVpcsOzczwvQXV0aG9yPjxZZWFyPjIwMTg8L1llYXI+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</w:fldData>
        </w:fldChar>
      </w:r>
      <w:r w:rsidR="00635D11">
        <w:instrText xml:space="preserve"> ADDIN EN.CITE.DATA </w:instrText>
      </w:r>
      <w:r w:rsidR="00635D11">
        <w:fldChar w:fldCharType="end"/>
      </w:r>
      <w:r w:rsidRPr="000755E4">
        <w:fldChar w:fldCharType="separate"/>
      </w:r>
      <w:hyperlink w:anchor="_ENREF_8" w:tooltip="Queirós, 2018 #9816" w:history="1">
        <w:r w:rsidR="00055F52" w:rsidRPr="00635D11">
          <w:rPr>
            <w:noProof/>
            <w:vertAlign w:val="superscript"/>
          </w:rPr>
          <w:t>8</w:t>
        </w:r>
      </w:hyperlink>
      <w:r w:rsidR="00635D11" w:rsidRPr="00635D11">
        <w:rPr>
          <w:noProof/>
          <w:vertAlign w:val="superscript"/>
        </w:rPr>
        <w:t xml:space="preserve">, </w:t>
      </w:r>
      <w:hyperlink w:anchor="_ENREF_9" w:tooltip="Audzijonyte, 2020 #5213" w:history="1">
        <w:r w:rsidR="00055F52" w:rsidRPr="00635D11">
          <w:rPr>
            <w:noProof/>
            <w:vertAlign w:val="superscript"/>
          </w:rPr>
          <w:t>9</w:t>
        </w:r>
      </w:hyperlink>
      <w:r w:rsidR="00635D11" w:rsidRPr="00635D11">
        <w:rPr>
          <w:noProof/>
          <w:vertAlign w:val="superscript"/>
        </w:rPr>
        <w:t xml:space="preserve">, </w:t>
      </w:r>
      <w:hyperlink w:anchor="_ENREF_10" w:tooltip="Verberk, 2021 #5214" w:history="1">
        <w:r w:rsidR="00055F52" w:rsidRPr="00635D11">
          <w:rPr>
            <w:noProof/>
            <w:vertAlign w:val="superscript"/>
          </w:rPr>
          <w:t>10</w:t>
        </w:r>
      </w:hyperlink>
      <w:r w:rsidRPr="000755E4">
        <w:fldChar w:fldCharType="end"/>
      </w:r>
      <w:r w:rsidRPr="000755E4">
        <w:t xml:space="preserve">. A poleward distribution shift is the displacement (active or passive) of populations that </w:t>
      </w:r>
      <w:r w:rsidR="00B7189D">
        <w:t>track</w:t>
      </w:r>
      <w:r w:rsidRPr="000755E4">
        <w:t xml:space="preserve"> species</w:t>
      </w:r>
      <w:r w:rsidR="00B62F37">
        <w:t>’</w:t>
      </w:r>
      <w:r w:rsidRPr="000755E4">
        <w:t xml:space="preserve"> thermal preferences</w:t>
      </w:r>
      <w:hyperlink w:anchor="_ENREF_11" w:tooltip="Poloczanska, 2013 #4" w:history="1">
        <w:r w:rsidR="00055F52" w:rsidRPr="000755E4">
          <w:fldChar w:fldCharType="begin"/>
        </w:r>
        <w:r w:rsidR="00055F52">
          <w:instrText xml:space="preserve"> ADDIN EN.CITE &lt;EndNote&gt;&lt;Cite&gt;&lt;Author&gt;Poloczanska&lt;/Author&gt;&lt;Year&gt;2013&lt;/Year&gt;&lt;RecNum&gt;6944&lt;/RecNum&gt;&lt;DisplayText&gt;&lt;style face="superscript"&gt;11&lt;/style&gt;&lt;/DisplayText&gt;&lt;record&gt;&lt;rec-number&gt;6944&lt;/rec-number&gt;&lt;foreign-keys&gt;&lt;key app="EN" db-id="sa0zwzdwavzzeze9w5hx2fwlv0fds9srr2ff"&gt;6944&lt;/key&gt;&lt;/foreign-keys&gt;&lt;ref-type name="Journal Article"&gt;17&lt;/ref-type&gt;&lt;contributors&gt;&lt;authors&gt;&lt;author&gt;Poloczanska, Elvira S.&lt;/author&gt;&lt;author&gt;Brown, Christopher J.&lt;/author&gt;&lt;author&gt;Sydeman, William J.&lt;/author&gt;&lt;author&gt;Kiessling, Wolfgang&lt;/author&gt;&lt;author&gt;Schoeman, David S.&lt;/author&gt;&lt;author&gt;Moore, Pippa J.&lt;/author&gt;&lt;author&gt;Brander, Keith&lt;/author&gt;&lt;author&gt;Bruno, John F.&lt;/author&gt;&lt;author&gt;Buckley, Lauren B.&lt;/author&gt;&lt;author&gt;Burrows, Michael T.&lt;/author&gt;&lt;author&gt;Duarte, Carlos M.&lt;/author&gt;&lt;author&gt;Halpern, Benjamin S.&lt;/author&gt;&lt;author&gt;Holding, Johnna&lt;/author&gt;&lt;author&gt;Kappel, Carrie V.&lt;/author&gt;&lt;author&gt;O/&amp;apos;Connor, Mary I.&lt;/author&gt;&lt;author&gt;Pandolfi, John M.&lt;/author&gt;&lt;author&gt;Parmesan, Camille&lt;/author&gt;&lt;author&gt;Schwing, Franklin&lt;/author&gt;&lt;author&gt;Thompson, Sarah Ann&lt;/author&gt;&lt;author&gt;Richardson, Anthony J.&lt;/author&gt;&lt;/authors&gt;&lt;/contributors&gt;&lt;titles&gt;&lt;title&gt;Global imprint of climate change on marine life&lt;/title&gt;&lt;secondary-title&gt;Nature Clim. Change&lt;/secondary-title&gt;&lt;/titles&gt;&lt;pages&gt;919-925&lt;/pages&gt;&lt;volume&gt;3&lt;/volume&gt;&lt;number&gt;10&lt;/number&gt;&lt;dates&gt;&lt;year&gt;2013&lt;/year&gt;&lt;/dates&gt;&lt;publisher&gt;Nature Publishing Group&lt;/publisher&gt;&lt;isbn&gt;1758-678X&lt;/isbn&gt;&lt;work-type&gt;Letter&lt;/work-type&gt;&lt;urls&gt;&lt;related-urls&gt;&lt;url&gt;http://dx.doi.org/10.1038/nclimate1958&lt;/url&gt;&lt;/related-urls&gt;&lt;/urls&gt;&lt;electronic-resource-num&gt;10.1038/nclimate1958&amp;#xD;http://www.nature.com/nclimate/journal/v3/n10/abs/nclimate1958.html#supplementary-information&lt;/electronic-resource-num&gt;&lt;/record&gt;&lt;/Cite&gt;&lt;/EndNote&gt;</w:instrText>
        </w:r>
        <w:r w:rsidR="00055F52" w:rsidRPr="000755E4">
          <w:fldChar w:fldCharType="separate"/>
        </w:r>
        <w:r w:rsidR="00055F52" w:rsidRPr="00F41CE0">
          <w:rPr>
            <w:noProof/>
            <w:vertAlign w:val="superscript"/>
          </w:rPr>
          <w:t>11</w:t>
        </w:r>
        <w:r w:rsidR="00055F52" w:rsidRPr="000755E4">
          <w:fldChar w:fldCharType="end"/>
        </w:r>
      </w:hyperlink>
      <w:r w:rsidRPr="000755E4">
        <w:t>, which is</w:t>
      </w:r>
      <w:r w:rsidR="00615F27">
        <w:t xml:space="preserve"> mainly</w:t>
      </w:r>
      <w:r w:rsidRPr="000755E4">
        <w:t xml:space="preserve"> driven by the general trend of decreasing water temperature with latitude</w:t>
      </w:r>
      <w:hyperlink w:anchor="_ENREF_12" w:tooltip="Hastings, 2020 #16365" w:history="1">
        <w:r w:rsidR="00055F52">
          <w:fldChar w:fldCharType="begin"/>
        </w:r>
        <w:r w:rsidR="00055F52">
          <w:instrText xml:space="preserve"> ADDIN EN.CITE &lt;EndNote&gt;&lt;Cite&gt;&lt;Author&gt;Hastings&lt;/Author&gt;&lt;Year&gt;2020&lt;/Year&gt;&lt;RecNum&gt;16365&lt;/RecNum&gt;&lt;DisplayText&gt;&lt;style face="superscript"&gt;12&lt;/style&gt;&lt;/DisplayText&gt;&lt;record&gt;&lt;rec-number&gt;16365&lt;/rec-number&gt;&lt;foreign-keys&gt;&lt;key app="EN" db-id="sa0zwzdwavzzeze9w5hx2fwlv0fds9srr2ff" timestamp="1694701771"&gt;16365&lt;/key&gt;&lt;/foreign-keys&gt;&lt;ref-type name="Journal Article"&gt;17&lt;/ref-type&gt;&lt;contributors&gt;&lt;authors&gt;&lt;author&gt;Hastings, Reuben A.&lt;/author&gt;&lt;author&gt;Rutterford, Louise A.&lt;/author&gt;&lt;author&gt;Freer, Jennifer J.&lt;/author&gt;&lt;author&gt;Collins, Rupert A.&lt;/author&gt;&lt;author&gt;Simpson, Stephen D.&lt;/author&gt;&lt;author&gt;Genner, Martin J.&lt;/author&gt;&lt;/authors&gt;&lt;/contributors&gt;&lt;titles&gt;&lt;title&gt;Climate Change Drives Poleward Increases and Equatorward Declines in Marine Species&lt;/title&gt;&lt;secondary-title&gt;Current Biology&lt;/secondary-title&gt;&lt;/titles&gt;&lt;periodical&gt;&lt;full-title&gt;Current Biology&lt;/full-title&gt;&lt;abbr-1&gt;Curr. Biol.&lt;/abbr-1&gt;&lt;/periodical&gt;&lt;pages&gt;1572-1577.e2&lt;/pages&gt;&lt;volume&gt;30&lt;/volume&gt;&lt;number&gt;8&lt;/number&gt;&lt;keywords&gt;&lt;keyword&gt;climate change&lt;/keyword&gt;&lt;keyword&gt;global warming&lt;/keyword&gt;&lt;keyword&gt;species abundance&lt;/keyword&gt;&lt;keyword&gt;species distributions&lt;/keyword&gt;&lt;keyword&gt;marine organisms&lt;/keyword&gt;&lt;/keywords&gt;&lt;dates&gt;&lt;year&gt;2020&lt;/year&gt;&lt;pub-dates&gt;&lt;date&gt;2020/04/20/&lt;/date&gt;&lt;/pub-dates&gt;&lt;/dates&gt;&lt;isbn&gt;0960-9822&lt;/isbn&gt;&lt;urls&gt;&lt;related-urls&gt;&lt;url&gt;https://www.sciencedirect.com/science/article/pii/S0960982220302505&lt;/url&gt;&lt;/related-urls&gt;&lt;/urls&gt;&lt;electronic-resource-num&gt;https://doi.org/10.1016/j.cub.2020.02.043&lt;/electronic-resource-num&gt;&lt;/record&gt;&lt;/Cite&gt;&lt;/EndNote&gt;</w:instrText>
        </w:r>
        <w:r w:rsidR="00055F52">
          <w:fldChar w:fldCharType="separate"/>
        </w:r>
        <w:r w:rsidR="00055F52" w:rsidRPr="0093764D">
          <w:rPr>
            <w:noProof/>
            <w:vertAlign w:val="superscript"/>
          </w:rPr>
          <w:t>12</w:t>
        </w:r>
        <w:r w:rsidR="00055F52">
          <w:fldChar w:fldCharType="end"/>
        </w:r>
      </w:hyperlink>
      <w:r w:rsidRPr="000755E4">
        <w:t xml:space="preserve">. Although </w:t>
      </w:r>
      <w:r w:rsidR="00585E77">
        <w:t xml:space="preserve">our knowledge </w:t>
      </w:r>
      <w:r w:rsidR="00B62F37">
        <w:t xml:space="preserve">of </w:t>
      </w:r>
      <w:r w:rsidRPr="000755E4">
        <w:t xml:space="preserve">marine species responses to </w:t>
      </w:r>
      <w:r w:rsidR="00A20B4A">
        <w:t>ocean warming</w:t>
      </w:r>
      <w:r w:rsidR="00D16040">
        <w:t xml:space="preserve"> in N</w:t>
      </w:r>
      <w:r w:rsidR="00D16040" w:rsidRPr="000755E4">
        <w:t>orth</w:t>
      </w:r>
      <w:r w:rsidR="00D16040">
        <w:t xml:space="preserve"> </w:t>
      </w:r>
      <w:r w:rsidR="00D16040" w:rsidRPr="000755E4">
        <w:t xml:space="preserve">Atlantic </w:t>
      </w:r>
      <w:r w:rsidRPr="000755E4">
        <w:t xml:space="preserve"> </w:t>
      </w:r>
      <w:r w:rsidR="002B3C12">
        <w:t xml:space="preserve">is </w:t>
      </w:r>
      <w:r w:rsidR="00982C9B">
        <w:t>substantial</w:t>
      </w:r>
      <w:r w:rsidRPr="000755E4">
        <w:t xml:space="preserve"> </w:t>
      </w:r>
      <w:r w:rsidR="00383254" w:rsidRPr="000755E4">
        <w:fldChar w:fldCharType="begin">
          <w:fldData xml:space="preserve">PEVuZE5vdGU+PENpdGU+PEF1dGhvcj5QZWNrPC9BdXRob3I+PFllYXI+MjAxODwvWWVhcj48UmVj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==
</w:fldData>
        </w:fldChar>
      </w:r>
      <w:r w:rsidR="00635D11">
        <w:instrText xml:space="preserve"> ADDIN EN.CITE </w:instrText>
      </w:r>
      <w:r w:rsidR="00635D11">
        <w:fldChar w:fldCharType="begin">
          <w:fldData xml:space="preserve">PEVuZE5vdGU+PENpdGU+PEF1dGhvcj5QZWNrPC9BdXRob3I+PFllYXI+MjAxODwvWWVhcj48UmVj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==
</w:fldData>
        </w:fldChar>
      </w:r>
      <w:r w:rsidR="00635D11">
        <w:instrText xml:space="preserve"> ADDIN EN.CITE.DATA </w:instrText>
      </w:r>
      <w:r w:rsidR="00635D11">
        <w:fldChar w:fldCharType="end"/>
      </w:r>
      <w:r w:rsidR="00383254" w:rsidRPr="000755E4">
        <w:fldChar w:fldCharType="separate"/>
      </w:r>
      <w:hyperlink w:anchor="_ENREF_13" w:tooltip="Peck, 2018 #5215" w:history="1">
        <w:r w:rsidR="00055F52" w:rsidRPr="00635D11">
          <w:rPr>
            <w:noProof/>
            <w:vertAlign w:val="superscript"/>
          </w:rPr>
          <w:t>13</w:t>
        </w:r>
      </w:hyperlink>
      <w:r w:rsidR="00635D11" w:rsidRPr="00635D11">
        <w:rPr>
          <w:noProof/>
          <w:vertAlign w:val="superscript"/>
        </w:rPr>
        <w:t xml:space="preserve">, </w:t>
      </w:r>
      <w:hyperlink w:anchor="_ENREF_14" w:tooltip="Philippart, 2011 #9327" w:history="1">
        <w:r w:rsidR="00055F52" w:rsidRPr="00635D11">
          <w:rPr>
            <w:noProof/>
            <w:vertAlign w:val="superscript"/>
          </w:rPr>
          <w:t>14</w:t>
        </w:r>
      </w:hyperlink>
      <w:r w:rsidR="00383254" w:rsidRPr="000755E4">
        <w:fldChar w:fldCharType="end"/>
      </w:r>
      <w:r w:rsidRPr="000755E4">
        <w:t xml:space="preserve">, </w:t>
      </w:r>
      <w:r w:rsidR="00F22A82" w:rsidRPr="000755E4">
        <w:t xml:space="preserve">comparative </w:t>
      </w:r>
      <w:r w:rsidRPr="000755E4">
        <w:t>assessments</w:t>
      </w:r>
      <w:r w:rsidR="002F229C">
        <w:t xml:space="preserve"> across </w:t>
      </w:r>
      <w:r w:rsidR="00355162">
        <w:t>biotic groups</w:t>
      </w:r>
      <w:r w:rsidR="002F229C">
        <w:t xml:space="preserve"> and regions</w:t>
      </w:r>
      <w:r w:rsidRPr="000755E4">
        <w:t xml:space="preserve"> </w:t>
      </w:r>
      <w:r w:rsidR="00F753CA">
        <w:t>to</w:t>
      </w:r>
      <w:r w:rsidR="00F753CA" w:rsidRPr="000755E4">
        <w:t xml:space="preserve"> </w:t>
      </w:r>
      <w:r w:rsidR="00234FEE" w:rsidRPr="000755E4">
        <w:t xml:space="preserve">identify the </w:t>
      </w:r>
      <w:r w:rsidR="00471DAC" w:rsidRPr="0031172C">
        <w:t xml:space="preserve">underlying </w:t>
      </w:r>
      <w:r w:rsidR="006A448E">
        <w:t xml:space="preserve">ecological </w:t>
      </w:r>
      <w:r w:rsidRPr="0031172C">
        <w:t>processes</w:t>
      </w:r>
      <w:hyperlink w:anchor="_ENREF_15" w:tooltip="McLean, 2021 #9573" w:history="1">
        <w:r w:rsidR="00055F52" w:rsidRPr="0031172C">
          <w:fldChar w:fldCharType="begin"/>
        </w:r>
        <w:r w:rsidR="00055F52">
          <w:instrText xml:space="preserve"> ADDIN EN.CITE &lt;EndNote&gt;&lt;Cite&gt;&lt;Author&gt;McLean&lt;/Author&gt;&lt;Year&gt;2021&lt;/Year&gt;&lt;RecNum&gt;9573&lt;/RecNum&gt;&lt;DisplayText&gt;&lt;style face="superscript"&gt;15&lt;/style&gt;&lt;/DisplayText&gt;&lt;record&gt;&lt;rec-number&gt;9573&lt;/rec-number&gt;&lt;foreign-keys&gt;&lt;key app="EN" db-id="sa0zwzdwavzzeze9w5hx2fwlv0fds9srr2ff" timestamp="1638271652"&gt;9573&lt;/key&gt;&lt;/foreign-keys&gt;&lt;ref-type name="Journal Article"&gt;17&lt;/ref-type&gt;&lt;contributors&gt;&lt;authors&gt;&lt;author&gt;McLean, Matthew&lt;/author&gt;&lt;author&gt;Mouillot, David&lt;/author&gt;&lt;author&gt;Maureaud, Aurore A.&lt;/author&gt;&lt;author&gt;Hattab, Tarek&lt;/author&gt;&lt;author&gt;MacNeil, M. Aaron&lt;/author&gt;&lt;author&gt;Goberville, Eric&lt;/author&gt;&lt;author&gt;Lindegren, Martin&lt;/author&gt;&lt;author&gt;Engelhard, Georg&lt;/author&gt;&lt;author&gt;Pinsky, Malin&lt;/author&gt;&lt;author&gt;Auber, Arnaud&lt;/author&gt;&lt;/authors&gt;&lt;/contributors&gt;&lt;titles&gt;&lt;title&gt;Disentangling tropicalization and deborealization in marine ecosystems under climate change&lt;/title&gt;&lt;secondary-title&gt;Current Biology&lt;/secondary-title&gt;&lt;/titles&gt;&lt;periodical&gt;&lt;full-title&gt;Current Biology&lt;/full-title&gt;&lt;abbr-1&gt;Curr. Biol.&lt;/abbr-1&gt;&lt;/periodical&gt;&lt;pages&gt;4817-4823.e5&lt;/pages&gt;&lt;volume&gt;31&lt;/volume&gt;&lt;number&gt;21&lt;/number&gt;&lt;keywords&gt;&lt;keyword&gt;community temperature index&lt;/keyword&gt;&lt;keyword&gt;fisheries&lt;/keyword&gt;&lt;keyword&gt;marine ecology&lt;/keyword&gt;&lt;keyword&gt;thermal affinity&lt;/keyword&gt;&lt;keyword&gt;bottom trawl&lt;/keyword&gt;&lt;/keywords&gt;&lt;dates&gt;&lt;year&gt;2021&lt;/year&gt;&lt;pub-dates&gt;&lt;date&gt;2021/11/08/&lt;/date&gt;&lt;/pub-dates&gt;&lt;/dates&gt;&lt;isbn&gt;0960-9822&lt;/isbn&gt;&lt;urls&gt;&lt;related-urls&gt;&lt;url&gt;https://www.sciencedirect.com/science/article/pii/S0960982221011386&lt;/url&gt;&lt;/related-urls&gt;&lt;/urls&gt;&lt;electronic-resource-num&gt;https://doi.org/10.1016/j.cub.2021.08.034&lt;/electronic-resource-num&gt;&lt;/record&gt;&lt;/Cite&gt;&lt;/EndNote&gt;</w:instrText>
        </w:r>
        <w:r w:rsidR="00055F52" w:rsidRPr="0031172C">
          <w:fldChar w:fldCharType="separate"/>
        </w:r>
        <w:r w:rsidR="00055F52" w:rsidRPr="0093764D">
          <w:rPr>
            <w:noProof/>
            <w:vertAlign w:val="superscript"/>
          </w:rPr>
          <w:t>15</w:t>
        </w:r>
        <w:r w:rsidR="00055F52" w:rsidRPr="0031172C">
          <w:fldChar w:fldCharType="end"/>
        </w:r>
      </w:hyperlink>
      <w:r w:rsidR="005B1205" w:rsidRPr="0031172C">
        <w:t xml:space="preserve"> </w:t>
      </w:r>
      <w:r w:rsidR="009009FE" w:rsidRPr="0031172C">
        <w:t xml:space="preserve">associated </w:t>
      </w:r>
      <w:r w:rsidR="006848E9">
        <w:t>with</w:t>
      </w:r>
      <w:r w:rsidR="00441048" w:rsidRPr="0031172C">
        <w:t xml:space="preserve"> </w:t>
      </w:r>
      <w:r w:rsidR="009A6D69">
        <w:t xml:space="preserve">marine </w:t>
      </w:r>
      <w:r w:rsidR="00650162" w:rsidRPr="0031172C">
        <w:t xml:space="preserve">community </w:t>
      </w:r>
      <w:r w:rsidR="00D301C0" w:rsidRPr="0031172C">
        <w:t>expansion, retraction and</w:t>
      </w:r>
      <w:r w:rsidR="009009FE" w:rsidRPr="0031172C">
        <w:t xml:space="preserve"> dispersal constrain</w:t>
      </w:r>
      <w:r w:rsidR="001E56C2">
        <w:t>t</w:t>
      </w:r>
      <w:r w:rsidR="009009FE" w:rsidRPr="0031172C">
        <w:t>s</w:t>
      </w:r>
      <w:r w:rsidR="00F753CA" w:rsidRPr="00F753CA">
        <w:t xml:space="preserve"> </w:t>
      </w:r>
      <w:r w:rsidR="00F753CA" w:rsidRPr="00ED01A0">
        <w:t xml:space="preserve">are </w:t>
      </w:r>
      <w:r w:rsidR="00ED01A0">
        <w:t>limited to</w:t>
      </w:r>
      <w:r w:rsidR="00D22681">
        <w:t xml:space="preserve"> </w:t>
      </w:r>
      <w:r w:rsidR="00D3204A">
        <w:t xml:space="preserve">the </w:t>
      </w:r>
      <w:r w:rsidR="00D43C42">
        <w:t xml:space="preserve">uneven </w:t>
      </w:r>
      <w:r w:rsidR="003C6726">
        <w:t>distribution of monitoring</w:t>
      </w:r>
      <w:r w:rsidR="00F540D5">
        <w:t xml:space="preserve"> programs</w:t>
      </w:r>
      <w:r w:rsidR="00ED01A0">
        <w:t xml:space="preserve"> </w:t>
      </w:r>
      <w:r w:rsidR="00ED01A0">
        <w:fldChar w:fldCharType="begin">
          <w:fldData xml:space="preserve">PEVuZE5vdGU+PENpdGU+PEF1dGhvcj5Cb3dsZXI8L0F1dGhvcj48WWVhcj4yMDE3PC9ZZWFyPjxS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Iw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==
</w:fldData>
        </w:fldChar>
      </w:r>
      <w:r w:rsidR="00635D11">
        <w:instrText xml:space="preserve"> ADDIN EN.CITE </w:instrText>
      </w:r>
      <w:r w:rsidR="00635D11">
        <w:fldChar w:fldCharType="begin">
          <w:fldData xml:space="preserve">PEVuZE5vdGU+PENpdGU+PEF1dGhvcj5Cb3dsZXI8L0F1dGhvcj48WWVhcj4yMDE3PC9ZZWFyPjxS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Iw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==
</w:fldData>
        </w:fldChar>
      </w:r>
      <w:r w:rsidR="00635D11">
        <w:instrText xml:space="preserve"> ADDIN EN.CITE.DATA </w:instrText>
      </w:r>
      <w:r w:rsidR="00635D11">
        <w:fldChar w:fldCharType="end"/>
      </w:r>
      <w:r w:rsidR="00ED01A0">
        <w:fldChar w:fldCharType="separate"/>
      </w:r>
      <w:hyperlink w:anchor="_ENREF_16" w:tooltip="Bowler, 2017 #15235" w:history="1">
        <w:r w:rsidR="00055F52" w:rsidRPr="00635D11">
          <w:rPr>
            <w:noProof/>
            <w:vertAlign w:val="superscript"/>
          </w:rPr>
          <w:t>16</w:t>
        </w:r>
      </w:hyperlink>
      <w:r w:rsidR="00635D11" w:rsidRPr="00635D11">
        <w:rPr>
          <w:noProof/>
          <w:vertAlign w:val="superscript"/>
        </w:rPr>
        <w:t xml:space="preserve">, </w:t>
      </w:r>
      <w:hyperlink w:anchor="_ENREF_17" w:tooltip="Poloczanska, 2016 #7510" w:history="1">
        <w:r w:rsidR="00055F52" w:rsidRPr="00635D11">
          <w:rPr>
            <w:noProof/>
            <w:vertAlign w:val="superscript"/>
          </w:rPr>
          <w:t>17</w:t>
        </w:r>
      </w:hyperlink>
      <w:r w:rsidR="00635D11" w:rsidRPr="00635D11">
        <w:rPr>
          <w:noProof/>
          <w:vertAlign w:val="superscript"/>
        </w:rPr>
        <w:t xml:space="preserve">, </w:t>
      </w:r>
      <w:hyperlink w:anchor="_ENREF_18" w:tooltip="Burrows, 2020 #8229" w:history="1">
        <w:r w:rsidR="00055F52" w:rsidRPr="00635D11">
          <w:rPr>
            <w:noProof/>
            <w:vertAlign w:val="superscript"/>
          </w:rPr>
          <w:t>18</w:t>
        </w:r>
      </w:hyperlink>
      <w:r w:rsidR="00635D11" w:rsidRPr="00635D11">
        <w:rPr>
          <w:noProof/>
          <w:vertAlign w:val="superscript"/>
        </w:rPr>
        <w:t xml:space="preserve">, </w:t>
      </w:r>
      <w:hyperlink w:anchor="_ENREF_19" w:tooltip="Burrows, 2019 #15251" w:history="1">
        <w:r w:rsidR="00055F52" w:rsidRPr="00635D11">
          <w:rPr>
            <w:noProof/>
            <w:vertAlign w:val="superscript"/>
          </w:rPr>
          <w:t>19</w:t>
        </w:r>
      </w:hyperlink>
      <w:r w:rsidR="00635D11" w:rsidRPr="00635D11">
        <w:rPr>
          <w:noProof/>
          <w:vertAlign w:val="superscript"/>
        </w:rPr>
        <w:t xml:space="preserve">, </w:t>
      </w:r>
      <w:hyperlink w:anchor="_ENREF_20" w:tooltip="Blowes, 2019 #16364" w:history="1">
        <w:r w:rsidR="00055F52" w:rsidRPr="00635D11">
          <w:rPr>
            <w:noProof/>
            <w:vertAlign w:val="superscript"/>
          </w:rPr>
          <w:t>20</w:t>
        </w:r>
      </w:hyperlink>
      <w:r w:rsidR="00ED01A0">
        <w:fldChar w:fldCharType="end"/>
      </w:r>
      <w:r w:rsidRPr="0031172C">
        <w:t>.</w:t>
      </w:r>
      <w:r w:rsidR="002258C0">
        <w:t xml:space="preserve"> The role of di</w:t>
      </w:r>
      <w:r w:rsidR="007D436A">
        <w:t>spers</w:t>
      </w:r>
      <w:r w:rsidR="00B40450">
        <w:t>al limitation and habitat fragmentation</w:t>
      </w:r>
      <w:r w:rsidR="002258C0">
        <w:t xml:space="preserve"> </w:t>
      </w:r>
      <w:r w:rsidR="00300B97">
        <w:t xml:space="preserve">in </w:t>
      </w:r>
      <w:r w:rsidR="00145A42">
        <w:t xml:space="preserve">community </w:t>
      </w:r>
      <w:r w:rsidR="002258C0">
        <w:t>responsiven</w:t>
      </w:r>
      <w:r w:rsidR="00145A42">
        <w:t xml:space="preserve">ess to climate </w:t>
      </w:r>
      <w:r w:rsidR="000525F3">
        <w:t>variation</w:t>
      </w:r>
      <w:r w:rsidR="00B40450">
        <w:t xml:space="preserve"> has been </w:t>
      </w:r>
      <w:r w:rsidR="005D7FF5">
        <w:t>addressed</w:t>
      </w:r>
      <w:r w:rsidR="00655310">
        <w:t xml:space="preserve"> </w:t>
      </w:r>
      <w:r w:rsidR="757D5299">
        <w:t xml:space="preserve">more thoroughly </w:t>
      </w:r>
      <w:r w:rsidR="00655310">
        <w:t xml:space="preserve">in terrestrial </w:t>
      </w:r>
      <w:r w:rsidR="00B00BB9">
        <w:t>groups such as plants</w:t>
      </w:r>
      <w:r w:rsidR="00306318">
        <w:fldChar w:fldCharType="begin">
          <w:fldData xml:space="preserve">PEVuZE5vdGU+PENpdGU+PEF1dGhvcj5Dd3luYXI8L0F1dGhvcj48WWVhcj4xOTg3PC9ZZWFyPjxS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</w:fldData>
        </w:fldChar>
      </w:r>
      <w:r w:rsidR="00635D11">
        <w:instrText xml:space="preserve"> ADDIN EN.CITE </w:instrText>
      </w:r>
      <w:r w:rsidR="00635D11">
        <w:fldChar w:fldCharType="begin">
          <w:fldData xml:space="preserve">PEVuZE5vdGU+PENpdGU+PEF1dGhvcj5Dd3luYXI8L0F1dGhvcj48WWVhcj4xOTg3PC9ZZWFyPjxS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</w:fldData>
        </w:fldChar>
      </w:r>
      <w:r w:rsidR="00635D11">
        <w:instrText xml:space="preserve"> ADDIN EN.CITE.DATA </w:instrText>
      </w:r>
      <w:r w:rsidR="00635D11">
        <w:fldChar w:fldCharType="end"/>
      </w:r>
      <w:r w:rsidR="00306318">
        <w:fldChar w:fldCharType="separate"/>
      </w:r>
      <w:hyperlink w:anchor="_ENREF_21" w:tooltip="Cwynar, 1987 #15252" w:history="1">
        <w:r w:rsidR="00055F52" w:rsidRPr="00635D11">
          <w:rPr>
            <w:noProof/>
            <w:vertAlign w:val="superscript"/>
          </w:rPr>
          <w:t>21</w:t>
        </w:r>
      </w:hyperlink>
      <w:r w:rsidR="00635D11" w:rsidRPr="00635D11">
        <w:rPr>
          <w:noProof/>
          <w:vertAlign w:val="superscript"/>
        </w:rPr>
        <w:t xml:space="preserve">, </w:t>
      </w:r>
      <w:hyperlink w:anchor="_ENREF_22" w:tooltip="Travis, 2013 #15253" w:history="1">
        <w:r w:rsidR="00055F52" w:rsidRPr="00635D11">
          <w:rPr>
            <w:noProof/>
            <w:vertAlign w:val="superscript"/>
          </w:rPr>
          <w:t>22</w:t>
        </w:r>
      </w:hyperlink>
      <w:r w:rsidR="00306318">
        <w:fldChar w:fldCharType="end"/>
      </w:r>
      <w:r w:rsidR="00306318">
        <w:t xml:space="preserve"> </w:t>
      </w:r>
      <w:r w:rsidR="757D5299">
        <w:t>compared to</w:t>
      </w:r>
      <w:r w:rsidR="00A3159F">
        <w:t xml:space="preserve"> </w:t>
      </w:r>
      <w:r w:rsidR="008E7FBD">
        <w:t>marine biodiversity</w:t>
      </w:r>
      <w:r w:rsidR="00D74C97">
        <w:fldChar w:fldCharType="begin">
          <w:fldData xml:space="preserve">PEVuZE5vdGU+PENpdGU+PEF1dGhvcj5BbGJhbm88L0F1dGhvcj48WWVhcj4yMDIxPC9ZZWFyPjxS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IwMjAyNDY5PC9wYWdlcz48dm9sdW1lPjI4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</w:fldData>
        </w:fldChar>
      </w:r>
      <w:r w:rsidR="00635D11">
        <w:instrText xml:space="preserve"> ADDIN EN.CITE </w:instrText>
      </w:r>
      <w:r w:rsidR="00635D11">
        <w:fldChar w:fldCharType="begin">
          <w:fldData xml:space="preserve">PEVuZE5vdGU+PENpdGU+PEF1dGhvcj5BbGJhbm88L0F1dGhvcj48WWVhcj4yMDIxPC9ZZWFyPjxS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IwMjAyNDY5PC9wYWdlcz48dm9sdW1lPjI4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</w:fldData>
        </w:fldChar>
      </w:r>
      <w:r w:rsidR="00635D11">
        <w:instrText xml:space="preserve"> ADDIN EN.CITE.DATA </w:instrText>
      </w:r>
      <w:r w:rsidR="00635D11">
        <w:fldChar w:fldCharType="end"/>
      </w:r>
      <w:r w:rsidR="00D74C97">
        <w:fldChar w:fldCharType="separate"/>
      </w:r>
      <w:hyperlink w:anchor="_ENREF_20" w:tooltip="Blowes, 2019 #16364" w:history="1">
        <w:r w:rsidR="00055F52" w:rsidRPr="00635D11">
          <w:rPr>
            <w:noProof/>
            <w:vertAlign w:val="superscript"/>
          </w:rPr>
          <w:t>20</w:t>
        </w:r>
      </w:hyperlink>
      <w:r w:rsidR="00635D11" w:rsidRPr="00635D11">
        <w:rPr>
          <w:noProof/>
          <w:vertAlign w:val="superscript"/>
        </w:rPr>
        <w:t xml:space="preserve">, </w:t>
      </w:r>
      <w:hyperlink w:anchor="_ENREF_23" w:tooltip="Albano, 2021 #15267" w:history="1">
        <w:r w:rsidR="00055F52" w:rsidRPr="00635D11">
          <w:rPr>
            <w:noProof/>
            <w:vertAlign w:val="superscript"/>
          </w:rPr>
          <w:t>23</w:t>
        </w:r>
      </w:hyperlink>
      <w:r w:rsidR="00635D11" w:rsidRPr="00635D11">
        <w:rPr>
          <w:noProof/>
          <w:vertAlign w:val="superscript"/>
        </w:rPr>
        <w:t xml:space="preserve">, </w:t>
      </w:r>
      <w:hyperlink w:anchor="_ENREF_24" w:tooltip="Pinsky, 2019 #8552" w:history="1">
        <w:r w:rsidR="00055F52" w:rsidRPr="00635D11">
          <w:rPr>
            <w:noProof/>
            <w:vertAlign w:val="superscript"/>
          </w:rPr>
          <w:t>24</w:t>
        </w:r>
      </w:hyperlink>
      <w:r w:rsidR="00D74C97">
        <w:fldChar w:fldCharType="end"/>
      </w:r>
      <w:r w:rsidR="008E7FBD">
        <w:t>.</w:t>
      </w:r>
      <w:r w:rsidR="00B40450">
        <w:t xml:space="preserve"> </w:t>
      </w:r>
      <w:r w:rsidR="0096360A">
        <w:t>However, o</w:t>
      </w:r>
      <w:r w:rsidR="00C243BD" w:rsidRPr="0031172C">
        <w:t>rganism</w:t>
      </w:r>
      <w:r w:rsidR="00300B97">
        <w:t>s’</w:t>
      </w:r>
      <w:r w:rsidR="00C243BD" w:rsidRPr="0031172C">
        <w:t xml:space="preserve"> dispersal ability and </w:t>
      </w:r>
      <w:r w:rsidR="00D95A85">
        <w:t>ocean</w:t>
      </w:r>
      <w:r w:rsidR="00C243BD" w:rsidRPr="0031172C">
        <w:t xml:space="preserve"> connectivity</w:t>
      </w:r>
      <w:r w:rsidR="004A1644" w:rsidRPr="0031172C">
        <w:t xml:space="preserve"> </w:t>
      </w:r>
      <w:r w:rsidR="00137395" w:rsidRPr="0031172C">
        <w:t xml:space="preserve">are </w:t>
      </w:r>
      <w:r w:rsidR="00FE1023">
        <w:t>also</w:t>
      </w:r>
      <w:r w:rsidR="00FE1023" w:rsidRPr="0031172C">
        <w:t xml:space="preserve"> </w:t>
      </w:r>
      <w:r w:rsidR="00137395" w:rsidRPr="0031172C">
        <w:t xml:space="preserve">important </w:t>
      </w:r>
      <w:r w:rsidR="006848E9">
        <w:t>in</w:t>
      </w:r>
      <w:r w:rsidR="00137395" w:rsidRPr="0031172C">
        <w:t xml:space="preserve"> </w:t>
      </w:r>
      <w:r w:rsidR="004A1644" w:rsidRPr="0031172C">
        <w:t xml:space="preserve">shaping </w:t>
      </w:r>
      <w:r w:rsidR="006B0CD8">
        <w:t xml:space="preserve">marine </w:t>
      </w:r>
      <w:r w:rsidR="004C019A" w:rsidRPr="0031172C">
        <w:t xml:space="preserve">species </w:t>
      </w:r>
      <w:r w:rsidR="0031172C" w:rsidRPr="0031172C">
        <w:t>distribution</w:t>
      </w:r>
      <w:r w:rsidR="00FE0542" w:rsidRPr="0031172C">
        <w:fldChar w:fldCharType="begin">
          <w:fldData xml:space="preserve">PEVuZE5vdGU+PENpdGU+PEF1dGhvcj5LaW5sYW48L0F1dGhvcj48WWVhcj4yMDAzPC9ZZWFyPjxS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</w:fldData>
        </w:fldChar>
      </w:r>
      <w:r w:rsidR="00635D11">
        <w:instrText xml:space="preserve"> ADDIN EN.CITE </w:instrText>
      </w:r>
      <w:r w:rsidR="00635D11">
        <w:fldChar w:fldCharType="begin">
          <w:fldData xml:space="preserve">PEVuZE5vdGU+PENpdGU+PEF1dGhvcj5LaW5sYW48L0F1dGhvcj48WWVhcj4yMDAzPC9ZZWFyPjxS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</w:fldData>
        </w:fldChar>
      </w:r>
      <w:r w:rsidR="00635D11">
        <w:instrText xml:space="preserve"> ADDIN EN.CITE.DATA </w:instrText>
      </w:r>
      <w:r w:rsidR="00635D11">
        <w:fldChar w:fldCharType="end"/>
      </w:r>
      <w:r w:rsidR="00FE0542" w:rsidRPr="0031172C">
        <w:fldChar w:fldCharType="separate"/>
      </w:r>
      <w:hyperlink w:anchor="_ENREF_25" w:tooltip="Kinlan, 2003 #6718" w:history="1">
        <w:r w:rsidR="00055F52" w:rsidRPr="00635D11">
          <w:rPr>
            <w:noProof/>
            <w:vertAlign w:val="superscript"/>
          </w:rPr>
          <w:t>25</w:t>
        </w:r>
      </w:hyperlink>
      <w:r w:rsidR="00635D11" w:rsidRPr="00635D11">
        <w:rPr>
          <w:noProof/>
          <w:vertAlign w:val="superscript"/>
        </w:rPr>
        <w:t xml:space="preserve">, </w:t>
      </w:r>
      <w:hyperlink w:anchor="_ENREF_26" w:tooltip="Chust, 2016 #7515" w:history="1">
        <w:r w:rsidR="00055F52" w:rsidRPr="00635D11">
          <w:rPr>
            <w:noProof/>
            <w:vertAlign w:val="superscript"/>
          </w:rPr>
          <w:t>26</w:t>
        </w:r>
      </w:hyperlink>
      <w:r w:rsidR="00FE0542" w:rsidRPr="0031172C">
        <w:fldChar w:fldCharType="end"/>
      </w:r>
      <w:r w:rsidR="009850B0" w:rsidRPr="0031172C">
        <w:t>.</w:t>
      </w:r>
      <w:r w:rsidR="00857F5D" w:rsidRPr="0031172C">
        <w:t xml:space="preserve"> </w:t>
      </w:r>
      <w:r w:rsidR="007B3364" w:rsidRPr="001B2120">
        <w:t>For instance</w:t>
      </w:r>
      <w:r w:rsidR="00857F5D" w:rsidRPr="001B2120">
        <w:t xml:space="preserve">, the presence of the European landmass north of the </w:t>
      </w:r>
      <w:r w:rsidR="007B3364" w:rsidRPr="001B2120">
        <w:t xml:space="preserve">Mediterranean </w:t>
      </w:r>
      <w:r w:rsidR="00857F5D" w:rsidRPr="001B2120">
        <w:t xml:space="preserve">basin poses a </w:t>
      </w:r>
      <w:r w:rsidR="006848E9">
        <w:t>considerable</w:t>
      </w:r>
      <w:r w:rsidR="00857F5D" w:rsidRPr="001B2120">
        <w:t xml:space="preserve"> limitation </w:t>
      </w:r>
      <w:r w:rsidR="006848E9">
        <w:t>to</w:t>
      </w:r>
      <w:r w:rsidR="00857F5D" w:rsidRPr="001B2120">
        <w:t xml:space="preserve"> the response of species to </w:t>
      </w:r>
      <w:r w:rsidR="007B3364" w:rsidRPr="001B2120">
        <w:t>s</w:t>
      </w:r>
      <w:r w:rsidR="00857F5D" w:rsidRPr="001B2120">
        <w:t>ea</w:t>
      </w:r>
      <w:r w:rsidR="00D5775E">
        <w:t xml:space="preserve"> warming</w:t>
      </w:r>
      <w:r w:rsidR="00857F5D" w:rsidRPr="001B2120">
        <w:t xml:space="preserve">, as it constrains the </w:t>
      </w:r>
      <w:r w:rsidR="00D5775E">
        <w:t xml:space="preserve">poleward </w:t>
      </w:r>
      <w:r w:rsidR="00857F5D" w:rsidRPr="001B2120">
        <w:t xml:space="preserve">movement of </w:t>
      </w:r>
      <w:r w:rsidR="006848E9">
        <w:t>adults</w:t>
      </w:r>
      <w:r w:rsidR="00006024" w:rsidRPr="001B2120">
        <w:t xml:space="preserve"> or propagules</w:t>
      </w:r>
      <w:r w:rsidR="00857F5D" w:rsidRPr="001B2120">
        <w:t xml:space="preserve"> </w:t>
      </w:r>
      <w:r w:rsidR="006848E9">
        <w:t>to</w:t>
      </w:r>
      <w:r w:rsidR="00610B0D">
        <w:t xml:space="preserve"> </w:t>
      </w:r>
      <w:r w:rsidR="00262434">
        <w:t xml:space="preserve">more </w:t>
      </w:r>
      <w:r w:rsidR="006848E9">
        <w:t xml:space="preserve">thermally </w:t>
      </w:r>
      <w:r w:rsidR="00262434">
        <w:t>fav</w:t>
      </w:r>
      <w:r w:rsidR="00B31F02">
        <w:t>ourable conditions</w:t>
      </w:r>
      <w:r w:rsidR="0079271C" w:rsidRPr="001B2120">
        <w:t xml:space="preserve">, </w:t>
      </w:r>
      <w:r w:rsidR="002E17D1" w:rsidRPr="001B2120">
        <w:t>especially</w:t>
      </w:r>
      <w:r w:rsidR="0079271C" w:rsidRPr="001B2120">
        <w:t xml:space="preserve"> </w:t>
      </w:r>
      <w:r w:rsidR="003250BD" w:rsidRPr="003250BD">
        <w:t xml:space="preserve">jeopardizing </w:t>
      </w:r>
      <w:r w:rsidR="0079271C" w:rsidRPr="001B2120">
        <w:t>endemic species</w:t>
      </w:r>
      <w:hyperlink w:anchor="_ENREF_27" w:tooltip="Jorda, 2012 #6900" w:history="1">
        <w:r w:rsidR="00055F52" w:rsidRPr="001B2120">
          <w:fldChar w:fldCharType="begin"/>
        </w:r>
        <w:r w:rsidR="00055F52">
          <w:instrText xml:space="preserve"> ADDIN EN.CITE &lt;EndNote&gt;&lt;Cite&gt;&lt;Author&gt;Jorda&lt;/Author&gt;&lt;Year&gt;2012&lt;/Year&gt;&lt;RecNum&gt;6900&lt;/RecNum&gt;&lt;DisplayText&gt;&lt;style face="superscript"&gt;27&lt;/style&gt;&lt;/DisplayText&gt;&lt;record&gt;&lt;rec-number&gt;6900&lt;/rec-number&gt;&lt;foreign-keys&gt;&lt;key app="EN" db-id="sa0zwzdwavzzeze9w5hx2fwlv0fds9srr2ff" timestamp="1369836484"&gt;6900&lt;/key&gt;&lt;/foreign-keys&gt;&lt;ref-type name="Journal Article"&gt;17&lt;/ref-type&gt;&lt;contributors&gt;&lt;authors&gt;&lt;author&gt;Jorda, Gabriel&lt;/author&gt;&lt;author&gt;Marba, Nuria&lt;/author&gt;&lt;author&gt;Duarte, Carlos M.&lt;/author&gt;&lt;/authors&gt;&lt;/contributors&gt;&lt;titles&gt;&lt;title&gt;Mediterranean seagrass vulnerable to regional climate warming&lt;/title&gt;&lt;secondary-title&gt;Nature Clim. Change&lt;/secondary-title&gt;&lt;/titles&gt;&lt;periodical&gt;&lt;full-title&gt;Nature Clim. Change&lt;/full-title&gt;&lt;/periodical&gt;&lt;pages&gt;821-824&lt;/pages&gt;&lt;volume&gt;2&lt;/volume&gt;&lt;number&gt;11&lt;/number&gt;&lt;dates&gt;&lt;year&gt;2012&lt;/year&gt;&lt;/dates&gt;&lt;publisher&gt;Nature Publishing Group&lt;/publisher&gt;&lt;isbn&gt;1758-678X&lt;/isbn&gt;&lt;work-type&gt;10.1038/nclimate1533&lt;/work-type&gt;&lt;urls&gt;&lt;related-urls&gt;&lt;url&gt;http://dx.doi.org/10.1038/nclimate1533&lt;/url&gt;&lt;/related-urls&gt;&lt;/urls&gt;&lt;electronic-resource-num&gt;http://www.nature.com/nclimate/journal/v2/n11/abs/nclimate1533.html#supplementary-information&lt;/electronic-resource-num&gt;&lt;/record&gt;&lt;/Cite&gt;&lt;/EndNote&gt;</w:instrText>
        </w:r>
        <w:r w:rsidR="00055F52" w:rsidRPr="001B2120">
          <w:fldChar w:fldCharType="separate"/>
        </w:r>
        <w:r w:rsidR="00055F52" w:rsidRPr="0093764D">
          <w:rPr>
            <w:noProof/>
            <w:vertAlign w:val="superscript"/>
          </w:rPr>
          <w:t>27</w:t>
        </w:r>
        <w:r w:rsidR="00055F52" w:rsidRPr="001B2120">
          <w:fldChar w:fldCharType="end"/>
        </w:r>
      </w:hyperlink>
      <w:r w:rsidR="757D5299">
        <w:t>.</w:t>
      </w:r>
    </w:p>
    <w:p w14:paraId="79FFF14A" w14:textId="77777777" w:rsidR="00331F81" w:rsidRDefault="00331F81" w:rsidP="00C243BD"/>
    <w:p w14:paraId="453F1883" w14:textId="3090FAFB" w:rsidR="00331F81" w:rsidRPr="00CB7BA6" w:rsidRDefault="00331F81" w:rsidP="00331F81">
      <w:r w:rsidRPr="00CB7BA6">
        <w:t>Physiological constraints limit the range of suitable environmental conditions for populations and species</w:t>
      </w:r>
      <w:hyperlink w:anchor="_ENREF_28" w:tooltip="Pörtner, 2008 #15029" w:history="1">
        <w:r w:rsidR="00055F52" w:rsidRPr="00CB7BA6">
          <w:fldChar w:fldCharType="begin"/>
        </w:r>
        <w:r w:rsidR="00055F52" w:rsidRPr="00CB7BA6">
          <w:instrText xml:space="preserve"> ADDIN EN.CITE &lt;EndNote&gt;&lt;Cite&gt;&lt;Author&gt;Pörtner&lt;/Author&gt;&lt;Year&gt;2008&lt;/Year&gt;&lt;RecNum&gt;15029&lt;/RecNum&gt;&lt;DisplayText&gt;&lt;style face="superscript"&gt;28&lt;/style&gt;&lt;/DisplayText&gt;&lt;record&gt;&lt;rec-number&gt;15029&lt;/rec-number&gt;&lt;foreign-keys&gt;&lt;key app="EN" db-id="sa0zwzdwavzzeze9w5hx2fwlv0fds9srr2ff" timestamp="1658224786"&gt;15029&lt;/key&gt;&lt;/foreign-keys&gt;&lt;ref-type name="Journal Article"&gt;17&lt;/ref-type&gt;&lt;contributors&gt;&lt;authors&gt;&lt;author&gt;Hans O. Pörtner&lt;/author&gt;&lt;author&gt;Anthony P. Farrell&lt;/author&gt;&lt;/authors&gt;&lt;/contributors&gt;&lt;titles&gt;&lt;title&gt;Physiology and Climate Change&lt;/title&gt;&lt;secondary-title&gt;Science&lt;/secondary-title&gt;&lt;/titles&gt;&lt;periodical&gt;&lt;full-title&gt;Science&lt;/full-title&gt;&lt;/periodical&gt;&lt;pages&gt;690-692&lt;/pages&gt;&lt;volume&gt;322&lt;/volume&gt;&lt;number&gt;5902&lt;/number&gt;&lt;dates&gt;&lt;year&gt;2008&lt;/year&gt;&lt;/dates&gt;&lt;urls&gt;&lt;related-urls&gt;&lt;url&gt;https://www.science.org/doi/abs/10.1126/science.1163156&lt;/url&gt;&lt;/related-urls&gt;&lt;/urls&gt;&lt;electronic-resource-num&gt;doi:10.1126/science.1163156&lt;/electronic-resource-num&gt;&lt;/record&gt;&lt;/Cite&gt;&lt;/EndNote&gt;</w:instrText>
        </w:r>
        <w:r w:rsidR="00055F52" w:rsidRPr="00CB7BA6">
          <w:fldChar w:fldCharType="separate"/>
        </w:r>
        <w:r w:rsidR="00055F52" w:rsidRPr="00CB7BA6">
          <w:rPr>
            <w:noProof/>
            <w:vertAlign w:val="superscript"/>
          </w:rPr>
          <w:t>28</w:t>
        </w:r>
        <w:r w:rsidR="00055F52" w:rsidRPr="00CB7BA6">
          <w:fldChar w:fldCharType="end"/>
        </w:r>
      </w:hyperlink>
      <w:r w:rsidRPr="00CB7BA6">
        <w:t>. To maintain viable populations under ocean warming, species might respond (actively or passively) by shifting latitudinally (generally poleward) or by changing their phenology (e.g. earlier onset of spawning, migration or return from dormancy)</w:t>
      </w:r>
      <w:hyperlink w:anchor="_ENREF_11" w:tooltip="Poloczanska, 2013 #4" w:history="1">
        <w:r w:rsidR="00055F52" w:rsidRPr="00CB7BA6">
          <w:fldChar w:fldCharType="begin"/>
        </w:r>
        <w:r w:rsidR="00055F52" w:rsidRPr="00CB7BA6">
          <w:instrText xml:space="preserve"> ADDIN EN.CITE &lt;EndNote&gt;&lt;Cite&gt;&lt;Author&gt;Poloczanska&lt;/Author&gt;&lt;Year&gt;2013&lt;/Year&gt;&lt;RecNum&gt;4&lt;/RecNum&gt;&lt;DisplayText&gt;&lt;style face="superscript"&gt;11&lt;/style&gt;&lt;/DisplayText&gt;&lt;record&gt;&lt;rec-number&gt;4&lt;/rec-number&gt;&lt;foreign-keys&gt;&lt;key app="EN" db-id="rvr9ptdtnawe9featdq5zfvmf09r9ppfswdz" timestamp="1672759938"&gt;4&lt;/key&gt;&lt;/foreign-keys&gt;&lt;ref-type name="Journal Article"&gt;17&lt;/ref-type&gt;&lt;contributors&gt;&lt;authors&gt;&lt;author&gt;Poloczanska, Elvira S.&lt;/author&gt;&lt;author&gt;Brown, Christopher J.&lt;/author&gt;&lt;author&gt;Sydeman, William J.&lt;/author&gt;&lt;author&gt;Kiessling, Wolfgang&lt;/author&gt;&lt;author&gt;Schoeman, David S.&lt;/author&gt;&lt;author&gt;Moore, Pippa J.&lt;/author&gt;&lt;author&gt;Brander, Keith&lt;/author&gt;&lt;author&gt;Bruno, John F.&lt;/author&gt;&lt;author&gt;Buckley, Lauren B.&lt;/author&gt;&lt;author&gt;Burrows, Michael T.&lt;/author&gt;&lt;author&gt;Duarte, Carlos M.&lt;/author&gt;&lt;author&gt;Halpern, Benjamin S.&lt;/author&gt;&lt;author&gt;Holding, Johnna&lt;/author&gt;&lt;author&gt;Kappel, Carrie V.&lt;/author&gt;&lt;author&gt;O/&amp;apos;Connor, Mary I.&lt;/author&gt;&lt;author&gt;Pandolfi, John M.&lt;/author&gt;&lt;author&gt;Parmesan, Camille&lt;/author&gt;&lt;author&gt;Schwing, Franklin&lt;/author&gt;&lt;author&gt;Thompson, Sarah Ann&lt;/author&gt;&lt;author&gt;Richardson, Anthony J.&lt;/author&gt;&lt;/authors&gt;&lt;/contributors&gt;&lt;titles&gt;&lt;title&gt;Global imprint of climate change on marine life&lt;/title&gt;&lt;secondary-title&gt;Nature Clim. Change&lt;/secondary-title&gt;&lt;/titles&gt;&lt;pages&gt;919-925&lt;/pages&gt;&lt;volume&gt;3&lt;/volume&gt;&lt;number&gt;10&lt;/number&gt;&lt;dates&gt;&lt;year&gt;2013&lt;/year&gt;&lt;/dates&gt;&lt;publisher&gt;Nature Publishing Group&lt;/publisher&gt;&lt;isbn&gt;1758-678X&lt;/isbn&gt;&lt;work-type&gt;Letter&lt;/work-type&gt;&lt;urls&gt;&lt;related-urls&gt;&lt;url&gt;http://dx.doi.org/10.1038/nclimate1958&lt;/url&gt;&lt;/related-urls&gt;&lt;/urls&gt;&lt;electronic-resource-num&gt;10.1038/nclimate1958&amp;#xD;http://www.nature.com/nclimate/journal/v3/n10/abs/nclimate1958.html#supplementary-information&lt;/electronic-resource-num&gt;&lt;/record&gt;&lt;/Cite&gt;&lt;/EndNote&gt;</w:instrText>
        </w:r>
        <w:r w:rsidR="00055F52" w:rsidRPr="00CB7BA6">
          <w:fldChar w:fldCharType="separate"/>
        </w:r>
        <w:r w:rsidR="00055F52" w:rsidRPr="00CB7BA6">
          <w:rPr>
            <w:noProof/>
            <w:vertAlign w:val="superscript"/>
          </w:rPr>
          <w:t>11</w:t>
        </w:r>
        <w:r w:rsidR="00055F52" w:rsidRPr="00CB7BA6">
          <w:fldChar w:fldCharType="end"/>
        </w:r>
      </w:hyperlink>
      <w:r w:rsidRPr="00CB7BA6">
        <w:t xml:space="preserve">. Latitudinal shifts will change the relative abundance of species at specific locations (Figure 1). Long-term monitoring programs based on permanent stations have detected such changes in North Atlantic fish communities associated with ocean warming </w:t>
      </w:r>
      <w:hyperlink w:anchor="_ENREF_15" w:tooltip="McLean, 2021 #9573" w:history="1">
        <w:r w:rsidR="00055F52" w:rsidRPr="00CB7BA6">
          <w:fldChar w:fldCharType="begin"/>
        </w:r>
        <w:r w:rsidR="00055F52" w:rsidRPr="00CB7BA6">
          <w:instrText xml:space="preserve"> ADDIN EN.CITE &lt;EndNote&gt;&lt;Cite&gt;&lt;Author&gt;McLean&lt;/Author&gt;&lt;Year&gt;2021&lt;/Year&gt;&lt;RecNum&gt;9573&lt;/RecNum&gt;&lt;DisplayText&gt;&lt;style face="superscript"&gt;15&lt;/style&gt;&lt;/DisplayText&gt;&lt;record&gt;&lt;rec-number&gt;9573&lt;/rec-number&gt;&lt;foreign-keys&gt;&lt;key app="EN" db-id="sa0zwzdwavzzeze9w5hx2fwlv0fds9srr2ff" timestamp="1638271652"&gt;9573&lt;/key&gt;&lt;/foreign-keys&gt;&lt;ref-type name="Journal Article"&gt;17&lt;/ref-type&gt;&lt;contributors&gt;&lt;authors&gt;&lt;author&gt;McLean, Matthew&lt;/author&gt;&lt;author&gt;Mouillot, David&lt;/author&gt;&lt;author&gt;Maureaud, Aurore A.&lt;/author&gt;&lt;author&gt;Hattab, Tarek&lt;/author&gt;&lt;author&gt;MacNeil, M. Aaron&lt;/author&gt;&lt;author&gt;Goberville, Eric&lt;/author&gt;&lt;author&gt;Lindegren, Martin&lt;/author&gt;&lt;author&gt;Engelhard, Georg&lt;/author&gt;&lt;author&gt;Pinsky, Malin&lt;/author&gt;&lt;author&gt;Auber, Arnaud&lt;/author&gt;&lt;/authors&gt;&lt;/contributors&gt;&lt;titles&gt;&lt;title&gt;Disentangling tropicalization and deborealization in marine ecosystems under climate change&lt;/title&gt;&lt;secondary-title&gt;Current Biology&lt;/secondary-title&gt;&lt;/titles&gt;&lt;periodical&gt;&lt;full-title&gt;Current Biology&lt;/full-title&gt;&lt;abbr-1&gt;Curr. Biol.&lt;/abbr-1&gt;&lt;/periodical&gt;&lt;pages&gt;4817-4823.e5&lt;/pages&gt;&lt;volume&gt;31&lt;/volume&gt;&lt;number&gt;21&lt;/number&gt;&lt;keywords&gt;&lt;keyword&gt;community temperature index&lt;/keyword&gt;&lt;keyword&gt;fisheries&lt;/keyword&gt;&lt;keyword&gt;marine ecology&lt;/keyword&gt;&lt;keyword&gt;thermal affinity&lt;/keyword&gt;&lt;keyword&gt;bottom trawl&lt;/keyword&gt;&lt;/keywords&gt;&lt;dates&gt;&lt;year&gt;2021&lt;/year&gt;&lt;pub-dates&gt;&lt;date&gt;2021/11/08/&lt;/date&gt;&lt;/pub-dates&gt;&lt;/dates&gt;&lt;isbn&gt;0960-9822&lt;/isbn&gt;&lt;urls&gt;&lt;related-urls&gt;&lt;url&gt;https://www.sciencedirect.com/science/article/pii/S0960982221011386&lt;/url&gt;&lt;/related-urls&gt;&lt;/urls&gt;&lt;electronic-resource-num&gt;https://doi.org/10.1016/j.cub.2021.08.034&lt;/electronic-resource-num&gt;&lt;/record&gt;&lt;/Cite&gt;&lt;/EndNote&gt;</w:instrText>
        </w:r>
        <w:r w:rsidR="00055F52" w:rsidRPr="00CB7BA6">
          <w:rPr>
            <w:vertAlign w:val="superscript"/>
          </w:rPr>
          <w:fldChar w:fldCharType="separate"/>
        </w:r>
        <w:r w:rsidR="00055F52" w:rsidRPr="00CB7BA6">
          <w:rPr>
            <w:noProof/>
            <w:vertAlign w:val="superscript"/>
          </w:rPr>
          <w:t>15</w:t>
        </w:r>
        <w:r w:rsidR="00055F52" w:rsidRPr="00CB7BA6">
          <w:fldChar w:fldCharType="end"/>
        </w:r>
      </w:hyperlink>
      <w:r w:rsidRPr="00CB7BA6">
        <w:t xml:space="preserve">, based on temporal changes of the </w:t>
      </w:r>
      <w:r w:rsidR="00E360DE" w:rsidRPr="00CB7BA6">
        <w:t>Community Temperature Index (</w:t>
      </w:r>
      <w:r w:rsidRPr="00CB7BA6">
        <w:t>CTI</w:t>
      </w:r>
      <w:r w:rsidR="00E360DE" w:rsidRPr="00CB7BA6">
        <w:t>)</w:t>
      </w:r>
      <w:r w:rsidRPr="00CB7BA6">
        <w:t>. The CTI is a measure of the average thermal affinity of ecological communities weighted by the relative abundance of each species</w:t>
      </w:r>
      <w:r w:rsidRPr="00CB7BA6">
        <w:fldChar w:fldCharType="begin">
          <w:fldData xml:space="preserve">PEVuZE5vdGU+PENpdGU+PEF1dGhvcj5EZXZpY3RvcjwvQXV0aG9yPjxZZWFyPjIwMDg8L1llYXI+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3NDMtMjc0ODwvcGFnZXM+PHZvbHVtZT4yNzU8L3ZvbHVtZT48bnVt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</w:fldData>
        </w:fldChar>
      </w:r>
      <w:r w:rsidRPr="00CB7BA6">
        <w:instrText xml:space="preserve"> ADDIN EN.CITE </w:instrText>
      </w:r>
      <w:r w:rsidRPr="00CB7BA6">
        <w:fldChar w:fldCharType="begin">
          <w:fldData xml:space="preserve">PEVuZE5vdGU+PENpdGU+PEF1dGhvcj5EZXZpY3RvcjwvQXV0aG9yPjxZZWFyPjIwMDg8L1llYXI+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3NDMtMjc0ODwvcGFnZXM+PHZvbHVtZT4yNzU8L3ZvbHVtZT48bnVt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</w:fldData>
        </w:fldChar>
      </w:r>
      <w:r w:rsidRPr="00CB7BA6">
        <w:instrText xml:space="preserve"> ADDIN EN.CITE.DATA </w:instrText>
      </w:r>
      <w:r w:rsidRPr="00CB7BA6">
        <w:fldChar w:fldCharType="end"/>
      </w:r>
      <w:r w:rsidRPr="00CB7BA6">
        <w:fldChar w:fldCharType="separate"/>
      </w:r>
      <w:hyperlink w:anchor="_ENREF_29" w:tooltip="Devictor, 2008 #8521" w:history="1">
        <w:r w:rsidR="00055F52" w:rsidRPr="00CB7BA6">
          <w:rPr>
            <w:noProof/>
            <w:vertAlign w:val="superscript"/>
          </w:rPr>
          <w:t>29</w:t>
        </w:r>
      </w:hyperlink>
      <w:r w:rsidRPr="00CB7BA6">
        <w:rPr>
          <w:noProof/>
          <w:vertAlign w:val="superscript"/>
        </w:rPr>
        <w:t xml:space="preserve">, </w:t>
      </w:r>
      <w:hyperlink w:anchor="_ENREF_30" w:tooltip="Stuart-Smith, 2015 #7539" w:history="1">
        <w:r w:rsidR="00055F52" w:rsidRPr="00CB7BA6">
          <w:rPr>
            <w:noProof/>
            <w:vertAlign w:val="superscript"/>
          </w:rPr>
          <w:t>30</w:t>
        </w:r>
      </w:hyperlink>
      <w:r w:rsidRPr="00CB7BA6">
        <w:rPr>
          <w:vertAlign w:val="superscript"/>
        </w:rPr>
        <w:fldChar w:fldCharType="end"/>
      </w:r>
      <w:r w:rsidRPr="00CB7BA6">
        <w:t>. Thus, temporal change in CTI informs on the turnover of the relative abundance of species (</w:t>
      </w:r>
      <w:r w:rsidRPr="00CB7BA6">
        <w:rPr>
          <w:i/>
          <w:iCs/>
        </w:rPr>
        <w:t>sensu</w:t>
      </w:r>
      <w:r w:rsidRPr="00CB7BA6">
        <w:t xml:space="preserve"> Vellend</w:t>
      </w:r>
      <w:hyperlink w:anchor="_ENREF_31" w:tooltip="Vellend, 2001 #15263" w:history="1">
        <w:r w:rsidR="00055F52" w:rsidRPr="00CB7BA6">
          <w:fldChar w:fldCharType="begin"/>
        </w:r>
        <w:r w:rsidR="00055F52" w:rsidRPr="00CB7BA6">
          <w:instrText xml:space="preserve"> ADDIN EN.CITE &lt;EndNote&gt;&lt;Cite&gt;&lt;Author&gt;Vellend&lt;/Author&gt;&lt;Year&gt;2001&lt;/Year&gt;&lt;RecNum&gt;15263&lt;/RecNum&gt;&lt;DisplayText&gt;&lt;style face="superscript"&gt;31&lt;/style&gt;&lt;/DisplayText&gt;&lt;record&gt;&lt;rec-number&gt;15263&lt;/rec-number&gt;&lt;foreign-keys&gt;&lt;key app="EN" db-id="sa0zwzdwavzzeze9w5hx2fwlv0fds9srr2ff" timestamp="1672747143"&gt;15263&lt;/key&gt;&lt;/foreign-keys&gt;&lt;ref-type name="Journal Article"&gt;17&lt;/ref-type&gt;&lt;contributors&gt;&lt;authors&gt;&lt;author&gt;Vellend, Mark&lt;/author&gt;&lt;/authors&gt;&lt;/contributors&gt;&lt;titles&gt;&lt;title&gt;Do commonly used indices of β-diversity measure species turnover?&lt;/title&gt;&lt;secondary-title&gt;Journal of Vegetation Science&lt;/secondary-title&gt;&lt;/titles&gt;&lt;periodical&gt;&lt;full-title&gt;Journal of Vegetation Science&lt;/full-title&gt;&lt;/periodical&gt;&lt;pages&gt;545-552&lt;/pages&gt;&lt;volume&gt;12&lt;/volume&gt;&lt;number&gt;4&lt;/number&gt;&lt;dates&gt;&lt;year&gt;2001&lt;/year&gt;&lt;/dates&gt;&lt;isbn&gt;1100-9233&lt;/isbn&gt;&lt;urls&gt;&lt;related-urls&gt;&lt;url&gt;https://onlinelibrary.wiley.com/doi/abs/10.2307/3237006&lt;/url&gt;&lt;/related-urls&gt;&lt;/urls&gt;&lt;electronic-resource-num&gt;https://doi.org/10.2307/3237006&lt;/electronic-resource-num&gt;&lt;/record&gt;&lt;/Cite&gt;&lt;/EndNote&gt;</w:instrText>
        </w:r>
        <w:r w:rsidR="00055F52" w:rsidRPr="00CB7BA6">
          <w:fldChar w:fldCharType="separate"/>
        </w:r>
        <w:r w:rsidR="00055F52" w:rsidRPr="00CB7BA6">
          <w:rPr>
            <w:noProof/>
            <w:vertAlign w:val="superscript"/>
          </w:rPr>
          <w:t>31</w:t>
        </w:r>
        <w:r w:rsidR="00055F52" w:rsidRPr="00CB7BA6">
          <w:fldChar w:fldCharType="end"/>
        </w:r>
      </w:hyperlink>
      <w:r w:rsidRPr="00CB7BA6">
        <w:t>) according to their thermal affinity and the response of the community to temperature change. Changes in the CTI can be decomposed into the four underlying ecological processes</w:t>
      </w:r>
      <w:hyperlink w:anchor="_ENREF_15" w:tooltip="McLean, 2021 #9573" w:history="1">
        <w:r w:rsidR="00055F52" w:rsidRPr="00CB7BA6">
          <w:fldChar w:fldCharType="begin"/>
        </w:r>
        <w:r w:rsidR="00055F52" w:rsidRPr="00CB7BA6">
          <w:instrText xml:space="preserve"> ADDIN EN.CITE &lt;EndNote&gt;&lt;Cite&gt;&lt;Author&gt;McLean&lt;/Author&gt;&lt;Year&gt;2021&lt;/Year&gt;&lt;RecNum&gt;9573&lt;/RecNum&gt;&lt;DisplayText&gt;&lt;style face="superscript"&gt;15&lt;/style&gt;&lt;/DisplayText&gt;&lt;record&gt;&lt;rec-number&gt;9573&lt;/rec-number&gt;&lt;foreign-keys&gt;&lt;key app="EN" db-id="sa0zwzdwavzzeze9w5hx2fwlv0fds9srr2ff" timestamp="1638271652"&gt;9573&lt;/key&gt;&lt;/foreign-keys&gt;&lt;ref-type name="Journal Article"&gt;17&lt;/ref-type&gt;&lt;contributors&gt;&lt;authors&gt;&lt;author&gt;McLean, Matthew&lt;/author&gt;&lt;author&gt;Mouillot, David&lt;/author&gt;&lt;author&gt;Maureaud, Aurore A.&lt;/author&gt;&lt;author&gt;Hattab, Tarek&lt;/author&gt;&lt;author&gt;MacNeil, M. Aaron&lt;/author&gt;&lt;author&gt;Goberville, Eric&lt;/author&gt;&lt;author&gt;Lindegren, Martin&lt;/author&gt;&lt;author&gt;Engelhard, Georg&lt;/author&gt;&lt;author&gt;Pinsky, Malin&lt;/author&gt;&lt;author&gt;Auber, Arnaud&lt;/author&gt;&lt;/authors&gt;&lt;/contributors&gt;&lt;titles&gt;&lt;title&gt;Disentangling tropicalization and deborealization in marine ecosystems under climate change&lt;/title&gt;&lt;secondary-title&gt;Current Biology&lt;/secondary-title&gt;&lt;/titles&gt;&lt;periodical&gt;&lt;full-title&gt;Current Biology&lt;/full-title&gt;&lt;abbr-1&gt;Curr. Biol.&lt;/abbr-1&gt;&lt;/periodical&gt;&lt;pages&gt;4817-4823.e5&lt;/pages&gt;&lt;volume&gt;31&lt;/volume&gt;&lt;number&gt;21&lt;/number&gt;&lt;keywords&gt;&lt;keyword&gt;community temperature index&lt;/keyword&gt;&lt;keyword&gt;fisheries&lt;/keyword&gt;&lt;keyword&gt;marine ecology&lt;/keyword&gt;&lt;keyword&gt;thermal affinity&lt;/keyword&gt;&lt;keyword&gt;bottom trawl&lt;/keyword&gt;&lt;/keywords&gt;&lt;dates&gt;&lt;year&gt;2021&lt;/year&gt;&lt;pub-dates&gt;&lt;date&gt;2021/11/08/&lt;/date&gt;&lt;/pub-dates&gt;&lt;/dates&gt;&lt;isbn&gt;0960-9822&lt;/isbn&gt;&lt;urls&gt;&lt;related-urls&gt;&lt;url&gt;https://www.sciencedirect.com/science/article/pii/S0960982221011386&lt;/url&gt;&lt;/related-urls&gt;&lt;/urls&gt;&lt;electronic-resource-num&gt;https://doi.org/10.1016/j.cub.2021.08.034&lt;/electronic-resource-num&gt;&lt;/record&gt;&lt;/Cite&gt;&lt;/EndNote&gt;</w:instrText>
        </w:r>
        <w:r w:rsidR="00055F52" w:rsidRPr="00CB7BA6">
          <w:fldChar w:fldCharType="separate"/>
        </w:r>
        <w:r w:rsidR="00055F52" w:rsidRPr="00CB7BA6">
          <w:rPr>
            <w:noProof/>
            <w:vertAlign w:val="superscript"/>
          </w:rPr>
          <w:t>15</w:t>
        </w:r>
        <w:r w:rsidR="00055F52" w:rsidRPr="00CB7BA6">
          <w:fldChar w:fldCharType="end"/>
        </w:r>
      </w:hyperlink>
      <w:r w:rsidRPr="00CB7BA6">
        <w:t xml:space="preserve">. Positive CTI changes correspond to an increased prevalence in warm-affinity species (i.e., tropicalization), and/or a decrease in cold-affinity species (i.e., deborealization). Tropicalization is hence interlinked to leading (warm range) edges, whilst deborealization to trailing (cold range) edges </w:t>
      </w:r>
      <w:r w:rsidRPr="00CB7BA6" w:rsidDel="00774D45">
        <w:t>(</w:t>
      </w:r>
      <w:r w:rsidRPr="00CB7BA6">
        <w:t>Figure 1). Negative CTI changes correspond to an increase in cold-affinity species (i.e., borealization) and/or a decrease of warm-affinity species (i.e., detropicalization). The reason why tropicalization may prevail (or not) over deborealization has been recently debated</w:t>
      </w:r>
      <w:r w:rsidRPr="00CB7BA6">
        <w:fldChar w:fldCharType="begin">
          <w:fldData xml:space="preserve">PEVuZE5vdGU+PENpdGU+PEF1dGhvcj5UYWxsdXRvPC9BdXRob3I+PFllYXI+MjAxNzwvWWVhcj48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</w:fldData>
        </w:fldChar>
      </w:r>
      <w:r w:rsidRPr="00CB7BA6">
        <w:instrText xml:space="preserve"> ADDIN EN.CITE </w:instrText>
      </w:r>
      <w:r w:rsidRPr="00CB7BA6">
        <w:fldChar w:fldCharType="begin">
          <w:fldData xml:space="preserve">PEVuZE5vdGU+PENpdGU+PEF1dGhvcj5UYWxsdXRvPC9BdXRob3I+PFllYXI+MjAxNzwvWWVhcj48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</w:fldData>
        </w:fldChar>
      </w:r>
      <w:r w:rsidRPr="00CB7BA6">
        <w:instrText xml:space="preserve"> ADDIN EN.CITE.DATA </w:instrText>
      </w:r>
      <w:r w:rsidRPr="00CB7BA6">
        <w:fldChar w:fldCharType="end"/>
      </w:r>
      <w:r w:rsidRPr="00CB7BA6">
        <w:fldChar w:fldCharType="separate"/>
      </w:r>
      <w:hyperlink w:anchor="_ENREF_32" w:tooltip="Talluto, 2017 #16376" w:history="1">
        <w:r w:rsidR="00055F52" w:rsidRPr="00CB7BA6">
          <w:rPr>
            <w:noProof/>
            <w:vertAlign w:val="superscript"/>
          </w:rPr>
          <w:t>32</w:t>
        </w:r>
      </w:hyperlink>
      <w:r w:rsidRPr="00CB7BA6">
        <w:rPr>
          <w:noProof/>
          <w:vertAlign w:val="superscript"/>
        </w:rPr>
        <w:t xml:space="preserve">, </w:t>
      </w:r>
      <w:hyperlink w:anchor="_ENREF_33" w:tooltip="Fredston-Hermann, 2020 #16377" w:history="1">
        <w:r w:rsidR="00055F52" w:rsidRPr="00CB7BA6">
          <w:rPr>
            <w:noProof/>
            <w:vertAlign w:val="superscript"/>
          </w:rPr>
          <w:t>33</w:t>
        </w:r>
      </w:hyperlink>
      <w:r w:rsidRPr="00CB7BA6">
        <w:rPr>
          <w:noProof/>
          <w:vertAlign w:val="superscript"/>
        </w:rPr>
        <w:t xml:space="preserve">, </w:t>
      </w:r>
      <w:hyperlink w:anchor="_ENREF_34" w:tooltip="Robinson, 2015 #13667" w:history="1">
        <w:r w:rsidR="00055F52" w:rsidRPr="00CB7BA6">
          <w:rPr>
            <w:noProof/>
            <w:vertAlign w:val="superscript"/>
          </w:rPr>
          <w:t>34</w:t>
        </w:r>
      </w:hyperlink>
      <w:r w:rsidRPr="00CB7BA6">
        <w:fldChar w:fldCharType="end"/>
      </w:r>
      <w:r w:rsidRPr="00CB7BA6">
        <w:t xml:space="preserve">. Assuming an ecophysiological equilibrium between habitat suitability and the occurrence of species, we can expect that species track temperature change equally </w:t>
      </w:r>
      <w:r w:rsidRPr="00CB7BA6">
        <w:fldChar w:fldCharType="begin">
          <w:fldData xml:space="preserve">PEVuZE5vdGU+PENpdGU+PEF1dGhvcj5GcmVkc3Rvbi1IZXJtYW5uPC9BdXRob3I+PFllYXI+MjAy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</w:fldData>
        </w:fldChar>
      </w:r>
      <w:r w:rsidRPr="00CB7BA6">
        <w:instrText xml:space="preserve"> ADDIN EN.CITE </w:instrText>
      </w:r>
      <w:r w:rsidRPr="00CB7BA6">
        <w:fldChar w:fldCharType="begin">
          <w:fldData xml:space="preserve">PEVuZE5vdGU+PENpdGU+PEF1dGhvcj5GcmVkc3Rvbi1IZXJtYW5uPC9BdXRob3I+PFllYXI+MjAy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</w:fldData>
        </w:fldChar>
      </w:r>
      <w:r w:rsidRPr="00CB7BA6">
        <w:instrText xml:space="preserve"> ADDIN EN.CITE.DATA </w:instrText>
      </w:r>
      <w:r w:rsidRPr="00CB7BA6">
        <w:fldChar w:fldCharType="end"/>
      </w:r>
      <w:r w:rsidRPr="00CB7BA6">
        <w:fldChar w:fldCharType="separate"/>
      </w:r>
      <w:hyperlink w:anchor="_ENREF_33" w:tooltip="Fredston-Hermann, 2020 #16377" w:history="1">
        <w:r w:rsidR="00055F52" w:rsidRPr="00CB7BA6">
          <w:rPr>
            <w:noProof/>
            <w:vertAlign w:val="superscript"/>
          </w:rPr>
          <w:t>33</w:t>
        </w:r>
      </w:hyperlink>
      <w:r w:rsidRPr="00CB7BA6">
        <w:rPr>
          <w:noProof/>
          <w:vertAlign w:val="superscript"/>
        </w:rPr>
        <w:t xml:space="preserve">, </w:t>
      </w:r>
      <w:hyperlink w:anchor="_ENREF_35" w:tooltip="Sunday, 2012 #16382" w:history="1">
        <w:r w:rsidR="00055F52" w:rsidRPr="00CB7BA6">
          <w:rPr>
            <w:noProof/>
            <w:vertAlign w:val="superscript"/>
          </w:rPr>
          <w:t>35</w:t>
        </w:r>
      </w:hyperlink>
      <w:r w:rsidRPr="00CB7BA6">
        <w:fldChar w:fldCharType="end"/>
      </w:r>
      <w:r w:rsidRPr="00CB7BA6">
        <w:t>, hence tropicalization would be similar to deborealization. However, in species with slow demography and limited dispersal, lags between climate change and distribution shifts can result in ‘extinction debts’</w:t>
      </w:r>
      <w:hyperlink w:anchor="_ENREF_36" w:tooltip="Jablonski, 2001 #16378" w:history="1">
        <w:r w:rsidR="00055F52" w:rsidRPr="00CB7BA6">
          <w:fldChar w:fldCharType="begin"/>
        </w:r>
        <w:r w:rsidR="00055F52" w:rsidRPr="00CB7BA6">
          <w:instrText xml:space="preserve"> ADDIN EN.CITE &lt;EndNote&gt;&lt;Cite&gt;&lt;Author&gt;Jablonski&lt;/Author&gt;&lt;Year&gt;2001&lt;/Year&gt;&lt;RecNum&gt;16378&lt;/RecNum&gt;&lt;DisplayText&gt;&lt;style face="superscript"&gt;36&lt;/style&gt;&lt;/DisplayText&gt;&lt;record&gt;&lt;rec-number&gt;16378&lt;/rec-number&gt;&lt;foreign-keys&gt;&lt;key app="EN" db-id="sa0zwzdwavzzeze9w5hx2fwlv0fds9srr2ff" timestamp="1697284100"&gt;16378&lt;/key&gt;&lt;/foreign-keys&gt;&lt;ref-type name="Journal Article"&gt;17&lt;/ref-type&gt;&lt;contributors&gt;&lt;authors&gt;&lt;author&gt;Jablonski, David&lt;/author&gt;&lt;/authors&gt;&lt;/contributors&gt;&lt;titles&gt;&lt;title&gt;Lessons from the past: Evolutionary impacts of mass extinctions&lt;/title&gt;&lt;secondary-title&gt;Proceedings of the National Academy of Sciences&lt;/secondary-title&gt;&lt;/titles&gt;&lt;periodical&gt;&lt;full-title&gt;Proceedings of the National Academy of Sciences&lt;/full-title&gt;&lt;/periodical&gt;&lt;pages&gt;5393-5398&lt;/pages&gt;&lt;volume&gt;98&lt;/volume&gt;&lt;number&gt;10&lt;/number&gt;&lt;dates&gt;&lt;year&gt;2001&lt;/year&gt;&lt;/dates&gt;&lt;urls&gt;&lt;related-urls&gt;&lt;url&gt;https://www.pnas.org/doi/abs/10.1073/pnas.101092598&lt;/url&gt;&lt;/related-urls&gt;&lt;/urls&gt;&lt;electronic-resource-num&gt;doi:10.1073/pnas.101092598&lt;/electronic-resource-num&gt;&lt;/record&gt;&lt;/Cite&gt;&lt;/EndNote&gt;</w:instrText>
        </w:r>
        <w:r w:rsidR="00055F52" w:rsidRPr="00CB7BA6">
          <w:fldChar w:fldCharType="separate"/>
        </w:r>
        <w:r w:rsidR="00055F52" w:rsidRPr="00CB7BA6">
          <w:rPr>
            <w:noProof/>
            <w:vertAlign w:val="superscript"/>
          </w:rPr>
          <w:t>36</w:t>
        </w:r>
        <w:r w:rsidR="00055F52" w:rsidRPr="00CB7BA6">
          <w:fldChar w:fldCharType="end"/>
        </w:r>
      </w:hyperlink>
      <w:r w:rsidRPr="00CB7BA6">
        <w:t>, where populations temporarily persist under unsuitable conditions, and ‘colonization credits’, where suitable locations are not occupied</w:t>
      </w:r>
      <w:hyperlink w:anchor="_ENREF_32" w:tooltip="Talluto, 2017 #16376" w:history="1">
        <w:r w:rsidR="00055F52" w:rsidRPr="00CB7BA6">
          <w:fldChar w:fldCharType="begin"/>
        </w:r>
        <w:r w:rsidR="00055F52" w:rsidRPr="00CB7BA6">
          <w:instrText xml:space="preserve"> ADDIN EN.CITE &lt;EndNote&gt;&lt;Cite&gt;&lt;Author&gt;Talluto&lt;/Author&gt;&lt;Year&gt;2017&lt;/Year&gt;&lt;RecNum&gt;16376&lt;/RecNum&gt;&lt;DisplayText&gt;&lt;style face="superscript"&gt;32&lt;/style&gt;&lt;/DisplayText&gt;&lt;record&gt;&lt;rec-number&gt;16376&lt;/rec-number&gt;&lt;foreign-keys&gt;&lt;key app="EN" db-id="sa0zwzdwavzzeze9w5hx2fwlv0fds9srr2ff" timestamp="1697275269"&gt;16376&lt;/key&gt;&lt;/foreign-keys&gt;&lt;ref-type name="Journal Article"&gt;17&lt;/ref-type&gt;&lt;contributors&gt;&lt;authors&gt;&lt;author&gt;Talluto, Matthew V.&lt;/author&gt;&lt;author&gt;Boulangeat, Isabelle&lt;/author&gt;&lt;author&gt;Vissault, Steve&lt;/author&gt;&lt;author&gt;Thuiller, Wilfried&lt;/author&gt;&lt;author&gt;Gravel, Dominique&lt;/author&gt;&lt;/authors&gt;&lt;/contributors&gt;&lt;titles&gt;&lt;title&gt;Extinction debt and colonization credit delay range shifts of eastern North American trees&lt;/title&gt;&lt;secondary-title&gt;Nature Ecology &amp;amp; Evolution&lt;/secondary-title&gt;&lt;/titles&gt;&lt;periodical&gt;&lt;full-title&gt;Nature Ecology &amp;amp; Evolution&lt;/full-title&gt;&lt;/periodical&gt;&lt;pages&gt;0182&lt;/pages&gt;&lt;volume&gt;1&lt;/volume&gt;&lt;number&gt;7&lt;/number&gt;&lt;dates&gt;&lt;year&gt;2017&lt;/year&gt;&lt;pub-dates&gt;&lt;date&gt;2017/06/12&lt;/date&gt;&lt;/pub-dates&gt;&lt;/dates&gt;&lt;isbn&gt;2397-334X&lt;/isbn&gt;&lt;urls&gt;&lt;related-urls&gt;&lt;url&gt;https://doi.org/10.1038/s41559-017-0182&lt;/url&gt;&lt;/related-urls&gt;&lt;/urls&gt;&lt;electronic-resource-num&gt;10.1038/s41559-017-0182&lt;/electronic-resource-num&gt;&lt;/record&gt;&lt;/Cite&gt;&lt;/EndNote&gt;</w:instrText>
        </w:r>
        <w:r w:rsidR="00055F52" w:rsidRPr="00CB7BA6">
          <w:fldChar w:fldCharType="separate"/>
        </w:r>
        <w:r w:rsidR="00055F52" w:rsidRPr="00CB7BA6">
          <w:rPr>
            <w:noProof/>
            <w:vertAlign w:val="superscript"/>
          </w:rPr>
          <w:t>32</w:t>
        </w:r>
        <w:r w:rsidR="00055F52" w:rsidRPr="00CB7BA6">
          <w:fldChar w:fldCharType="end"/>
        </w:r>
      </w:hyperlink>
      <w:r w:rsidRPr="00CB7BA6">
        <w:t>. This latter pattern has been observed for instance in some studies on trees</w:t>
      </w:r>
      <w:hyperlink w:anchor="_ENREF_32" w:tooltip="Talluto, 2017 #16376" w:history="1">
        <w:r w:rsidR="00055F52" w:rsidRPr="00CB7BA6">
          <w:fldChar w:fldCharType="begin"/>
        </w:r>
        <w:r w:rsidR="00055F52" w:rsidRPr="00CB7BA6">
          <w:instrText xml:space="preserve"> ADDIN EN.CITE &lt;EndNote&gt;&lt;Cite&gt;&lt;Author&gt;Talluto&lt;/Author&gt;&lt;Year&gt;2017&lt;/Year&gt;&lt;RecNum&gt;16376&lt;/RecNum&gt;&lt;DisplayText&gt;&lt;style face="superscript"&gt;32&lt;/style&gt;&lt;/DisplayText&gt;&lt;record&gt;&lt;rec-number&gt;16376&lt;/rec-number&gt;&lt;foreign-keys&gt;&lt;key app="EN" db-id="sa0zwzdwavzzeze9w5hx2fwlv0fds9srr2ff" timestamp="1697275269"&gt;16376&lt;/key&gt;&lt;/foreign-keys&gt;&lt;ref-type name="Journal Article"&gt;17&lt;/ref-type&gt;&lt;contributors&gt;&lt;authors&gt;&lt;author&gt;Talluto, Matthew V.&lt;/author&gt;&lt;author&gt;Boulangeat, Isabelle&lt;/author&gt;&lt;author&gt;Vissault, Steve&lt;/author&gt;&lt;author&gt;Thuiller, Wilfried&lt;/author&gt;&lt;author&gt;Gravel, Dominique&lt;/author&gt;&lt;/authors&gt;&lt;/contributors&gt;&lt;titles&gt;&lt;title&gt;Extinction debt and colonization credit delay range shifts of eastern North American trees&lt;/title&gt;&lt;secondary-title&gt;Nature Ecology &amp;amp; Evolution&lt;/secondary-title&gt;&lt;/titles&gt;&lt;periodical&gt;&lt;full-title&gt;Nature Ecology &amp;amp; Evolution&lt;/full-title&gt;&lt;/periodical&gt;&lt;pages&gt;0182&lt;/pages&gt;&lt;volume&gt;1&lt;/volume&gt;&lt;number&gt;7&lt;/number&gt;&lt;dates&gt;&lt;year&gt;2017&lt;/year&gt;&lt;pub-dates&gt;&lt;date&gt;2017/06/12&lt;/date&gt;&lt;/pub-dates&gt;&lt;/dates&gt;&lt;isbn&gt;2397-334X&lt;/isbn&gt;&lt;urls&gt;&lt;related-urls&gt;&lt;url&gt;https://doi.org/10.1038/s41559-017-0182&lt;/url&gt;&lt;/related-urls&gt;&lt;/urls&gt;&lt;electronic-resource-num&gt;10.1038/s41559-017-0182&lt;/electronic-resource-num&gt;&lt;/record&gt;&lt;/Cite&gt;&lt;/EndNote&gt;</w:instrText>
        </w:r>
        <w:r w:rsidR="00055F52" w:rsidRPr="00CB7BA6">
          <w:fldChar w:fldCharType="separate"/>
        </w:r>
        <w:r w:rsidR="00055F52" w:rsidRPr="00CB7BA6">
          <w:rPr>
            <w:noProof/>
            <w:vertAlign w:val="superscript"/>
          </w:rPr>
          <w:t>32</w:t>
        </w:r>
        <w:r w:rsidR="00055F52" w:rsidRPr="00CB7BA6">
          <w:fldChar w:fldCharType="end"/>
        </w:r>
      </w:hyperlink>
      <w:r w:rsidRPr="00CB7BA6">
        <w:t xml:space="preserve"> and demersal fish</w:t>
      </w:r>
      <w:hyperlink w:anchor="_ENREF_33" w:tooltip="Fredston-Hermann, 2020 #16377" w:history="1">
        <w:r w:rsidR="00055F52" w:rsidRPr="00CB7BA6">
          <w:fldChar w:fldCharType="begin"/>
        </w:r>
        <w:r w:rsidR="00055F52" w:rsidRPr="00CB7BA6">
          <w:instrText xml:space="preserve"> ADDIN EN.CITE &lt;EndNote&gt;&lt;Cite&gt;&lt;Author&gt;Fredston-Hermann&lt;/Author&gt;&lt;Year&gt;2020&lt;/Year&gt;&lt;RecNum&gt;16377&lt;/RecNum&gt;&lt;DisplayText&gt;&lt;style face="superscript"&gt;33&lt;/style&gt;&lt;/DisplayText&gt;&lt;record&gt;&lt;rec-number&gt;16377&lt;/rec-number&gt;&lt;foreign-keys&gt;&lt;key app="EN" db-id="sa0zwzdwavzzeze9w5hx2fwlv0fds9srr2ff" timestamp="1697282746"&gt;16377&lt;/key&gt;&lt;/foreign-keys&gt;&lt;ref-type name="Journal Article"&gt;17&lt;/ref-type&gt;&lt;contributors&gt;&lt;authors&gt;&lt;author&gt;Fredston-Hermann, Alexa&lt;/author&gt;&lt;author&gt;Selden, Rebecca&lt;/author&gt;&lt;author&gt;Pinsky, Malin&lt;/author&gt;&lt;author&gt;Gaines, Steven D.&lt;/author&gt;&lt;author&gt;Halpern, Benjamin S.&lt;/author&gt;&lt;/authors&gt;&lt;/contributors&gt;&lt;titles&gt;&lt;title&gt;Cold range edges of marine fishes track climate change better than warm edges&lt;/title&gt;&lt;secondary-title&gt;Global Change Biology&lt;/secondary-title&gt;&lt;/titles&gt;&lt;periodical&gt;&lt;full-title&gt;Global Change Biology&lt;/full-title&gt;&lt;abbr-1&gt;Global Change Biol.&lt;/abbr-1&gt;&lt;/periodical&gt;&lt;pages&gt;2908-2922&lt;/pages&gt;&lt;volume&gt;26&lt;/volume&gt;&lt;number&gt;5&lt;/number&gt;&lt;dates&gt;&lt;year&gt;2020&lt;/year&gt;&lt;/dates&gt;&lt;isbn&gt;1354-1013&lt;/isbn&gt;&lt;urls&gt;&lt;related-urls&gt;&lt;url&gt;https://onlinelibrary.wiley.com/doi/abs/10.1111/gcb.15035&lt;/url&gt;&lt;/related-urls&gt;&lt;/urls&gt;&lt;electronic-resource-num&gt;https://doi.org/10.1111/gcb.15035&lt;/electronic-resource-num&gt;&lt;/record&gt;&lt;/Cite&gt;&lt;/EndNote&gt;</w:instrText>
        </w:r>
        <w:r w:rsidR="00055F52" w:rsidRPr="00CB7BA6">
          <w:fldChar w:fldCharType="separate"/>
        </w:r>
        <w:r w:rsidR="00055F52" w:rsidRPr="00CB7BA6">
          <w:rPr>
            <w:noProof/>
            <w:vertAlign w:val="superscript"/>
          </w:rPr>
          <w:t>33</w:t>
        </w:r>
        <w:r w:rsidR="00055F52" w:rsidRPr="00CB7BA6">
          <w:fldChar w:fldCharType="end"/>
        </w:r>
      </w:hyperlink>
      <w:r w:rsidRPr="00CB7BA6">
        <w:t xml:space="preserve">, whilst other studies found equally responsive shifts at both range </w:t>
      </w:r>
      <w:r w:rsidRPr="00CB7BA6">
        <w:lastRenderedPageBreak/>
        <w:t>boundaries in marine ectotherms</w:t>
      </w:r>
      <w:hyperlink w:anchor="_ENREF_35" w:tooltip="Sunday, 2012 #16382" w:history="1">
        <w:r w:rsidR="00055F52" w:rsidRPr="00CB7BA6">
          <w:fldChar w:fldCharType="begin"/>
        </w:r>
        <w:r w:rsidR="00055F52" w:rsidRPr="00CB7BA6">
          <w:instrText xml:space="preserve"> ADDIN EN.CITE &lt;EndNote&gt;&lt;Cite&gt;&lt;Author&gt;Sunday&lt;/Author&gt;&lt;Year&gt;2012&lt;/Year&gt;&lt;RecNum&gt;16382&lt;/RecNum&gt;&lt;DisplayText&gt;&lt;style face="superscript"&gt;35&lt;/style&gt;&lt;/DisplayText&gt;&lt;record&gt;&lt;rec-number&gt;16382&lt;/rec-number&gt;&lt;foreign-keys&gt;&lt;key app="EN" db-id="sa0zwzdwavzzeze9w5hx2fwlv0fds9srr2ff" timestamp="1698041166"&gt;16382&lt;/key&gt;&lt;/foreign-keys&gt;&lt;ref-type name="Journal Article"&gt;17&lt;/ref-type&gt;&lt;contributors&gt;&lt;authors&gt;&lt;author&gt;Sunday, Jennifer M.&lt;/author&gt;&lt;author&gt;Bates, Amanda E.&lt;/author&gt;&lt;author&gt;Dulvy, Nicholas K.&lt;/author&gt;&lt;/authors&gt;&lt;/contributors&gt;&lt;titles&gt;&lt;title&gt;Thermal tolerance and the global redistribution of animals&lt;/title&gt;&lt;secondary-title&gt;Nature Climate Change&lt;/secondary-title&gt;&lt;/titles&gt;&lt;periodical&gt;&lt;full-title&gt;Nature Climate Change&lt;/full-title&gt;&lt;/periodical&gt;&lt;pages&gt;686-690&lt;/pages&gt;&lt;volume&gt;2&lt;/volume&gt;&lt;number&gt;9&lt;/number&gt;&lt;dates&gt;&lt;year&gt;2012&lt;/year&gt;&lt;pub-dates&gt;&lt;date&gt;2012/09/01&lt;/date&gt;&lt;/pub-dates&gt;&lt;/dates&gt;&lt;isbn&gt;1758-6798&lt;/isbn&gt;&lt;urls&gt;&lt;related-urls&gt;&lt;url&gt;https://doi.org/10.1038/nclimate1539&lt;/url&gt;&lt;/related-urls&gt;&lt;/urls&gt;&lt;electronic-resource-num&gt;10.1038/nclimate1539&lt;/electronic-resource-num&gt;&lt;/record&gt;&lt;/Cite&gt;&lt;/EndNote&gt;</w:instrText>
        </w:r>
        <w:r w:rsidR="00055F52" w:rsidRPr="00CB7BA6">
          <w:fldChar w:fldCharType="separate"/>
        </w:r>
        <w:r w:rsidR="00055F52" w:rsidRPr="00CB7BA6">
          <w:rPr>
            <w:noProof/>
            <w:vertAlign w:val="superscript"/>
          </w:rPr>
          <w:t>35</w:t>
        </w:r>
        <w:r w:rsidR="00055F52" w:rsidRPr="00CB7BA6">
          <w:fldChar w:fldCharType="end"/>
        </w:r>
      </w:hyperlink>
      <w:r w:rsidRPr="00CB7BA6">
        <w:t>, and prevalence of the tropicalization in demersal fish</w:t>
      </w:r>
      <w:hyperlink w:anchor="_ENREF_15" w:tooltip="McLean, 2021 #9573" w:history="1">
        <w:r w:rsidR="00055F52" w:rsidRPr="00CB7BA6">
          <w:fldChar w:fldCharType="begin"/>
        </w:r>
        <w:r w:rsidR="00055F52" w:rsidRPr="00CB7BA6">
          <w:instrText xml:space="preserve"> ADDIN EN.CITE &lt;EndNote&gt;&lt;Cite&gt;&lt;Author&gt;McLean&lt;/Author&gt;&lt;Year&gt;2021&lt;/Year&gt;&lt;RecNum&gt;9573&lt;/RecNum&gt;&lt;DisplayText&gt;&lt;style face="superscript"&gt;15&lt;/style&gt;&lt;/DisplayText&gt;&lt;record&gt;&lt;rec-number&gt;9573&lt;/rec-number&gt;&lt;foreign-keys&gt;&lt;key app="EN" db-id="sa0zwzdwavzzeze9w5hx2fwlv0fds9srr2ff" timestamp="1638271652"&gt;9573&lt;/key&gt;&lt;/foreign-keys&gt;&lt;ref-type name="Journal Article"&gt;17&lt;/ref-type&gt;&lt;contributors&gt;&lt;authors&gt;&lt;author&gt;McLean, Matthew&lt;/author&gt;&lt;author&gt;Mouillot, David&lt;/author&gt;&lt;author&gt;Maureaud, Aurore A.&lt;/author&gt;&lt;author&gt;Hattab, Tarek&lt;/author&gt;&lt;author&gt;MacNeil, M. Aaron&lt;/author&gt;&lt;author&gt;Goberville, Eric&lt;/author&gt;&lt;author&gt;Lindegren, Martin&lt;/author&gt;&lt;author&gt;Engelhard, Georg&lt;/author&gt;&lt;author&gt;Pinsky, Malin&lt;/author&gt;&lt;author&gt;Auber, Arnaud&lt;/author&gt;&lt;/authors&gt;&lt;/contributors&gt;&lt;titles&gt;&lt;title&gt;Disentangling tropicalization and deborealization in marine ecosystems under climate change&lt;/title&gt;&lt;secondary-title&gt;Current Biology&lt;/secondary-title&gt;&lt;/titles&gt;&lt;periodical&gt;&lt;full-title&gt;Current Biology&lt;/full-title&gt;&lt;abbr-1&gt;Curr. Biol.&lt;/abbr-1&gt;&lt;/periodical&gt;&lt;pages&gt;4817-4823.e5&lt;/pages&gt;&lt;volume&gt;31&lt;/volume&gt;&lt;number&gt;21&lt;/number&gt;&lt;keywords&gt;&lt;keyword&gt;community temperature index&lt;/keyword&gt;&lt;keyword&gt;fisheries&lt;/keyword&gt;&lt;keyword&gt;marine ecology&lt;/keyword&gt;&lt;keyword&gt;thermal affinity&lt;/keyword&gt;&lt;keyword&gt;bottom trawl&lt;/keyword&gt;&lt;/keywords&gt;&lt;dates&gt;&lt;year&gt;2021&lt;/year&gt;&lt;pub-dates&gt;&lt;date&gt;2021/11/08/&lt;/date&gt;&lt;/pub-dates&gt;&lt;/dates&gt;&lt;isbn&gt;0960-9822&lt;/isbn&gt;&lt;urls&gt;&lt;related-urls&gt;&lt;url&gt;https://www.sciencedirect.com/science/article/pii/S0960982221011386&lt;/url&gt;&lt;/related-urls&gt;&lt;/urls&gt;&lt;electronic-resource-num&gt;https://doi.org/10.1016/j.cub.2021.08.034&lt;/electronic-resource-num&gt;&lt;/record&gt;&lt;/Cite&gt;&lt;/EndNote&gt;</w:instrText>
        </w:r>
        <w:r w:rsidR="00055F52" w:rsidRPr="00CB7BA6">
          <w:fldChar w:fldCharType="separate"/>
        </w:r>
        <w:r w:rsidR="00055F52" w:rsidRPr="00CB7BA6">
          <w:rPr>
            <w:noProof/>
            <w:vertAlign w:val="superscript"/>
          </w:rPr>
          <w:t>15</w:t>
        </w:r>
        <w:r w:rsidR="00055F52" w:rsidRPr="00CB7BA6">
          <w:fldChar w:fldCharType="end"/>
        </w:r>
      </w:hyperlink>
      <w:r w:rsidRPr="00CB7BA6">
        <w:t xml:space="preserve">. The prevalence in tropicalization </w:t>
      </w:r>
      <w:r w:rsidRPr="00CB7BA6">
        <w:rPr>
          <w:i/>
          <w:iCs/>
        </w:rPr>
        <w:t>vs</w:t>
      </w:r>
      <w:r w:rsidRPr="00CB7BA6">
        <w:t xml:space="preserve"> deborealization might depend on biological traits of the community (size, dispersal capacity), phenotypic plasticity enabling populations to remain in sub-optimal habitats</w:t>
      </w:r>
      <w:hyperlink w:anchor="_ENREF_37" w:tooltip="Donnelly, 2012 #16387" w:history="1">
        <w:r w:rsidR="00055F52" w:rsidRPr="00CB7BA6">
          <w:fldChar w:fldCharType="begin"/>
        </w:r>
        <w:r w:rsidR="00055F52" w:rsidRPr="00CB7BA6">
          <w:instrText xml:space="preserve"> ADDIN EN.CITE &lt;EndNote&gt;&lt;Cite&gt;&lt;Author&gt;Donnelly&lt;/Author&gt;&lt;Year&gt;2012&lt;/Year&gt;&lt;RecNum&gt;16387&lt;/RecNum&gt;&lt;DisplayText&gt;&lt;style face="superscript"&gt;37&lt;/style&gt;&lt;/DisplayText&gt;&lt;record&gt;&lt;rec-number&gt;16387&lt;/rec-number&gt;&lt;foreign-keys&gt;&lt;key app="EN" db-id="sa0zwzdwavzzeze9w5hx2fwlv0fds9srr2ff" timestamp="1698937566"&gt;16387&lt;/key&gt;&lt;/foreign-keys&gt;&lt;ref-type name="Journal Article"&gt;17&lt;/ref-type&gt;&lt;contributors&gt;&lt;authors&gt;&lt;author&gt;Donnelly, A.&lt;/author&gt;&lt;author&gt;Caffarra, A.&lt;/author&gt;&lt;author&gt;Kelleher, C. T.&lt;/author&gt;&lt;author&gt;O&amp;apos;Neill, B. F.&lt;/author&gt;&lt;author&gt;Diskin, E.&lt;/author&gt;&lt;author&gt;Pletsers, A.&lt;/author&gt;&lt;author&gt;Proctor, H.&lt;/author&gt;&lt;author&gt;Stirnemann, R.&lt;/author&gt;&lt;author&gt;O&amp;apos;Halloran, J.&lt;/author&gt;&lt;author&gt;Peñuelas, J.&lt;/author&gt;&lt;author&gt;Hodkinson, T. R.&lt;/author&gt;&lt;author&gt;Sparks, T. H.&lt;/author&gt;&lt;/authors&gt;&lt;/contributors&gt;&lt;titles&gt;&lt;title&gt;Surviving in a warmer world environmental and genetic responses&lt;/title&gt;&lt;secondary-title&gt;Climate Research&lt;/secondary-title&gt;&lt;/titles&gt;&lt;periodical&gt;&lt;full-title&gt;Climate Research&lt;/full-title&gt;&lt;abbr-1&gt;Clim. Res.&lt;/abbr-1&gt;&lt;/periodical&gt;&lt;pages&gt;245-262&lt;/pages&gt;&lt;volume&gt;53&lt;/volume&gt;&lt;number&gt;3&lt;/number&gt;&lt;dates&gt;&lt;year&gt;2012&lt;/year&gt;&lt;/dates&gt;&lt;publisher&gt;Inter-Research Science Center&lt;/publisher&gt;&lt;isbn&gt;0936577X, 16161572&lt;/isbn&gt;&lt;urls&gt;&lt;related-urls&gt;&lt;url&gt;http://www.jstor.org/stable/24875035&lt;/url&gt;&lt;/related-urls&gt;&lt;/urls&gt;&lt;custom1&gt;Full publication date: July 19 2012&lt;/custom1&gt;&lt;remote-database-name&gt;JSTOR&lt;/remote-database-name&gt;&lt;access-date&gt;2023/11/02/&lt;/access-date&gt;&lt;/record&gt;&lt;/Cite&gt;&lt;/EndNote&gt;</w:instrText>
        </w:r>
        <w:r w:rsidR="00055F52" w:rsidRPr="00CB7BA6">
          <w:fldChar w:fldCharType="separate"/>
        </w:r>
        <w:r w:rsidR="00055F52" w:rsidRPr="00CB7BA6">
          <w:rPr>
            <w:noProof/>
            <w:vertAlign w:val="superscript"/>
          </w:rPr>
          <w:t>37</w:t>
        </w:r>
        <w:r w:rsidR="00055F52" w:rsidRPr="00CB7BA6">
          <w:fldChar w:fldCharType="end"/>
        </w:r>
      </w:hyperlink>
      <w:r w:rsidRPr="00CB7BA6">
        <w:t>, or due to and seascape aspects (e.g., marine geomorphological features) limiting species dispersal and ocean connectivity. Thus, it can be expected that seas with limited connectivity to open oceans would constrain species abundance increases (tropicalization + borealization) over species abundance decreases (detropicalization + deborealization) processes.</w:t>
      </w:r>
    </w:p>
    <w:p w14:paraId="58C83DE8" w14:textId="77777777" w:rsidR="00331F81" w:rsidRPr="00CB7BA6" w:rsidRDefault="00331F81" w:rsidP="00C243BD"/>
    <w:p w14:paraId="0735F76B" w14:textId="6D1CDE85" w:rsidR="00E0499B" w:rsidRPr="00CB7BA6" w:rsidRDefault="00F42C07" w:rsidP="006123D2">
      <w:r w:rsidRPr="00CB7BA6">
        <w:t>The large geomorphological and ecological differences</w:t>
      </w:r>
      <w:r w:rsidR="002D087C" w:rsidRPr="00CB7BA6">
        <w:t xml:space="preserve"> lead to large differences in the</w:t>
      </w:r>
      <w:r w:rsidR="009A6D69" w:rsidRPr="00CB7BA6">
        <w:t xml:space="preserve"> </w:t>
      </w:r>
      <w:r w:rsidRPr="00CB7BA6">
        <w:t xml:space="preserve">physical, biogeochemical and ecosystem responses </w:t>
      </w:r>
      <w:r w:rsidR="002D087C" w:rsidRPr="00CB7BA6">
        <w:t xml:space="preserve">of European </w:t>
      </w:r>
      <w:r w:rsidR="00D95A85" w:rsidRPr="00CB7BA6">
        <w:t>S</w:t>
      </w:r>
      <w:r w:rsidR="002D087C" w:rsidRPr="00CB7BA6">
        <w:t>ea</w:t>
      </w:r>
      <w:r w:rsidR="00670881" w:rsidRPr="00CB7BA6">
        <w:t>s</w:t>
      </w:r>
      <w:r w:rsidR="002D087C" w:rsidRPr="00CB7BA6">
        <w:t xml:space="preserve"> to</w:t>
      </w:r>
      <w:r w:rsidRPr="00CB7BA6">
        <w:t xml:space="preserve"> climate</w:t>
      </w:r>
      <w:r w:rsidR="002D087C" w:rsidRPr="00CB7BA6">
        <w:t xml:space="preserve"> change</w:t>
      </w:r>
      <w:r w:rsidRPr="00CB7BA6">
        <w:t xml:space="preserve"> </w:t>
      </w:r>
      <w:hyperlink w:anchor="_ENREF_38" w:tooltip="EEA, 2017 #9408" w:history="1">
        <w:r w:rsidR="00055F52" w:rsidRPr="00CB7BA6">
          <w:fldChar w:fldCharType="begin"/>
        </w:r>
        <w:r w:rsidR="00055F52" w:rsidRPr="00CB7BA6">
          <w:instrText xml:space="preserve"> ADDIN EN.CITE &lt;EndNote&gt;&lt;Cite&gt;&lt;Author&gt;EEA&lt;/Author&gt;&lt;Year&gt;2017&lt;/Year&gt;&lt;RecNum&gt;9408&lt;/RecNum&gt;&lt;DisplayText&gt;&lt;style face="superscript"&gt;38&lt;/style&gt;&lt;/DisplayText&gt;&lt;record&gt;&lt;rec-number&gt;9408&lt;/rec-number&gt;&lt;foreign-keys&gt;&lt;key app="EN" db-id="sa0zwzdwavzzeze9w5hx2fwlv0fds9srr2ff" timestamp="1615794203"&gt;9408&lt;/key&gt;&lt;/foreign-keys&gt;&lt;ref-type name="Report"&gt;27&lt;/ref-type&gt;&lt;contributors&gt;&lt;authors&gt;&lt;author&gt;EEA&lt;/author&gt;&lt;/authors&gt;&lt;/contributors&gt;&lt;titles&gt;&lt;title&gt;Climate change, impacts and vulnerability in Europe 2016. An indicator-based report. EEA Report No 1&lt;/title&gt;&lt;/titles&gt;&lt;pages&gt;424&lt;/pages&gt;&lt;dates&gt;&lt;year&gt;2017&lt;/year&gt;&lt;/dates&gt;&lt;urls&gt;&lt;/urls&gt;&lt;/record&gt;&lt;/Cite&gt;&lt;/EndNote&gt;</w:instrText>
        </w:r>
        <w:r w:rsidR="00055F52" w:rsidRPr="00CB7BA6">
          <w:fldChar w:fldCharType="separate"/>
        </w:r>
        <w:r w:rsidR="00055F52" w:rsidRPr="00CB7BA6">
          <w:rPr>
            <w:noProof/>
            <w:vertAlign w:val="superscript"/>
          </w:rPr>
          <w:t>38</w:t>
        </w:r>
        <w:r w:rsidR="00055F52" w:rsidRPr="00CB7BA6">
          <w:fldChar w:fldCharType="end"/>
        </w:r>
      </w:hyperlink>
      <w:r w:rsidRPr="00CB7BA6">
        <w:t xml:space="preserve">. </w:t>
      </w:r>
      <w:r w:rsidR="005F0E4D" w:rsidRPr="00CB7BA6">
        <w:t xml:space="preserve">All European </w:t>
      </w:r>
      <w:r w:rsidR="00D95A85" w:rsidRPr="00CB7BA6">
        <w:t>S</w:t>
      </w:r>
      <w:r w:rsidR="005F0E4D" w:rsidRPr="00CB7BA6">
        <w:t>eas are warming</w:t>
      </w:r>
      <w:r w:rsidR="0072476B" w:rsidRPr="00CB7BA6">
        <w:t xml:space="preserve"> at least since the </w:t>
      </w:r>
      <w:r w:rsidR="006411A7" w:rsidRPr="00CB7BA6">
        <w:t>19</w:t>
      </w:r>
      <w:r w:rsidR="004A31D4" w:rsidRPr="00CB7BA6">
        <w:t>80’s</w:t>
      </w:r>
      <w:r w:rsidR="00C033A6" w:rsidRPr="00CB7BA6">
        <w:t xml:space="preserve">, </w:t>
      </w:r>
      <w:r w:rsidR="00A041B7" w:rsidRPr="00CB7BA6">
        <w:t xml:space="preserve">but </w:t>
      </w:r>
      <w:r w:rsidR="00F62E14" w:rsidRPr="00CB7BA6">
        <w:t>faster in the</w:t>
      </w:r>
      <w:r w:rsidR="00E352BB" w:rsidRPr="00CB7BA6">
        <w:t xml:space="preserve"> </w:t>
      </w:r>
      <w:r w:rsidR="006A596D" w:rsidRPr="00CB7BA6">
        <w:t>semi-</w:t>
      </w:r>
      <w:r w:rsidR="00E352BB" w:rsidRPr="00CB7BA6">
        <w:t xml:space="preserve">enclosed </w:t>
      </w:r>
      <w:r w:rsidR="00B01724" w:rsidRPr="00CB7BA6">
        <w:t>basins</w:t>
      </w:r>
      <w:r w:rsidR="00E352BB" w:rsidRPr="00CB7BA6">
        <w:t xml:space="preserve"> of the</w:t>
      </w:r>
      <w:r w:rsidR="00F62E14" w:rsidRPr="00CB7BA6">
        <w:t xml:space="preserve"> Mediterranean</w:t>
      </w:r>
      <w:r w:rsidR="00B01724" w:rsidRPr="00CB7BA6">
        <w:t xml:space="preserve"> Sea</w:t>
      </w:r>
      <w:hyperlink w:anchor="_ENREF_39" w:tooltip="EEA, 2022 #15230" w:history="1">
        <w:r w:rsidR="00055F52" w:rsidRPr="00CB7BA6">
          <w:fldChar w:fldCharType="begin"/>
        </w:r>
        <w:r w:rsidR="00055F52" w:rsidRPr="00CB7BA6">
          <w:instrText xml:space="preserve"> ADDIN EN.CITE &lt;EndNote&gt;&lt;Cite&gt;&lt;Author&gt;EEA&lt;/Author&gt;&lt;Year&gt;2022&lt;/Year&gt;&lt;RecNum&gt;15230&lt;/RecNum&gt;&lt;DisplayText&gt;&lt;style face="superscript"&gt;39&lt;/style&gt;&lt;/DisplayText&gt;&lt;record&gt;&lt;rec-number&gt;15230&lt;/rec-number&gt;&lt;foreign-keys&gt;&lt;key app="EN" db-id="sa0zwzdwavzzeze9w5hx2fwlv0fds9srr2ff" timestamp="1668962044"&gt;15230&lt;/key&gt;&lt;/foreign-keys&gt;&lt;ref-type name="Online Multimedia"&gt;48&lt;/ref-type&gt;&lt;contributors&gt;&lt;authors&gt;&lt;author&gt;EEA&lt;/author&gt;&lt;/authors&gt;&lt;secondary-authors&gt;&lt;author&gt;European Environment Agency&lt;/author&gt;&lt;/secondary-authors&gt;&lt;/contributors&gt;&lt;titles&gt;&lt;title&gt;European sea surface temperature&lt;/title&gt;&lt;/titles&gt;&lt;dates&gt;&lt;year&gt;2022&lt;/year&gt;&lt;/dates&gt;&lt;urls&gt;&lt;related-urls&gt;&lt;url&gt;https://www.eea.europa.eu/ims/european-sea-surface-temperature&lt;/url&gt;&lt;/related-urls&gt;&lt;/urls&gt;&lt;/record&gt;&lt;/Cite&gt;&lt;/EndNote&gt;</w:instrText>
        </w:r>
        <w:r w:rsidR="00055F52" w:rsidRPr="00CB7BA6">
          <w:fldChar w:fldCharType="separate"/>
        </w:r>
        <w:r w:rsidR="00055F52" w:rsidRPr="00CB7BA6">
          <w:rPr>
            <w:noProof/>
            <w:vertAlign w:val="superscript"/>
          </w:rPr>
          <w:t>39</w:t>
        </w:r>
        <w:r w:rsidR="00055F52" w:rsidRPr="00CB7BA6">
          <w:fldChar w:fldCharType="end"/>
        </w:r>
      </w:hyperlink>
      <w:r w:rsidR="00F62E14" w:rsidRPr="00CB7BA6">
        <w:t xml:space="preserve"> </w:t>
      </w:r>
      <w:r w:rsidR="00F252B3" w:rsidRPr="00CB7BA6">
        <w:t>,</w:t>
      </w:r>
      <w:r w:rsidR="00F62E14" w:rsidRPr="00CB7BA6">
        <w:t xml:space="preserve"> Baltic Sea</w:t>
      </w:r>
      <w:hyperlink w:anchor="_ENREF_40" w:tooltip="Kniebusch, 2019 #9663" w:history="1">
        <w:r w:rsidR="00055F52" w:rsidRPr="00CB7BA6">
          <w:fldChar w:fldCharType="begin"/>
        </w:r>
        <w:r w:rsidR="00055F52" w:rsidRPr="00CB7BA6">
          <w:instrText xml:space="preserve"> ADDIN EN.CITE &lt;EndNote&gt;&lt;Cite&gt;&lt;Author&gt;Kniebusch&lt;/Author&gt;&lt;Year&gt;2019&lt;/Year&gt;&lt;RecNum&gt;9663&lt;/RecNum&gt;&lt;DisplayText&gt;&lt;style face="superscript"&gt;40&lt;/style&gt;&lt;/DisplayText&gt;&lt;record&gt;&lt;rec-number&gt;9663&lt;/rec-number&gt;&lt;foreign-keys&gt;&lt;key app="EN" db-id="sa0zwzdwavzzeze9w5hx2fwlv0fds9srr2ff" timestamp="1645529609"&gt;9663&lt;/key&gt;&lt;/foreign-keys&gt;&lt;ref-type name="Journal Article"&gt;17&lt;/ref-type&gt;&lt;contributors&gt;&lt;authors&gt;&lt;author&gt;Kniebusch, Madline&lt;/author&gt;&lt;author&gt;Meier, H.E. Markus&lt;/author&gt;&lt;author&gt;Neumann, Thomas&lt;/author&gt;&lt;author&gt;Börgel, Florian&lt;/author&gt;&lt;/authors&gt;&lt;/contributors&gt;&lt;titles&gt;&lt;title&gt;Temperature Variability of the Baltic Sea Since 1850 and Attribution to Atmospheric Forcing Variables&lt;/title&gt;&lt;secondary-title&gt;Journal of Geophysical Research: Oceans&lt;/secondary-title&gt;&lt;/titles&gt;&lt;periodical&gt;&lt;full-title&gt;Journal of Geophysical Research: Oceans&lt;/full-title&gt;&lt;/periodical&gt;&lt;pages&gt;4168-4187&lt;/pages&gt;&lt;volume&gt;124&lt;/volume&gt;&lt;number&gt;6&lt;/number&gt;&lt;dates&gt;&lt;year&gt;2019&lt;/year&gt;&lt;/dates&gt;&lt;isbn&gt;2169-9275&lt;/isbn&gt;&lt;urls&gt;&lt;related-urls&gt;&lt;url&gt;https://agupubs.onlinelibrary.wiley.com/doi/abs/10.1029/2018JC013948&lt;/url&gt;&lt;/related-urls&gt;&lt;/urls&gt;&lt;electronic-resource-num&gt;https://doi.org/10.1029/2018JC013948&lt;/electronic-resource-num&gt;&lt;/record&gt;&lt;/Cite&gt;&lt;/EndNote&gt;</w:instrText>
        </w:r>
        <w:r w:rsidR="00055F52" w:rsidRPr="00CB7BA6">
          <w:fldChar w:fldCharType="separate"/>
        </w:r>
        <w:r w:rsidR="00055F52" w:rsidRPr="00CB7BA6">
          <w:rPr>
            <w:noProof/>
            <w:vertAlign w:val="superscript"/>
          </w:rPr>
          <w:t>40</w:t>
        </w:r>
        <w:r w:rsidR="00055F52" w:rsidRPr="00CB7BA6">
          <w:fldChar w:fldCharType="end"/>
        </w:r>
      </w:hyperlink>
      <w:r w:rsidR="00B01724" w:rsidRPr="00CB7BA6">
        <w:t xml:space="preserve"> </w:t>
      </w:r>
      <w:r w:rsidR="0035320F" w:rsidRPr="00CB7BA6">
        <w:t xml:space="preserve">and </w:t>
      </w:r>
      <w:r w:rsidR="00F21C26" w:rsidRPr="00CB7BA6">
        <w:t>Black Sea (1982-2018)</w:t>
      </w:r>
      <w:hyperlink w:anchor="_ENREF_41" w:tooltip="Palmer, 2021 #15264" w:history="1">
        <w:r w:rsidR="00055F52" w:rsidRPr="00CB7BA6">
          <w:fldChar w:fldCharType="begin"/>
        </w:r>
        <w:r w:rsidR="00055F52" w:rsidRPr="00CB7BA6">
          <w:instrText xml:space="preserve"> ADDIN EN.CITE &lt;EndNote&gt;&lt;Cite&gt;&lt;Author&gt;Palmer&lt;/Author&gt;&lt;Year&gt;2021&lt;/Year&gt;&lt;RecNum&gt;15264&lt;/RecNum&gt;&lt;DisplayText&gt;&lt;style face="superscript"&gt;41&lt;/style&gt;&lt;/DisplayText&gt;&lt;record&gt;&lt;rec-number&gt;15264&lt;/rec-number&gt;&lt;foreign-keys&gt;&lt;key app="EN" db-id="sa0zwzdwavzzeze9w5hx2fwlv0fds9srr2ff" timestamp="1672760658"&gt;15264&lt;/key&gt;&lt;/foreign-keys&gt;&lt;ref-type name="Book"&gt;6&lt;/ref-type&gt;&lt;contributors&gt;&lt;authors&gt;&lt;author&gt;Palmer, Matthew&lt;/author&gt;&lt;author&gt;Slangen, Aimée&lt;/author&gt;&lt;author&gt;Domingues, Catia&lt;/author&gt;&lt;author&gt;Savita, Abhishek&lt;/author&gt;&lt;author&gt;Dias, Fabio&lt;/author&gt;&lt;author&gt;Koll, Roxy&lt;/author&gt;&lt;/authors&gt;&lt;/contributors&gt;&lt;titles&gt;&lt;title&gt;Chapter 9: Ocean, cryosphere and sea level change - IPCC AR6 Fox-Kemper, B., H.T. Hewitt, C. Xiao, G. Aðalgeirsdóttir, S.S. Drijfhout, T.L. Edwards, N.R. Golledge, M. Hemer, R.E. Kopp, G. Krinner, A. Mix, D. Notz, S. Nowicki, I.S. Nurhati, L. Ruiz, J.-B. Sallée, A.B.A. Slangen, and Y. Yu, 2021&lt;/title&gt;&lt;/titles&gt;&lt;dates&gt;&lt;year&gt;2021&lt;/year&gt;&lt;/dates&gt;&lt;urls&gt;&lt;/urls&gt;&lt;/record&gt;&lt;/Cite&gt;&lt;/EndNote&gt;</w:instrText>
        </w:r>
        <w:r w:rsidR="00055F52" w:rsidRPr="00CB7BA6">
          <w:fldChar w:fldCharType="separate"/>
        </w:r>
        <w:r w:rsidR="00055F52" w:rsidRPr="00CB7BA6">
          <w:rPr>
            <w:noProof/>
            <w:vertAlign w:val="superscript"/>
          </w:rPr>
          <w:t>41</w:t>
        </w:r>
        <w:r w:rsidR="00055F52" w:rsidRPr="00CB7BA6">
          <w:fldChar w:fldCharType="end"/>
        </w:r>
      </w:hyperlink>
      <w:r w:rsidR="0035320F" w:rsidRPr="00CB7BA6">
        <w:t>,</w:t>
      </w:r>
      <w:r w:rsidR="00F62E14" w:rsidRPr="00CB7BA6">
        <w:t xml:space="preserve"> </w:t>
      </w:r>
      <w:r w:rsidR="001A4949" w:rsidRPr="00CB7BA6">
        <w:t xml:space="preserve">compared to </w:t>
      </w:r>
      <w:r w:rsidR="00F62E14" w:rsidRPr="00CB7BA6">
        <w:t>the NE Atlantic</w:t>
      </w:r>
      <w:r w:rsidR="00F62E14" w:rsidRPr="00CB7BA6">
        <w:fldChar w:fldCharType="begin">
          <w:fldData xml:space="preserve">PEVuZE5vdGU+PENpdGU+PEF1dGhvcj5FRUE8L0F1dGhvcj48WWVhcj4yMDIyPC9ZZWFyPjxSZWNO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</w:fldData>
        </w:fldChar>
      </w:r>
      <w:r w:rsidR="00331F81" w:rsidRPr="00CB7BA6">
        <w:instrText xml:space="preserve"> ADDIN EN.CITE </w:instrText>
      </w:r>
      <w:r w:rsidR="00331F81" w:rsidRPr="00CB7BA6">
        <w:fldChar w:fldCharType="begin">
          <w:fldData xml:space="preserve">PEVuZE5vdGU+PENpdGU+PEF1dGhvcj5FRUE8L0F1dGhvcj48WWVhcj4yMDIyPC9ZZWFyPjxSZWNO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</w:fldData>
        </w:fldChar>
      </w:r>
      <w:r w:rsidR="00331F81" w:rsidRPr="00CB7BA6">
        <w:instrText xml:space="preserve"> ADDIN EN.CITE.DATA </w:instrText>
      </w:r>
      <w:r w:rsidR="00331F81" w:rsidRPr="00CB7BA6">
        <w:fldChar w:fldCharType="end"/>
      </w:r>
      <w:r w:rsidR="00F62E14" w:rsidRPr="00CB7BA6">
        <w:fldChar w:fldCharType="separate"/>
      </w:r>
      <w:hyperlink w:anchor="_ENREF_39" w:tooltip="EEA, 2022 #15230" w:history="1">
        <w:r w:rsidR="00055F52" w:rsidRPr="00CB7BA6">
          <w:rPr>
            <w:noProof/>
            <w:vertAlign w:val="superscript"/>
          </w:rPr>
          <w:t>39</w:t>
        </w:r>
      </w:hyperlink>
      <w:r w:rsidR="00331F81" w:rsidRPr="00CB7BA6">
        <w:rPr>
          <w:noProof/>
          <w:vertAlign w:val="superscript"/>
        </w:rPr>
        <w:t xml:space="preserve">, </w:t>
      </w:r>
      <w:hyperlink w:anchor="_ENREF_42" w:tooltip="Chust, 2022 #9530" w:history="1">
        <w:r w:rsidR="00055F52" w:rsidRPr="00CB7BA6">
          <w:rPr>
            <w:noProof/>
            <w:vertAlign w:val="superscript"/>
          </w:rPr>
          <w:t>42</w:t>
        </w:r>
      </w:hyperlink>
      <w:r w:rsidR="00F62E14" w:rsidRPr="00CB7BA6">
        <w:fldChar w:fldCharType="end"/>
      </w:r>
      <w:r w:rsidR="00B73F75" w:rsidRPr="00CB7BA6">
        <w:t>.</w:t>
      </w:r>
      <w:r w:rsidR="00F62E14" w:rsidRPr="00CB7BA6">
        <w:t xml:space="preserve"> </w:t>
      </w:r>
      <w:r w:rsidR="00961844" w:rsidRPr="00CB7BA6">
        <w:t>Here, w</w:t>
      </w:r>
      <w:r w:rsidR="000C1285" w:rsidRPr="00CB7BA6">
        <w:t>e</w:t>
      </w:r>
      <w:r w:rsidR="00C5157C" w:rsidRPr="00CB7BA6">
        <w:t xml:space="preserve"> analyse</w:t>
      </w:r>
      <w:r w:rsidR="000C1285" w:rsidRPr="00CB7BA6">
        <w:t>d</w:t>
      </w:r>
      <w:r w:rsidR="00C5157C" w:rsidRPr="00CB7BA6">
        <w:t xml:space="preserve"> </w:t>
      </w:r>
      <w:r w:rsidR="002D087C" w:rsidRPr="00CB7BA6">
        <w:t>the</w:t>
      </w:r>
      <w:r w:rsidR="00DB745D" w:rsidRPr="00CB7BA6">
        <w:t xml:space="preserve"> extent</w:t>
      </w:r>
      <w:r w:rsidR="002D087C" w:rsidRPr="00CB7BA6">
        <w:t xml:space="preserve"> to which</w:t>
      </w:r>
      <w:r w:rsidR="00DB745D" w:rsidRPr="00CB7BA6">
        <w:t xml:space="preserve"> </w:t>
      </w:r>
      <w:r w:rsidR="002D087C" w:rsidRPr="00CB7BA6">
        <w:t>long-term trends in</w:t>
      </w:r>
      <w:r w:rsidR="00DB745D" w:rsidRPr="00CB7BA6">
        <w:t xml:space="preserve"> </w:t>
      </w:r>
      <w:r w:rsidR="00222C61" w:rsidRPr="00CB7BA6">
        <w:t>marine</w:t>
      </w:r>
      <w:r w:rsidR="00DB745D" w:rsidRPr="00CB7BA6">
        <w:t xml:space="preserve"> communit</w:t>
      </w:r>
      <w:r w:rsidR="00222C61" w:rsidRPr="00CB7BA6">
        <w:t>ies</w:t>
      </w:r>
      <w:r w:rsidR="003F6D52" w:rsidRPr="00CB7BA6">
        <w:t xml:space="preserve"> </w:t>
      </w:r>
      <w:r w:rsidR="002D087C" w:rsidRPr="00CB7BA6">
        <w:t>were related</w:t>
      </w:r>
      <w:r w:rsidR="003F6D52" w:rsidRPr="00CB7BA6">
        <w:t xml:space="preserve"> to </w:t>
      </w:r>
      <w:r w:rsidR="0073236F" w:rsidRPr="00CB7BA6">
        <w:t>ocean warming</w:t>
      </w:r>
      <w:r w:rsidR="00C5157C" w:rsidRPr="00CB7BA6">
        <w:t xml:space="preserve"> </w:t>
      </w:r>
      <w:r w:rsidR="00A96D42" w:rsidRPr="00CB7BA6">
        <w:t>across</w:t>
      </w:r>
      <w:r w:rsidR="00355162" w:rsidRPr="00CB7BA6">
        <w:t xml:space="preserve"> </w:t>
      </w:r>
      <w:r w:rsidR="00842AE6" w:rsidRPr="00CB7BA6">
        <w:t xml:space="preserve">biological </w:t>
      </w:r>
      <w:r w:rsidR="003F1088" w:rsidRPr="00CB7BA6">
        <w:t xml:space="preserve">groups </w:t>
      </w:r>
      <w:r w:rsidR="00A96D42" w:rsidRPr="00CB7BA6">
        <w:t>and</w:t>
      </w:r>
      <w:r w:rsidR="00C5157C" w:rsidRPr="00CB7BA6">
        <w:t xml:space="preserve"> European regional seas</w:t>
      </w:r>
      <w:r w:rsidR="00AB320E" w:rsidRPr="00CB7BA6">
        <w:t>.</w:t>
      </w:r>
      <w:r w:rsidR="0093255C" w:rsidRPr="00CB7BA6">
        <w:t xml:space="preserve"> </w:t>
      </w:r>
      <w:r w:rsidR="00F95D38" w:rsidRPr="00CB7BA6">
        <w:t>To do so, we used the CTI, which tracks the mean thermal affinity of a community</w:t>
      </w:r>
      <w:hyperlink w:anchor="_ENREF_29" w:tooltip="Devictor, 2008 #8521" w:history="1">
        <w:r w:rsidR="00055F52" w:rsidRPr="00CB7BA6">
          <w:fldChar w:fldCharType="begin">
            <w:fldData xml:space="preserve">PEVuZE5vdGU+PENpdGU+PEF1dGhvcj5EZXZpY3RvcjwvQXV0aG9yPjxZZWFyPjIwMDg8L1llYXI+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</w:fldData>
          </w:fldChar>
        </w:r>
        <w:r w:rsidR="00055F52" w:rsidRPr="00CB7BA6">
          <w:instrText xml:space="preserve"> ADDIN EN.CITE </w:instrText>
        </w:r>
        <w:r w:rsidR="00055F52" w:rsidRPr="00CB7BA6">
          <w:fldChar w:fldCharType="begin">
            <w:fldData xml:space="preserve">PEVuZE5vdGU+PENpdGU+PEF1dGhvcj5EZXZpY3RvcjwvQXV0aG9yPjxZZWFyPjIwMDg8L1llYXI+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</w:fldData>
          </w:fldChar>
        </w:r>
        <w:r w:rsidR="00055F52" w:rsidRPr="00CB7BA6">
          <w:instrText xml:space="preserve"> ADDIN EN.CITE.DATA </w:instrText>
        </w:r>
        <w:r w:rsidR="00055F52" w:rsidRPr="00CB7BA6">
          <w:fldChar w:fldCharType="end"/>
        </w:r>
        <w:r w:rsidR="00055F52" w:rsidRPr="00CB7BA6">
          <w:fldChar w:fldCharType="separate"/>
        </w:r>
        <w:r w:rsidR="00055F52" w:rsidRPr="00CB7BA6">
          <w:rPr>
            <w:noProof/>
            <w:vertAlign w:val="superscript"/>
          </w:rPr>
          <w:t>29</w:t>
        </w:r>
        <w:r w:rsidR="00055F52" w:rsidRPr="00CB7BA6">
          <w:fldChar w:fldCharType="end"/>
        </w:r>
      </w:hyperlink>
      <w:r w:rsidR="00F95D38" w:rsidRPr="00CB7BA6">
        <w:t xml:space="preserve">, </w:t>
      </w:r>
      <w:r w:rsidR="00E002A0" w:rsidRPr="00CB7BA6">
        <w:t>to quantify t</w:t>
      </w:r>
      <w:r w:rsidR="002D087C" w:rsidRPr="00CB7BA6">
        <w:t xml:space="preserve">emporal </w:t>
      </w:r>
      <w:r w:rsidR="00441EB6" w:rsidRPr="00CB7BA6">
        <w:t>rates of</w:t>
      </w:r>
      <w:r w:rsidR="00E002A0" w:rsidRPr="00CB7BA6">
        <w:t xml:space="preserve"> </w:t>
      </w:r>
      <w:r w:rsidR="002D087C" w:rsidRPr="00CB7BA6">
        <w:t xml:space="preserve">turnover of the relative abundance of </w:t>
      </w:r>
      <w:r w:rsidR="00E002A0" w:rsidRPr="00CB7BA6">
        <w:t>species</w:t>
      </w:r>
      <w:r w:rsidR="00F67B91" w:rsidRPr="00CB7BA6">
        <w:t xml:space="preserve">. </w:t>
      </w:r>
      <w:bookmarkStart w:id="11" w:name="_Hlk139609122"/>
      <w:r w:rsidR="00CB0ED1" w:rsidRPr="00CB7BA6">
        <w:t xml:space="preserve">We applied CTI to long-term time series </w:t>
      </w:r>
      <w:r w:rsidR="009A6D69" w:rsidRPr="00CB7BA6">
        <w:t xml:space="preserve">from </w:t>
      </w:r>
      <w:r w:rsidR="004D782F" w:rsidRPr="00CB7BA6">
        <w:t xml:space="preserve">65 </w:t>
      </w:r>
      <w:r w:rsidR="009A6D69" w:rsidRPr="00CB7BA6">
        <w:t xml:space="preserve">biodiversity </w:t>
      </w:r>
      <w:r w:rsidR="00953F99" w:rsidRPr="00CB7BA6">
        <w:t xml:space="preserve">monitoring </w:t>
      </w:r>
      <w:r w:rsidR="009A6D69" w:rsidRPr="00CB7BA6">
        <w:t xml:space="preserve">programs spanning </w:t>
      </w:r>
      <w:r w:rsidR="00883394" w:rsidRPr="00CB7BA6">
        <w:t>the last four decades</w:t>
      </w:r>
      <w:r w:rsidR="007B1104" w:rsidRPr="00CB7BA6">
        <w:t xml:space="preserve"> (in the longest case)</w:t>
      </w:r>
      <w:r w:rsidR="007B025D" w:rsidRPr="00CB7BA6">
        <w:t>,</w:t>
      </w:r>
      <w:r w:rsidR="004A4ED2" w:rsidRPr="00CB7BA6">
        <w:t xml:space="preserve"> </w:t>
      </w:r>
      <w:r w:rsidR="00836A14" w:rsidRPr="00CB7BA6">
        <w:t>which accounts for</w:t>
      </w:r>
      <w:r w:rsidR="004A4ED2" w:rsidRPr="00CB7BA6">
        <w:t xml:space="preserve"> 18</w:t>
      </w:r>
      <w:r w:rsidR="00AD0D68" w:rsidRPr="00CB7BA6">
        <w:t>17</w:t>
      </w:r>
      <w:r w:rsidR="004A4ED2" w:rsidRPr="00CB7BA6">
        <w:t xml:space="preserve"> species, </w:t>
      </w:r>
      <w:r w:rsidR="007B025D" w:rsidRPr="00CB7BA6">
        <w:t xml:space="preserve">including </w:t>
      </w:r>
      <w:r w:rsidR="00864AE4" w:rsidRPr="00CB7BA6">
        <w:t>zoo</w:t>
      </w:r>
      <w:r w:rsidR="007B025D" w:rsidRPr="00CB7BA6">
        <w:t>plankton, benthos</w:t>
      </w:r>
      <w:r w:rsidR="00000EE1" w:rsidRPr="00CB7BA6">
        <w:t>,</w:t>
      </w:r>
      <w:r w:rsidR="007B025D" w:rsidRPr="00CB7BA6">
        <w:t xml:space="preserve"> </w:t>
      </w:r>
      <w:r w:rsidR="00A00613" w:rsidRPr="00CB7BA6">
        <w:t>demersal and pelagic assemblages</w:t>
      </w:r>
      <w:bookmarkEnd w:id="11"/>
      <w:r w:rsidR="00883394" w:rsidRPr="00CB7BA6">
        <w:t xml:space="preserve">. </w:t>
      </w:r>
      <w:r w:rsidR="0091739E" w:rsidRPr="00CB7BA6">
        <w:t xml:space="preserve">Across the entire range of organisms and habitats, </w:t>
      </w:r>
      <w:r w:rsidR="00C04F46" w:rsidRPr="00CB7BA6">
        <w:t>results show</w:t>
      </w:r>
      <w:r w:rsidR="0091739E" w:rsidRPr="00CB7BA6">
        <w:t xml:space="preserve"> an average rate of increase in CTI of 0.23 ºC decade</w:t>
      </w:r>
      <w:r w:rsidR="0091739E" w:rsidRPr="00CB7BA6">
        <w:rPr>
          <w:vertAlign w:val="superscript"/>
        </w:rPr>
        <w:t>-1</w:t>
      </w:r>
      <w:r w:rsidR="0091739E" w:rsidRPr="00CB7BA6">
        <w:t xml:space="preserve">, meaning a consistent response of the marine communities to ocean warming in European seas. </w:t>
      </w:r>
      <w:r w:rsidR="00360005" w:rsidRPr="00CB7BA6">
        <w:t>Further</w:t>
      </w:r>
      <w:r w:rsidR="002D087C" w:rsidRPr="00CB7BA6">
        <w:t>more</w:t>
      </w:r>
      <w:r w:rsidR="757D5299" w:rsidRPr="00CB7BA6">
        <w:t xml:space="preserve">, </w:t>
      </w:r>
      <w:r w:rsidR="0038375E" w:rsidRPr="00CB7BA6">
        <w:t xml:space="preserve">we explored the </w:t>
      </w:r>
      <w:r w:rsidR="002B6F3C" w:rsidRPr="00CB7BA6">
        <w:t xml:space="preserve">main </w:t>
      </w:r>
      <w:r w:rsidR="757D5299" w:rsidRPr="00CB7BA6">
        <w:t xml:space="preserve">underlying </w:t>
      </w:r>
      <w:r w:rsidR="006A448E" w:rsidRPr="00CB7BA6">
        <w:t xml:space="preserve">ecological </w:t>
      </w:r>
      <w:r w:rsidR="757D5299" w:rsidRPr="00CB7BA6">
        <w:t>processes</w:t>
      </w:r>
      <w:r w:rsidR="002E1325" w:rsidRPr="00CB7BA6">
        <w:t xml:space="preserve"> driving temporal variation in CTI</w:t>
      </w:r>
      <w:r w:rsidR="757D5299" w:rsidRPr="00CB7BA6">
        <w:t xml:space="preserve"> </w:t>
      </w:r>
      <w:r w:rsidR="00F233F5" w:rsidRPr="00CB7BA6">
        <w:t>including</w:t>
      </w:r>
      <w:r w:rsidR="00217034" w:rsidRPr="00CB7BA6">
        <w:t>:</w:t>
      </w:r>
      <w:r w:rsidR="757D5299" w:rsidRPr="00CB7BA6">
        <w:t xml:space="preserve"> tropicalization</w:t>
      </w:r>
      <w:r w:rsidR="00217034" w:rsidRPr="00CB7BA6">
        <w:t>, detropicalization,</w:t>
      </w:r>
      <w:r w:rsidR="757D5299" w:rsidRPr="00CB7BA6">
        <w:t xml:space="preserve"> borealization</w:t>
      </w:r>
      <w:r w:rsidR="00217034" w:rsidRPr="00CB7BA6">
        <w:t>, and deborealization</w:t>
      </w:r>
      <w:hyperlink w:anchor="_ENREF_15" w:tooltip="McLean, 2021 #9573" w:history="1">
        <w:r w:rsidR="00055F52" w:rsidRPr="00CB7BA6">
          <w:fldChar w:fldCharType="begin"/>
        </w:r>
        <w:r w:rsidR="00055F52" w:rsidRPr="00CB7BA6">
          <w:instrText xml:space="preserve"> ADDIN EN.CITE &lt;EndNote&gt;&lt;Cite&gt;&lt;Author&gt;McLean&lt;/Author&gt;&lt;Year&gt;2021&lt;/Year&gt;&lt;RecNum&gt;9573&lt;/RecNum&gt;&lt;DisplayText&gt;&lt;style face="superscript"&gt;15&lt;/style&gt;&lt;/DisplayText&gt;&lt;record&gt;&lt;rec-number&gt;9573&lt;/rec-number&gt;&lt;foreign-keys&gt;&lt;key app="EN" db-id="sa0zwzdwavzzeze9w5hx2fwlv0fds9srr2ff" timestamp="1638271652"&gt;9573&lt;/key&gt;&lt;/foreign-keys&gt;&lt;ref-type name="Journal Article"&gt;17&lt;/ref-type&gt;&lt;contributors&gt;&lt;authors&gt;&lt;author&gt;McLean, Matthew&lt;/author&gt;&lt;author&gt;Mouillot, David&lt;/author&gt;&lt;author&gt;Maureaud, Aurore A.&lt;/author&gt;&lt;author&gt;Hattab, Tarek&lt;/author&gt;&lt;author&gt;MacNeil, M. Aaron&lt;/author&gt;&lt;author&gt;Goberville, Eric&lt;/author&gt;&lt;author&gt;Lindegren, Martin&lt;/author&gt;&lt;author&gt;Engelhard, Georg&lt;/author&gt;&lt;author&gt;Pinsky, Malin&lt;/author&gt;&lt;author&gt;Auber, Arnaud&lt;/author&gt;&lt;/authors&gt;&lt;/contributors&gt;&lt;titles&gt;&lt;title&gt;Disentangling tropicalization and deborealization in marine ecosystems under climate change&lt;/title&gt;&lt;secondary-title&gt;Current Biology&lt;/secondary-title&gt;&lt;/titles&gt;&lt;periodical&gt;&lt;full-title&gt;Current Biology&lt;/full-title&gt;&lt;abbr-1&gt;Curr. Biol.&lt;/abbr-1&gt;&lt;/periodical&gt;&lt;pages&gt;4817-4823.e5&lt;/pages&gt;&lt;volume&gt;31&lt;/volume&gt;&lt;number&gt;21&lt;/number&gt;&lt;keywords&gt;&lt;keyword&gt;community temperature index&lt;/keyword&gt;&lt;keyword&gt;fisheries&lt;/keyword&gt;&lt;keyword&gt;marine ecology&lt;/keyword&gt;&lt;keyword&gt;thermal affinity&lt;/keyword&gt;&lt;keyword&gt;bottom trawl&lt;/keyword&gt;&lt;/keywords&gt;&lt;dates&gt;&lt;year&gt;2021&lt;/year&gt;&lt;pub-dates&gt;&lt;date&gt;2021/11/08/&lt;/date&gt;&lt;/pub-dates&gt;&lt;/dates&gt;&lt;isbn&gt;0960-9822&lt;/isbn&gt;&lt;urls&gt;&lt;related-urls&gt;&lt;url&gt;https://www.sciencedirect.com/science/article/pii/S0960982221011386&lt;/url&gt;&lt;/related-urls&gt;&lt;/urls&gt;&lt;electronic-resource-num&gt;https://doi.org/10.1016/j.cub.2021.08.034&lt;/electronic-resource-num&gt;&lt;/record&gt;&lt;/Cite&gt;&lt;/EndNote&gt;</w:instrText>
        </w:r>
        <w:r w:rsidR="00055F52" w:rsidRPr="00CB7BA6">
          <w:fldChar w:fldCharType="separate"/>
        </w:r>
        <w:r w:rsidR="00055F52" w:rsidRPr="00CB7BA6">
          <w:rPr>
            <w:noProof/>
            <w:vertAlign w:val="superscript"/>
          </w:rPr>
          <w:t>15</w:t>
        </w:r>
        <w:r w:rsidR="00055F52" w:rsidRPr="00CB7BA6">
          <w:fldChar w:fldCharType="end"/>
        </w:r>
      </w:hyperlink>
      <w:r w:rsidR="00B06981" w:rsidRPr="00CB7BA6">
        <w:t>.</w:t>
      </w:r>
      <w:r w:rsidR="757D5299" w:rsidRPr="00CB7BA6">
        <w:t xml:space="preserve"> </w:t>
      </w:r>
      <w:r w:rsidR="000A54E0" w:rsidRPr="00CB7BA6">
        <w:t>We hypothesize</w:t>
      </w:r>
      <w:r w:rsidR="00C2224D" w:rsidRPr="00CB7BA6">
        <w:t>d</w:t>
      </w:r>
      <w:r w:rsidR="000A54E0" w:rsidRPr="00CB7BA6">
        <w:t xml:space="preserve"> </w:t>
      </w:r>
      <w:r w:rsidR="00B01724" w:rsidRPr="00CB7BA6">
        <w:t xml:space="preserve">that </w:t>
      </w:r>
      <w:r w:rsidR="000A54E0" w:rsidRPr="00CB7BA6">
        <w:t xml:space="preserve">an increase in CTI </w:t>
      </w:r>
      <w:r w:rsidR="002D087C" w:rsidRPr="00CB7BA6">
        <w:t>with</w:t>
      </w:r>
      <w:r w:rsidR="000A54E0" w:rsidRPr="00CB7BA6">
        <w:t xml:space="preserve"> time linked</w:t>
      </w:r>
      <w:r w:rsidR="00C2224D" w:rsidRPr="00CB7BA6">
        <w:t xml:space="preserve"> to</w:t>
      </w:r>
      <w:r w:rsidR="000A54E0" w:rsidRPr="00CB7BA6">
        <w:t xml:space="preserve"> ocean warming may vary according to the biological group</w:t>
      </w:r>
      <w:r w:rsidR="00B01724" w:rsidRPr="00CB7BA6">
        <w:t>s</w:t>
      </w:r>
      <w:r w:rsidR="000A54E0" w:rsidRPr="00CB7BA6">
        <w:t xml:space="preserve">, </w:t>
      </w:r>
      <w:r w:rsidR="002B6F3C" w:rsidRPr="00CB7BA6">
        <w:t>degree</w:t>
      </w:r>
      <w:r w:rsidR="00B01724" w:rsidRPr="00CB7BA6">
        <w:t xml:space="preserve"> of </w:t>
      </w:r>
      <w:r w:rsidR="00D95A85" w:rsidRPr="00CB7BA6">
        <w:t>ocean</w:t>
      </w:r>
      <w:r w:rsidR="008464AC" w:rsidRPr="00CB7BA6">
        <w:t xml:space="preserve"> connectivity, and</w:t>
      </w:r>
      <w:r w:rsidR="000A54E0" w:rsidRPr="00CB7BA6">
        <w:t xml:space="preserve"> habitat</w:t>
      </w:r>
      <w:r w:rsidR="002D087C" w:rsidRPr="00CB7BA6">
        <w:t xml:space="preserve"> type</w:t>
      </w:r>
      <w:r w:rsidR="000A54E0" w:rsidRPr="00CB7BA6">
        <w:t>.</w:t>
      </w:r>
      <w:r w:rsidR="757D5299" w:rsidRPr="00CB7BA6">
        <w:t xml:space="preserve"> </w:t>
      </w:r>
      <w:r w:rsidR="00923D33" w:rsidRPr="00CB7BA6">
        <w:t xml:space="preserve">Specifically, </w:t>
      </w:r>
      <w:bookmarkStart w:id="12" w:name="_Hlk139610195"/>
      <w:r w:rsidR="00923D33" w:rsidRPr="00CB7BA6">
        <w:t xml:space="preserve">semi-enclosed </w:t>
      </w:r>
      <w:r w:rsidR="00C91CDD" w:rsidRPr="00CB7BA6">
        <w:t>s</w:t>
      </w:r>
      <w:r w:rsidR="00923D33" w:rsidRPr="00CB7BA6">
        <w:t xml:space="preserve">ea basins with lower ocean connectivity to </w:t>
      </w:r>
      <w:r w:rsidR="00C91CDD" w:rsidRPr="00CB7BA6">
        <w:t xml:space="preserve">warmer </w:t>
      </w:r>
      <w:r w:rsidR="00923D33" w:rsidRPr="00CB7BA6">
        <w:t xml:space="preserve">waters are </w:t>
      </w:r>
      <w:r w:rsidR="006C6FDF" w:rsidRPr="00CB7BA6">
        <w:t>expected</w:t>
      </w:r>
      <w:r w:rsidR="008E078D" w:rsidRPr="00CB7BA6">
        <w:t xml:space="preserve"> </w:t>
      </w:r>
      <w:r w:rsidR="00923D33" w:rsidRPr="00CB7BA6">
        <w:t xml:space="preserve">to experience less tropicalization compared to deborealization than </w:t>
      </w:r>
      <w:bookmarkStart w:id="13" w:name="_Hlk139610365"/>
      <w:r w:rsidR="00EB0947" w:rsidRPr="00CB7BA6">
        <w:t xml:space="preserve">is the case in the </w:t>
      </w:r>
      <w:r w:rsidR="00923D33" w:rsidRPr="00CB7BA6">
        <w:t>well-connected north</w:t>
      </w:r>
      <w:r w:rsidR="00EB0947" w:rsidRPr="00CB7BA6">
        <w:t>east</w:t>
      </w:r>
      <w:r w:rsidR="00923D33" w:rsidRPr="00CB7BA6">
        <w:t xml:space="preserve"> Atlantic region</w:t>
      </w:r>
      <w:bookmarkEnd w:id="12"/>
      <w:bookmarkEnd w:id="13"/>
      <w:r w:rsidR="00923D33" w:rsidRPr="00CB7BA6">
        <w:t xml:space="preserve">. </w:t>
      </w:r>
      <w:r w:rsidR="00A56CED" w:rsidRPr="00CB7BA6">
        <w:t xml:space="preserve">Our findings indicate that tropicalization dominated </w:t>
      </w:r>
      <w:r w:rsidR="00C04F46" w:rsidRPr="00CB7BA6">
        <w:t xml:space="preserve">in </w:t>
      </w:r>
      <w:r w:rsidR="00A56CED" w:rsidRPr="00CB7BA6">
        <w:t xml:space="preserve">Atlantic sites compared to semi-enclosed basins, supporting the expectations. </w:t>
      </w:r>
      <w:r w:rsidR="757D5299" w:rsidRPr="00CB7BA6">
        <w:t xml:space="preserve">Cross-region and cross-taxa comparisons </w:t>
      </w:r>
      <w:r w:rsidR="00C04F46" w:rsidRPr="00CB7BA6">
        <w:t xml:space="preserve">may </w:t>
      </w:r>
      <w:r w:rsidR="757D5299" w:rsidRPr="00CB7BA6">
        <w:t>identify climate refug</w:t>
      </w:r>
      <w:r w:rsidR="00B01724" w:rsidRPr="00CB7BA6">
        <w:t>ia</w:t>
      </w:r>
      <w:r w:rsidR="757D5299" w:rsidRPr="00CB7BA6">
        <w:t xml:space="preserve"> as important reservoirs of biodiversity</w:t>
      </w:r>
      <w:hyperlink w:anchor="_ENREF_43" w:tooltip="Barnosky, 2008 #15239" w:history="1">
        <w:r w:rsidR="00055F52" w:rsidRPr="00CB7BA6">
          <w:fldChar w:fldCharType="begin"/>
        </w:r>
        <w:r w:rsidR="00055F52" w:rsidRPr="00CB7BA6">
          <w:instrText xml:space="preserve"> ADDIN EN.CITE &lt;EndNote&gt;&lt;Cite&gt;&lt;Author&gt;Barnosky&lt;/Author&gt;&lt;Year&gt;2008&lt;/Year&gt;&lt;RecNum&gt;15239&lt;/RecNum&gt;&lt;DisplayText&gt;&lt;style face="superscript"&gt;43&lt;/style&gt;&lt;/DisplayText&gt;&lt;record&gt;&lt;rec-number&gt;15239&lt;/rec-number&gt;&lt;foreign-keys&gt;&lt;key app="EN" db-id="sa0zwzdwavzzeze9w5hx2fwlv0fds9srr2ff" timestamp="1669214006"&gt;15239&lt;/key&gt;&lt;/foreign-keys&gt;&lt;ref-type name="Journal Article"&gt;17&lt;/ref-type&gt;&lt;contributors&gt;&lt;authors&gt;&lt;author&gt;Barnosky, Anthony D.&lt;/author&gt;&lt;/authors&gt;&lt;/contributors&gt;&lt;titles&gt;&lt;title&gt;Climatic change, refugia, and biodiversity: where do we go from here? An editorial comment&lt;/title&gt;&lt;secondary-title&gt;Climatic Change&lt;/secondary-title&gt;&lt;/titles&gt;&lt;periodical&gt;&lt;full-title&gt;Climatic Change&lt;/full-title&gt;&lt;abbr-1&gt;Clim. Change&lt;/abbr-1&gt;&lt;/periodical&gt;&lt;pages&gt;29-32&lt;/pages&gt;&lt;volume&gt;86&lt;/volume&gt;&lt;number&gt;1&lt;/number&gt;&lt;dates&gt;&lt;year&gt;2008&lt;/year&gt;&lt;pub-dates&gt;&lt;date&gt;2008/01/01&lt;/date&gt;&lt;/pub-dates&gt;&lt;/dates&gt;&lt;isbn&gt;1573-1480&lt;/isbn&gt;&lt;urls&gt;&lt;related-urls&gt;&lt;url&gt;https://doi.org/10.1007/s10584-007-9333-5&lt;/url&gt;&lt;/related-urls&gt;&lt;/urls&gt;&lt;electronic-resource-num&gt;10.1007/s10584-007-9333-5&lt;/electronic-resource-num&gt;&lt;/record&gt;&lt;/Cite&gt;&lt;/EndNote&gt;</w:instrText>
        </w:r>
        <w:r w:rsidR="00055F52" w:rsidRPr="00CB7BA6">
          <w:fldChar w:fldCharType="separate"/>
        </w:r>
        <w:r w:rsidR="00055F52" w:rsidRPr="00CB7BA6">
          <w:rPr>
            <w:noProof/>
            <w:vertAlign w:val="superscript"/>
          </w:rPr>
          <w:t>43</w:t>
        </w:r>
        <w:r w:rsidR="00055F52" w:rsidRPr="00CB7BA6">
          <w:fldChar w:fldCharType="end"/>
        </w:r>
      </w:hyperlink>
      <w:r w:rsidR="757D5299" w:rsidRPr="00CB7BA6">
        <w:t xml:space="preserve">, hotspots of </w:t>
      </w:r>
      <w:r w:rsidR="00852CCE" w:rsidRPr="00CB7BA6">
        <w:t xml:space="preserve">high </w:t>
      </w:r>
      <w:r w:rsidR="757D5299" w:rsidRPr="00CB7BA6">
        <w:t>biodiversity climate velocity</w:t>
      </w:r>
      <w:hyperlink w:anchor="_ENREF_44" w:tooltip="Brito-Morales, 2020 #9701" w:history="1">
        <w:r w:rsidR="00055F52" w:rsidRPr="00CB7BA6">
          <w:fldChar w:fldCharType="begin"/>
        </w:r>
        <w:r w:rsidR="00055F52" w:rsidRPr="00CB7BA6">
          <w:instrText xml:space="preserve"> ADDIN EN.CITE &lt;EndNote&gt;&lt;Cite&gt;&lt;Author&gt;Brito-Morales&lt;/Author&gt;&lt;Year&gt;2020&lt;/Year&gt;&lt;RecNum&gt;9701&lt;/RecNum&gt;&lt;DisplayText&gt;&lt;style face="superscript"&gt;44&lt;/style&gt;&lt;/DisplayText&gt;&lt;record&gt;&lt;rec-number&gt;9701&lt;/rec-number&gt;&lt;foreign-keys&gt;&lt;key app="EN" db-id="sa0zwzdwavzzeze9w5hx2fwlv0fds9srr2ff" timestamp="1646035052"&gt;9701&lt;/key&gt;&lt;/foreign-keys&gt;&lt;ref-type name="Journal Article"&gt;17&lt;/ref-type&gt;&lt;contributors&gt;&lt;authors&gt;&lt;author&gt;Brito-Morales, Isaac&lt;/author&gt;&lt;author&gt;Schoeman, David S.&lt;/author&gt;&lt;author&gt;Molinos, Jorge García&lt;/author&gt;&lt;author&gt;Burrows, Michael T.&lt;/author&gt;&lt;author&gt;Klein, Carissa J.&lt;/author&gt;&lt;author&gt;Arafeh-Dalmau, Nur&lt;/author&gt;&lt;author&gt;Kaschner, Kristin&lt;/author&gt;&lt;author&gt;Garilao, Cristina&lt;/author&gt;&lt;author&gt;Kesner-Reyes, Kathleen&lt;/author&gt;&lt;author&gt;Richardson, Anthony J.&lt;/author&gt;&lt;/authors&gt;&lt;/contributors&gt;&lt;titles&gt;&lt;title&gt;Climate velocity reveals increasing exposure of deep-ocean biodiversity to future warming&lt;/title&gt;&lt;secondary-title&gt;Nature Climate Change&lt;/secondary-title&gt;&lt;/titles&gt;&lt;periodical&gt;&lt;full-title&gt;Nature Climate Change&lt;/full-title&gt;&lt;/periodical&gt;&lt;pages&gt;576-581&lt;/pages&gt;&lt;volume&gt;10&lt;/volume&gt;&lt;number&gt;6&lt;/number&gt;&lt;dates&gt;&lt;year&gt;2020&lt;/year&gt;&lt;pub-dates&gt;&lt;date&gt;06/2020&lt;/date&gt;&lt;/pub-dates&gt;&lt;/dates&gt;&lt;isbn&gt;1758-678X, 1758-6798&lt;/isbn&gt;&lt;urls&gt;&lt;/urls&gt;&lt;electronic-resource-num&gt;10.1038/s41558-020-0773-5&lt;/electronic-resource-num&gt;&lt;remote-database-name&gt;DOI.org (Crossref)&lt;/remote-database-name&gt;&lt;language&gt;en&lt;/language&gt;&lt;access-date&gt;2022-01-19 16:39:11&lt;/access-date&gt;&lt;/record&gt;&lt;/Cite&gt;&lt;/EndNote&gt;</w:instrText>
        </w:r>
        <w:r w:rsidR="00055F52" w:rsidRPr="00CB7BA6">
          <w:fldChar w:fldCharType="separate"/>
        </w:r>
        <w:r w:rsidR="00055F52" w:rsidRPr="00CB7BA6">
          <w:rPr>
            <w:noProof/>
            <w:vertAlign w:val="superscript"/>
          </w:rPr>
          <w:t>44</w:t>
        </w:r>
        <w:r w:rsidR="00055F52" w:rsidRPr="00CB7BA6">
          <w:fldChar w:fldCharType="end"/>
        </w:r>
      </w:hyperlink>
      <w:r w:rsidR="757D5299" w:rsidRPr="00CB7BA6">
        <w:t xml:space="preserve"> and sentinel systems</w:t>
      </w:r>
      <w:hyperlink w:anchor="_ENREF_45" w:tooltip="Hawkins,  #15234" w:history="1">
        <w:r w:rsidR="00055F52" w:rsidRPr="00CB7BA6">
          <w:fldChar w:fldCharType="begin"/>
        </w:r>
        <w:r w:rsidR="00055F52" w:rsidRPr="00CB7BA6">
          <w:instrText xml:space="preserve"> ADDIN EN.CITE &lt;EndNote&gt;&lt;Cite&gt;&lt;Author&gt;Hawkins&lt;/Author&gt;&lt;RecNum&gt;15234&lt;/RecNum&gt;&lt;DisplayText&gt;&lt;style face="superscript"&gt;45&lt;/style&gt;&lt;/DisplayText&gt;&lt;record&gt;&lt;rec-number&gt;15234&lt;/rec-number&gt;&lt;foreign-keys&gt;&lt;key app="EN" db-id="sa0zwzdwavzzeze9w5hx2fwlv0fds9srr2ff" timestamp="1669186384"&gt;15234&lt;/key&gt;&lt;/foreign-keys&gt;&lt;ref-type name="Journal Article"&gt;17&lt;/ref-type&gt;&lt;contributors&gt;&lt;authors&gt;&lt;author&gt;Hawkins, Stephen J.&lt;/author&gt;&lt;author&gt;Burrows, Michael T.&lt;/author&gt;&lt;author&gt;Mieszkowska, Nova&lt;/author&gt;&lt;/authors&gt;&lt;/contributors&gt;&lt;titles&gt;&lt;title&gt;Shoreline sentinels of global change show the consequences of extreme events&lt;/title&gt;&lt;secondary-title&gt;Global Change Biology&lt;/secondary-title&gt;&lt;/titles&gt;&lt;periodical&gt;&lt;full-title&gt;Global Change Biology&lt;/full-title&gt;&lt;abbr-1&gt;Global Change Biol.&lt;/abbr-1&gt;&lt;/periodical&gt;&lt;volume&gt;n/a&lt;/volume&gt;&lt;number&gt;n/a&lt;/number&gt;&lt;dates&gt;&lt;/dates&gt;&lt;isbn&gt;1354-1013&lt;/isbn&gt;&lt;urls&gt;&lt;related-urls&gt;&lt;url&gt;https://onlinelibrary.wiley.com/doi/abs/10.1111/gcb.16477&lt;/url&gt;&lt;/related-urls&gt;&lt;/urls&gt;&lt;electronic-resource-num&gt;https://doi.org/10.1111/gcb.16477&lt;/electronic-resource-num&gt;&lt;/record&gt;&lt;/Cite&gt;&lt;/EndNote&gt;</w:instrText>
        </w:r>
        <w:r w:rsidR="00055F52" w:rsidRPr="00CB7BA6">
          <w:fldChar w:fldCharType="separate"/>
        </w:r>
        <w:r w:rsidR="00055F52" w:rsidRPr="00CB7BA6">
          <w:rPr>
            <w:noProof/>
            <w:vertAlign w:val="superscript"/>
          </w:rPr>
          <w:t>45</w:t>
        </w:r>
        <w:r w:rsidR="00055F52" w:rsidRPr="00CB7BA6">
          <w:fldChar w:fldCharType="end"/>
        </w:r>
      </w:hyperlink>
      <w:r w:rsidR="757D5299" w:rsidRPr="00CB7BA6">
        <w:t>.</w:t>
      </w:r>
    </w:p>
    <w:p w14:paraId="39AFA7FE" w14:textId="63E3F501" w:rsidR="00890339" w:rsidRPr="00CB7BA6" w:rsidRDefault="00890339" w:rsidP="006123D2"/>
    <w:p w14:paraId="15985FF9" w14:textId="1FD5B285" w:rsidR="007B7713" w:rsidRPr="00CB7BA6" w:rsidRDefault="007B7713" w:rsidP="00BC1454">
      <w:pPr>
        <w:pStyle w:val="MiTitulo1"/>
      </w:pPr>
      <w:r w:rsidRPr="00CB7BA6">
        <w:t>Results</w:t>
      </w:r>
    </w:p>
    <w:p w14:paraId="17A387FD" w14:textId="77777777" w:rsidR="00DB7B92" w:rsidRPr="00CB7BA6" w:rsidRDefault="00DB7B92" w:rsidP="0067415D">
      <w:pPr>
        <w:keepNext/>
      </w:pPr>
    </w:p>
    <w:p w14:paraId="37290DAF" w14:textId="37F0E827" w:rsidR="00CB0ED1" w:rsidRDefault="00331F81" w:rsidP="00CB0ED1">
      <w:r w:rsidRPr="00CB7BA6">
        <w:t>W</w:t>
      </w:r>
      <w:r w:rsidR="00CB0ED1" w:rsidRPr="00CB7BA6">
        <w:t>e compared the rate of temporal change in CTI (CTI</w:t>
      </w:r>
      <w:r w:rsidR="00CB0ED1" w:rsidRPr="00CB7BA6">
        <w:rPr>
          <w:i/>
          <w:iCs/>
          <w:vertAlign w:val="subscript"/>
        </w:rPr>
        <w:t>r</w:t>
      </w:r>
      <w:r w:rsidR="00CB0ED1" w:rsidRPr="00CB7BA6">
        <w:t>) and its underlying ecological processes in biodiversity time series collected over the last four decades among six biological groups (hard-bottom and soft-bottom coastal benthic communities, zooplankton, demersal crustaceans, cephalopods, and fish). Biodiversity time series included three European Seas (NE Atlantic, Mediterranean Sea and Baltic Sea), three habitats (marine benthic or demersal, marine pelagic, and estuarine), and two basin types based on the presence or absence of dispersal barriers to ocean connectivity (non-enclosed sea, i.e., Atlantic Ocean, and semi-enclosed seas).</w:t>
      </w:r>
    </w:p>
    <w:p w14:paraId="34D2DC96" w14:textId="77777777" w:rsidR="00CB0ED1" w:rsidRDefault="00CB0ED1" w:rsidP="00CB0ED1"/>
    <w:p w14:paraId="1A172B8D" w14:textId="4927A354" w:rsidR="007733DA" w:rsidRPr="000755E4" w:rsidRDefault="3FAEE232" w:rsidP="0067415D">
      <w:pPr>
        <w:keepNext/>
      </w:pPr>
      <w:r>
        <w:t>In almost</w:t>
      </w:r>
      <w:bookmarkEnd w:id="10"/>
      <w:r>
        <w:t xml:space="preserve"> all biodiversity sampling sites, sea </w:t>
      </w:r>
      <w:r w:rsidR="003E0A84">
        <w:t xml:space="preserve">surface </w:t>
      </w:r>
      <w:r>
        <w:t xml:space="preserve">temperature </w:t>
      </w:r>
      <w:r w:rsidR="004D3754">
        <w:t>increase</w:t>
      </w:r>
      <w:r>
        <w:t>d from 1980 to 202</w:t>
      </w:r>
      <w:r w:rsidR="00DC4D60">
        <w:t>1</w:t>
      </w:r>
      <w:r w:rsidR="00F218E4">
        <w:t xml:space="preserve"> (</w:t>
      </w:r>
      <w:r w:rsidR="00D06997" w:rsidRPr="00D06997">
        <w:t>Figure 2</w:t>
      </w:r>
      <w:r w:rsidR="00F218E4">
        <w:t>a)</w:t>
      </w:r>
      <w:r w:rsidR="00DC43D7">
        <w:t>. On average,</w:t>
      </w:r>
      <w:r w:rsidR="001E5879">
        <w:t xml:space="preserve"> the</w:t>
      </w:r>
      <w:r w:rsidR="00DC43D7">
        <w:t xml:space="preserve"> </w:t>
      </w:r>
      <w:r w:rsidR="000A1428">
        <w:t xml:space="preserve">warming </w:t>
      </w:r>
      <w:r w:rsidR="001E5879" w:rsidRPr="001E5879">
        <w:t xml:space="preserve">rate of </w:t>
      </w:r>
      <w:r w:rsidR="00C61456">
        <w:t>sea</w:t>
      </w:r>
      <w:r w:rsidR="001E5879" w:rsidRPr="001E5879">
        <w:t xml:space="preserve"> surface</w:t>
      </w:r>
      <w:r w:rsidR="00C61456">
        <w:t xml:space="preserve"> temperature (SST)</w:t>
      </w:r>
      <w:r w:rsidR="001E5879" w:rsidRPr="001E5879">
        <w:t xml:space="preserve"> </w:t>
      </w:r>
      <w:r w:rsidR="00A50FB4">
        <w:t>was</w:t>
      </w:r>
      <w:r>
        <w:t xml:space="preserve"> 0.</w:t>
      </w:r>
      <w:r w:rsidR="00470324">
        <w:t xml:space="preserve">32 </w:t>
      </w:r>
      <w:r>
        <w:t>ºC</w:t>
      </w:r>
      <w:r w:rsidR="007E0A15">
        <w:t xml:space="preserve"> </w:t>
      </w:r>
      <w:r>
        <w:t>decade</w:t>
      </w:r>
      <w:r w:rsidRPr="3FAEE232">
        <w:rPr>
          <w:vertAlign w:val="superscript"/>
        </w:rPr>
        <w:t>-1</w:t>
      </w:r>
      <w:r>
        <w:t xml:space="preserve"> </w:t>
      </w:r>
      <w:r w:rsidR="00A50FB4">
        <w:t>(</w:t>
      </w:r>
      <w:r w:rsidR="00CA6C49">
        <w:t>t=</w:t>
      </w:r>
      <w:r w:rsidR="00CA6C49" w:rsidRPr="00FF10E5">
        <w:t>28.24</w:t>
      </w:r>
      <w:r w:rsidR="00CA6C49">
        <w:t xml:space="preserve">, n=1730, </w:t>
      </w:r>
      <w:r>
        <w:t>p&lt;0.0001)</w:t>
      </w:r>
      <w:r w:rsidR="00A50FB4">
        <w:t xml:space="preserve"> </w:t>
      </w:r>
      <w:r w:rsidR="001A2D94">
        <w:t>(</w:t>
      </w:r>
      <w:r w:rsidR="00D06997" w:rsidRPr="00D06997">
        <w:t>Figure 2</w:t>
      </w:r>
      <w:r w:rsidR="001A2D94">
        <w:t xml:space="preserve">c) </w:t>
      </w:r>
      <w:r w:rsidR="00A50FB4">
        <w:t>and</w:t>
      </w:r>
      <w:r w:rsidR="00351F5C">
        <w:t xml:space="preserve"> the</w:t>
      </w:r>
      <w:r>
        <w:t xml:space="preserve"> </w:t>
      </w:r>
      <w:r w:rsidR="00A50FB4">
        <w:t xml:space="preserve">change of </w:t>
      </w:r>
      <w:r w:rsidR="001E5879">
        <w:t xml:space="preserve">sea temperature </w:t>
      </w:r>
      <w:r w:rsidR="00C61456">
        <w:t xml:space="preserve">from surface </w:t>
      </w:r>
      <w:r w:rsidR="001E5879" w:rsidRPr="001E5879">
        <w:t xml:space="preserve">down to 100 m </w:t>
      </w:r>
      <w:r w:rsidR="001E5879">
        <w:t>(</w:t>
      </w:r>
      <w:r>
        <w:t>ST</w:t>
      </w:r>
      <w:r w:rsidRPr="3FAEE232">
        <w:rPr>
          <w:vertAlign w:val="subscript"/>
        </w:rPr>
        <w:t>100m</w:t>
      </w:r>
      <w:r w:rsidR="001E5879">
        <w:t xml:space="preserve">) </w:t>
      </w:r>
      <w:r w:rsidR="00A50FB4">
        <w:t>was</w:t>
      </w:r>
      <w:r>
        <w:t xml:space="preserve"> 0.1</w:t>
      </w:r>
      <w:r w:rsidR="00AC2471">
        <w:t>5</w:t>
      </w:r>
      <w:r>
        <w:t xml:space="preserve"> ºC</w:t>
      </w:r>
      <w:r w:rsidR="007E0A15">
        <w:t xml:space="preserve"> </w:t>
      </w:r>
      <w:r>
        <w:t>decade</w:t>
      </w:r>
      <w:r w:rsidR="002323B6">
        <w:rPr>
          <w:vertAlign w:val="superscript"/>
        </w:rPr>
        <w:noBreakHyphen/>
      </w:r>
      <w:r w:rsidRPr="3FAEE232">
        <w:rPr>
          <w:vertAlign w:val="superscript"/>
        </w:rPr>
        <w:t>1</w:t>
      </w:r>
      <w:r>
        <w:t xml:space="preserve"> </w:t>
      </w:r>
      <w:r w:rsidR="00A50FB4">
        <w:t>(</w:t>
      </w:r>
      <w:r w:rsidR="00FF10E5">
        <w:t>t=</w:t>
      </w:r>
      <w:r w:rsidR="00FF10E5" w:rsidRPr="00FF10E5">
        <w:t>9.70</w:t>
      </w:r>
      <w:r w:rsidR="00FF10E5">
        <w:t>, n=1720</w:t>
      </w:r>
      <w:r w:rsidR="00CA6C49">
        <w:t>,</w:t>
      </w:r>
      <w:r w:rsidR="00CA6C49" w:rsidRPr="00CA6C49">
        <w:t xml:space="preserve"> </w:t>
      </w:r>
      <w:r w:rsidR="00CA6C49">
        <w:t>p&lt;0.0001</w:t>
      </w:r>
      <w:r>
        <w:t>). CTI</w:t>
      </w:r>
      <w:r w:rsidR="00E12F09" w:rsidRPr="000A1428">
        <w:rPr>
          <w:i/>
          <w:iCs/>
          <w:vertAlign w:val="subscript"/>
        </w:rPr>
        <w:t>r</w:t>
      </w:r>
      <w:r w:rsidRPr="000A1428">
        <w:rPr>
          <w:i/>
          <w:iCs/>
          <w:vertAlign w:val="subscript"/>
        </w:rPr>
        <w:t xml:space="preserve"> </w:t>
      </w:r>
      <w:r>
        <w:t xml:space="preserve">trends mirrored </w:t>
      </w:r>
      <w:r w:rsidR="007E0A15">
        <w:t xml:space="preserve">those in </w:t>
      </w:r>
      <w:r>
        <w:t xml:space="preserve">ocean warming </w:t>
      </w:r>
      <w:r w:rsidRPr="00C84B48">
        <w:t xml:space="preserve">with an increase over time </w:t>
      </w:r>
      <w:r w:rsidR="007E0A15">
        <w:t>at</w:t>
      </w:r>
      <w:r w:rsidRPr="00C84B48">
        <w:t xml:space="preserve"> </w:t>
      </w:r>
      <w:r w:rsidRPr="00C84B48">
        <w:lastRenderedPageBreak/>
        <w:t>most sites (</w:t>
      </w:r>
      <w:r w:rsidR="00F83B2C">
        <w:t>8</w:t>
      </w:r>
      <w:r w:rsidR="00A36D89">
        <w:t>0</w:t>
      </w:r>
      <w:r w:rsidR="00A50FB4" w:rsidRPr="00C84B48">
        <w:t>.</w:t>
      </w:r>
      <w:r w:rsidR="00A36D89">
        <w:t>0</w:t>
      </w:r>
      <w:r w:rsidRPr="00C84B48">
        <w:t>%</w:t>
      </w:r>
      <w:r w:rsidR="00B72192" w:rsidRPr="00C84B48">
        <w:t xml:space="preserve"> </w:t>
      </w:r>
      <w:r w:rsidR="001B6534">
        <w:t xml:space="preserve">of sites were </w:t>
      </w:r>
      <w:r w:rsidR="00A50FB4" w:rsidRPr="00C84B48">
        <w:t xml:space="preserve">positive, </w:t>
      </w:r>
      <w:r w:rsidR="001B6534">
        <w:t xml:space="preserve">and </w:t>
      </w:r>
      <w:r w:rsidR="003824DA">
        <w:t>47</w:t>
      </w:r>
      <w:r w:rsidR="00A50FB4" w:rsidRPr="00C84B48">
        <w:t>.</w:t>
      </w:r>
      <w:r w:rsidR="003824DA">
        <w:t>7</w:t>
      </w:r>
      <w:r w:rsidR="00A50FB4" w:rsidRPr="00C84B48">
        <w:t xml:space="preserve">% </w:t>
      </w:r>
      <w:r w:rsidR="001B6534">
        <w:t xml:space="preserve">were </w:t>
      </w:r>
      <w:r w:rsidR="00B72192" w:rsidRPr="00C84B48">
        <w:t>significantly positive</w:t>
      </w:r>
      <w:r w:rsidRPr="00C84B48">
        <w:t>)</w:t>
      </w:r>
      <w:r w:rsidR="008516E6">
        <w:t xml:space="preserve"> (</w:t>
      </w:r>
      <w:r w:rsidR="00D06997" w:rsidRPr="00D06997">
        <w:t>Figure 2</w:t>
      </w:r>
      <w:r w:rsidR="008516E6">
        <w:t>b</w:t>
      </w:r>
      <w:r w:rsidR="00616D9B">
        <w:t xml:space="preserve">; </w:t>
      </w:r>
      <w:r w:rsidR="00616D9B" w:rsidRPr="001C233C">
        <w:t xml:space="preserve">Supplementary Figure 1, </w:t>
      </w:r>
      <w:r w:rsidR="00616D9B" w:rsidRPr="00E43DAF">
        <w:t xml:space="preserve">Supplementary </w:t>
      </w:r>
      <w:r w:rsidR="007E44EB" w:rsidRPr="00E43DAF">
        <w:t>D</w:t>
      </w:r>
      <w:r w:rsidR="007E44EB">
        <w:t>ata</w:t>
      </w:r>
      <w:r w:rsidR="00403AE4">
        <w:t xml:space="preserve"> 1</w:t>
      </w:r>
      <w:r w:rsidR="008516E6">
        <w:t>)</w:t>
      </w:r>
      <w:r>
        <w:t>. On average, the CTI also increased with time</w:t>
      </w:r>
      <w:r w:rsidR="00036D1C">
        <w:t xml:space="preserve"> </w:t>
      </w:r>
      <w:r>
        <w:t>(</w:t>
      </w:r>
      <w:r w:rsidR="00D06997" w:rsidRPr="00D06997">
        <w:t>Figure 2</w:t>
      </w:r>
      <w:r w:rsidR="00616D9B">
        <w:t>c</w:t>
      </w:r>
      <w:r w:rsidRPr="001C233C">
        <w:t>)</w:t>
      </w:r>
      <w:r w:rsidR="00460F06">
        <w:t xml:space="preserve"> at a rate of</w:t>
      </w:r>
      <w:r w:rsidR="00036D1C" w:rsidRPr="001C233C">
        <w:t xml:space="preserve"> </w:t>
      </w:r>
      <w:r w:rsidR="002F0D9B" w:rsidRPr="001C233C">
        <w:t>0.</w:t>
      </w:r>
      <w:r w:rsidR="00C74BD4" w:rsidRPr="00036D1C">
        <w:t>2</w:t>
      </w:r>
      <w:r w:rsidR="00C74BD4">
        <w:t>3</w:t>
      </w:r>
      <w:r w:rsidR="00C74BD4">
        <w:rPr>
          <w:i/>
          <w:iCs/>
        </w:rPr>
        <w:t xml:space="preserve"> </w:t>
      </w:r>
      <w:r w:rsidR="002F0D9B">
        <w:t>ºC</w:t>
      </w:r>
      <w:r w:rsidR="007E0A15">
        <w:t xml:space="preserve"> </w:t>
      </w:r>
      <w:r w:rsidR="002F0D9B">
        <w:t>decade</w:t>
      </w:r>
      <w:r w:rsidR="002F0D9B" w:rsidRPr="3FAEE232">
        <w:rPr>
          <w:vertAlign w:val="superscript"/>
        </w:rPr>
        <w:t>-1</w:t>
      </w:r>
      <w:r w:rsidR="002F0D9B">
        <w:t xml:space="preserve"> (</w:t>
      </w:r>
      <w:r w:rsidR="00E43DAF">
        <w:t>t=</w:t>
      </w:r>
      <w:r w:rsidR="00E43DAF" w:rsidRPr="00E43DAF">
        <w:t>14.69</w:t>
      </w:r>
      <w:r w:rsidR="00E43DAF">
        <w:t xml:space="preserve">, n=1730, </w:t>
      </w:r>
      <w:r w:rsidR="002F0D9B">
        <w:t>p&lt;0.0001</w:t>
      </w:r>
      <w:r w:rsidR="00A06BF4">
        <w:t>,</w:t>
      </w:r>
      <w:r w:rsidR="002F0D9B">
        <w:t xml:space="preserve"> </w:t>
      </w:r>
      <w:r w:rsidR="00036D1C" w:rsidRPr="00036D1C">
        <w:t xml:space="preserve">using </w:t>
      </w:r>
      <w:r w:rsidR="002F0D9B">
        <w:t xml:space="preserve">a </w:t>
      </w:r>
      <w:r w:rsidR="00036D1C" w:rsidRPr="00036D1C">
        <w:t>linear mixed model</w:t>
      </w:r>
      <w:r w:rsidR="005844FB">
        <w:t>)</w:t>
      </w:r>
      <w:r w:rsidR="005F6C0D">
        <w:t xml:space="preserve"> (</w:t>
      </w:r>
      <w:r w:rsidR="00D06997" w:rsidRPr="00D06997">
        <w:t>Figure 2</w:t>
      </w:r>
      <w:r w:rsidR="005F6C0D">
        <w:t>c)</w:t>
      </w:r>
      <w:r>
        <w:t xml:space="preserve">. The </w:t>
      </w:r>
      <w:r w:rsidR="00074AED">
        <w:t xml:space="preserve">relation </w:t>
      </w:r>
      <w:r>
        <w:t>between CTI</w:t>
      </w:r>
      <w:r w:rsidRPr="3FAEE232">
        <w:rPr>
          <w:i/>
          <w:iCs/>
          <w:vertAlign w:val="subscript"/>
        </w:rPr>
        <w:t>r</w:t>
      </w:r>
      <w:r>
        <w:t xml:space="preserve"> and sea temperature change</w:t>
      </w:r>
      <w:r w:rsidR="00C572D2">
        <w:t xml:space="preserve"> across sites</w:t>
      </w:r>
      <w:r>
        <w:t xml:space="preserve"> was positive and significant </w:t>
      </w:r>
      <w:r w:rsidR="009E0F90">
        <w:t xml:space="preserve">on average </w:t>
      </w:r>
      <w:r>
        <w:t>for both SST (</w:t>
      </w:r>
      <w:r w:rsidR="00E43DAF">
        <w:t>t=</w:t>
      </w:r>
      <w:r w:rsidR="00E43DAF" w:rsidRPr="00E43DAF">
        <w:t>7.47</w:t>
      </w:r>
      <w:r w:rsidR="00E43DAF">
        <w:t xml:space="preserve">, n=1730, </w:t>
      </w:r>
      <w:r>
        <w:t>p</w:t>
      </w:r>
      <w:r w:rsidR="00235D59">
        <w:t>&lt;</w:t>
      </w:r>
      <w:r w:rsidR="00F85C57" w:rsidRPr="00F85C57">
        <w:t>0.</w:t>
      </w:r>
      <w:r w:rsidR="00235D59" w:rsidRPr="00F85C57">
        <w:t>00</w:t>
      </w:r>
      <w:r w:rsidR="00235D59">
        <w:t>01</w:t>
      </w:r>
      <w:r>
        <w:t>) and ST</w:t>
      </w:r>
      <w:r w:rsidRPr="3FAEE232">
        <w:rPr>
          <w:vertAlign w:val="subscript"/>
        </w:rPr>
        <w:t>100m</w:t>
      </w:r>
      <w:r>
        <w:t xml:space="preserve"> (</w:t>
      </w:r>
      <w:r w:rsidR="00E43DAF">
        <w:t>t=</w:t>
      </w:r>
      <w:r w:rsidR="00E43DAF" w:rsidRPr="00E43DAF">
        <w:t>4.33</w:t>
      </w:r>
      <w:r w:rsidR="00E43DAF">
        <w:t xml:space="preserve">, n=1720, </w:t>
      </w:r>
      <w:r>
        <w:t>p</w:t>
      </w:r>
      <w:r w:rsidR="00235D59">
        <w:t>&lt;</w:t>
      </w:r>
      <w:r w:rsidR="00F85C57" w:rsidRPr="00F85C57">
        <w:t>0.</w:t>
      </w:r>
      <w:r w:rsidR="00235D59" w:rsidRPr="00F85C57">
        <w:t>00</w:t>
      </w:r>
      <w:r w:rsidR="00235D59">
        <w:t>01</w:t>
      </w:r>
      <w:r>
        <w:t xml:space="preserve">), indicating that changes in marine communities can be associated </w:t>
      </w:r>
      <w:r w:rsidR="004D3754">
        <w:t>with</w:t>
      </w:r>
      <w:r>
        <w:t xml:space="preserve"> </w:t>
      </w:r>
      <w:r w:rsidR="0073754C">
        <w:t xml:space="preserve">ocean </w:t>
      </w:r>
      <w:r>
        <w:t>warming.</w:t>
      </w:r>
    </w:p>
    <w:p w14:paraId="69EA6E02" w14:textId="5B76B179" w:rsidR="00DB7146" w:rsidRDefault="002619B7" w:rsidP="00EC6E55">
      <w:pPr>
        <w:keepNext/>
      </w:pPr>
      <w:r w:rsidRPr="002619B7">
        <w:t xml:space="preserve"> </w:t>
      </w:r>
    </w:p>
    <w:p w14:paraId="5F757A8C" w14:textId="219C33B2" w:rsidR="00C77B7B" w:rsidRPr="000755E4" w:rsidRDefault="00890E3F" w:rsidP="006123D2">
      <w:r w:rsidRPr="001C233C">
        <w:t>We compared</w:t>
      </w:r>
      <w:r w:rsidR="00DB7B92" w:rsidRPr="001C233C">
        <w:t xml:space="preserve"> CTI</w:t>
      </w:r>
      <w:r w:rsidR="00E370C9" w:rsidRPr="001C233C">
        <w:rPr>
          <w:i/>
          <w:iCs/>
          <w:vertAlign w:val="subscript"/>
        </w:rPr>
        <w:t>r</w:t>
      </w:r>
      <w:r w:rsidR="00DB7B92" w:rsidRPr="001C233C">
        <w:t xml:space="preserve"> of </w:t>
      </w:r>
      <w:r w:rsidR="001A5C19" w:rsidRPr="001C233C">
        <w:t>marine</w:t>
      </w:r>
      <w:r w:rsidR="00DB7B92" w:rsidRPr="001C233C">
        <w:t xml:space="preserve"> communities across </w:t>
      </w:r>
      <w:r w:rsidR="0073754C">
        <w:t xml:space="preserve">several </w:t>
      </w:r>
      <w:r w:rsidR="00552190" w:rsidRPr="001C233C">
        <w:t>factors (</w:t>
      </w:r>
      <w:r w:rsidR="00937226" w:rsidRPr="001C233C">
        <w:t>biologica</w:t>
      </w:r>
      <w:r w:rsidR="00F77B9A" w:rsidRPr="001C233C">
        <w:t>l group</w:t>
      </w:r>
      <w:r w:rsidR="007A289D" w:rsidRPr="001C233C">
        <w:t xml:space="preserve">, habitat, </w:t>
      </w:r>
      <w:r w:rsidR="00070E78" w:rsidRPr="001C233C">
        <w:t>region</w:t>
      </w:r>
      <w:r w:rsidR="007A289D" w:rsidRPr="001C233C">
        <w:t>, and basin type</w:t>
      </w:r>
      <w:r w:rsidR="00C164A3" w:rsidRPr="001C233C">
        <w:t xml:space="preserve">) </w:t>
      </w:r>
      <w:r w:rsidR="00D17BE8" w:rsidRPr="001C233C">
        <w:t>(</w:t>
      </w:r>
      <w:r w:rsidR="001C233C" w:rsidRPr="001C233C">
        <w:t xml:space="preserve">Supplementary </w:t>
      </w:r>
      <w:r w:rsidR="00D17BE8" w:rsidRPr="001C233C">
        <w:t xml:space="preserve">Figure </w:t>
      </w:r>
      <w:r w:rsidR="002E7C71" w:rsidRPr="001C233C">
        <w:t>2</w:t>
      </w:r>
      <w:r w:rsidR="00D17BE8" w:rsidRPr="001C233C">
        <w:t>)</w:t>
      </w:r>
      <w:r w:rsidR="00552190" w:rsidRPr="001C233C">
        <w:t>.</w:t>
      </w:r>
      <w:r w:rsidR="00B86C60" w:rsidRPr="001C233C">
        <w:t xml:space="preserve"> </w:t>
      </w:r>
      <w:r w:rsidR="00A70D78" w:rsidRPr="001C233C">
        <w:t xml:space="preserve">By </w:t>
      </w:r>
      <w:r w:rsidR="00926854" w:rsidRPr="001C233C">
        <w:t>biological group</w:t>
      </w:r>
      <w:r w:rsidR="00A70D78" w:rsidRPr="001C233C">
        <w:t>, CTI</w:t>
      </w:r>
      <w:r w:rsidR="00B84FD4" w:rsidRPr="000A1428">
        <w:rPr>
          <w:i/>
          <w:iCs/>
          <w:vertAlign w:val="subscript"/>
        </w:rPr>
        <w:t>r</w:t>
      </w:r>
      <w:r w:rsidR="00A70D78" w:rsidRPr="001C233C">
        <w:t xml:space="preserve"> trends were </w:t>
      </w:r>
      <w:r w:rsidR="0017462A" w:rsidRPr="001C233C">
        <w:t xml:space="preserve">significantly </w:t>
      </w:r>
      <w:r w:rsidR="006809F5" w:rsidRPr="001C233C">
        <w:t xml:space="preserve">positive </w:t>
      </w:r>
      <w:r w:rsidR="00A70D78" w:rsidRPr="001C233C">
        <w:t xml:space="preserve">for </w:t>
      </w:r>
      <w:r w:rsidR="00EA5355">
        <w:t xml:space="preserve">coastal </w:t>
      </w:r>
      <w:r w:rsidR="008E1E51" w:rsidRPr="001C233C">
        <w:t>soft</w:t>
      </w:r>
      <w:r w:rsidR="00D85F48" w:rsidRPr="001C233C">
        <w:t>-</w:t>
      </w:r>
      <w:r w:rsidR="00E9659C" w:rsidRPr="001C233C">
        <w:t>bottom</w:t>
      </w:r>
      <w:r w:rsidR="00A70D78" w:rsidRPr="001C233C">
        <w:t xml:space="preserve"> benth</w:t>
      </w:r>
      <w:r w:rsidR="0001787C" w:rsidRPr="001C233C">
        <w:t>os</w:t>
      </w:r>
      <w:r w:rsidR="00C8567D" w:rsidRPr="001C233C">
        <w:t>,</w:t>
      </w:r>
      <w:r w:rsidR="00A70D78" w:rsidRPr="001C233C">
        <w:t xml:space="preserve"> fish</w:t>
      </w:r>
      <w:r w:rsidR="0017462A" w:rsidRPr="001C233C">
        <w:t>,</w:t>
      </w:r>
      <w:r w:rsidR="00C8567D" w:rsidRPr="001C233C">
        <w:t xml:space="preserve"> </w:t>
      </w:r>
      <w:r w:rsidR="0017462A" w:rsidRPr="001C233C">
        <w:t xml:space="preserve">and zooplankton </w:t>
      </w:r>
      <w:r w:rsidR="00A70D78" w:rsidRPr="001C233C">
        <w:t>communities</w:t>
      </w:r>
      <w:r w:rsidR="0017462A" w:rsidRPr="001C233C">
        <w:t xml:space="preserve">, with no significant change for </w:t>
      </w:r>
      <w:r w:rsidR="009E2208">
        <w:t>demersal crustaceans</w:t>
      </w:r>
      <w:r w:rsidR="009E2208" w:rsidRPr="001C233C">
        <w:t xml:space="preserve"> </w:t>
      </w:r>
      <w:r w:rsidR="0017462A" w:rsidRPr="001C233C">
        <w:t xml:space="preserve">and </w:t>
      </w:r>
      <w:r w:rsidR="009E2208">
        <w:t>cephalopods</w:t>
      </w:r>
      <w:r w:rsidR="009E2208" w:rsidRPr="001C233C">
        <w:t xml:space="preserve"> </w:t>
      </w:r>
      <w:r w:rsidR="00A70D78" w:rsidRPr="001C233C">
        <w:t>(</w:t>
      </w:r>
      <w:r w:rsidR="00D06997" w:rsidRPr="00D06997">
        <w:t>Figure 3</w:t>
      </w:r>
      <w:r w:rsidR="00004ED1" w:rsidRPr="001C233C">
        <w:t>a</w:t>
      </w:r>
      <w:r w:rsidR="00A70D78" w:rsidRPr="001C233C">
        <w:t>) (</w:t>
      </w:r>
      <w:r w:rsidR="00B67E2E">
        <w:fldChar w:fldCharType="begin"/>
      </w:r>
      <w:r w:rsidR="00B67E2E">
        <w:instrText xml:space="preserve"> REF _Ref157439013 \h </w:instrText>
      </w:r>
      <w:r w:rsidR="00B67E2E">
        <w:fldChar w:fldCharType="separate"/>
      </w:r>
      <w:r w:rsidR="000A0A2F" w:rsidRPr="005A6D3A">
        <w:t xml:space="preserve">Table </w:t>
      </w:r>
      <w:r w:rsidR="000A0A2F">
        <w:rPr>
          <w:noProof/>
        </w:rPr>
        <w:t>1</w:t>
      </w:r>
      <w:r w:rsidR="00B67E2E">
        <w:fldChar w:fldCharType="end"/>
      </w:r>
      <w:r w:rsidR="00C20DB7">
        <w:t>).</w:t>
      </w:r>
      <w:r w:rsidR="0098326A" w:rsidRPr="001C233C">
        <w:t xml:space="preserve"> </w:t>
      </w:r>
      <w:r w:rsidR="00C77B7B" w:rsidRPr="001C233C">
        <w:t>By habitat</w:t>
      </w:r>
      <w:r w:rsidR="00D563A1" w:rsidRPr="001C233C">
        <w:t xml:space="preserve"> type</w:t>
      </w:r>
      <w:r w:rsidR="00C77B7B" w:rsidRPr="001C233C">
        <w:t xml:space="preserve">, CTI trends were </w:t>
      </w:r>
      <w:r w:rsidR="00D53A15" w:rsidRPr="001C233C">
        <w:t>significantly positive</w:t>
      </w:r>
      <w:r w:rsidR="00C77B7B" w:rsidRPr="001C233C">
        <w:t xml:space="preserve"> </w:t>
      </w:r>
      <w:r w:rsidR="00D53A15" w:rsidRPr="001C233C">
        <w:t>in</w:t>
      </w:r>
      <w:r w:rsidR="001C4E4E" w:rsidRPr="001C233C">
        <w:t xml:space="preserve"> </w:t>
      </w:r>
      <w:r w:rsidR="00535606">
        <w:t>all habitat types</w:t>
      </w:r>
      <w:r w:rsidR="008E1804" w:rsidRPr="001C233C">
        <w:t xml:space="preserve"> (</w:t>
      </w:r>
      <w:r w:rsidR="00D06997" w:rsidRPr="00D06997">
        <w:t>Figure 3</w:t>
      </w:r>
      <w:r w:rsidR="00004ED1" w:rsidRPr="001C233C">
        <w:t>b</w:t>
      </w:r>
      <w:r w:rsidR="000C2E41" w:rsidRPr="001C233C">
        <w:t xml:space="preserve">; </w:t>
      </w:r>
      <w:r w:rsidR="00B67E2E">
        <w:fldChar w:fldCharType="begin"/>
      </w:r>
      <w:r w:rsidR="00B67E2E">
        <w:instrText xml:space="preserve"> REF _Ref157439013 \h </w:instrText>
      </w:r>
      <w:r w:rsidR="00B67E2E">
        <w:fldChar w:fldCharType="separate"/>
      </w:r>
      <w:r w:rsidR="000A0A2F" w:rsidRPr="005A6D3A">
        <w:t xml:space="preserve">Table </w:t>
      </w:r>
      <w:r w:rsidR="000A0A2F">
        <w:rPr>
          <w:noProof/>
        </w:rPr>
        <w:t>1</w:t>
      </w:r>
      <w:r w:rsidR="00B67E2E">
        <w:fldChar w:fldCharType="end"/>
      </w:r>
      <w:r w:rsidR="008E1804" w:rsidRPr="001C233C">
        <w:t>)</w:t>
      </w:r>
      <w:r w:rsidR="00751F1D" w:rsidRPr="001C233C">
        <w:t>.</w:t>
      </w:r>
      <w:r w:rsidR="0098326A" w:rsidRPr="001C233C">
        <w:t xml:space="preserve"> </w:t>
      </w:r>
      <w:r w:rsidR="00D53A15" w:rsidRPr="001C233C">
        <w:t xml:space="preserve">Estuaries showed the highest </w:t>
      </w:r>
      <w:r w:rsidR="0073754C" w:rsidRPr="001C233C">
        <w:t>CTI</w:t>
      </w:r>
      <w:r w:rsidR="0073754C" w:rsidRPr="001C233C">
        <w:rPr>
          <w:i/>
          <w:iCs/>
          <w:vertAlign w:val="subscript"/>
        </w:rPr>
        <w:t>r</w:t>
      </w:r>
      <w:r w:rsidR="0073754C" w:rsidRPr="001C233C">
        <w:t xml:space="preserve"> </w:t>
      </w:r>
      <w:r w:rsidR="00D53A15" w:rsidRPr="001C233C">
        <w:t>value</w:t>
      </w:r>
      <w:r w:rsidR="00B302DA" w:rsidRPr="001C233C">
        <w:t xml:space="preserve">. </w:t>
      </w:r>
      <w:r w:rsidR="009B067A" w:rsidRPr="001C233C">
        <w:t>CTI</w:t>
      </w:r>
      <w:r w:rsidR="009B067A" w:rsidRPr="001C233C">
        <w:rPr>
          <w:i/>
          <w:iCs/>
          <w:vertAlign w:val="subscript"/>
        </w:rPr>
        <w:t>r</w:t>
      </w:r>
      <w:r w:rsidR="009B067A" w:rsidRPr="001C233C">
        <w:t xml:space="preserve"> was significantly positive </w:t>
      </w:r>
      <w:r w:rsidR="00B302DA" w:rsidRPr="001C233C">
        <w:t xml:space="preserve">in </w:t>
      </w:r>
      <w:r w:rsidR="006F05E9" w:rsidRPr="001C233C">
        <w:t xml:space="preserve">the </w:t>
      </w:r>
      <w:r w:rsidR="00DB7B92" w:rsidRPr="001C233C">
        <w:t>NE Atlantic</w:t>
      </w:r>
      <w:r w:rsidR="00881BE4">
        <w:t xml:space="preserve"> and Baltic, </w:t>
      </w:r>
      <w:r w:rsidR="00514FE2">
        <w:t>but not</w:t>
      </w:r>
      <w:r w:rsidR="000A1428">
        <w:t xml:space="preserve"> significant </w:t>
      </w:r>
      <w:r w:rsidR="000C2404">
        <w:t>in the</w:t>
      </w:r>
      <w:r w:rsidR="000C2404" w:rsidRPr="001C233C">
        <w:t xml:space="preserve"> </w:t>
      </w:r>
      <w:r w:rsidR="008E1804" w:rsidRPr="001C233C">
        <w:t>Mediterranean</w:t>
      </w:r>
      <w:r w:rsidR="00AC2471" w:rsidRPr="001C233C">
        <w:t xml:space="preserve"> Sea</w:t>
      </w:r>
      <w:r w:rsidR="009B067A" w:rsidRPr="001C233C">
        <w:t xml:space="preserve"> </w:t>
      </w:r>
      <w:r w:rsidR="008E1804" w:rsidRPr="001C233C">
        <w:t>(</w:t>
      </w:r>
      <w:r w:rsidR="00D06997" w:rsidRPr="00D06997">
        <w:t>Figure 3</w:t>
      </w:r>
      <w:r w:rsidR="00004ED1" w:rsidRPr="001C233C">
        <w:t xml:space="preserve">c; </w:t>
      </w:r>
      <w:r w:rsidR="00B67E2E">
        <w:fldChar w:fldCharType="begin"/>
      </w:r>
      <w:r w:rsidR="00B67E2E">
        <w:instrText xml:space="preserve"> REF _Ref157439013 \h </w:instrText>
      </w:r>
      <w:r w:rsidR="00B67E2E">
        <w:fldChar w:fldCharType="separate"/>
      </w:r>
      <w:r w:rsidR="000A0A2F" w:rsidRPr="005A6D3A">
        <w:t xml:space="preserve">Table </w:t>
      </w:r>
      <w:r w:rsidR="000A0A2F">
        <w:rPr>
          <w:noProof/>
        </w:rPr>
        <w:t>1</w:t>
      </w:r>
      <w:r w:rsidR="00B67E2E">
        <w:fldChar w:fldCharType="end"/>
      </w:r>
      <w:r w:rsidR="008E1804" w:rsidRPr="001C233C">
        <w:t>)</w:t>
      </w:r>
      <w:r w:rsidR="00DB7B92" w:rsidRPr="001C233C">
        <w:t xml:space="preserve">. </w:t>
      </w:r>
      <w:r w:rsidR="009B067A" w:rsidRPr="001C233C">
        <w:t xml:space="preserve">The </w:t>
      </w:r>
      <w:r w:rsidR="00C63FB9" w:rsidRPr="001C233C">
        <w:t xml:space="preserve">mean </w:t>
      </w:r>
      <w:r w:rsidR="00A23EF2" w:rsidRPr="001C233C">
        <w:t>CTI</w:t>
      </w:r>
      <w:r w:rsidR="00A23EF2" w:rsidRPr="001C233C">
        <w:rPr>
          <w:i/>
          <w:iCs/>
          <w:vertAlign w:val="subscript"/>
        </w:rPr>
        <w:t>r</w:t>
      </w:r>
      <w:r w:rsidR="009B067A" w:rsidRPr="001C233C">
        <w:t xml:space="preserve"> was also </w:t>
      </w:r>
      <w:r w:rsidR="00CC4820" w:rsidRPr="001C233C">
        <w:t xml:space="preserve">significant in both </w:t>
      </w:r>
      <w:r w:rsidR="009B067A" w:rsidRPr="001C233C">
        <w:t>categories of basins (connectivity)</w:t>
      </w:r>
      <w:r w:rsidR="00CC4820" w:rsidRPr="001C233C">
        <w:t>, with slightly</w:t>
      </w:r>
      <w:r w:rsidR="00CC4820">
        <w:t xml:space="preserve"> </w:t>
      </w:r>
      <w:r w:rsidR="00C63FB9" w:rsidRPr="000755E4">
        <w:t>highe</w:t>
      </w:r>
      <w:r w:rsidR="008124E9">
        <w:t>r</w:t>
      </w:r>
      <w:r w:rsidR="00C63FB9" w:rsidRPr="000755E4">
        <w:t xml:space="preserve"> </w:t>
      </w:r>
      <w:r w:rsidR="009B067A">
        <w:t xml:space="preserve">values </w:t>
      </w:r>
      <w:r w:rsidR="00C63FB9" w:rsidRPr="000755E4">
        <w:t xml:space="preserve">in </w:t>
      </w:r>
      <w:r w:rsidR="00A23EF2">
        <w:t>non-enclosed seas</w:t>
      </w:r>
      <w:r w:rsidR="00606962" w:rsidRPr="000755E4">
        <w:t xml:space="preserve"> </w:t>
      </w:r>
      <w:r w:rsidR="009B067A">
        <w:t>compared to</w:t>
      </w:r>
      <w:r w:rsidR="00C63FB9" w:rsidRPr="000755E4">
        <w:t xml:space="preserve"> semi-enclosed seas</w:t>
      </w:r>
      <w:r w:rsidR="0092481D" w:rsidRPr="000755E4">
        <w:t xml:space="preserve"> (including estuarine types)</w:t>
      </w:r>
      <w:r w:rsidR="00494DA7" w:rsidRPr="000755E4">
        <w:t xml:space="preserve"> </w:t>
      </w:r>
      <w:r w:rsidR="008E1804" w:rsidRPr="000755E4">
        <w:t>(</w:t>
      </w:r>
      <w:r w:rsidR="00D06997" w:rsidRPr="00D06997">
        <w:t>Figure 3</w:t>
      </w:r>
      <w:r w:rsidR="00004ED1">
        <w:t xml:space="preserve">d; </w:t>
      </w:r>
      <w:r w:rsidR="00B67E2E">
        <w:fldChar w:fldCharType="begin"/>
      </w:r>
      <w:r w:rsidR="00B67E2E">
        <w:instrText xml:space="preserve"> REF _Ref157439013 \h </w:instrText>
      </w:r>
      <w:r w:rsidR="00B67E2E">
        <w:fldChar w:fldCharType="separate"/>
      </w:r>
      <w:r w:rsidR="000A0A2F" w:rsidRPr="005A6D3A">
        <w:t xml:space="preserve">Table </w:t>
      </w:r>
      <w:r w:rsidR="000A0A2F">
        <w:rPr>
          <w:noProof/>
        </w:rPr>
        <w:t>1</w:t>
      </w:r>
      <w:r w:rsidR="00B67E2E">
        <w:fldChar w:fldCharType="end"/>
      </w:r>
      <w:r w:rsidR="008E1804" w:rsidRPr="000755E4">
        <w:t>)</w:t>
      </w:r>
      <w:r w:rsidR="0092481D" w:rsidRPr="000755E4">
        <w:t>.</w:t>
      </w:r>
      <w:r w:rsidR="004D28E3">
        <w:t xml:space="preserve"> The selection of </w:t>
      </w:r>
      <w:r w:rsidR="00DE19F4">
        <w:t xml:space="preserve">factors identified </w:t>
      </w:r>
      <w:r w:rsidR="008672CD">
        <w:t>the region and habitat</w:t>
      </w:r>
      <w:r w:rsidR="006D2F39">
        <w:t xml:space="preserve"> </w:t>
      </w:r>
      <w:r w:rsidR="008672CD">
        <w:t>as the best model</w:t>
      </w:r>
      <w:r w:rsidR="00E25432">
        <w:t xml:space="preserve"> (AICc = </w:t>
      </w:r>
      <w:r w:rsidR="00E25432" w:rsidRPr="00E25432">
        <w:t>1756.8</w:t>
      </w:r>
      <w:r w:rsidR="00E25432">
        <w:t>)</w:t>
      </w:r>
      <w:r w:rsidR="008672CD">
        <w:t>.</w:t>
      </w:r>
      <w:r w:rsidR="00F11B94">
        <w:t xml:space="preserve"> D</w:t>
      </w:r>
      <w:r w:rsidR="00F11B94" w:rsidRPr="00F11B94">
        <w:t>iagnostic plot</w:t>
      </w:r>
      <w:r w:rsidR="00582A22">
        <w:t>s</w:t>
      </w:r>
      <w:r w:rsidR="00F11B94" w:rsidRPr="00F11B94">
        <w:t xml:space="preserve"> for the</w:t>
      </w:r>
      <w:r w:rsidR="00224496">
        <w:t xml:space="preserve"> residuals of the</w:t>
      </w:r>
      <w:r w:rsidR="00F11B94" w:rsidRPr="00F11B94">
        <w:t xml:space="preserve"> selected factors </w:t>
      </w:r>
      <w:r w:rsidR="000A1428">
        <w:t>were</w:t>
      </w:r>
      <w:r w:rsidR="00224496">
        <w:t xml:space="preserve"> checked</w:t>
      </w:r>
      <w:r w:rsidR="006F4C8E">
        <w:t>,</w:t>
      </w:r>
      <w:r w:rsidR="00156F34">
        <w:t xml:space="preserve"> </w:t>
      </w:r>
      <w:r w:rsidR="006F4C8E">
        <w:t>indicating</w:t>
      </w:r>
      <w:r w:rsidR="00156F34">
        <w:t xml:space="preserve"> </w:t>
      </w:r>
      <w:r w:rsidR="00F11B94" w:rsidRPr="00F11B94">
        <w:t>model reliab</w:t>
      </w:r>
      <w:r w:rsidR="00156F34">
        <w:t>ility</w:t>
      </w:r>
      <w:r w:rsidR="00F11B94" w:rsidRPr="00F11B94">
        <w:t xml:space="preserve"> (Supplementary Figure 3</w:t>
      </w:r>
      <w:r w:rsidR="00F11B94">
        <w:t>)</w:t>
      </w:r>
      <w:r w:rsidR="00F11B94" w:rsidRPr="00F11B94">
        <w:t>.</w:t>
      </w:r>
    </w:p>
    <w:p w14:paraId="49820883" w14:textId="77777777" w:rsidR="00E40992" w:rsidRPr="000755E4" w:rsidRDefault="00E40992" w:rsidP="006123D2"/>
    <w:p w14:paraId="4E5F825F" w14:textId="01C90000" w:rsidR="001F5813" w:rsidRDefault="2CCC85D5" w:rsidP="006123D2">
      <w:r>
        <w:t xml:space="preserve">The underlying ecological </w:t>
      </w:r>
      <w:r w:rsidR="004D3754">
        <w:t>processes</w:t>
      </w:r>
      <w:r>
        <w:t xml:space="preserve"> explaining the increase in CTI can generally be attributed to </w:t>
      </w:r>
      <w:r w:rsidR="00F4770A">
        <w:t xml:space="preserve">the prevalence of </w:t>
      </w:r>
      <w:r>
        <w:t xml:space="preserve">tropicalization </w:t>
      </w:r>
      <w:r w:rsidR="00F4770A">
        <w:t xml:space="preserve">or </w:t>
      </w:r>
      <w:r>
        <w:t>deborealization</w:t>
      </w:r>
      <w:r w:rsidR="00C770D9">
        <w:t xml:space="preserve"> in most</w:t>
      </w:r>
      <w:r w:rsidR="0037422A">
        <w:t xml:space="preserve"> of</w:t>
      </w:r>
      <w:r w:rsidR="00C770D9">
        <w:t xml:space="preserve"> sites</w:t>
      </w:r>
      <w:r>
        <w:t xml:space="preserve"> (</w:t>
      </w:r>
      <w:r w:rsidRPr="00B7756B">
        <w:t>76.</w:t>
      </w:r>
      <w:r w:rsidR="005E0621">
        <w:t>9</w:t>
      </w:r>
      <w:r w:rsidRPr="00B7756B">
        <w:t>% of sites), whilst detropicalization and borealization dominated at fewer sites (23.</w:t>
      </w:r>
      <w:r w:rsidR="00EA2A17">
        <w:t>1</w:t>
      </w:r>
      <w:r w:rsidRPr="00B7756B">
        <w:t>%)</w:t>
      </w:r>
      <w:r>
        <w:t xml:space="preserve"> (</w:t>
      </w:r>
      <w:r w:rsidR="00D06997" w:rsidRPr="00D06997">
        <w:t>Figure 2</w:t>
      </w:r>
      <w:r w:rsidR="005F6C0D">
        <w:t>d</w:t>
      </w:r>
      <w:r>
        <w:t xml:space="preserve">). </w:t>
      </w:r>
      <w:r w:rsidR="004B29B8">
        <w:t xml:space="preserve">On a </w:t>
      </w:r>
      <w:r w:rsidR="00301BBD">
        <w:t>per-species basis</w:t>
      </w:r>
      <w:r w:rsidR="00140E38">
        <w:t xml:space="preserve"> (</w:t>
      </w:r>
      <w:r w:rsidR="00861032">
        <w:t xml:space="preserve">encompassing </w:t>
      </w:r>
      <w:r w:rsidR="00140E38">
        <w:t>5324 cases</w:t>
      </w:r>
      <w:r w:rsidR="00952E3B">
        <w:t xml:space="preserve"> of </w:t>
      </w:r>
      <w:r w:rsidR="00952E3B" w:rsidRPr="006E73CD">
        <w:t>18</w:t>
      </w:r>
      <w:r w:rsidR="006E73CD">
        <w:t>17</w:t>
      </w:r>
      <w:r w:rsidR="00952E3B">
        <w:t xml:space="preserve"> species</w:t>
      </w:r>
      <w:r w:rsidR="00140E38">
        <w:t>)</w:t>
      </w:r>
      <w:r w:rsidR="00301BBD">
        <w:t>,</w:t>
      </w:r>
      <w:r w:rsidR="00861032">
        <w:t xml:space="preserve"> </w:t>
      </w:r>
      <w:r w:rsidR="0090080A">
        <w:t xml:space="preserve">the </w:t>
      </w:r>
      <w:r w:rsidR="005F0BB1">
        <w:t xml:space="preserve">tropicalization </w:t>
      </w:r>
      <w:r w:rsidR="00BE563F">
        <w:t>and</w:t>
      </w:r>
      <w:r w:rsidR="005F0BB1">
        <w:t xml:space="preserve"> deborealization </w:t>
      </w:r>
      <w:r w:rsidR="000417BB">
        <w:t>account for</w:t>
      </w:r>
      <w:r w:rsidR="005F0BB1">
        <w:t xml:space="preserve"> 59.3</w:t>
      </w:r>
      <w:r w:rsidR="00401D45">
        <w:t xml:space="preserve">% of </w:t>
      </w:r>
      <w:r w:rsidR="0036642C">
        <w:t xml:space="preserve">the </w:t>
      </w:r>
      <w:r w:rsidR="00F44559">
        <w:t xml:space="preserve">overall </w:t>
      </w:r>
      <w:r w:rsidR="00B12630">
        <w:t xml:space="preserve">process </w:t>
      </w:r>
      <w:r w:rsidR="00F44559">
        <w:t xml:space="preserve">intensity </w:t>
      </w:r>
      <w:r w:rsidR="00401D45">
        <w:t>(</w:t>
      </w:r>
      <w:r w:rsidR="00B90140" w:rsidRPr="00B90140">
        <w:t>Figure 4</w:t>
      </w:r>
      <w:r w:rsidR="00401D45">
        <w:t>).</w:t>
      </w:r>
      <w:r w:rsidR="00301BBD">
        <w:t xml:space="preserve"> </w:t>
      </w:r>
      <w:r>
        <w:t xml:space="preserve">Among </w:t>
      </w:r>
      <w:r w:rsidR="71B78D1F">
        <w:t xml:space="preserve">the four </w:t>
      </w:r>
      <w:r>
        <w:t>process</w:t>
      </w:r>
      <w:r w:rsidR="2EC5B293">
        <w:t>es</w:t>
      </w:r>
      <w:r w:rsidR="00946B6E" w:rsidRPr="00946B6E">
        <w:t xml:space="preserve"> </w:t>
      </w:r>
      <w:r w:rsidR="00946B6E">
        <w:t>considered</w:t>
      </w:r>
      <w:r>
        <w:t xml:space="preserve">, tropicalization </w:t>
      </w:r>
      <w:r w:rsidR="1A9E8404">
        <w:t>w</w:t>
      </w:r>
      <w:r>
        <w:t xml:space="preserve">as the most </w:t>
      </w:r>
      <w:r w:rsidR="006558E4">
        <w:t>frequent</w:t>
      </w:r>
      <w:r>
        <w:t xml:space="preserve"> (</w:t>
      </w:r>
      <w:r w:rsidR="006E57D0">
        <w:t>53</w:t>
      </w:r>
      <w:r>
        <w:t>.</w:t>
      </w:r>
      <w:r w:rsidR="006E57D0">
        <w:t>8</w:t>
      </w:r>
      <w:r>
        <w:t>%)</w:t>
      </w:r>
      <w:r w:rsidR="00F8156C">
        <w:t xml:space="preserve"> on a </w:t>
      </w:r>
      <w:bookmarkStart w:id="14" w:name="_Hlk139614944"/>
      <w:r w:rsidR="00F8156C">
        <w:t>per-site basis</w:t>
      </w:r>
      <w:bookmarkEnd w:id="14"/>
      <w:r>
        <w:t>, followed by deborealization (</w:t>
      </w:r>
      <w:r w:rsidR="00DE2BB2">
        <w:t>18</w:t>
      </w:r>
      <w:r>
        <w:t>.</w:t>
      </w:r>
      <w:r w:rsidR="00DE2BB2">
        <w:t>5</w:t>
      </w:r>
      <w:r>
        <w:t>%) (</w:t>
      </w:r>
      <w:r w:rsidR="00D06997" w:rsidRPr="00D06997">
        <w:t>Figure 2</w:t>
      </w:r>
      <w:r w:rsidR="005F6C0D">
        <w:t>d</w:t>
      </w:r>
      <w:r>
        <w:t xml:space="preserve">). In those biodiversity time series where </w:t>
      </w:r>
      <w:r w:rsidR="004D3754">
        <w:t xml:space="preserve">the </w:t>
      </w:r>
      <w:r>
        <w:t>CTI</w:t>
      </w:r>
      <w:r w:rsidRPr="6E237977">
        <w:rPr>
          <w:i/>
          <w:iCs/>
          <w:vertAlign w:val="subscript"/>
        </w:rPr>
        <w:t>r</w:t>
      </w:r>
      <w:r>
        <w:t xml:space="preserve"> increased</w:t>
      </w:r>
      <w:r w:rsidR="00B1729E">
        <w:t xml:space="preserve"> (i.e., </w:t>
      </w:r>
      <w:r w:rsidR="0063079D">
        <w:t xml:space="preserve">52 </w:t>
      </w:r>
      <w:r w:rsidR="00B1729E">
        <w:t xml:space="preserve">sites, </w:t>
      </w:r>
      <w:r w:rsidR="00B44EE0">
        <w:t>80</w:t>
      </w:r>
      <w:r w:rsidR="00B1729E">
        <w:t>% of sites)</w:t>
      </w:r>
      <w:r>
        <w:t xml:space="preserve">, we analysed tropicalization relative to deborealization across </w:t>
      </w:r>
      <w:r w:rsidR="004D3754">
        <w:t xml:space="preserve">biological </w:t>
      </w:r>
      <w:r>
        <w:t>groups</w:t>
      </w:r>
      <w:r w:rsidR="00BE7C3F">
        <w:t>, habitat,</w:t>
      </w:r>
      <w:r>
        <w:t xml:space="preserve"> regions</w:t>
      </w:r>
      <w:r w:rsidR="00BE7C3F">
        <w:t>, and basin types</w:t>
      </w:r>
      <w:r w:rsidR="00086A12">
        <w:t xml:space="preserve"> (</w:t>
      </w:r>
      <w:r w:rsidR="00B67E2E">
        <w:fldChar w:fldCharType="begin"/>
      </w:r>
      <w:r w:rsidR="00B67E2E">
        <w:instrText xml:space="preserve"> REF _Ref157439116 \h </w:instrText>
      </w:r>
      <w:r w:rsidR="00B67E2E">
        <w:fldChar w:fldCharType="separate"/>
      </w:r>
      <w:r w:rsidR="000A0A2F" w:rsidRPr="005A6D3A">
        <w:t xml:space="preserve">Table </w:t>
      </w:r>
      <w:r w:rsidR="000A0A2F">
        <w:rPr>
          <w:noProof/>
        </w:rPr>
        <w:t>2</w:t>
      </w:r>
      <w:r w:rsidR="00B67E2E">
        <w:fldChar w:fldCharType="end"/>
      </w:r>
      <w:r w:rsidR="00C20DB7">
        <w:t>).</w:t>
      </w:r>
      <w:r>
        <w:t xml:space="preserve"> By biological </w:t>
      </w:r>
      <w:r w:rsidR="006558E4">
        <w:t>group</w:t>
      </w:r>
      <w:r>
        <w:t xml:space="preserve">, tropicalization </w:t>
      </w:r>
      <w:r w:rsidR="00C63A53">
        <w:t xml:space="preserve">relative to deborealization </w:t>
      </w:r>
      <w:r>
        <w:t xml:space="preserve">was </w:t>
      </w:r>
      <w:r w:rsidR="006558E4">
        <w:t>most frequent</w:t>
      </w:r>
      <w:r>
        <w:t xml:space="preserve"> for </w:t>
      </w:r>
      <w:r w:rsidR="008B78A5">
        <w:t xml:space="preserve">coastal </w:t>
      </w:r>
      <w:r>
        <w:t>benthos (soft- and hard-bottom)</w:t>
      </w:r>
      <w:r w:rsidR="00A7099A">
        <w:t xml:space="preserve">, whilst the other groups </w:t>
      </w:r>
      <w:r>
        <w:t xml:space="preserve">showed more equal </w:t>
      </w:r>
      <w:r w:rsidR="004D3754">
        <w:t xml:space="preserve">process </w:t>
      </w:r>
      <w:r w:rsidR="003C58BB">
        <w:t>intensities</w:t>
      </w:r>
      <w:r w:rsidR="008B78A5">
        <w:t xml:space="preserve"> </w:t>
      </w:r>
      <w:r>
        <w:t>(</w:t>
      </w:r>
      <w:r w:rsidR="00B67E2E">
        <w:fldChar w:fldCharType="begin"/>
      </w:r>
      <w:r w:rsidR="00B67E2E">
        <w:instrText xml:space="preserve"> REF _Ref157439116 \h </w:instrText>
      </w:r>
      <w:r w:rsidR="00B67E2E">
        <w:fldChar w:fldCharType="separate"/>
      </w:r>
      <w:r w:rsidR="000A0A2F" w:rsidRPr="005A6D3A">
        <w:t xml:space="preserve">Table </w:t>
      </w:r>
      <w:r w:rsidR="000A0A2F">
        <w:rPr>
          <w:noProof/>
        </w:rPr>
        <w:t>2</w:t>
      </w:r>
      <w:r w:rsidR="00B67E2E">
        <w:fldChar w:fldCharType="end"/>
      </w:r>
      <w:r>
        <w:t xml:space="preserve">). By habitat type, tropicalization </w:t>
      </w:r>
      <w:r w:rsidR="000B769D">
        <w:t xml:space="preserve">only </w:t>
      </w:r>
      <w:r>
        <w:t xml:space="preserve">dominated in benthic/demersal habitats </w:t>
      </w:r>
      <w:r w:rsidR="006558E4">
        <w:t>(</w:t>
      </w:r>
      <w:r w:rsidR="00B67E2E">
        <w:fldChar w:fldCharType="begin"/>
      </w:r>
      <w:r w:rsidR="00B67E2E">
        <w:instrText xml:space="preserve"> REF _Ref157439116 \h </w:instrText>
      </w:r>
      <w:r w:rsidR="00B67E2E">
        <w:fldChar w:fldCharType="separate"/>
      </w:r>
      <w:r w:rsidR="000A0A2F" w:rsidRPr="005A6D3A">
        <w:t xml:space="preserve">Table </w:t>
      </w:r>
      <w:r w:rsidR="000A0A2F">
        <w:rPr>
          <w:noProof/>
        </w:rPr>
        <w:t>2</w:t>
      </w:r>
      <w:r w:rsidR="00B67E2E">
        <w:fldChar w:fldCharType="end"/>
      </w:r>
      <w:r w:rsidR="006558E4">
        <w:t>)</w:t>
      </w:r>
      <w:r>
        <w:t xml:space="preserve">. By region, tropicalization dominated in NE Atlantic, whilst </w:t>
      </w:r>
      <w:r w:rsidR="000B769D">
        <w:t xml:space="preserve">Baltic Sea and specially </w:t>
      </w:r>
      <w:r>
        <w:t xml:space="preserve">the Mediterranean presented more equal </w:t>
      </w:r>
      <w:r w:rsidR="007D2BA7">
        <w:t>intensity</w:t>
      </w:r>
      <w:r w:rsidR="00CE10A7">
        <w:t xml:space="preserve"> (</w:t>
      </w:r>
      <w:r w:rsidR="00B67E2E">
        <w:fldChar w:fldCharType="begin"/>
      </w:r>
      <w:r w:rsidR="00B67E2E">
        <w:instrText xml:space="preserve"> REF _Ref157439116 \h </w:instrText>
      </w:r>
      <w:r w:rsidR="00B67E2E">
        <w:fldChar w:fldCharType="separate"/>
      </w:r>
      <w:r w:rsidR="000A0A2F" w:rsidRPr="005A6D3A">
        <w:t xml:space="preserve">Table </w:t>
      </w:r>
      <w:r w:rsidR="000A0A2F">
        <w:rPr>
          <w:noProof/>
        </w:rPr>
        <w:t>2</w:t>
      </w:r>
      <w:r w:rsidR="00B67E2E">
        <w:fldChar w:fldCharType="end"/>
      </w:r>
      <w:r w:rsidR="00CE10A7">
        <w:t>)</w:t>
      </w:r>
      <w:r>
        <w:t>.</w:t>
      </w:r>
    </w:p>
    <w:p w14:paraId="292B6564" w14:textId="77777777" w:rsidR="0068798F" w:rsidRDefault="0068798F" w:rsidP="006123D2"/>
    <w:p w14:paraId="2D3B6374" w14:textId="0E43F40F" w:rsidR="006817FD" w:rsidRDefault="2CCC85D5" w:rsidP="006123D2">
      <w:r>
        <w:t>By basin type</w:t>
      </w:r>
      <w:r w:rsidR="00754131">
        <w:t xml:space="preserve"> (i.e., </w:t>
      </w:r>
      <w:r w:rsidR="002C4816">
        <w:t>ocean</w:t>
      </w:r>
      <w:r w:rsidR="00754131">
        <w:t xml:space="preserve"> connectivity)</w:t>
      </w:r>
      <w:r>
        <w:t xml:space="preserve">, tropicalization </w:t>
      </w:r>
      <w:r w:rsidR="00C63A53">
        <w:t xml:space="preserve">relative to deborealization </w:t>
      </w:r>
      <w:r w:rsidR="0042077B">
        <w:t xml:space="preserve">strongly </w:t>
      </w:r>
      <w:r>
        <w:t xml:space="preserve">dominated </w:t>
      </w:r>
      <w:r w:rsidR="001663BE">
        <w:t xml:space="preserve">the community </w:t>
      </w:r>
      <w:r>
        <w:t xml:space="preserve">responses in the non-closed seas (i.e., Atlantic Ocean), whilst </w:t>
      </w:r>
      <w:r w:rsidR="0042077B">
        <w:t xml:space="preserve">semi-enclosed seas </w:t>
      </w:r>
      <w:r w:rsidR="007D2BA7">
        <w:t xml:space="preserve">presented more equal process intensities </w:t>
      </w:r>
      <w:r>
        <w:t>(</w:t>
      </w:r>
      <w:r w:rsidR="0002446F">
        <w:fldChar w:fldCharType="begin"/>
      </w:r>
      <w:r w:rsidR="0002446F">
        <w:instrText xml:space="preserve"> REF _Ref157439116 \h </w:instrText>
      </w:r>
      <w:r w:rsidR="0002446F">
        <w:fldChar w:fldCharType="separate"/>
      </w:r>
      <w:r w:rsidR="000A0A2F" w:rsidRPr="005A6D3A">
        <w:t xml:space="preserve">Table </w:t>
      </w:r>
      <w:r w:rsidR="000A0A2F">
        <w:rPr>
          <w:noProof/>
        </w:rPr>
        <w:t>2</w:t>
      </w:r>
      <w:r w:rsidR="0002446F">
        <w:fldChar w:fldCharType="end"/>
      </w:r>
      <w:r>
        <w:t xml:space="preserve">, </w:t>
      </w:r>
      <w:r w:rsidR="00B90140" w:rsidRPr="00B90140">
        <w:t>Figure 5</w:t>
      </w:r>
      <w:r w:rsidR="00A32F83">
        <w:t>a</w:t>
      </w:r>
      <w:r>
        <w:t>).</w:t>
      </w:r>
      <w:r w:rsidR="002303F0">
        <w:t xml:space="preserve"> </w:t>
      </w:r>
      <w:r w:rsidR="001D684C">
        <w:t xml:space="preserve">Comparing </w:t>
      </w:r>
      <w:r w:rsidR="0074633E">
        <w:t>fac</w:t>
      </w:r>
      <w:r w:rsidR="00A509D7">
        <w:t>tors</w:t>
      </w:r>
      <w:r w:rsidR="00EB3C7D">
        <w:t xml:space="preserve"> indivi</w:t>
      </w:r>
      <w:r w:rsidR="008D3E66">
        <w:t>dually</w:t>
      </w:r>
      <w:r w:rsidR="00196589">
        <w:t xml:space="preserve">, </w:t>
      </w:r>
      <w:r w:rsidR="00B25D51">
        <w:t xml:space="preserve">basin type </w:t>
      </w:r>
      <w:r w:rsidR="00FC4E6D" w:rsidRPr="00FC4E6D">
        <w:t>explain</w:t>
      </w:r>
      <w:r w:rsidR="0037422A">
        <w:t>ed</w:t>
      </w:r>
      <w:r w:rsidR="00FC4E6D" w:rsidRPr="00FC4E6D">
        <w:t xml:space="preserve"> the greatest amount of variation </w:t>
      </w:r>
      <w:r w:rsidR="0017409F">
        <w:t>of the process</w:t>
      </w:r>
      <w:r w:rsidR="00F27AE4">
        <w:t xml:space="preserve"> intensity</w:t>
      </w:r>
      <w:r w:rsidR="00645EEF">
        <w:t xml:space="preserve"> </w:t>
      </w:r>
      <w:r w:rsidR="00B25D51">
        <w:t>according to the lowest AICc</w:t>
      </w:r>
      <w:r w:rsidR="008A5E9F">
        <w:t xml:space="preserve">. </w:t>
      </w:r>
      <w:r w:rsidR="003063D8">
        <w:t>Two models were selected</w:t>
      </w:r>
      <w:r w:rsidR="003C5B11">
        <w:t xml:space="preserve"> as the best</w:t>
      </w:r>
      <w:r w:rsidR="007A41E9">
        <w:t xml:space="preserve"> ones with the same AICc (i.e.</w:t>
      </w:r>
      <w:r w:rsidR="00112495">
        <w:t>,</w:t>
      </w:r>
      <w:r w:rsidR="007A41E9">
        <w:t xml:space="preserve"> 33.9)</w:t>
      </w:r>
      <w:r w:rsidR="003C5B11">
        <w:t xml:space="preserve">: 1) </w:t>
      </w:r>
      <w:r w:rsidR="00F853AB">
        <w:t xml:space="preserve">habitat and region, and 2) habitat, region and </w:t>
      </w:r>
      <w:r w:rsidR="00961756">
        <w:t>basin type</w:t>
      </w:r>
      <w:r w:rsidR="000D1CD0">
        <w:t>.</w:t>
      </w:r>
      <w:r w:rsidR="003063D8">
        <w:t xml:space="preserve"> </w:t>
      </w:r>
      <w:r w:rsidR="00A21E97">
        <w:t xml:space="preserve">The </w:t>
      </w:r>
      <w:r w:rsidR="00556ABC">
        <w:t>results</w:t>
      </w:r>
      <w:r w:rsidR="00622CD5">
        <w:t xml:space="preserve"> of the </w:t>
      </w:r>
      <w:r w:rsidR="00A21E97">
        <w:t xml:space="preserve">analysis of process intensity at </w:t>
      </w:r>
      <w:r w:rsidR="00F3609F">
        <w:t>per-species basis</w:t>
      </w:r>
      <w:r w:rsidR="00622CD5">
        <w:t xml:space="preserve"> </w:t>
      </w:r>
      <w:r w:rsidR="00956D51">
        <w:t>were</w:t>
      </w:r>
      <w:r w:rsidR="00622CD5">
        <w:t xml:space="preserve"> qualitatively similar </w:t>
      </w:r>
      <w:r w:rsidR="000D1B8A">
        <w:t xml:space="preserve">to those at per-site basis </w:t>
      </w:r>
      <w:r w:rsidR="00622CD5">
        <w:t>(</w:t>
      </w:r>
      <w:r w:rsidR="00B65815" w:rsidRPr="008E2E14">
        <w:t xml:space="preserve">Supplementary Table </w:t>
      </w:r>
      <w:r w:rsidR="000848D7">
        <w:t>1</w:t>
      </w:r>
      <w:r w:rsidR="00622CD5">
        <w:t>)</w:t>
      </w:r>
      <w:r w:rsidR="00556ABC">
        <w:t>.</w:t>
      </w:r>
    </w:p>
    <w:p w14:paraId="5A59BCE2" w14:textId="77777777" w:rsidR="006817FD" w:rsidRDefault="006817FD" w:rsidP="006123D2"/>
    <w:p w14:paraId="09F84851" w14:textId="2F5428DD" w:rsidR="000F69CE" w:rsidRPr="000755E4" w:rsidRDefault="00C331F6" w:rsidP="006123D2">
      <w:bookmarkStart w:id="15" w:name="_Hlk157416484"/>
      <w:r>
        <w:t>Species’ a</w:t>
      </w:r>
      <w:r w:rsidR="00564C8A">
        <w:t>bundance increase</w:t>
      </w:r>
      <w:r>
        <w:t>s</w:t>
      </w:r>
      <w:r w:rsidR="00564C8A">
        <w:t xml:space="preserve"> (i.e., tropicalization+borealization)</w:t>
      </w:r>
      <w:r w:rsidR="00956A3E">
        <w:t xml:space="preserve"> relative to species’ abundance decreases (i.e., d</w:t>
      </w:r>
      <w:r w:rsidR="00956A3E" w:rsidRPr="00956A3E">
        <w:t>etropicalization+</w:t>
      </w:r>
      <w:r w:rsidR="00956A3E">
        <w:t>d</w:t>
      </w:r>
      <w:r w:rsidR="00956A3E" w:rsidRPr="00956A3E">
        <w:t>eborealization</w:t>
      </w:r>
      <w:r w:rsidR="00956A3E">
        <w:t>)</w:t>
      </w:r>
      <w:bookmarkEnd w:id="15"/>
      <w:r w:rsidR="00564C8A">
        <w:t xml:space="preserve"> </w:t>
      </w:r>
      <w:r w:rsidR="002303F0">
        <w:t xml:space="preserve">dominated </w:t>
      </w:r>
      <w:r w:rsidR="00012D25">
        <w:t xml:space="preserve">in non-closed </w:t>
      </w:r>
      <w:r w:rsidR="009B067A">
        <w:t>compared to</w:t>
      </w:r>
      <w:r w:rsidR="000A4D8C">
        <w:t xml:space="preserve"> </w:t>
      </w:r>
      <w:r w:rsidR="00012D25">
        <w:t>semi-enclosed</w:t>
      </w:r>
      <w:r w:rsidR="000A4D8C">
        <w:t xml:space="preserve"> </w:t>
      </w:r>
      <w:r w:rsidR="00012D25">
        <w:t xml:space="preserve">seas </w:t>
      </w:r>
      <w:r w:rsidR="002303F0">
        <w:t>(p=</w:t>
      </w:r>
      <w:r w:rsidR="002303F0" w:rsidRPr="002303F0">
        <w:t>0.</w:t>
      </w:r>
      <w:r w:rsidR="00041A43" w:rsidRPr="002303F0">
        <w:t>0001</w:t>
      </w:r>
      <w:r w:rsidR="00041A43">
        <w:t>8</w:t>
      </w:r>
      <w:r w:rsidR="002303F0">
        <w:t>)</w:t>
      </w:r>
      <w:r w:rsidR="00A32F83">
        <w:t xml:space="preserve"> (</w:t>
      </w:r>
      <w:r w:rsidR="00B90140" w:rsidRPr="00B90140">
        <w:t>Figure 5</w:t>
      </w:r>
      <w:r w:rsidR="00A32F83">
        <w:t>b)</w:t>
      </w:r>
      <w:r w:rsidR="00012D25">
        <w:t>.</w:t>
      </w:r>
    </w:p>
    <w:p w14:paraId="185AECAE" w14:textId="2D3F3FCB" w:rsidR="29CD124E" w:rsidRPr="000755E4" w:rsidRDefault="29CD124E" w:rsidP="006123D2"/>
    <w:p w14:paraId="69A560C4" w14:textId="7BB4776F" w:rsidR="007B7713" w:rsidRPr="000755E4" w:rsidRDefault="007B7713" w:rsidP="004F5E36">
      <w:pPr>
        <w:pStyle w:val="MiTitulo1"/>
      </w:pPr>
      <w:r w:rsidRPr="000755E4">
        <w:t>Discussion</w:t>
      </w:r>
    </w:p>
    <w:p w14:paraId="6160D114" w14:textId="77777777" w:rsidR="00FB3CF6" w:rsidRPr="000755E4" w:rsidRDefault="00FB3CF6" w:rsidP="006123D2"/>
    <w:p w14:paraId="396A40E2" w14:textId="3205696B" w:rsidR="00F24A18" w:rsidRPr="000755E4" w:rsidRDefault="00497605" w:rsidP="00F24A18">
      <w:r>
        <w:t xml:space="preserve">Using the largest number of long-term marine biodiversity time series ever compiled for European seas, </w:t>
      </w:r>
      <w:r w:rsidR="009B067A">
        <w:t>th</w:t>
      </w:r>
      <w:r>
        <w:t>is study is the</w:t>
      </w:r>
      <w:r w:rsidR="009B067A">
        <w:t xml:space="preserve"> </w:t>
      </w:r>
      <w:r w:rsidR="00D74A78" w:rsidRPr="00D74A78">
        <w:t xml:space="preserve">first </w:t>
      </w:r>
      <w:r w:rsidR="009B067A">
        <w:t xml:space="preserve">to </w:t>
      </w:r>
      <w:r w:rsidR="00D74A78" w:rsidRPr="00D74A78">
        <w:t>quantitative</w:t>
      </w:r>
      <w:r w:rsidR="003B1C7E">
        <w:t>ly</w:t>
      </w:r>
      <w:r w:rsidR="00D74A78" w:rsidRPr="00D74A78">
        <w:t xml:space="preserve"> compar</w:t>
      </w:r>
      <w:r w:rsidR="009B067A">
        <w:t>e</w:t>
      </w:r>
      <w:r w:rsidR="00D74A78" w:rsidRPr="00D74A78">
        <w:t xml:space="preserve"> the underlying </w:t>
      </w:r>
      <w:r w:rsidR="001663BE">
        <w:t xml:space="preserve">ecological </w:t>
      </w:r>
      <w:r>
        <w:t xml:space="preserve">responses of marine </w:t>
      </w:r>
      <w:r w:rsidR="00D74A78" w:rsidRPr="00D74A78">
        <w:t>communit</w:t>
      </w:r>
      <w:r>
        <w:t>ies</w:t>
      </w:r>
      <w:r w:rsidR="00D74A78" w:rsidRPr="00D74A78">
        <w:t xml:space="preserve"> to </w:t>
      </w:r>
      <w:r w:rsidR="009A0868">
        <w:t>ocean warming</w:t>
      </w:r>
      <w:r w:rsidR="0037422A">
        <w:t xml:space="preserve"> </w:t>
      </w:r>
      <w:r w:rsidR="00D74A78" w:rsidRPr="00D74A78">
        <w:t xml:space="preserve">across </w:t>
      </w:r>
      <w:r w:rsidR="00343F8D" w:rsidRPr="00D74A78">
        <w:t xml:space="preserve">groups </w:t>
      </w:r>
      <w:r w:rsidR="00343F8D">
        <w:t xml:space="preserve">of </w:t>
      </w:r>
      <w:r w:rsidR="00D74A78" w:rsidRPr="00D74A78">
        <w:t>marine organism</w:t>
      </w:r>
      <w:r w:rsidR="00343F8D">
        <w:t>s</w:t>
      </w:r>
      <w:r w:rsidR="00D74A78" w:rsidRPr="00D74A78">
        <w:t>, habitat</w:t>
      </w:r>
      <w:r w:rsidR="00965314">
        <w:t>s</w:t>
      </w:r>
      <w:r w:rsidR="00186FA2">
        <w:t>,</w:t>
      </w:r>
      <w:r w:rsidR="00965314">
        <w:t xml:space="preserve"> and </w:t>
      </w:r>
      <w:r w:rsidR="002C4816">
        <w:t>o</w:t>
      </w:r>
      <w:r w:rsidR="008200E8">
        <w:t>c</w:t>
      </w:r>
      <w:r w:rsidR="002C4816">
        <w:t>ean</w:t>
      </w:r>
      <w:r w:rsidR="00965314">
        <w:t xml:space="preserve"> connectivity</w:t>
      </w:r>
      <w:r>
        <w:rPr>
          <w:rStyle w:val="normaltextrun"/>
          <w:color w:val="000000"/>
          <w:shd w:val="clear" w:color="auto" w:fill="FFFFFF"/>
        </w:rPr>
        <w:t>.</w:t>
      </w:r>
      <w:r w:rsidR="00A7098D" w:rsidRPr="009928E5">
        <w:rPr>
          <w:rStyle w:val="normaltextrun"/>
          <w:color w:val="000000"/>
          <w:shd w:val="clear" w:color="auto" w:fill="FFFFFF"/>
        </w:rPr>
        <w:t xml:space="preserve"> </w:t>
      </w:r>
      <w:r w:rsidR="002A5551">
        <w:rPr>
          <w:rStyle w:val="normaltextrun"/>
          <w:color w:val="000000"/>
          <w:shd w:val="clear" w:color="auto" w:fill="FFFFFF"/>
        </w:rPr>
        <w:t>We detected</w:t>
      </w:r>
      <w:r>
        <w:rPr>
          <w:rStyle w:val="normaltextrun"/>
          <w:color w:val="000000"/>
          <w:shd w:val="clear" w:color="auto" w:fill="FFFFFF"/>
        </w:rPr>
        <w:t>,</w:t>
      </w:r>
      <w:r>
        <w:t xml:space="preserve"> c</w:t>
      </w:r>
      <w:r w:rsidR="007A7E55" w:rsidRPr="000755E4">
        <w:t>ommunity changes</w:t>
      </w:r>
      <w:r w:rsidR="001D2057">
        <w:t xml:space="preserve"> </w:t>
      </w:r>
      <w:r w:rsidR="007A7E55" w:rsidRPr="000755E4">
        <w:t xml:space="preserve">in relation to </w:t>
      </w:r>
      <w:r w:rsidR="00C61AFC">
        <w:t>ocean</w:t>
      </w:r>
      <w:r w:rsidR="007A7E55" w:rsidRPr="000755E4">
        <w:t xml:space="preserve"> warming </w:t>
      </w:r>
      <w:r w:rsidR="0058318B">
        <w:t xml:space="preserve">in all European </w:t>
      </w:r>
      <w:r w:rsidR="006953B8">
        <w:t>s</w:t>
      </w:r>
      <w:r w:rsidR="0058318B">
        <w:t>eas analysed</w:t>
      </w:r>
      <w:r w:rsidR="00C61AFC">
        <w:t xml:space="preserve"> </w:t>
      </w:r>
      <w:r w:rsidR="0037422A">
        <w:rPr>
          <w:rStyle w:val="normaltextrun"/>
          <w:color w:val="000000"/>
          <w:shd w:val="clear" w:color="auto" w:fill="FFFFFF"/>
        </w:rPr>
        <w:t>o</w:t>
      </w:r>
      <w:r w:rsidR="00C61AFC">
        <w:rPr>
          <w:rStyle w:val="normaltextrun"/>
          <w:color w:val="000000"/>
          <w:shd w:val="clear" w:color="auto" w:fill="FFFFFF"/>
        </w:rPr>
        <w:t xml:space="preserve">ver </w:t>
      </w:r>
      <w:r w:rsidR="00C61AFC" w:rsidRPr="009928E5">
        <w:rPr>
          <w:rStyle w:val="normaltextrun"/>
          <w:color w:val="000000"/>
          <w:shd w:val="clear" w:color="auto" w:fill="FFFFFF"/>
        </w:rPr>
        <w:t>the last four decades</w:t>
      </w:r>
      <w:r w:rsidR="00C61AFC">
        <w:rPr>
          <w:rStyle w:val="normaltextrun"/>
          <w:color w:val="000000"/>
          <w:shd w:val="clear" w:color="auto" w:fill="FFFFFF"/>
        </w:rPr>
        <w:t xml:space="preserve"> (1980 to 2022)</w:t>
      </w:r>
      <w:r w:rsidR="0021375B">
        <w:t xml:space="preserve">. </w:t>
      </w:r>
      <w:r w:rsidR="0058318B">
        <w:t>I</w:t>
      </w:r>
      <w:r w:rsidR="0058318B" w:rsidRPr="000755E4">
        <w:t>n nearly all biodiversity</w:t>
      </w:r>
      <w:r w:rsidR="00085D50">
        <w:t xml:space="preserve"> sampling</w:t>
      </w:r>
      <w:r w:rsidR="0058318B" w:rsidRPr="000755E4">
        <w:t xml:space="preserve"> sites, the </w:t>
      </w:r>
      <w:r w:rsidR="00990560">
        <w:t>sea surface</w:t>
      </w:r>
      <w:r w:rsidR="0058318B" w:rsidRPr="000755E4">
        <w:t xml:space="preserve"> had warm</w:t>
      </w:r>
      <w:r>
        <w:t>ed at an</w:t>
      </w:r>
      <w:r w:rsidR="00660F84">
        <w:t xml:space="preserve"> average</w:t>
      </w:r>
      <w:r w:rsidR="0021375B">
        <w:t xml:space="preserve"> rate of </w:t>
      </w:r>
      <w:r w:rsidR="007A7E55" w:rsidRPr="000755E4">
        <w:t>0.</w:t>
      </w:r>
      <w:r w:rsidR="004016FF">
        <w:t>32</w:t>
      </w:r>
      <w:r w:rsidR="004016FF" w:rsidRPr="000755E4">
        <w:t xml:space="preserve"> </w:t>
      </w:r>
      <w:r w:rsidR="007A7E55" w:rsidRPr="000755E4">
        <w:t>ºC</w:t>
      </w:r>
      <w:r>
        <w:t xml:space="preserve"> </w:t>
      </w:r>
      <w:r w:rsidR="007A7E55" w:rsidRPr="000755E4">
        <w:t>decade</w:t>
      </w:r>
      <w:r w:rsidR="00D87E6A" w:rsidRPr="001C58A3">
        <w:rPr>
          <w:vertAlign w:val="superscript"/>
        </w:rPr>
        <w:t>-1</w:t>
      </w:r>
      <w:r w:rsidR="00EB508B" w:rsidRPr="000755E4">
        <w:t xml:space="preserve"> and </w:t>
      </w:r>
      <w:r w:rsidR="00187A90" w:rsidRPr="000755E4">
        <w:t>0.15</w:t>
      </w:r>
      <w:r w:rsidR="0072005A" w:rsidRPr="000755E4">
        <w:t xml:space="preserve"> </w:t>
      </w:r>
      <w:r w:rsidR="00AE41C6" w:rsidRPr="000755E4">
        <w:t>ºC</w:t>
      </w:r>
      <w:r w:rsidR="00D87E6A">
        <w:t xml:space="preserve"> </w:t>
      </w:r>
      <w:r w:rsidR="00B960EB" w:rsidRPr="000755E4">
        <w:t>decade</w:t>
      </w:r>
      <w:r w:rsidR="00D87E6A" w:rsidRPr="001C58A3">
        <w:rPr>
          <w:vertAlign w:val="superscript"/>
        </w:rPr>
        <w:t>-1</w:t>
      </w:r>
      <w:r w:rsidR="00B960EB" w:rsidRPr="000755E4">
        <w:t xml:space="preserve"> in the integrated</w:t>
      </w:r>
      <w:r w:rsidR="00715755">
        <w:t xml:space="preserve"> upper</w:t>
      </w:r>
      <w:r w:rsidR="00B960EB" w:rsidRPr="000755E4">
        <w:t xml:space="preserve"> 100 m</w:t>
      </w:r>
      <w:r w:rsidR="007A7E55" w:rsidRPr="000755E4">
        <w:t xml:space="preserve">, </w:t>
      </w:r>
      <w:r w:rsidR="00465091">
        <w:t>faster</w:t>
      </w:r>
      <w:r w:rsidR="007A7E55" w:rsidRPr="000755E4">
        <w:t xml:space="preserve"> in </w:t>
      </w:r>
      <w:r w:rsidR="0058318B">
        <w:t xml:space="preserve">the </w:t>
      </w:r>
      <w:r w:rsidR="007A7E55" w:rsidRPr="000755E4">
        <w:t>Mediterranean</w:t>
      </w:r>
      <w:r w:rsidR="003F0DEA" w:rsidRPr="000755E4">
        <w:t xml:space="preserve"> </w:t>
      </w:r>
      <w:r w:rsidR="00FD21F9">
        <w:t xml:space="preserve">Sea </w:t>
      </w:r>
      <w:r w:rsidR="003F0DEA" w:rsidRPr="000755E4">
        <w:t>and Baltic Sea</w:t>
      </w:r>
      <w:r w:rsidR="007A7E55" w:rsidRPr="000755E4">
        <w:t xml:space="preserve"> than </w:t>
      </w:r>
      <w:r w:rsidR="0058318B">
        <w:t>in the</w:t>
      </w:r>
      <w:r w:rsidR="00AC433D">
        <w:t xml:space="preserve"> </w:t>
      </w:r>
      <w:r w:rsidR="007A7E55" w:rsidRPr="000755E4">
        <w:t>NE Atlantic</w:t>
      </w:r>
      <w:r w:rsidR="00FD21F9">
        <w:t xml:space="preserve"> Ocean</w:t>
      </w:r>
      <w:r w:rsidR="0021375B">
        <w:t xml:space="preserve">, </w:t>
      </w:r>
      <w:r w:rsidR="00D269CF">
        <w:t xml:space="preserve">in agreement with </w:t>
      </w:r>
      <w:r w:rsidR="00AC433D">
        <w:t>previous</w:t>
      </w:r>
      <w:r w:rsidR="00D269CF">
        <w:t xml:space="preserve"> studies</w:t>
      </w:r>
      <w:hyperlink w:anchor="_ENREF_39" w:tooltip="EEA, 2022 #15230" w:history="1">
        <w:r w:rsidR="00055F52">
          <w:fldChar w:fldCharType="begin"/>
        </w:r>
        <w:r w:rsidR="00055F52">
          <w:instrText xml:space="preserve"> ADDIN EN.CITE &lt;EndNote&gt;&lt;Cite&gt;&lt;Author&gt;EEA&lt;/Author&gt;&lt;Year&gt;2022&lt;/Year&gt;&lt;RecNum&gt;15230&lt;/RecNum&gt;&lt;DisplayText&gt;&lt;style face="superscript"&gt;39&lt;/style&gt;&lt;/DisplayText&gt;&lt;record&gt;&lt;rec-number&gt;15230&lt;/rec-number&gt;&lt;foreign-keys&gt;&lt;key app="EN" db-id="sa0zwzdwavzzeze9w5hx2fwlv0fds9srr2ff" timestamp="1668962044"&gt;15230&lt;/key&gt;&lt;/foreign-keys&gt;&lt;ref-type name="Online Multimedia"&gt;48&lt;/ref-type&gt;&lt;contributors&gt;&lt;authors&gt;&lt;author&gt;EEA&lt;/author&gt;&lt;/authors&gt;&lt;secondary-authors&gt;&lt;author&gt;European Environment Agency&lt;/author&gt;&lt;/secondary-authors&gt;&lt;/contributors&gt;&lt;titles&gt;&lt;title&gt;European sea surface temperature&lt;/title&gt;&lt;/titles&gt;&lt;dates&gt;&lt;year&gt;2022&lt;/year&gt;&lt;/dates&gt;&lt;urls&gt;&lt;related-urls&gt;&lt;url&gt;https://www.eea.europa.eu/ims/european-sea-surface-temperature&lt;/url&gt;&lt;/related-urls&gt;&lt;/urls&gt;&lt;/record&gt;&lt;/Cite&gt;&lt;/EndNote&gt;</w:instrText>
        </w:r>
        <w:r w:rsidR="00055F52">
          <w:fldChar w:fldCharType="separate"/>
        </w:r>
        <w:r w:rsidR="00055F52" w:rsidRPr="00331F81">
          <w:rPr>
            <w:noProof/>
            <w:vertAlign w:val="superscript"/>
          </w:rPr>
          <w:t>39</w:t>
        </w:r>
        <w:r w:rsidR="00055F52">
          <w:fldChar w:fldCharType="end"/>
        </w:r>
      </w:hyperlink>
      <w:r w:rsidR="007A7E55" w:rsidRPr="000755E4">
        <w:t>.</w:t>
      </w:r>
      <w:r w:rsidR="00F24A18" w:rsidRPr="000755E4">
        <w:t xml:space="preserve"> </w:t>
      </w:r>
      <w:r>
        <w:t xml:space="preserve">Between 1982 and 2010, for instance, </w:t>
      </w:r>
      <w:r w:rsidR="00F24A18" w:rsidRPr="000755E4">
        <w:t xml:space="preserve">coastal </w:t>
      </w:r>
      <w:r w:rsidR="003A55F5">
        <w:t>SST</w:t>
      </w:r>
      <w:r w:rsidR="00F24A18" w:rsidRPr="000755E4">
        <w:t xml:space="preserve"> warmed </w:t>
      </w:r>
      <w:r>
        <w:t>at</w:t>
      </w:r>
      <w:r w:rsidR="00F24A18" w:rsidRPr="000755E4">
        <w:t xml:space="preserve"> 0.2-0.3 °C</w:t>
      </w:r>
      <w:r w:rsidR="001273B5">
        <w:t xml:space="preserve"> </w:t>
      </w:r>
      <w:r w:rsidR="00F24A18" w:rsidRPr="000755E4">
        <w:t>decade</w:t>
      </w:r>
      <w:r w:rsidR="00F24A18" w:rsidRPr="00ED7714">
        <w:rPr>
          <w:vertAlign w:val="superscript"/>
        </w:rPr>
        <w:t>-1</w:t>
      </w:r>
      <w:r w:rsidR="00F24A18" w:rsidRPr="000755E4">
        <w:t xml:space="preserve"> </w:t>
      </w:r>
      <w:r w:rsidR="00522BF9">
        <w:t>off</w:t>
      </w:r>
      <w:r w:rsidR="00522BF9" w:rsidRPr="000755E4">
        <w:t xml:space="preserve"> </w:t>
      </w:r>
      <w:r w:rsidR="00F24A18" w:rsidRPr="000755E4">
        <w:t xml:space="preserve">the southwest European coast, and up to 0.3-0.7 </w:t>
      </w:r>
      <w:r w:rsidR="000A6835" w:rsidRPr="000755E4">
        <w:t>°C</w:t>
      </w:r>
      <w:r w:rsidR="000A6835">
        <w:t xml:space="preserve"> </w:t>
      </w:r>
      <w:r w:rsidR="000A6835" w:rsidRPr="000755E4">
        <w:t>decade</w:t>
      </w:r>
      <w:r w:rsidR="000A6835" w:rsidRPr="00ED7714">
        <w:rPr>
          <w:vertAlign w:val="superscript"/>
        </w:rPr>
        <w:t>-1</w:t>
      </w:r>
      <w:r w:rsidR="000A6835" w:rsidRPr="000755E4">
        <w:t xml:space="preserve"> </w:t>
      </w:r>
      <w:r w:rsidR="00F24A18" w:rsidRPr="000755E4">
        <w:t>in the Norwegian and North Seas</w:t>
      </w:r>
      <w:r w:rsidR="00F41CE0" w:rsidRPr="000755E4">
        <w:fldChar w:fldCharType="begin">
          <w:fldData xml:space="preserve">PEVuZE5vdGU+PENpdGU+PEF1dGhvcj5MaW1hPC9BdXRob3I+PFllYXI+MjAxMjwvWWVhcj48UmVj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==
</w:fldData>
        </w:fldChar>
      </w:r>
      <w:r w:rsidR="00D152AA">
        <w:instrText xml:space="preserve"> ADDIN EN.CITE </w:instrText>
      </w:r>
      <w:r w:rsidR="00D152AA">
        <w:fldChar w:fldCharType="begin">
          <w:fldData xml:space="preserve">PEVuZE5vdGU+PENpdGU+PEF1dGhvcj5MaW1hPC9BdXRob3I+PFllYXI+MjAxMjwvWWVhcj48UmVj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==
</w:fldData>
        </w:fldChar>
      </w:r>
      <w:r w:rsidR="00D152AA">
        <w:instrText xml:space="preserve"> ADDIN EN.CITE.DATA </w:instrText>
      </w:r>
      <w:r w:rsidR="00D152AA">
        <w:fldChar w:fldCharType="end"/>
      </w:r>
      <w:r w:rsidR="00F41CE0" w:rsidRPr="000755E4">
        <w:fldChar w:fldCharType="separate"/>
      </w:r>
      <w:hyperlink w:anchor="_ENREF_46" w:tooltip="Lima, 2012 #7562" w:history="1">
        <w:r w:rsidR="00055F52" w:rsidRPr="00D152AA">
          <w:rPr>
            <w:noProof/>
            <w:vertAlign w:val="superscript"/>
          </w:rPr>
          <w:t>46</w:t>
        </w:r>
      </w:hyperlink>
      <w:r w:rsidR="00D152AA" w:rsidRPr="00D152AA">
        <w:rPr>
          <w:noProof/>
          <w:vertAlign w:val="superscript"/>
        </w:rPr>
        <w:t xml:space="preserve">, </w:t>
      </w:r>
      <w:hyperlink w:anchor="_ENREF_47" w:tooltip="Gordó-Vilaseca, 2023 #15287" w:history="1">
        <w:r w:rsidR="00055F52" w:rsidRPr="00D152AA">
          <w:rPr>
            <w:noProof/>
            <w:vertAlign w:val="superscript"/>
          </w:rPr>
          <w:t>47</w:t>
        </w:r>
      </w:hyperlink>
      <w:r w:rsidR="00F41CE0" w:rsidRPr="000755E4">
        <w:fldChar w:fldCharType="end"/>
      </w:r>
      <w:r w:rsidR="00F24A18" w:rsidRPr="000755E4">
        <w:t xml:space="preserve">. In the Bay of Biscay, warming trends </w:t>
      </w:r>
      <w:r w:rsidR="00F24A18">
        <w:t>between 0.10 to 0.25 °C</w:t>
      </w:r>
      <w:r w:rsidR="001273B5">
        <w:t xml:space="preserve"> </w:t>
      </w:r>
      <w:r w:rsidR="00F24A18">
        <w:t>decade</w:t>
      </w:r>
      <w:r w:rsidR="00F24A18" w:rsidRPr="757D5299">
        <w:rPr>
          <w:vertAlign w:val="superscript"/>
        </w:rPr>
        <w:t>-1</w:t>
      </w:r>
      <w:r w:rsidR="00F24A18">
        <w:t xml:space="preserve"> </w:t>
      </w:r>
      <w:r w:rsidR="00F24A18" w:rsidRPr="000755E4">
        <w:t xml:space="preserve">started in the 1980s </w:t>
      </w:r>
      <w:r w:rsidR="00F24A18" w:rsidRPr="000755E4">
        <w:fldChar w:fldCharType="begin">
          <w:fldData xml:space="preserve">PEVuZE5vdGU+PENpdGU+PEF1dGhvcj5Db3N0b3lhPC9BdXRob3I+PFllYXI+MjAxNTwvWWVhcj48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</w:fldData>
        </w:fldChar>
      </w:r>
      <w:r w:rsidR="00331F81">
        <w:instrText xml:space="preserve"> ADDIN EN.CITE </w:instrText>
      </w:r>
      <w:r w:rsidR="00331F81">
        <w:fldChar w:fldCharType="begin">
          <w:fldData xml:space="preserve">PEVuZE5vdGU+PENpdGU+PEF1dGhvcj5Db3N0b3lhPC9BdXRob3I+PFllYXI+MjAxNTwvWWVhcj48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</w:fldData>
        </w:fldChar>
      </w:r>
      <w:r w:rsidR="00331F81">
        <w:instrText xml:space="preserve"> ADDIN EN.CITE.DATA </w:instrText>
      </w:r>
      <w:r w:rsidR="00331F81">
        <w:fldChar w:fldCharType="end"/>
      </w:r>
      <w:r w:rsidR="00F24A18" w:rsidRPr="000755E4">
        <w:fldChar w:fldCharType="separate"/>
      </w:r>
      <w:hyperlink w:anchor="_ENREF_42" w:tooltip="Chust, 2022 #9530" w:history="1">
        <w:r w:rsidR="00055F52" w:rsidRPr="00331F81">
          <w:rPr>
            <w:noProof/>
            <w:vertAlign w:val="superscript"/>
          </w:rPr>
          <w:t>42</w:t>
        </w:r>
      </w:hyperlink>
      <w:r w:rsidR="00331F81" w:rsidRPr="00331F81">
        <w:rPr>
          <w:noProof/>
          <w:vertAlign w:val="superscript"/>
        </w:rPr>
        <w:t xml:space="preserve">, </w:t>
      </w:r>
      <w:hyperlink w:anchor="_ENREF_48" w:tooltip="Costoya, 2015 #7558" w:history="1">
        <w:r w:rsidR="00055F52" w:rsidRPr="00331F81">
          <w:rPr>
            <w:noProof/>
            <w:vertAlign w:val="superscript"/>
          </w:rPr>
          <w:t>48</w:t>
        </w:r>
      </w:hyperlink>
      <w:r w:rsidR="00F24A18" w:rsidRPr="000755E4">
        <w:fldChar w:fldCharType="end"/>
      </w:r>
      <w:r w:rsidR="00F24A18" w:rsidRPr="000755E4">
        <w:t>, with a greater increase at the surface and a deepening of the 14 °C isotherm</w:t>
      </w:r>
      <w:hyperlink w:anchor="_ENREF_49" w:tooltip="Valencia, 2019 #8195" w:history="1">
        <w:r w:rsidR="00055F52" w:rsidRPr="000755E4">
          <w:fldChar w:fldCharType="begin"/>
        </w:r>
        <w:r w:rsidR="00055F52">
          <w:instrText xml:space="preserve"> ADDIN EN.CITE &lt;EndNote&gt;&lt;Cite&gt;&lt;Author&gt;Valencia&lt;/Author&gt;&lt;Year&gt;2019&lt;/Year&gt;&lt;RecNum&gt;8195&lt;/RecNum&gt;&lt;DisplayText&gt;&lt;style face="superscript"&gt;49&lt;/style&gt;&lt;/DisplayText&gt;&lt;record&gt;&lt;rec-number&gt;8195&lt;/rec-number&gt;&lt;foreign-keys&gt;&lt;key app="EN" db-id="sa0zwzdwavzzeze9w5hx2fwlv0fds9srr2ff" timestamp="1579184435"&gt;8195&lt;/key&gt;&lt;/foreign-keys&gt;&lt;ref-type name="Journal Article"&gt;17&lt;/ref-type&gt;&lt;contributors&gt;&lt;authors&gt;&lt;author&gt;Valencia, Víctor&lt;/author&gt;&lt;author&gt;Fontán, Almudena&lt;/author&gt;&lt;author&gt;Goikoetxea, Nerea&lt;/author&gt;&lt;author&gt;Chifflet, Marina&lt;/author&gt;&lt;author&gt;González, Manuel&lt;/author&gt;&lt;author&gt;López, Ander&lt;/author&gt;&lt;/authors&gt;&lt;/contributors&gt;&lt;titles&gt;&lt;title&gt;Long-term evolution of the stratification, winter mixing and θ-S signature of upper water masses in the southeastern Bay of Biscay&lt;/title&gt;&lt;secondary-title&gt;Continental Shelf Research&lt;/secondary-title&gt;&lt;/titles&gt;&lt;periodical&gt;&lt;full-title&gt;Continental Shelf Research&lt;/full-title&gt;&lt;abbr-1&gt;Cont. Shelf Res.&lt;/abbr-1&gt;&lt;/periodical&gt;&lt;pages&gt;124-134&lt;/pages&gt;&lt;volume&gt;181&lt;/volume&gt;&lt;keywords&gt;&lt;keyword&gt;Isopycnal analysis&lt;/keyword&gt;&lt;keyword&gt;Winter mixed layer&lt;/keyword&gt;&lt;keyword&gt;Thermocline depth&lt;/keyword&gt;&lt;keyword&gt;Eastern North Atlantic Central Water&lt;/keyword&gt;&lt;keyword&gt;Bay of Biscay&lt;/keyword&gt;&lt;keyword&gt;Northeastern Atlantic&lt;/keyword&gt;&lt;/keywords&gt;&lt;dates&gt;&lt;year&gt;2019&lt;/year&gt;&lt;pub-dates&gt;&lt;date&gt;2019/06/15/&lt;/date&gt;&lt;/pub-dates&gt;&lt;/dates&gt;&lt;isbn&gt;0278-4343&lt;/isbn&gt;&lt;urls&gt;&lt;related-urls&gt;&lt;url&gt;http://www.sciencedirect.com/science/article/pii/S0278434318304655&lt;/url&gt;&lt;/related-urls&gt;&lt;/urls&gt;&lt;electronic-resource-num&gt;https://doi.org/10.1016/j.csr.2019.05.010&lt;/electronic-resource-num&gt;&lt;/record&gt;&lt;/Cite&gt;&lt;/EndNote&gt;</w:instrText>
        </w:r>
        <w:r w:rsidR="00055F52" w:rsidRPr="000755E4">
          <w:fldChar w:fldCharType="separate"/>
        </w:r>
        <w:r w:rsidR="00055F52" w:rsidRPr="008B0D88">
          <w:rPr>
            <w:noProof/>
            <w:vertAlign w:val="superscript"/>
          </w:rPr>
          <w:t>49</w:t>
        </w:r>
        <w:r w:rsidR="00055F52" w:rsidRPr="000755E4">
          <w:fldChar w:fldCharType="end"/>
        </w:r>
      </w:hyperlink>
      <w:r w:rsidR="00F24A18" w:rsidRPr="000755E4">
        <w:t xml:space="preserve">.  </w:t>
      </w:r>
      <w:r w:rsidR="00777DAE">
        <w:t>S</w:t>
      </w:r>
      <w:r w:rsidR="00F24A18">
        <w:t xml:space="preserve">ea warming in European semi-enclosed seas </w:t>
      </w:r>
      <w:r>
        <w:t>was</w:t>
      </w:r>
      <w:r w:rsidR="00F24A18">
        <w:t xml:space="preserve"> stronger</w:t>
      </w:r>
      <w:r w:rsidR="008A2FCF">
        <w:t xml:space="preserve"> relative to open ocean</w:t>
      </w:r>
      <w:r w:rsidR="00F24A18">
        <w:t xml:space="preserve">: </w:t>
      </w:r>
      <w:r w:rsidR="00F24A18" w:rsidRPr="000755E4">
        <w:t>0.4 °C</w:t>
      </w:r>
      <w:r w:rsidR="001273B5">
        <w:t xml:space="preserve"> </w:t>
      </w:r>
      <w:r w:rsidR="00F24A18" w:rsidRPr="000755E4">
        <w:t>decade</w:t>
      </w:r>
      <w:r w:rsidR="00F24A18" w:rsidRPr="757D5299">
        <w:rPr>
          <w:vertAlign w:val="superscript"/>
        </w:rPr>
        <w:t>-1</w:t>
      </w:r>
      <w:r w:rsidR="00F24A18">
        <w:t xml:space="preserve"> in the </w:t>
      </w:r>
      <w:r w:rsidR="00F24A18" w:rsidRPr="000755E4">
        <w:t>Baltic Sea (1978–2007)</w:t>
      </w:r>
      <w:r w:rsidR="003D52B6">
        <w:t xml:space="preserve"> </w:t>
      </w:r>
      <w:hyperlink w:anchor="_ENREF_40" w:tooltip="Kniebusch, 2019 #9663" w:history="1">
        <w:r w:rsidR="00055F52" w:rsidRPr="000755E4">
          <w:fldChar w:fldCharType="begin"/>
        </w:r>
        <w:r w:rsidR="00055F52">
          <w:instrText xml:space="preserve"> ADDIN EN.CITE &lt;EndNote&gt;&lt;Cite&gt;&lt;Author&gt;Kniebusch&lt;/Author&gt;&lt;Year&gt;2019&lt;/Year&gt;&lt;RecNum&gt;9663&lt;/RecNum&gt;&lt;DisplayText&gt;&lt;style face="superscript"&gt;40&lt;/style&gt;&lt;/DisplayText&gt;&lt;record&gt;&lt;rec-number&gt;9663&lt;/rec-number&gt;&lt;foreign-keys&gt;&lt;key app="EN" db-id="sa0zwzdwavzzeze9w5hx2fwlv0fds9srr2ff" timestamp="1645529609"&gt;9663&lt;/key&gt;&lt;/foreign-keys&gt;&lt;ref-type name="Journal Article"&gt;17&lt;/ref-type&gt;&lt;contributors&gt;&lt;authors&gt;&lt;author&gt;Kniebusch, Madline&lt;/author&gt;&lt;author&gt;Meier, H.E. Markus&lt;/author&gt;&lt;author&gt;Neumann, Thomas&lt;/author&gt;&lt;author&gt;Börgel, Florian&lt;/author&gt;&lt;/authors&gt;&lt;/contributors&gt;&lt;titles&gt;&lt;title&gt;Temperature Variability of the Baltic Sea Since 1850 and Attribution to Atmospheric Forcing Variables&lt;/title&gt;&lt;secondary-title&gt;Journal of Geophysical Research: Oceans&lt;/secondary-title&gt;&lt;/titles&gt;&lt;periodical&gt;&lt;full-title&gt;Journal of Geophysical Research: Oceans&lt;/full-title&gt;&lt;/periodical&gt;&lt;pages&gt;4168-4187&lt;/pages&gt;&lt;volume&gt;124&lt;/volume&gt;&lt;number&gt;6&lt;/number&gt;&lt;dates&gt;&lt;year&gt;2019&lt;/year&gt;&lt;/dates&gt;&lt;isbn&gt;2169-9275&lt;/isbn&gt;&lt;urls&gt;&lt;related-urls&gt;&lt;url&gt;https://agupubs.onlinelibrary.wiley.com/doi/abs/10.1029/2018JC013948&lt;/url&gt;&lt;/related-urls&gt;&lt;/urls&gt;&lt;electronic-resource-num&gt;https://doi.org/10.1029/2018JC013948&lt;/electronic-resource-num&gt;&lt;/record&gt;&lt;/Cite&gt;&lt;/EndNote&gt;</w:instrText>
        </w:r>
        <w:r w:rsidR="00055F52" w:rsidRPr="000755E4">
          <w:fldChar w:fldCharType="separate"/>
        </w:r>
        <w:r w:rsidR="00055F52" w:rsidRPr="00331F81">
          <w:rPr>
            <w:noProof/>
            <w:vertAlign w:val="superscript"/>
          </w:rPr>
          <w:t>40</w:t>
        </w:r>
        <w:r w:rsidR="00055F52" w:rsidRPr="000755E4">
          <w:fldChar w:fldCharType="end"/>
        </w:r>
      </w:hyperlink>
      <w:r w:rsidR="00F24A18">
        <w:t xml:space="preserve">, </w:t>
      </w:r>
      <w:r w:rsidR="00F24A18" w:rsidRPr="000755E4">
        <w:t>0.9 °C</w:t>
      </w:r>
      <w:r w:rsidR="001273B5">
        <w:t xml:space="preserve"> </w:t>
      </w:r>
      <w:r w:rsidR="00F24A18" w:rsidRPr="000755E4">
        <w:t>decade</w:t>
      </w:r>
      <w:r w:rsidR="00F24A18" w:rsidRPr="003A4DE1">
        <w:rPr>
          <w:vertAlign w:val="superscript"/>
        </w:rPr>
        <w:t>-1</w:t>
      </w:r>
      <w:r w:rsidR="00F24A18" w:rsidRPr="000755E4">
        <w:t xml:space="preserve"> </w:t>
      </w:r>
      <w:r w:rsidR="00F24A18">
        <w:t>i</w:t>
      </w:r>
      <w:r w:rsidR="00F24A18" w:rsidRPr="000755E4">
        <w:t>n the Mediterranean</w:t>
      </w:r>
      <w:hyperlink w:anchor="_ENREF_39" w:tooltip="EEA, 2022 #15230" w:history="1">
        <w:r w:rsidR="00055F52">
          <w:fldChar w:fldCharType="begin"/>
        </w:r>
        <w:r w:rsidR="00055F52">
          <w:instrText xml:space="preserve"> ADDIN EN.CITE &lt;EndNote&gt;&lt;Cite&gt;&lt;Author&gt;EEA&lt;/Author&gt;&lt;Year&gt;2022&lt;/Year&gt;&lt;RecNum&gt;15230&lt;/RecNum&gt;&lt;DisplayText&gt;&lt;style face="superscript"&gt;39&lt;/style&gt;&lt;/DisplayText&gt;&lt;record&gt;&lt;rec-number&gt;15230&lt;/rec-number&gt;&lt;foreign-keys&gt;&lt;key app="EN" db-id="sa0zwzdwavzzeze9w5hx2fwlv0fds9srr2ff" timestamp="1668962044"&gt;15230&lt;/key&gt;&lt;/foreign-keys&gt;&lt;ref-type name="Online Multimedia"&gt;48&lt;/ref-type&gt;&lt;contributors&gt;&lt;authors&gt;&lt;author&gt;EEA&lt;/author&gt;&lt;/authors&gt;&lt;secondary-authors&gt;&lt;author&gt;European Environment Agency&lt;/author&gt;&lt;/secondary-authors&gt;&lt;/contributors&gt;&lt;titles&gt;&lt;title&gt;European sea surface temperature&lt;/title&gt;&lt;/titles&gt;&lt;dates&gt;&lt;year&gt;2022&lt;/year&gt;&lt;/dates&gt;&lt;urls&gt;&lt;related-urls&gt;&lt;url&gt;https://www.eea.europa.eu/ims/european-sea-surface-temperature&lt;/url&gt;&lt;/related-urls&gt;&lt;/urls&gt;&lt;/record&gt;&lt;/Cite&gt;&lt;/EndNote&gt;</w:instrText>
        </w:r>
        <w:r w:rsidR="00055F52">
          <w:fldChar w:fldCharType="separate"/>
        </w:r>
        <w:r w:rsidR="00055F52" w:rsidRPr="00331F81">
          <w:rPr>
            <w:noProof/>
            <w:vertAlign w:val="superscript"/>
          </w:rPr>
          <w:t>39</w:t>
        </w:r>
        <w:r w:rsidR="00055F52">
          <w:fldChar w:fldCharType="end"/>
        </w:r>
      </w:hyperlink>
      <w:r w:rsidR="00F24A18">
        <w:t>, and</w:t>
      </w:r>
      <w:r w:rsidR="00F24A18" w:rsidRPr="00A03DE4">
        <w:t xml:space="preserve"> 0.6</w:t>
      </w:r>
      <w:r w:rsidR="00F24A18">
        <w:t xml:space="preserve"> </w:t>
      </w:r>
      <w:r w:rsidR="00F24A18" w:rsidRPr="00A03DE4">
        <w:t>°C</w:t>
      </w:r>
      <w:r w:rsidR="001273B5">
        <w:t xml:space="preserve"> </w:t>
      </w:r>
      <w:r w:rsidR="00F24A18" w:rsidRPr="00A03DE4">
        <w:t>decade</w:t>
      </w:r>
      <w:r w:rsidR="00F24A18" w:rsidRPr="00ED7714">
        <w:rPr>
          <w:vertAlign w:val="superscript"/>
        </w:rPr>
        <w:t>-1</w:t>
      </w:r>
      <w:r w:rsidR="00F24A18" w:rsidRPr="00A03DE4">
        <w:t xml:space="preserve"> in the Black Sea</w:t>
      </w:r>
      <w:r w:rsidR="00F24A18">
        <w:t xml:space="preserve"> (1982-2018)</w:t>
      </w:r>
      <w:r w:rsidR="003D52B6">
        <w:t xml:space="preserve"> </w:t>
      </w:r>
      <w:hyperlink w:anchor="_ENREF_41" w:tooltip="Palmer, 2021 #15264" w:history="1">
        <w:r w:rsidR="00055F52">
          <w:fldChar w:fldCharType="begin"/>
        </w:r>
        <w:r w:rsidR="00055F52">
          <w:instrText xml:space="preserve"> ADDIN EN.CITE &lt;EndNote&gt;&lt;Cite&gt;&lt;Author&gt;Palmer&lt;/Author&gt;&lt;Year&gt;2021&lt;/Year&gt;&lt;RecNum&gt;15264&lt;/RecNum&gt;&lt;DisplayText&gt;&lt;style face="superscript"&gt;41&lt;/style&gt;&lt;/DisplayText&gt;&lt;record&gt;&lt;rec-number&gt;15264&lt;/rec-number&gt;&lt;foreign-keys&gt;&lt;key app="EN" db-id="sa0zwzdwavzzeze9w5hx2fwlv0fds9srr2ff" timestamp="1672760658"&gt;15264&lt;/key&gt;&lt;/foreign-keys&gt;&lt;ref-type name="Book"&gt;6&lt;/ref-type&gt;&lt;contributors&gt;&lt;authors&gt;&lt;author&gt;Palmer, Matthew&lt;/author&gt;&lt;author&gt;Slangen, Aimée&lt;/author&gt;&lt;author&gt;Domingues, Catia&lt;/author&gt;&lt;author&gt;Savita, Abhishek&lt;/author&gt;&lt;author&gt;Dias, Fabio&lt;/author&gt;&lt;author&gt;Koll, Roxy&lt;/author&gt;&lt;/authors&gt;&lt;/contributors&gt;&lt;titles&gt;&lt;title&gt;Chapter 9: Ocean, cryosphere and sea level change - IPCC AR6 Fox-Kemper, B., H.T. Hewitt, C. Xiao, G. Aðalgeirsdóttir, S.S. Drijfhout, T.L. Edwards, N.R. Golledge, M. Hemer, R.E. Kopp, G. Krinner, A. Mix, D. Notz, S. Nowicki, I.S. Nurhati, L. Ruiz, J.-B. Sallée, A.B.A. Slangen, and Y. Yu, 2021&lt;/title&gt;&lt;/titles&gt;&lt;dates&gt;&lt;year&gt;2021&lt;/year&gt;&lt;/dates&gt;&lt;urls&gt;&lt;/urls&gt;&lt;/record&gt;&lt;/Cite&gt;&lt;/EndNote&gt;</w:instrText>
        </w:r>
        <w:r w:rsidR="00055F52">
          <w:fldChar w:fldCharType="separate"/>
        </w:r>
        <w:r w:rsidR="00055F52" w:rsidRPr="00331F81">
          <w:rPr>
            <w:noProof/>
            <w:vertAlign w:val="superscript"/>
          </w:rPr>
          <w:t>41</w:t>
        </w:r>
        <w:r w:rsidR="00055F52">
          <w:fldChar w:fldCharType="end"/>
        </w:r>
      </w:hyperlink>
      <w:r w:rsidR="00F24A18" w:rsidRPr="000755E4">
        <w:t>.</w:t>
      </w:r>
    </w:p>
    <w:p w14:paraId="7AB2AB9A" w14:textId="77777777" w:rsidR="00F270C9" w:rsidRDefault="00F270C9" w:rsidP="006123D2">
      <w:pPr>
        <w:rPr>
          <w:rStyle w:val="normaltextrun"/>
          <w:color w:val="000000"/>
          <w:shd w:val="clear" w:color="auto" w:fill="FFFFFF"/>
        </w:rPr>
      </w:pPr>
    </w:p>
    <w:p w14:paraId="7BB07563" w14:textId="54A6CA68" w:rsidR="006924E7" w:rsidRPr="000755E4" w:rsidRDefault="007941BC" w:rsidP="006123D2">
      <w:r>
        <w:t xml:space="preserve">Across the entire range of organisms and </w:t>
      </w:r>
      <w:r w:rsidR="00292715">
        <w:t>habitats</w:t>
      </w:r>
      <w:r w:rsidR="009227C9">
        <w:t>,</w:t>
      </w:r>
      <w:r>
        <w:t xml:space="preserve"> </w:t>
      </w:r>
      <w:r w:rsidR="00497605">
        <w:t xml:space="preserve">the average </w:t>
      </w:r>
      <w:r w:rsidR="00E2358D">
        <w:t xml:space="preserve">rate of </w:t>
      </w:r>
      <w:r w:rsidR="00497605">
        <w:t>increase</w:t>
      </w:r>
      <w:r w:rsidR="00DC3156">
        <w:t xml:space="preserve"> </w:t>
      </w:r>
      <w:r w:rsidR="00497605">
        <w:t xml:space="preserve">in CTI </w:t>
      </w:r>
      <w:r w:rsidR="001B1392">
        <w:t xml:space="preserve">was </w:t>
      </w:r>
      <w:r w:rsidR="00497605">
        <w:t>0.</w:t>
      </w:r>
      <w:r w:rsidR="00EF34A2">
        <w:t>23</w:t>
      </w:r>
      <w:r w:rsidR="00497605">
        <w:t xml:space="preserve"> ºC</w:t>
      </w:r>
      <w:r w:rsidR="00DC3156">
        <w:t xml:space="preserve"> </w:t>
      </w:r>
      <w:r w:rsidR="00497605">
        <w:t>decade</w:t>
      </w:r>
      <w:r w:rsidR="00497605" w:rsidRPr="001C58A3">
        <w:rPr>
          <w:vertAlign w:val="superscript"/>
        </w:rPr>
        <w:t>-1</w:t>
      </w:r>
      <w:r w:rsidR="00DC3156">
        <w:t>,</w:t>
      </w:r>
      <w:r w:rsidR="00F17BAD">
        <w:t xml:space="preserve"> </w:t>
      </w:r>
      <w:r w:rsidR="00390961">
        <w:t>meaning a</w:t>
      </w:r>
      <w:r w:rsidR="00AA75EE">
        <w:t xml:space="preserve"> consistent response</w:t>
      </w:r>
      <w:r w:rsidR="001017E9">
        <w:t xml:space="preserve"> of </w:t>
      </w:r>
      <w:r w:rsidR="00390961">
        <w:t xml:space="preserve">the marine communities </w:t>
      </w:r>
      <w:r w:rsidR="001017E9">
        <w:t xml:space="preserve">to </w:t>
      </w:r>
      <w:r w:rsidR="00390961">
        <w:t>ocean</w:t>
      </w:r>
      <w:r w:rsidR="001B735F">
        <w:t xml:space="preserve"> </w:t>
      </w:r>
      <w:r w:rsidR="004D101A">
        <w:t>warming in European seas</w:t>
      </w:r>
      <w:r w:rsidR="00995FF6">
        <w:t>.</w:t>
      </w:r>
      <w:r w:rsidR="004D101A">
        <w:t xml:space="preserve"> </w:t>
      </w:r>
      <w:r w:rsidR="00660F84" w:rsidRPr="00660F84">
        <w:t>Th</w:t>
      </w:r>
      <w:r w:rsidR="001B1392">
        <w:t>e</w:t>
      </w:r>
      <w:r w:rsidR="00660F84" w:rsidRPr="00660F84">
        <w:t xml:space="preserve"> difference between </w:t>
      </w:r>
      <w:r w:rsidR="00995FF6">
        <w:t>CTI and</w:t>
      </w:r>
      <w:r w:rsidR="00C81C26">
        <w:t xml:space="preserve"> </w:t>
      </w:r>
      <w:r w:rsidR="0035493A">
        <w:t>sea</w:t>
      </w:r>
      <w:r w:rsidR="00BD5948">
        <w:t xml:space="preserve"> temperature</w:t>
      </w:r>
      <w:r w:rsidR="00995FF6">
        <w:t xml:space="preserve"> </w:t>
      </w:r>
      <w:r w:rsidR="00C1391F">
        <w:t xml:space="preserve">changing </w:t>
      </w:r>
      <w:r w:rsidR="00660F84" w:rsidRPr="00660F84">
        <w:t xml:space="preserve">rates may represent a slight temporal lag in the </w:t>
      </w:r>
      <w:r w:rsidR="00E14621">
        <w:t xml:space="preserve">response of communities to </w:t>
      </w:r>
      <w:r w:rsidR="001663BE">
        <w:t xml:space="preserve">ocean </w:t>
      </w:r>
      <w:r w:rsidR="00E14621">
        <w:t>warming</w:t>
      </w:r>
      <w:r w:rsidR="00B717DC">
        <w:t>,</w:t>
      </w:r>
      <w:r w:rsidR="00A3193E">
        <w:t xml:space="preserve"> as </w:t>
      </w:r>
      <w:r w:rsidR="006A010F">
        <w:t>reported</w:t>
      </w:r>
      <w:r w:rsidR="00B717DC">
        <w:t xml:space="preserve"> </w:t>
      </w:r>
      <w:r w:rsidR="00A3193E">
        <w:t xml:space="preserve">in terrestrial </w:t>
      </w:r>
      <w:r w:rsidR="005716DF">
        <w:t>groups</w:t>
      </w:r>
      <w:hyperlink w:anchor="_ENREF_29" w:tooltip="Devictor, 2008 #8521" w:history="1">
        <w:r w:rsidR="00055F52">
          <w:fldChar w:fldCharType="begin">
            <w:fldData xml:space="preserve">PEVuZE5vdGU+PENpdGU+PEF1dGhvcj5EZXZpY3RvcjwvQXV0aG9yPjxZZWFyPjIwMDg8L1llYXI+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</w:fldData>
          </w:fldChar>
        </w:r>
        <w:r w:rsidR="00055F52">
          <w:instrText xml:space="preserve"> ADDIN EN.CITE </w:instrText>
        </w:r>
        <w:r w:rsidR="00055F52">
          <w:fldChar w:fldCharType="begin">
            <w:fldData xml:space="preserve">PEVuZE5vdGU+PENpdGU+PEF1dGhvcj5EZXZpY3RvcjwvQXV0aG9yPjxZZWFyPjIwMDg8L1llYXI+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</w:fldData>
          </w:fldChar>
        </w:r>
        <w:r w:rsidR="00055F52">
          <w:instrText xml:space="preserve"> ADDIN EN.CITE.DATA </w:instrText>
        </w:r>
        <w:r w:rsidR="00055F52">
          <w:fldChar w:fldCharType="end"/>
        </w:r>
        <w:r w:rsidR="00055F52">
          <w:fldChar w:fldCharType="separate"/>
        </w:r>
        <w:r w:rsidR="00055F52" w:rsidRPr="00331F81">
          <w:rPr>
            <w:noProof/>
            <w:vertAlign w:val="superscript"/>
          </w:rPr>
          <w:t>29</w:t>
        </w:r>
        <w:r w:rsidR="00055F52">
          <w:fldChar w:fldCharType="end"/>
        </w:r>
      </w:hyperlink>
      <w:r w:rsidR="004257BC">
        <w:t xml:space="preserve">, </w:t>
      </w:r>
      <w:r w:rsidR="00E81944">
        <w:t xml:space="preserve">since </w:t>
      </w:r>
      <w:r w:rsidR="001B1392">
        <w:t xml:space="preserve">population-level </w:t>
      </w:r>
      <w:r w:rsidR="00C0013D">
        <w:t>acclimatization</w:t>
      </w:r>
      <w:r w:rsidR="001B1392">
        <w:t xml:space="preserve"> </w:t>
      </w:r>
      <w:r w:rsidR="00923D33">
        <w:t>may</w:t>
      </w:r>
      <w:r w:rsidR="00E81944">
        <w:t xml:space="preserve"> </w:t>
      </w:r>
      <w:r w:rsidR="00660F84">
        <w:t>require</w:t>
      </w:r>
      <w:r w:rsidR="00E81944">
        <w:t xml:space="preserve"> </w:t>
      </w:r>
      <w:r w:rsidR="0032794F">
        <w:t>several years</w:t>
      </w:r>
      <w:r w:rsidR="0065257F">
        <w:t xml:space="preserve"> for </w:t>
      </w:r>
      <w:r w:rsidR="00DF1744">
        <w:t>species with lifespan</w:t>
      </w:r>
      <w:r w:rsidR="00BE495E">
        <w:t>s</w:t>
      </w:r>
      <w:r w:rsidR="00DF1744">
        <w:t xml:space="preserve"> l</w:t>
      </w:r>
      <w:r w:rsidR="00BE495E">
        <w:t>on</w:t>
      </w:r>
      <w:r w:rsidR="00DF1744">
        <w:t xml:space="preserve">ger than </w:t>
      </w:r>
      <w:r w:rsidR="00D24C64">
        <w:t>one year (</w:t>
      </w:r>
      <w:r w:rsidR="00EB4852">
        <w:t>e.g., fishes</w:t>
      </w:r>
      <w:r w:rsidR="00575F50">
        <w:t xml:space="preserve">, </w:t>
      </w:r>
      <w:r w:rsidR="00D85448">
        <w:t xml:space="preserve">many </w:t>
      </w:r>
      <w:r w:rsidR="00575F50">
        <w:t xml:space="preserve">crustaceans, </w:t>
      </w:r>
      <w:r w:rsidR="00E17945">
        <w:t>cephalopods</w:t>
      </w:r>
      <w:r w:rsidR="00575F50">
        <w:t xml:space="preserve">, and </w:t>
      </w:r>
      <w:r w:rsidR="003C0F9D">
        <w:t xml:space="preserve">other </w:t>
      </w:r>
      <w:r w:rsidR="00575F50">
        <w:t>macroinvertebrates).</w:t>
      </w:r>
      <w:r w:rsidR="007775A4">
        <w:t xml:space="preserve"> The active selection of </w:t>
      </w:r>
      <w:r w:rsidR="00BE495E">
        <w:t xml:space="preserve">specific ranges in </w:t>
      </w:r>
      <w:r w:rsidR="00327EEB">
        <w:t xml:space="preserve">water </w:t>
      </w:r>
      <w:r w:rsidR="00BE495E">
        <w:t>temperatures</w:t>
      </w:r>
      <w:r w:rsidR="007775A4">
        <w:t xml:space="preserve"> is particularly critical during </w:t>
      </w:r>
      <w:r w:rsidR="004E6CD8">
        <w:t xml:space="preserve">fish </w:t>
      </w:r>
      <w:r w:rsidR="007775A4">
        <w:t>reproduction</w:t>
      </w:r>
      <w:hyperlink w:anchor="_ENREF_50" w:tooltip="Dahlke, 2020 #8350" w:history="1">
        <w:r w:rsidR="00055F52">
          <w:fldChar w:fldCharType="begin"/>
        </w:r>
        <w:r w:rsidR="00055F52">
          <w:instrText xml:space="preserve"> ADDIN EN.CITE &lt;EndNote&gt;&lt;Cite&gt;&lt;Author&gt;Dahlke&lt;/Author&gt;&lt;Year&gt;2020&lt;/Year&gt;&lt;RecNum&gt;8350&lt;/RecNum&gt;&lt;DisplayText&gt;&lt;style face="superscript"&gt;50&lt;/style&gt;&lt;/DisplayText&gt;&lt;record&gt;&lt;rec-number&gt;8350&lt;/rec-number&gt;&lt;foreign-keys&gt;&lt;key app="EN" db-id="sa0zwzdwavzzeze9w5hx2fwlv0fds9srr2ff" timestamp="1594967428"&gt;8350&lt;/key&gt;&lt;/foreign-keys&gt;&lt;ref-type name="Journal Article"&gt;17&lt;/ref-type&gt;&lt;contributors&gt;&lt;authors&gt;&lt;author&gt;Dahlke, Flemming T.&lt;/author&gt;&lt;author&gt;Wohlrab, Sylke&lt;/author&gt;&lt;author&gt;Butzin, Martin&lt;/author&gt;&lt;author&gt;Pörtner, Hans-Otto&lt;/author&gt;&lt;/authors&gt;&lt;/contributors&gt;&lt;titles&gt;&lt;title&gt;Thermal bottlenecks in the life cycle define climate vulnerability of fish&lt;/title&gt;&lt;secondary-title&gt;Science&lt;/secondary-title&gt;&lt;/titles&gt;&lt;periodical&gt;&lt;full-title&gt;Science&lt;/full-title&gt;&lt;/periodical&gt;&lt;pages&gt;65-70&lt;/pages&gt;&lt;volume&gt;369&lt;/volume&gt;&lt;number&gt;6499&lt;/number&gt;&lt;dates&gt;&lt;year&gt;2020&lt;/year&gt;&lt;/dates&gt;&lt;urls&gt;&lt;related-urls&gt;&lt;url&gt;https://science.sciencemag.org/content/sci/369/6499/65.full.pdf&lt;/url&gt;&lt;/related-urls&gt;&lt;/urls&gt;&lt;electronic-resource-num&gt;10.1126/science.aaz3658&lt;/electronic-resource-num&gt;&lt;/record&gt;&lt;/Cite&gt;&lt;/EndNote&gt;</w:instrText>
        </w:r>
        <w:r w:rsidR="00055F52">
          <w:fldChar w:fldCharType="separate"/>
        </w:r>
        <w:r w:rsidR="00055F52" w:rsidRPr="008B0D88">
          <w:rPr>
            <w:noProof/>
            <w:vertAlign w:val="superscript"/>
          </w:rPr>
          <w:t>50</w:t>
        </w:r>
        <w:r w:rsidR="00055F52">
          <w:fldChar w:fldCharType="end"/>
        </w:r>
      </w:hyperlink>
      <w:r w:rsidR="007775A4">
        <w:t xml:space="preserve">, but </w:t>
      </w:r>
      <w:r w:rsidR="001D6632">
        <w:t>a</w:t>
      </w:r>
      <w:r w:rsidR="008B6D44">
        <w:t>ffect</w:t>
      </w:r>
      <w:r w:rsidR="001D6632">
        <w:t>s</w:t>
      </w:r>
      <w:r w:rsidR="008B6D44">
        <w:t xml:space="preserve"> </w:t>
      </w:r>
      <w:r w:rsidR="007775A4">
        <w:t>the entire life cycle</w:t>
      </w:r>
      <w:hyperlink w:anchor="_ENREF_51" w:tooltip="Petitgas, 2013 #7487" w:history="1">
        <w:r w:rsidR="00055F52">
          <w:fldChar w:fldCharType="begin"/>
        </w:r>
        <w:r w:rsidR="00055F52">
          <w:instrText xml:space="preserve"> ADDIN EN.CITE &lt;EndNote&gt;&lt;Cite&gt;&lt;Author&gt;Petitgas&lt;/Author&gt;&lt;Year&gt;2013&lt;/Year&gt;&lt;RecNum&gt;7487&lt;/RecNum&gt;&lt;DisplayText&gt;&lt;style face="superscript"&gt;51&lt;/style&gt;&lt;/DisplayText&gt;&lt;record&gt;&lt;rec-number&gt;7487&lt;/rec-number&gt;&lt;foreign-keys&gt;&lt;key app="EN" db-id="sa0zwzdwavzzeze9w5hx2fwlv0fds9srr2ff" timestamp="1457097064"&gt;7487&lt;/key&gt;&lt;/foreign-keys&gt;&lt;ref-type name="Journal Article"&gt;17&lt;/ref-type&gt;&lt;contributors&gt;&lt;authors&gt;&lt;author&gt;Petitgas, Pierre&lt;/author&gt;&lt;author&gt;Rijnsdorp, Adriaan D.&lt;/author&gt;&lt;author&gt;Dickey-Collas, Mark&lt;/author&gt;&lt;author&gt;Engelhard, Georg H.&lt;/author&gt;&lt;author&gt;Peck, Myron A.&lt;/author&gt;&lt;author&gt;Pinnegar, John K.&lt;/author&gt;&lt;author&gt;Drinkwater, Ken&lt;/author&gt;&lt;author&gt;Huret, Martin&lt;/author&gt;&lt;author&gt;Nash, Richard D. M.&lt;/author&gt;&lt;/authors&gt;&lt;/contributors&gt;&lt;titles&gt;&lt;title&gt;Impacts of climate change on the complex life cycles of fish&lt;/title&gt;&lt;secondary-title&gt;Fisheries Oceanography&lt;/secondary-title&gt;&lt;/titles&gt;&lt;periodical&gt;&lt;full-title&gt;Fisheries Oceanography&lt;/full-title&gt;&lt;abbr-1&gt;Fish. Oceanogr.&lt;/abbr-1&gt;&lt;/periodical&gt;&lt;pages&gt;121-139&lt;/pages&gt;&lt;volume&gt;22&lt;/volume&gt;&lt;number&gt;2&lt;/number&gt;&lt;keywords&gt;&lt;keyword&gt;anchovy&lt;/keyword&gt;&lt;keyword&gt;cod&lt;/keyword&gt;&lt;keyword&gt;connectivity&lt;/keyword&gt;&lt;keyword&gt;eco-physiology&lt;/keyword&gt;&lt;keyword&gt;habitat&lt;/keyword&gt;&lt;keyword&gt;herring&lt;/keyword&gt;&lt;keyword&gt;plaice&lt;/keyword&gt;&lt;/keywords&gt;&lt;dates&gt;&lt;year&gt;2013&lt;/year&gt;&lt;/dates&gt;&lt;isbn&gt;1365-2419&lt;/isbn&gt;&lt;urls&gt;&lt;related-urls&gt;&lt;url&gt;http://dx.doi.org/10.1111/fog.12010&lt;/url&gt;&lt;/related-urls&gt;&lt;/urls&gt;&lt;electronic-resource-num&gt;10.1111/fog.12010&lt;/electronic-resource-num&gt;&lt;/record&gt;&lt;/Cite&gt;&lt;/EndNote&gt;</w:instrText>
        </w:r>
        <w:r w:rsidR="00055F52">
          <w:fldChar w:fldCharType="separate"/>
        </w:r>
        <w:r w:rsidR="00055F52" w:rsidRPr="008B0D88">
          <w:rPr>
            <w:noProof/>
            <w:vertAlign w:val="superscript"/>
          </w:rPr>
          <w:t>51</w:t>
        </w:r>
        <w:r w:rsidR="00055F52">
          <w:fldChar w:fldCharType="end"/>
        </w:r>
      </w:hyperlink>
      <w:r w:rsidR="007775A4">
        <w:t>.</w:t>
      </w:r>
      <w:r w:rsidR="00E229B6">
        <w:t xml:space="preserve"> </w:t>
      </w:r>
      <w:r w:rsidR="00BE495E">
        <w:t>The correlation between t</w:t>
      </w:r>
      <w:r w:rsidR="009467B9">
        <w:t xml:space="preserve">he </w:t>
      </w:r>
      <w:r w:rsidR="00BE495E">
        <w:t xml:space="preserve">rates of change in </w:t>
      </w:r>
      <w:r w:rsidR="00134356">
        <w:t xml:space="preserve">CTI </w:t>
      </w:r>
      <w:r w:rsidR="00BE495E">
        <w:t>and</w:t>
      </w:r>
      <w:r w:rsidR="00134356">
        <w:t xml:space="preserve"> concomitant warming in </w:t>
      </w:r>
      <w:r w:rsidR="00134356" w:rsidRPr="00F85C57">
        <w:t>both surface waters and the water column down to 100 m</w:t>
      </w:r>
      <w:r w:rsidR="00D33845">
        <w:t xml:space="preserve"> </w:t>
      </w:r>
      <w:r w:rsidR="004804EA">
        <w:t>i</w:t>
      </w:r>
      <w:r w:rsidR="00BE495E">
        <w:t>s evidence</w:t>
      </w:r>
      <w:r w:rsidR="007F31B5">
        <w:t xml:space="preserve"> </w:t>
      </w:r>
      <w:r w:rsidR="00BE495E">
        <w:t>of broadscale impacts of climate change throughout European regional seas</w:t>
      </w:r>
      <w:r w:rsidR="00DB6E6B">
        <w:t xml:space="preserve">. </w:t>
      </w:r>
      <w:r w:rsidR="008B11AC">
        <w:t>However, t</w:t>
      </w:r>
      <w:r w:rsidR="00DE7472">
        <w:t>he relationship between CTI</w:t>
      </w:r>
      <w:r w:rsidR="00E6517C" w:rsidRPr="00E6517C">
        <w:rPr>
          <w:i/>
          <w:iCs/>
          <w:vertAlign w:val="subscript"/>
        </w:rPr>
        <w:t>r</w:t>
      </w:r>
      <w:r w:rsidR="00DE7472">
        <w:t xml:space="preserve"> and temperature change </w:t>
      </w:r>
      <w:r w:rsidR="008B11AC">
        <w:t>may</w:t>
      </w:r>
      <w:r w:rsidR="00DE7472">
        <w:t xml:space="preserve"> not necessarily</w:t>
      </w:r>
      <w:r w:rsidR="00D52C5F">
        <w:t xml:space="preserve"> be</w:t>
      </w:r>
      <w:r w:rsidR="00DE7472">
        <w:t xml:space="preserve"> linear</w:t>
      </w:r>
      <w:r w:rsidR="00BC3DF0">
        <w:t>,</w:t>
      </w:r>
      <w:r w:rsidR="00DE7472">
        <w:t xml:space="preserve"> since species</w:t>
      </w:r>
      <w:r w:rsidR="00E10608">
        <w:t>’</w:t>
      </w:r>
      <w:r w:rsidR="00DE7472">
        <w:t xml:space="preserve"> thermal performance curves </w:t>
      </w:r>
      <w:r w:rsidR="00BE495E">
        <w:t>are</w:t>
      </w:r>
      <w:r w:rsidR="00DE7472">
        <w:t xml:space="preserve"> asymmetrical </w:t>
      </w:r>
      <w:r w:rsidR="00BE495E">
        <w:t>(typically dome-shaped</w:t>
      </w:r>
      <w:r w:rsidR="00495E05">
        <w:t>)</w:t>
      </w:r>
      <w:r w:rsidR="00923D33">
        <w:t>,</w:t>
      </w:r>
      <w:r w:rsidR="00495E05">
        <w:t xml:space="preserve"> and</w:t>
      </w:r>
      <w:r w:rsidR="00E10608">
        <w:t xml:space="preserve"> </w:t>
      </w:r>
      <w:r w:rsidR="00BE495E">
        <w:t>are often</w:t>
      </w:r>
      <w:r w:rsidR="00824292" w:rsidRPr="00824292">
        <w:t xml:space="preserve"> life</w:t>
      </w:r>
      <w:r w:rsidR="00BE495E">
        <w:t>-</w:t>
      </w:r>
      <w:r w:rsidR="00824292" w:rsidRPr="00824292">
        <w:t>stage</w:t>
      </w:r>
      <w:r w:rsidR="00BE495E">
        <w:t xml:space="preserve"> specific</w:t>
      </w:r>
      <w:r w:rsidR="0058318B">
        <w:t xml:space="preserve">. </w:t>
      </w:r>
      <w:r w:rsidR="007B3007">
        <w:t xml:space="preserve">Furthermore, </w:t>
      </w:r>
      <w:r w:rsidR="008E12B4">
        <w:t>other than long</w:t>
      </w:r>
      <w:r w:rsidR="009A1F74">
        <w:t>-</w:t>
      </w:r>
      <w:r w:rsidR="008E12B4">
        <w:t>term warming</w:t>
      </w:r>
      <w:r w:rsidR="009A1F74">
        <w:t>,</w:t>
      </w:r>
      <w:r w:rsidR="008E12B4">
        <w:t xml:space="preserve"> </w:t>
      </w:r>
      <w:r w:rsidR="007B3007">
        <w:t>s</w:t>
      </w:r>
      <w:r w:rsidR="00DE7472">
        <w:t xml:space="preserve">pecies may </w:t>
      </w:r>
      <w:r w:rsidR="0058318B">
        <w:t xml:space="preserve">also </w:t>
      </w:r>
      <w:r w:rsidR="00DE7472">
        <w:t xml:space="preserve">respond to </w:t>
      </w:r>
      <w:r w:rsidR="005D3CFE">
        <w:t xml:space="preserve">marine </w:t>
      </w:r>
      <w:r w:rsidR="00DE7472">
        <w:t>heatwaves</w:t>
      </w:r>
      <w:r w:rsidR="00FC4F1D">
        <w:fldChar w:fldCharType="begin">
          <w:fldData xml:space="preserve">PEVuZE5vdGU+PENpdGU+PEF1dGhvcj5HYXJyYWJvdTwvQXV0aG9yPjxZZWFyPjIwMDk8L1llYXI+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</w:fldData>
        </w:fldChar>
      </w:r>
      <w:r w:rsidR="00D152AA">
        <w:instrText xml:space="preserve"> ADDIN EN.CITE </w:instrText>
      </w:r>
      <w:r w:rsidR="00D152AA">
        <w:fldChar w:fldCharType="begin">
          <w:fldData xml:space="preserve">PEVuZE5vdGU+PENpdGU+PEF1dGhvcj5HYXJyYWJvdTwvQXV0aG9yPjxZZWFyPjIwMDk8L1llYXI+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</w:fldData>
        </w:fldChar>
      </w:r>
      <w:r w:rsidR="00D152AA">
        <w:instrText xml:space="preserve"> ADDIN EN.CITE.DATA </w:instrText>
      </w:r>
      <w:r w:rsidR="00D152AA">
        <w:fldChar w:fldCharType="end"/>
      </w:r>
      <w:r w:rsidR="00FC4F1D">
        <w:fldChar w:fldCharType="separate"/>
      </w:r>
      <w:hyperlink w:anchor="_ENREF_52" w:tooltip="Garrabou, 2009 #9670" w:history="1">
        <w:r w:rsidR="00055F52" w:rsidRPr="00D152AA">
          <w:rPr>
            <w:noProof/>
            <w:vertAlign w:val="superscript"/>
          </w:rPr>
          <w:t>52</w:t>
        </w:r>
      </w:hyperlink>
      <w:r w:rsidR="00D152AA" w:rsidRPr="00D152AA">
        <w:rPr>
          <w:noProof/>
          <w:vertAlign w:val="superscript"/>
        </w:rPr>
        <w:t xml:space="preserve">, </w:t>
      </w:r>
      <w:hyperlink w:anchor="_ENREF_53" w:tooltip="Smale, 2019 #16363" w:history="1">
        <w:r w:rsidR="00055F52" w:rsidRPr="00D152AA">
          <w:rPr>
            <w:noProof/>
            <w:vertAlign w:val="superscript"/>
          </w:rPr>
          <w:t>53</w:t>
        </w:r>
      </w:hyperlink>
      <w:r w:rsidR="00FC4F1D">
        <w:fldChar w:fldCharType="end"/>
      </w:r>
      <w:r w:rsidR="002E0259">
        <w:t xml:space="preserve"> and extreme</w:t>
      </w:r>
      <w:r w:rsidR="005D3CFE">
        <w:t xml:space="preserve"> we</w:t>
      </w:r>
      <w:r w:rsidR="003D6FC6">
        <w:t>ather</w:t>
      </w:r>
      <w:r w:rsidR="002E0259">
        <w:t xml:space="preserve"> events</w:t>
      </w:r>
      <w:hyperlink w:anchor="_ENREF_45" w:tooltip="Hawkins,  #15234" w:history="1">
        <w:r w:rsidR="00055F52">
          <w:fldChar w:fldCharType="begin"/>
        </w:r>
        <w:r w:rsidR="00055F52">
          <w:instrText xml:space="preserve"> ADDIN EN.CITE &lt;EndNote&gt;&lt;Cite&gt;&lt;Author&gt;Hawkins&lt;/Author&gt;&lt;RecNum&gt;15234&lt;/RecNum&gt;&lt;DisplayText&gt;&lt;style face="superscript"&gt;45&lt;/style&gt;&lt;/DisplayText&gt;&lt;record&gt;&lt;rec-number&gt;15234&lt;/rec-number&gt;&lt;foreign-keys&gt;&lt;key app="EN" db-id="sa0zwzdwavzzeze9w5hx2fwlv0fds9srr2ff" timestamp="1669186384"&gt;15234&lt;/key&gt;&lt;/foreign-keys&gt;&lt;ref-type name="Journal Article"&gt;17&lt;/ref-type&gt;&lt;contributors&gt;&lt;authors&gt;&lt;author&gt;Hawkins, Stephen J.&lt;/author&gt;&lt;author&gt;Burrows, Michael T.&lt;/author&gt;&lt;author&gt;Mieszkowska, Nova&lt;/author&gt;&lt;/authors&gt;&lt;/contributors&gt;&lt;titles&gt;&lt;title&gt;Shoreline sentinels of global change show the consequences of extreme events&lt;/title&gt;&lt;secondary-title&gt;Global Change Biology&lt;/secondary-title&gt;&lt;/titles&gt;&lt;periodical&gt;&lt;full-title&gt;Global Change Biology&lt;/full-title&gt;&lt;abbr-1&gt;Global Change Biol.&lt;/abbr-1&gt;&lt;/periodical&gt;&lt;volume&gt;n/a&lt;/volume&gt;&lt;number&gt;n/a&lt;/number&gt;&lt;dates&gt;&lt;/dates&gt;&lt;isbn&gt;1354-1013&lt;/isbn&gt;&lt;urls&gt;&lt;related-urls&gt;&lt;url&gt;https://onlinelibrary.wiley.com/doi/abs/10.1111/gcb.16477&lt;/url&gt;&lt;/related-urls&gt;&lt;/urls&gt;&lt;electronic-resource-num&gt;https://doi.org/10.1111/gcb.16477&lt;/electronic-resource-num&gt;&lt;/record&gt;&lt;/Cite&gt;&lt;/EndNote&gt;</w:instrText>
        </w:r>
        <w:r w:rsidR="00055F52">
          <w:fldChar w:fldCharType="separate"/>
        </w:r>
        <w:r w:rsidR="00055F52" w:rsidRPr="00331F81">
          <w:rPr>
            <w:noProof/>
            <w:vertAlign w:val="superscript"/>
          </w:rPr>
          <w:t>45</w:t>
        </w:r>
        <w:r w:rsidR="00055F52">
          <w:fldChar w:fldCharType="end"/>
        </w:r>
      </w:hyperlink>
      <w:r w:rsidR="00C55332" w:rsidRPr="00C55332">
        <w:t>, or</w:t>
      </w:r>
      <w:r w:rsidR="00235F1C" w:rsidRPr="00C55332">
        <w:t xml:space="preserve"> </w:t>
      </w:r>
      <w:r w:rsidR="00264EC8">
        <w:t xml:space="preserve">be </w:t>
      </w:r>
      <w:r w:rsidR="00235F1C" w:rsidRPr="00C55332">
        <w:t>affect</w:t>
      </w:r>
      <w:r w:rsidR="00C55332" w:rsidRPr="00C55332">
        <w:t>ed</w:t>
      </w:r>
      <w:r w:rsidR="00235F1C" w:rsidRPr="00C55332">
        <w:t xml:space="preserve"> indirectly </w:t>
      </w:r>
      <w:r w:rsidR="0058318B">
        <w:t>by</w:t>
      </w:r>
      <w:r w:rsidR="00235F1C" w:rsidRPr="00C55332">
        <w:t xml:space="preserve"> </w:t>
      </w:r>
      <w:r w:rsidR="003D6FC6">
        <w:t>biotic</w:t>
      </w:r>
      <w:r w:rsidR="00306687">
        <w:t xml:space="preserve"> </w:t>
      </w:r>
      <w:r w:rsidR="00235F1C" w:rsidRPr="00C55332">
        <w:t>interaction</w:t>
      </w:r>
      <w:r w:rsidR="003D6FC6">
        <w:t>s</w:t>
      </w:r>
      <w:r w:rsidR="00FA3F17">
        <w:fldChar w:fldCharType="begin">
          <w:fldData xml:space="preserve">PEVuZE5vdGU+PENpdGU+PEF1dGhvcj5XaXN6PC9BdXRob3I+PFllYXI+MjAxMzwvWWVhcj48UmVj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wYWdlcz4yMDE3MDQ4NC0yMDE3MDQ4NDwvcGFnZXM+PHZvbHVtZT4yODQ8L3Zv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==
</w:fldData>
        </w:fldChar>
      </w:r>
      <w:r w:rsidR="00D152AA">
        <w:instrText xml:space="preserve"> ADDIN EN.CITE </w:instrText>
      </w:r>
      <w:r w:rsidR="00D152AA">
        <w:fldChar w:fldCharType="begin">
          <w:fldData xml:space="preserve">PEVuZE5vdGU+PENpdGU+PEF1dGhvcj5XaXN6PC9BdXRob3I+PFllYXI+MjAxMzwvWWVhcj48UmVj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wYWdlcz4yMDE3MDQ4NC0yMDE3MDQ4NDwvcGFnZXM+PHZvbHVtZT4yODQ8L3Zv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==
</w:fldData>
        </w:fldChar>
      </w:r>
      <w:r w:rsidR="00D152AA">
        <w:instrText xml:space="preserve"> ADDIN EN.CITE.DATA </w:instrText>
      </w:r>
      <w:r w:rsidR="00D152AA">
        <w:fldChar w:fldCharType="end"/>
      </w:r>
      <w:r w:rsidR="00FA3F17">
        <w:fldChar w:fldCharType="separate"/>
      </w:r>
      <w:hyperlink w:anchor="_ENREF_54" w:tooltip="Wisz, 2013 #15289" w:history="1">
        <w:r w:rsidR="00055F52" w:rsidRPr="00D152AA">
          <w:rPr>
            <w:noProof/>
            <w:vertAlign w:val="superscript"/>
          </w:rPr>
          <w:t>54</w:t>
        </w:r>
      </w:hyperlink>
      <w:r w:rsidR="00D152AA" w:rsidRPr="00D152AA">
        <w:rPr>
          <w:noProof/>
          <w:vertAlign w:val="superscript"/>
        </w:rPr>
        <w:t xml:space="preserve">, </w:t>
      </w:r>
      <w:hyperlink w:anchor="_ENREF_55" w:tooltip="Bates, 2014 #9800" w:history="1">
        <w:r w:rsidR="00055F52" w:rsidRPr="00D152AA">
          <w:rPr>
            <w:noProof/>
            <w:vertAlign w:val="superscript"/>
          </w:rPr>
          <w:t>55</w:t>
        </w:r>
      </w:hyperlink>
      <w:r w:rsidR="00D152AA" w:rsidRPr="00D152AA">
        <w:rPr>
          <w:noProof/>
          <w:vertAlign w:val="superscript"/>
        </w:rPr>
        <w:t xml:space="preserve">, </w:t>
      </w:r>
      <w:hyperlink w:anchor="_ENREF_56" w:tooltip="Bates, 2017 #9801" w:history="1">
        <w:r w:rsidR="00055F52" w:rsidRPr="00D152AA">
          <w:rPr>
            <w:noProof/>
            <w:vertAlign w:val="superscript"/>
          </w:rPr>
          <w:t>56</w:t>
        </w:r>
      </w:hyperlink>
      <w:r w:rsidR="00FA3F17">
        <w:fldChar w:fldCharType="end"/>
      </w:r>
      <w:r w:rsidR="00C55332" w:rsidRPr="00C55332">
        <w:t xml:space="preserve">. </w:t>
      </w:r>
      <w:r w:rsidR="007B3007">
        <w:t>In addition, t</w:t>
      </w:r>
      <w:r w:rsidR="00835702" w:rsidRPr="00C55332">
        <w:t>he</w:t>
      </w:r>
      <w:r w:rsidR="00835702">
        <w:t xml:space="preserve"> community a</w:t>
      </w:r>
      <w:r w:rsidR="00835702" w:rsidRPr="004E66D5">
        <w:t xml:space="preserve">cclimatization pathway to warming </w:t>
      </w:r>
      <w:r w:rsidR="00835702">
        <w:t xml:space="preserve">analysed here is </w:t>
      </w:r>
      <w:r w:rsidR="00281831">
        <w:t xml:space="preserve">primarily attributed </w:t>
      </w:r>
      <w:r w:rsidR="00835702">
        <w:t xml:space="preserve">to </w:t>
      </w:r>
      <w:r w:rsidR="00E024A6">
        <w:t>latitudinal</w:t>
      </w:r>
      <w:r w:rsidR="00835702" w:rsidRPr="004E66D5">
        <w:t xml:space="preserve"> shift</w:t>
      </w:r>
      <w:r w:rsidR="008A52EB">
        <w:t>s</w:t>
      </w:r>
      <w:r w:rsidR="0039055C">
        <w:t xml:space="preserve"> (active or passive)</w:t>
      </w:r>
      <w:r w:rsidR="00835702">
        <w:t xml:space="preserve">, </w:t>
      </w:r>
      <w:r w:rsidR="00F22893" w:rsidRPr="00F22893">
        <w:t xml:space="preserve">although other processes </w:t>
      </w:r>
      <w:r w:rsidR="009A1F74">
        <w:t xml:space="preserve">such </w:t>
      </w:r>
      <w:r w:rsidR="002150C8">
        <w:t>as</w:t>
      </w:r>
      <w:r w:rsidR="003566FA">
        <w:t xml:space="preserve"> </w:t>
      </w:r>
      <w:r w:rsidR="005A7D20">
        <w:t>vertical migrations</w:t>
      </w:r>
      <w:r w:rsidR="0064488A">
        <w:t xml:space="preserve"> </w:t>
      </w:r>
      <w:r w:rsidR="00BE495E">
        <w:t xml:space="preserve">(or persistent changes in depth) </w:t>
      </w:r>
      <w:r w:rsidR="00773D0D">
        <w:t xml:space="preserve">in </w:t>
      </w:r>
      <w:r w:rsidR="00BC3649">
        <w:t xml:space="preserve">highly </w:t>
      </w:r>
      <w:r w:rsidR="00773D0D">
        <w:t>mobile species</w:t>
      </w:r>
      <w:r w:rsidR="003C58BB">
        <w:t xml:space="preserve"> </w:t>
      </w:r>
      <w:r w:rsidR="006F2563">
        <w:fldChar w:fldCharType="begin">
          <w:fldData xml:space="preserve">PEVuZE5vdGU+PENpdGU+PEF1dGhvcj5CdXJyb3dzPC9BdXRob3I+PFllYXI+MjAxOTwvWWVhcj48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</w:fldData>
        </w:fldChar>
      </w:r>
      <w:r w:rsidR="00D152AA">
        <w:instrText xml:space="preserve"> ADDIN EN.CITE </w:instrText>
      </w:r>
      <w:r w:rsidR="00D152AA">
        <w:fldChar w:fldCharType="begin">
          <w:fldData xml:space="preserve">PEVuZE5vdGU+PENpdGU+PEF1dGhvcj5CdXJyb3dzPC9BdXRob3I+PFllYXI+MjAxOTwvWWVhcj48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</w:fldData>
        </w:fldChar>
      </w:r>
      <w:r w:rsidR="00D152AA">
        <w:instrText xml:space="preserve"> ADDIN EN.CITE.DATA </w:instrText>
      </w:r>
      <w:r w:rsidR="00D152AA">
        <w:fldChar w:fldCharType="end"/>
      </w:r>
      <w:r w:rsidR="006F2563">
        <w:fldChar w:fldCharType="separate"/>
      </w:r>
      <w:hyperlink w:anchor="_ENREF_19" w:tooltip="Burrows, 2019 #15251" w:history="1">
        <w:r w:rsidR="00055F52" w:rsidRPr="00D152AA">
          <w:rPr>
            <w:noProof/>
            <w:vertAlign w:val="superscript"/>
          </w:rPr>
          <w:t>19</w:t>
        </w:r>
      </w:hyperlink>
      <w:r w:rsidR="00D152AA" w:rsidRPr="00D152AA">
        <w:rPr>
          <w:noProof/>
          <w:vertAlign w:val="superscript"/>
        </w:rPr>
        <w:t xml:space="preserve">, </w:t>
      </w:r>
      <w:hyperlink w:anchor="_ENREF_57" w:tooltip="Cheung, 2013 #9683" w:history="1">
        <w:r w:rsidR="00055F52" w:rsidRPr="00D152AA">
          <w:rPr>
            <w:noProof/>
            <w:vertAlign w:val="superscript"/>
          </w:rPr>
          <w:t>57</w:t>
        </w:r>
      </w:hyperlink>
      <w:r w:rsidR="006F2563">
        <w:fldChar w:fldCharType="end"/>
      </w:r>
      <w:r w:rsidR="008F44EB">
        <w:t xml:space="preserve">, </w:t>
      </w:r>
      <w:r w:rsidR="006D026B">
        <w:t xml:space="preserve">or </w:t>
      </w:r>
      <w:r w:rsidR="00335EC5">
        <w:t xml:space="preserve">phenological adjustments </w:t>
      </w:r>
      <w:r w:rsidR="00335EC5">
        <w:fldChar w:fldCharType="begin">
          <w:fldData xml:space="preserve">PEVuZE5vdGU+PENpdGU+PEF1dGhvcj5Qb2xvY3phbnNrYTwvQXV0aG9yPjxZZWFyPjIwMTM8L1ll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</w:fldData>
        </w:fldChar>
      </w:r>
      <w:r w:rsidR="00D152AA">
        <w:instrText xml:space="preserve"> ADDIN EN.CITE </w:instrText>
      </w:r>
      <w:r w:rsidR="00D152AA">
        <w:fldChar w:fldCharType="begin">
          <w:fldData xml:space="preserve">PEVuZE5vdGU+PENpdGU+PEF1dGhvcj5Qb2xvY3phbnNrYTwvQXV0aG9yPjxZZWFyPjIwMTM8L1ll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</w:fldData>
        </w:fldChar>
      </w:r>
      <w:r w:rsidR="00D152AA">
        <w:instrText xml:space="preserve"> ADDIN EN.CITE.DATA </w:instrText>
      </w:r>
      <w:r w:rsidR="00D152AA">
        <w:fldChar w:fldCharType="end"/>
      </w:r>
      <w:r w:rsidR="00335EC5">
        <w:fldChar w:fldCharType="separate"/>
      </w:r>
      <w:hyperlink w:anchor="_ENREF_11" w:tooltip="Poloczanska, 2013 #4" w:history="1">
        <w:r w:rsidR="00055F52" w:rsidRPr="00D152AA">
          <w:rPr>
            <w:noProof/>
            <w:vertAlign w:val="superscript"/>
          </w:rPr>
          <w:t>11</w:t>
        </w:r>
      </w:hyperlink>
      <w:r w:rsidR="00D152AA" w:rsidRPr="00D152AA">
        <w:rPr>
          <w:noProof/>
          <w:vertAlign w:val="superscript"/>
        </w:rPr>
        <w:t xml:space="preserve">, </w:t>
      </w:r>
      <w:hyperlink w:anchor="_ENREF_58" w:tooltip="Vila-Gispert, 2002 #9611" w:history="1">
        <w:r w:rsidR="00055F52" w:rsidRPr="00D152AA">
          <w:rPr>
            <w:noProof/>
            <w:vertAlign w:val="superscript"/>
          </w:rPr>
          <w:t>58</w:t>
        </w:r>
      </w:hyperlink>
      <w:r w:rsidR="00335EC5">
        <w:fldChar w:fldCharType="end"/>
      </w:r>
      <w:r w:rsidR="008F44EB">
        <w:t xml:space="preserve"> </w:t>
      </w:r>
      <w:r w:rsidR="002150C8" w:rsidRPr="00F22893">
        <w:t>may also account for the observed patterns</w:t>
      </w:r>
      <w:r w:rsidR="00835702">
        <w:t xml:space="preserve">. </w:t>
      </w:r>
      <w:r w:rsidR="00C844AB">
        <w:t>Phenolog</w:t>
      </w:r>
      <w:r w:rsidR="006579E4">
        <w:t>y</w:t>
      </w:r>
      <w:r w:rsidR="00C844AB">
        <w:t xml:space="preserve"> changes</w:t>
      </w:r>
      <w:r w:rsidR="00335EC5">
        <w:t xml:space="preserve"> </w:t>
      </w:r>
      <w:r w:rsidR="00835702">
        <w:t>allow timing adjustments of seasonal life cycle</w:t>
      </w:r>
      <w:r w:rsidR="00D71F41">
        <w:t xml:space="preserve"> events</w:t>
      </w:r>
      <w:r w:rsidR="00835702">
        <w:t xml:space="preserve"> such as spawning of mainly sessile species or those with </w:t>
      </w:r>
      <w:r w:rsidR="00835702" w:rsidRPr="00D1158F">
        <w:t>geographical attachment</w:t>
      </w:r>
      <w:r w:rsidR="00835702">
        <w:t>, which may counterbalance latitudinal shifts</w:t>
      </w:r>
      <w:r w:rsidR="003C58BB">
        <w:t xml:space="preserve"> </w:t>
      </w:r>
      <w:hyperlink w:anchor="_ENREF_59" w:tooltip="Chust, 2023 #15245" w:history="1">
        <w:r w:rsidR="00055F52">
          <w:fldChar w:fldCharType="begin"/>
        </w:r>
        <w:r w:rsidR="00055F52">
          <w:instrText xml:space="preserve"> ADDIN EN.CITE &lt;EndNote&gt;&lt;Cite&gt;&lt;Author&gt;Chust&lt;/Author&gt;&lt;Year&gt;2023&lt;/Year&gt;&lt;RecNum&gt;15245&lt;/RecNum&gt;&lt;DisplayText&gt;&lt;style face="superscript"&gt;59&lt;/style&gt;&lt;/DisplayText&gt;&lt;record&gt;&lt;rec-number&gt;15245&lt;/rec-number&gt;&lt;foreign-keys&gt;&lt;key app="EN" db-id="sa0zwzdwavzzeze9w5hx2fwlv0fds9srr2ff" timestamp="1670397206"&gt;15245&lt;/key&gt;&lt;/foreign-keys&gt;&lt;ref-type name="Journal Article"&gt;17&lt;/ref-type&gt;&lt;contributors&gt;&lt;authors&gt;&lt;author&gt;Chust, Guillem&lt;/author&gt;&lt;author&gt;Taboada, Fernando González&lt;/author&gt;&lt;author&gt;Alvarez, Paula&lt;/author&gt;&lt;author&gt;Ibaibarriaga, Leire&lt;/author&gt;&lt;/authors&gt;&lt;/contributors&gt;&lt;titles&gt;&lt;title&gt;Species acclimatization pathways: Latitudinal shifts and timing adjustments to track ocean warming&lt;/title&gt;&lt;secondary-title&gt;Ecological Indicators&lt;/secondary-title&gt;&lt;/titles&gt;&lt;periodical&gt;&lt;full-title&gt;Ecological Indicators&lt;/full-title&gt;&lt;abbr-1&gt;Ecol. Indicators&lt;/abbr-1&gt;&lt;/periodical&gt;&lt;pages&gt;109752&lt;/pages&gt;&lt;volume&gt;146&lt;/volume&gt;&lt;keywords&gt;&lt;keyword&gt;Mackerel&lt;/keyword&gt;&lt;keyword&gt;Climate change&lt;/keyword&gt;&lt;keyword&gt;Poleward shift&lt;/keyword&gt;&lt;keyword&gt;Phenology&lt;/keyword&gt;&lt;keyword&gt;Spawning&lt;/keyword&gt;&lt;keyword&gt;Pelagic&lt;/keyword&gt;&lt;/keywords&gt;&lt;dates&gt;&lt;year&gt;2023&lt;/year&gt;&lt;pub-dates&gt;&lt;date&gt;2023/02/01/&lt;/date&gt;&lt;/pub-dates&gt;&lt;/dates&gt;&lt;isbn&gt;1470-160X&lt;/isbn&gt;&lt;urls&gt;&lt;related-urls&gt;&lt;url&gt;https://www.sciencedirect.com/science/article/pii/S1470160X22012250&lt;/url&gt;&lt;/related-urls&gt;&lt;/urls&gt;&lt;electronic-resource-num&gt;https://doi.org/10.1016/j.ecolind.2022.109752&lt;/electronic-resource-num&gt;&lt;/record&gt;&lt;/Cite&gt;&lt;/EndNote&gt;</w:instrText>
        </w:r>
        <w:r w:rsidR="00055F52">
          <w:fldChar w:fldCharType="separate"/>
        </w:r>
        <w:r w:rsidR="00055F52" w:rsidRPr="008B0D88">
          <w:rPr>
            <w:noProof/>
            <w:vertAlign w:val="superscript"/>
          </w:rPr>
          <w:t>59</w:t>
        </w:r>
        <w:r w:rsidR="00055F52">
          <w:fldChar w:fldCharType="end"/>
        </w:r>
      </w:hyperlink>
      <w:r w:rsidR="00835702">
        <w:t>.</w:t>
      </w:r>
    </w:p>
    <w:p w14:paraId="7EA5DF0B" w14:textId="77777777" w:rsidR="006924E7" w:rsidRPr="000755E4" w:rsidRDefault="006924E7" w:rsidP="006123D2"/>
    <w:p w14:paraId="7D818949" w14:textId="02AFB5DD" w:rsidR="00990560" w:rsidRDefault="001B48ED" w:rsidP="00FC5C70">
      <w:pPr>
        <w:rPr>
          <w:rStyle w:val="normaltextrun"/>
          <w:color w:val="000000"/>
          <w:shd w:val="clear" w:color="auto" w:fill="FFFFFF"/>
        </w:rPr>
      </w:pPr>
      <w:r>
        <w:t xml:space="preserve">Among the underlying processes contributing to the observed changes in </w:t>
      </w:r>
      <w:r w:rsidR="00985D5B" w:rsidRPr="000755E4">
        <w:t>CTI</w:t>
      </w:r>
      <w:r w:rsidR="00F25EAD">
        <w:t>,</w:t>
      </w:r>
      <w:r w:rsidR="00985D5B" w:rsidRPr="000755E4">
        <w:t xml:space="preserve"> tropicalization and deborealization </w:t>
      </w:r>
      <w:r w:rsidR="00D908DB">
        <w:t>dominated</w:t>
      </w:r>
      <w:r w:rsidR="00985D5B" w:rsidRPr="000755E4">
        <w:t xml:space="preserve"> </w:t>
      </w:r>
      <w:r w:rsidR="00D908DB">
        <w:t>over</w:t>
      </w:r>
      <w:r w:rsidR="00985D5B" w:rsidRPr="000755E4">
        <w:t xml:space="preserve"> detropicalization and borealization.</w:t>
      </w:r>
      <w:r w:rsidR="00CD52DE">
        <w:t xml:space="preserve"> </w:t>
      </w:r>
      <w:r w:rsidR="00BE495E">
        <w:t>Moreover</w:t>
      </w:r>
      <w:r w:rsidR="00985D5B" w:rsidRPr="000755E4">
        <w:t xml:space="preserve">, </w:t>
      </w:r>
      <w:r w:rsidR="00BE495E">
        <w:t xml:space="preserve">the intensity of </w:t>
      </w:r>
      <w:r w:rsidR="00985D5B" w:rsidRPr="000755E4">
        <w:t xml:space="preserve">tropicalization </w:t>
      </w:r>
      <w:r w:rsidR="001943DB">
        <w:t xml:space="preserve">was </w:t>
      </w:r>
      <w:r w:rsidR="0042667F">
        <w:t xml:space="preserve">more than </w:t>
      </w:r>
      <w:r w:rsidR="002C7A0A">
        <w:t xml:space="preserve">three times higher </w:t>
      </w:r>
      <w:r w:rsidR="00BE495E">
        <w:t xml:space="preserve">than that </w:t>
      </w:r>
      <w:r w:rsidR="002C2C7E">
        <w:t>of</w:t>
      </w:r>
      <w:r w:rsidR="002C2C7E" w:rsidRPr="000755E4">
        <w:t xml:space="preserve"> </w:t>
      </w:r>
      <w:r w:rsidR="00985D5B" w:rsidRPr="000755E4">
        <w:t>deborealization</w:t>
      </w:r>
      <w:r w:rsidR="008F53F2">
        <w:t xml:space="preserve"> at per-site basis</w:t>
      </w:r>
      <w:r w:rsidR="00985D5B" w:rsidRPr="000755E4">
        <w:t xml:space="preserve">. </w:t>
      </w:r>
      <w:r w:rsidR="007A43E5" w:rsidRPr="007A43E5">
        <w:t xml:space="preserve">However, </w:t>
      </w:r>
      <w:r w:rsidR="0068210D">
        <w:t>the relative importance of each process</w:t>
      </w:r>
      <w:r w:rsidR="0095125D">
        <w:t xml:space="preserve"> underpinning CTI </w:t>
      </w:r>
      <w:r w:rsidR="008438A6">
        <w:t>changes over time</w:t>
      </w:r>
      <w:r w:rsidR="007A43E5" w:rsidRPr="007A43E5">
        <w:t xml:space="preserve"> varie</w:t>
      </w:r>
      <w:r w:rsidR="0068210D">
        <w:t>d</w:t>
      </w:r>
      <w:r w:rsidR="007A43E5" w:rsidRPr="007A43E5">
        <w:t xml:space="preserve"> across </w:t>
      </w:r>
      <w:r w:rsidR="001A4A9E">
        <w:t>habitats,</w:t>
      </w:r>
      <w:r w:rsidR="001A4A9E" w:rsidRPr="007A43E5">
        <w:t xml:space="preserve"> </w:t>
      </w:r>
      <w:r w:rsidR="007A43E5" w:rsidRPr="007A43E5">
        <w:t>regions</w:t>
      </w:r>
      <w:r w:rsidR="00FF45A9">
        <w:t xml:space="preserve">, </w:t>
      </w:r>
      <w:r w:rsidR="00756136">
        <w:t xml:space="preserve">and </w:t>
      </w:r>
      <w:r w:rsidR="002C4816">
        <w:t>ocean</w:t>
      </w:r>
      <w:r w:rsidR="0023689F">
        <w:t xml:space="preserve"> connectivity</w:t>
      </w:r>
      <w:r w:rsidR="009E252E">
        <w:t>.</w:t>
      </w:r>
      <w:r w:rsidR="007A43E5" w:rsidRPr="007A43E5">
        <w:t xml:space="preserve"> </w:t>
      </w:r>
      <w:r w:rsidR="000A1B75">
        <w:t>In those sites where</w:t>
      </w:r>
      <w:r w:rsidR="009E252E" w:rsidRPr="000755E4">
        <w:t xml:space="preserve"> CTI increased</w:t>
      </w:r>
      <w:r w:rsidR="002B72AF">
        <w:t xml:space="preserve"> over time</w:t>
      </w:r>
      <w:r w:rsidR="000A1B75">
        <w:t>, t</w:t>
      </w:r>
      <w:r w:rsidR="002F224D" w:rsidRPr="000755E4">
        <w:t xml:space="preserve">ropicalization prevailed </w:t>
      </w:r>
      <w:r w:rsidR="00944596">
        <w:t>(with respect to</w:t>
      </w:r>
      <w:r w:rsidR="00944596" w:rsidRPr="004C0D54">
        <w:t xml:space="preserve"> deborealization</w:t>
      </w:r>
      <w:r w:rsidR="00944596">
        <w:t xml:space="preserve">) </w:t>
      </w:r>
      <w:r w:rsidR="00C0225D">
        <w:t>in</w:t>
      </w:r>
      <w:r w:rsidR="002F224D" w:rsidRPr="000755E4">
        <w:t xml:space="preserve"> </w:t>
      </w:r>
      <w:r w:rsidR="00B73ABC">
        <w:t xml:space="preserve">non-enclosed </w:t>
      </w:r>
      <w:r w:rsidR="004950BD">
        <w:t>waters</w:t>
      </w:r>
      <w:r w:rsidR="005A1123">
        <w:t>,</w:t>
      </w:r>
      <w:r w:rsidR="004950BD">
        <w:t xml:space="preserve"> </w:t>
      </w:r>
      <w:r w:rsidR="00B40188">
        <w:t xml:space="preserve">NE </w:t>
      </w:r>
      <w:r w:rsidR="002F224D" w:rsidRPr="000755E4">
        <w:t>Atlantic</w:t>
      </w:r>
      <w:r w:rsidR="005A1123">
        <w:t>,</w:t>
      </w:r>
      <w:r w:rsidR="00B40E86">
        <w:t xml:space="preserve"> and </w:t>
      </w:r>
      <w:r w:rsidR="00491DAE">
        <w:t xml:space="preserve">in </w:t>
      </w:r>
      <w:r w:rsidR="00B40E86">
        <w:t xml:space="preserve">benthic </w:t>
      </w:r>
      <w:r w:rsidR="00F3455A">
        <w:t>and demersal habitats</w:t>
      </w:r>
      <w:r w:rsidR="002F224D">
        <w:t>.</w:t>
      </w:r>
      <w:r w:rsidR="00290D7F">
        <w:t xml:space="preserve"> </w:t>
      </w:r>
      <w:r w:rsidR="00F746C3">
        <w:t>T</w:t>
      </w:r>
      <w:r w:rsidR="00F746C3" w:rsidRPr="000755E4">
        <w:t xml:space="preserve">ropicalization can occur in </w:t>
      </w:r>
      <w:r w:rsidR="005A42DA">
        <w:t xml:space="preserve">well-connected </w:t>
      </w:r>
      <w:r w:rsidR="00F746C3" w:rsidRPr="000755E4">
        <w:t xml:space="preserve">seas where species can </w:t>
      </w:r>
      <w:r w:rsidR="00F746C3" w:rsidRPr="000755E4">
        <w:lastRenderedPageBreak/>
        <w:t>disperse</w:t>
      </w:r>
      <w:r w:rsidR="0001706E">
        <w:t xml:space="preserve"> </w:t>
      </w:r>
      <w:r w:rsidR="00BD6977">
        <w:t xml:space="preserve">from more tropical areas </w:t>
      </w:r>
      <w:r w:rsidR="0020422E">
        <w:t xml:space="preserve">to </w:t>
      </w:r>
      <w:r w:rsidR="0001706E">
        <w:t>colonize new habitats</w:t>
      </w:r>
      <w:r w:rsidR="00BD6977">
        <w:t xml:space="preserve"> at higher latitudes</w:t>
      </w:r>
      <w:r w:rsidR="003C58BB">
        <w:t xml:space="preserve"> </w:t>
      </w:r>
      <w:hyperlink w:anchor="_ENREF_60" w:tooltip="Hyndes, 2016 #15266" w:history="1">
        <w:r w:rsidR="00055F52">
          <w:fldChar w:fldCharType="begin"/>
        </w:r>
        <w:r w:rsidR="00055F52">
          <w:instrText xml:space="preserve"> ADDIN EN.CITE &lt;EndNote&gt;&lt;Cite&gt;&lt;Author&gt;Hyndes&lt;/Author&gt;&lt;Year&gt;2016&lt;/Year&gt;&lt;RecNum&gt;15266&lt;/RecNum&gt;&lt;DisplayText&gt;&lt;style face="superscript"&gt;60&lt;/style&gt;&lt;/DisplayText&gt;&lt;record&gt;&lt;rec-number&gt;15266&lt;/rec-number&gt;&lt;foreign-keys&gt;&lt;key app="EN" db-id="sa0zwzdwavzzeze9w5hx2fwlv0fds9srr2ff" timestamp="1672916817"&gt;15266&lt;/key&gt;&lt;/foreign-keys&gt;&lt;ref-type name="Journal Article"&gt;17&lt;/ref-type&gt;&lt;contributors&gt;&lt;authors&gt;&lt;author&gt;Hyndes, Glenn A.&lt;/author&gt;&lt;author&gt;Heck, Kenneth L., Jr.&lt;/author&gt;&lt;author&gt;Vergés, Adriana&lt;/author&gt;&lt;author&gt;Harvey, Euan S.&lt;/author&gt;&lt;author&gt;Kendrick, Gary A.&lt;/author&gt;&lt;author&gt;Lavery, Paul S.&lt;/author&gt;&lt;author&gt;McMahon, Kathryn&lt;/author&gt;&lt;author&gt;Orth, Robert J.&lt;/author&gt;&lt;author&gt;Pearce, Alan&lt;/author&gt;&lt;author&gt;Vanderklift, Mathew&lt;/author&gt;&lt;author&gt;Wernberg, Thomas&lt;/author&gt;&lt;author&gt;Whiting, Scott&lt;/author&gt;&lt;author&gt;Wilson, Shaun&lt;/author&gt;&lt;/authors&gt;&lt;/contributors&gt;&lt;titles&gt;&lt;title&gt;Accelerating Tropicalization and the Transformation of Temperate Seagrass Meadows&lt;/title&gt;&lt;secondary-title&gt;BioScience&lt;/secondary-title&gt;&lt;/titles&gt;&lt;periodical&gt;&lt;full-title&gt;Bioscience&lt;/full-title&gt;&lt;abbr-1&gt;Bioscience&lt;/abbr-1&gt;&lt;/periodical&gt;&lt;pages&gt;938-948&lt;/pages&gt;&lt;volume&gt;66&lt;/volume&gt;&lt;number&gt;11&lt;/number&gt;&lt;dates&gt;&lt;year&gt;2016&lt;/year&gt;&lt;/dates&gt;&lt;isbn&gt;0006-3568&lt;/isbn&gt;&lt;urls&gt;&lt;related-urls&gt;&lt;url&gt;https://doi.org/10.1093/biosci/biw111&lt;/url&gt;&lt;/related-urls&gt;&lt;/urls&gt;&lt;electronic-resource-num&gt;10.1093/biosci/biw111&lt;/electronic-resource-num&gt;&lt;access-date&gt;1/5/2023&lt;/access-date&gt;&lt;/record&gt;&lt;/Cite&gt;&lt;/EndNote&gt;</w:instrText>
        </w:r>
        <w:r w:rsidR="00055F52">
          <w:fldChar w:fldCharType="separate"/>
        </w:r>
        <w:r w:rsidR="00055F52" w:rsidRPr="008B0D88">
          <w:rPr>
            <w:noProof/>
            <w:vertAlign w:val="superscript"/>
          </w:rPr>
          <w:t>60</w:t>
        </w:r>
        <w:r w:rsidR="00055F52">
          <w:fldChar w:fldCharType="end"/>
        </w:r>
      </w:hyperlink>
      <w:r w:rsidR="00F746C3" w:rsidRPr="000755E4">
        <w:t xml:space="preserve">, </w:t>
      </w:r>
      <w:r w:rsidR="00C83DA2">
        <w:t xml:space="preserve">whilst </w:t>
      </w:r>
      <w:r w:rsidR="00F746C3" w:rsidRPr="000755E4">
        <w:t xml:space="preserve">in </w:t>
      </w:r>
      <w:r w:rsidR="00EF3FAA">
        <w:t>semi-en</w:t>
      </w:r>
      <w:r w:rsidR="00F746C3" w:rsidRPr="000755E4">
        <w:t>closed basin</w:t>
      </w:r>
      <w:r w:rsidR="00EF3FAA">
        <w:t>s</w:t>
      </w:r>
      <w:r w:rsidR="00B65AA0">
        <w:t xml:space="preserve">, colonization is </w:t>
      </w:r>
      <w:r w:rsidR="00806898">
        <w:t xml:space="preserve">partially </w:t>
      </w:r>
      <w:r w:rsidR="00B65AA0">
        <w:t>limited</w:t>
      </w:r>
      <w:r w:rsidR="00BD6977">
        <w:t xml:space="preserve"> by landmasses</w:t>
      </w:r>
      <w:r w:rsidR="0007577C">
        <w:t xml:space="preserve">. </w:t>
      </w:r>
      <w:r w:rsidR="002015BC">
        <w:t>This may explain why t</w:t>
      </w:r>
      <w:r w:rsidR="002015BC" w:rsidRPr="000755E4">
        <w:t xml:space="preserve">ropicalization prevailed </w:t>
      </w:r>
      <w:r w:rsidR="002015BC">
        <w:t xml:space="preserve">in </w:t>
      </w:r>
      <w:r w:rsidR="00A31666">
        <w:t>over</w:t>
      </w:r>
      <w:r w:rsidR="00C364FD">
        <w:t xml:space="preserve"> </w:t>
      </w:r>
      <w:r w:rsidR="002015BC">
        <w:t xml:space="preserve">half of the sites, </w:t>
      </w:r>
      <w:r w:rsidR="006036C4">
        <w:t>particularly those</w:t>
      </w:r>
      <w:r w:rsidR="002015BC">
        <w:t xml:space="preserve"> in </w:t>
      </w:r>
      <w:r w:rsidR="002015BC" w:rsidRPr="000755E4">
        <w:t>the Atlantic Ocean</w:t>
      </w:r>
      <w:r w:rsidR="002015BC">
        <w:t>,</w:t>
      </w:r>
      <w:r w:rsidR="002015BC" w:rsidRPr="000755E4">
        <w:t xml:space="preserve"> whilst </w:t>
      </w:r>
      <w:r w:rsidR="006036C4">
        <w:t xml:space="preserve">both </w:t>
      </w:r>
      <w:r w:rsidR="002015BC" w:rsidRPr="000755E4">
        <w:t>deborealiza</w:t>
      </w:r>
      <w:r w:rsidR="002015BC">
        <w:t xml:space="preserve">tion </w:t>
      </w:r>
      <w:r w:rsidR="006036C4">
        <w:t>and</w:t>
      </w:r>
      <w:r w:rsidR="004C0D54">
        <w:t xml:space="preserve"> tropicalization</w:t>
      </w:r>
      <w:r w:rsidR="002015BC">
        <w:t xml:space="preserve"> </w:t>
      </w:r>
      <w:r w:rsidR="006036C4">
        <w:t xml:space="preserve">occurred </w:t>
      </w:r>
      <w:r w:rsidR="002015BC">
        <w:t xml:space="preserve">in </w:t>
      </w:r>
      <w:r w:rsidR="002015BC" w:rsidRPr="000755E4">
        <w:t>semi-enclosed</w:t>
      </w:r>
      <w:r w:rsidR="002015BC">
        <w:t xml:space="preserve"> seas. </w:t>
      </w:r>
      <w:r w:rsidR="005873CE">
        <w:rPr>
          <w:rStyle w:val="normaltextrun"/>
          <w:color w:val="000000"/>
          <w:shd w:val="clear" w:color="auto" w:fill="FFFFFF"/>
        </w:rPr>
        <w:t>Furthermore</w:t>
      </w:r>
      <w:r w:rsidR="007018D7">
        <w:rPr>
          <w:rStyle w:val="normaltextrun"/>
          <w:color w:val="000000"/>
          <w:shd w:val="clear" w:color="auto" w:fill="FFFFFF"/>
        </w:rPr>
        <w:t>, the relative importance</w:t>
      </w:r>
      <w:r w:rsidR="00C8747A">
        <w:rPr>
          <w:rStyle w:val="normaltextrun"/>
          <w:color w:val="000000"/>
          <w:shd w:val="clear" w:color="auto" w:fill="FFFFFF"/>
        </w:rPr>
        <w:t xml:space="preserve"> </w:t>
      </w:r>
      <w:r w:rsidR="00FA48E8">
        <w:rPr>
          <w:rStyle w:val="normaltextrun"/>
          <w:color w:val="000000"/>
          <w:shd w:val="clear" w:color="auto" w:fill="FFFFFF"/>
        </w:rPr>
        <w:t>of</w:t>
      </w:r>
      <w:r w:rsidR="00C8747A" w:rsidRPr="00D00C71">
        <w:rPr>
          <w:rStyle w:val="normaltextrun"/>
          <w:color w:val="000000"/>
          <w:shd w:val="clear" w:color="auto" w:fill="FFFFFF"/>
        </w:rPr>
        <w:t xml:space="preserve"> tropicalization and deborealization </w:t>
      </w:r>
      <w:r w:rsidR="0072018B">
        <w:rPr>
          <w:rStyle w:val="normaltextrun"/>
          <w:color w:val="000000"/>
          <w:shd w:val="clear" w:color="auto" w:fill="FFFFFF"/>
        </w:rPr>
        <w:t xml:space="preserve">in European </w:t>
      </w:r>
      <w:r w:rsidR="00BF4185">
        <w:rPr>
          <w:rStyle w:val="normaltextrun"/>
          <w:color w:val="000000"/>
          <w:shd w:val="clear" w:color="auto" w:fill="FFFFFF"/>
        </w:rPr>
        <w:t>s</w:t>
      </w:r>
      <w:r w:rsidR="0072018B">
        <w:rPr>
          <w:rStyle w:val="normaltextrun"/>
          <w:color w:val="000000"/>
          <w:shd w:val="clear" w:color="auto" w:fill="FFFFFF"/>
        </w:rPr>
        <w:t xml:space="preserve">eas </w:t>
      </w:r>
      <w:r w:rsidR="00C8747A" w:rsidRPr="00D00C71">
        <w:rPr>
          <w:rStyle w:val="normaltextrun"/>
          <w:color w:val="000000"/>
          <w:shd w:val="clear" w:color="auto" w:fill="FFFFFF"/>
        </w:rPr>
        <w:t xml:space="preserve">seems to depend on constraints </w:t>
      </w:r>
      <w:r w:rsidR="00584AE3" w:rsidRPr="00D00C71">
        <w:rPr>
          <w:rStyle w:val="normaltextrun"/>
          <w:color w:val="000000"/>
          <w:shd w:val="clear" w:color="auto" w:fill="FFFFFF"/>
        </w:rPr>
        <w:t>o</w:t>
      </w:r>
      <w:r w:rsidR="00584AE3">
        <w:rPr>
          <w:rStyle w:val="normaltextrun"/>
          <w:color w:val="000000"/>
          <w:shd w:val="clear" w:color="auto" w:fill="FFFFFF"/>
        </w:rPr>
        <w:t>n</w:t>
      </w:r>
      <w:r w:rsidR="00584AE3" w:rsidRPr="00D00C71">
        <w:rPr>
          <w:rStyle w:val="normaltextrun"/>
          <w:color w:val="000000"/>
          <w:shd w:val="clear" w:color="auto" w:fill="FFFFFF"/>
        </w:rPr>
        <w:t xml:space="preserve"> </w:t>
      </w:r>
      <w:r w:rsidR="00C8747A" w:rsidRPr="00D00C71">
        <w:rPr>
          <w:rStyle w:val="normaltextrun"/>
          <w:color w:val="000000"/>
          <w:shd w:val="clear" w:color="auto" w:fill="FFFFFF"/>
        </w:rPr>
        <w:t>species</w:t>
      </w:r>
      <w:r w:rsidR="009F0A19">
        <w:rPr>
          <w:rStyle w:val="normaltextrun"/>
          <w:color w:val="000000"/>
          <w:shd w:val="clear" w:color="auto" w:fill="FFFFFF"/>
        </w:rPr>
        <w:t>’</w:t>
      </w:r>
      <w:r w:rsidR="00C8747A" w:rsidRPr="00D00C71">
        <w:rPr>
          <w:rStyle w:val="normaltextrun"/>
          <w:color w:val="000000"/>
          <w:shd w:val="clear" w:color="auto" w:fill="FFFFFF"/>
        </w:rPr>
        <w:t xml:space="preserve"> move</w:t>
      </w:r>
      <w:r w:rsidR="009F0A19">
        <w:rPr>
          <w:rStyle w:val="normaltextrun"/>
          <w:color w:val="000000"/>
          <w:shd w:val="clear" w:color="auto" w:fill="FFFFFF"/>
        </w:rPr>
        <w:t>ment</w:t>
      </w:r>
      <w:r w:rsidR="00C8747A" w:rsidRPr="00D00C71">
        <w:rPr>
          <w:rStyle w:val="normaltextrun"/>
          <w:color w:val="000000"/>
          <w:shd w:val="clear" w:color="auto" w:fill="FFFFFF"/>
        </w:rPr>
        <w:t xml:space="preserve"> and </w:t>
      </w:r>
      <w:r w:rsidR="009F0A19" w:rsidRPr="00D00C71">
        <w:rPr>
          <w:rStyle w:val="normaltextrun"/>
          <w:color w:val="000000"/>
          <w:shd w:val="clear" w:color="auto" w:fill="FFFFFF"/>
        </w:rPr>
        <w:t>dispers</w:t>
      </w:r>
      <w:r w:rsidR="009F0A19">
        <w:rPr>
          <w:rStyle w:val="normaltextrun"/>
          <w:color w:val="000000"/>
          <w:shd w:val="clear" w:color="auto" w:fill="FFFFFF"/>
        </w:rPr>
        <w:t>al</w:t>
      </w:r>
      <w:r w:rsidR="009F0A19" w:rsidRPr="00D00C71">
        <w:rPr>
          <w:rStyle w:val="normaltextrun"/>
          <w:color w:val="000000"/>
          <w:shd w:val="clear" w:color="auto" w:fill="FFFFFF"/>
        </w:rPr>
        <w:t xml:space="preserve"> </w:t>
      </w:r>
      <w:r w:rsidR="00C8747A" w:rsidRPr="00D00C71">
        <w:rPr>
          <w:rStyle w:val="normaltextrun"/>
          <w:color w:val="000000"/>
          <w:shd w:val="clear" w:color="auto" w:fill="FFFFFF"/>
        </w:rPr>
        <w:t xml:space="preserve">across the seas (i.e., </w:t>
      </w:r>
      <w:r w:rsidR="002C4816">
        <w:rPr>
          <w:rStyle w:val="normaltextrun"/>
          <w:color w:val="000000"/>
          <w:shd w:val="clear" w:color="auto" w:fill="FFFFFF"/>
        </w:rPr>
        <w:t>ocean</w:t>
      </w:r>
      <w:r w:rsidR="004D2455">
        <w:rPr>
          <w:rStyle w:val="normaltextrun"/>
          <w:color w:val="000000"/>
          <w:shd w:val="clear" w:color="auto" w:fill="FFFFFF"/>
        </w:rPr>
        <w:t xml:space="preserve"> </w:t>
      </w:r>
      <w:r w:rsidR="00C8747A" w:rsidRPr="00D00C71">
        <w:rPr>
          <w:rStyle w:val="normaltextrun"/>
          <w:color w:val="000000"/>
          <w:shd w:val="clear" w:color="auto" w:fill="FFFFFF"/>
        </w:rPr>
        <w:t xml:space="preserve">connectivity), </w:t>
      </w:r>
      <w:r w:rsidR="00C8747A" w:rsidRPr="003B51C5">
        <w:rPr>
          <w:rStyle w:val="normaltextrun"/>
          <w:color w:val="000000"/>
          <w:shd w:val="clear" w:color="auto" w:fill="FFFFFF"/>
        </w:rPr>
        <w:t xml:space="preserve">rather than on </w:t>
      </w:r>
      <w:r w:rsidR="00607BD7">
        <w:rPr>
          <w:rStyle w:val="normaltextrun"/>
          <w:color w:val="000000"/>
          <w:shd w:val="clear" w:color="auto" w:fill="FFFFFF"/>
        </w:rPr>
        <w:t xml:space="preserve">their </w:t>
      </w:r>
      <w:r w:rsidR="00C8747A" w:rsidRPr="003B51C5">
        <w:rPr>
          <w:rStyle w:val="normaltextrun"/>
          <w:color w:val="000000"/>
          <w:shd w:val="clear" w:color="auto" w:fill="FFFFFF"/>
        </w:rPr>
        <w:t>coarse biological group</w:t>
      </w:r>
      <w:r w:rsidR="00AC589E">
        <w:rPr>
          <w:rStyle w:val="normaltextrun"/>
          <w:color w:val="000000"/>
          <w:shd w:val="clear" w:color="auto" w:fill="FFFFFF"/>
        </w:rPr>
        <w:t>s</w:t>
      </w:r>
      <w:r w:rsidR="00C8747A" w:rsidRPr="00D00C71">
        <w:rPr>
          <w:rStyle w:val="normaltextrun"/>
          <w:color w:val="000000"/>
          <w:shd w:val="clear" w:color="auto" w:fill="FFFFFF"/>
        </w:rPr>
        <w:t>.</w:t>
      </w:r>
      <w:r w:rsidR="00563A30">
        <w:rPr>
          <w:rStyle w:val="normaltextrun"/>
          <w:color w:val="000000"/>
          <w:shd w:val="clear" w:color="auto" w:fill="FFFFFF"/>
        </w:rPr>
        <w:t xml:space="preserve"> </w:t>
      </w:r>
      <w:r w:rsidR="00B77FCB">
        <w:rPr>
          <w:rStyle w:val="normaltextrun"/>
          <w:color w:val="000000"/>
          <w:shd w:val="clear" w:color="auto" w:fill="FFFFFF"/>
        </w:rPr>
        <w:t>On the Atlantic coast, warm</w:t>
      </w:r>
      <w:r w:rsidR="00607BD7">
        <w:rPr>
          <w:rStyle w:val="normaltextrun"/>
          <w:color w:val="000000"/>
          <w:shd w:val="clear" w:color="auto" w:fill="FFFFFF"/>
        </w:rPr>
        <w:t>-</w:t>
      </w:r>
      <w:r w:rsidR="00B77FCB">
        <w:rPr>
          <w:rStyle w:val="normaltextrun"/>
          <w:color w:val="000000"/>
          <w:shd w:val="clear" w:color="auto" w:fill="FFFFFF"/>
        </w:rPr>
        <w:t xml:space="preserve">affinity (tropical) species can move from the </w:t>
      </w:r>
      <w:r w:rsidR="003F397A">
        <w:rPr>
          <w:rStyle w:val="normaltextrun"/>
          <w:color w:val="000000"/>
          <w:shd w:val="clear" w:color="auto" w:fill="FFFFFF"/>
        </w:rPr>
        <w:t>(sub)</w:t>
      </w:r>
      <w:r w:rsidR="00B77FCB">
        <w:rPr>
          <w:rStyle w:val="normaltextrun"/>
          <w:color w:val="000000"/>
          <w:shd w:val="clear" w:color="auto" w:fill="FFFFFF"/>
        </w:rPr>
        <w:t xml:space="preserve">tropics </w:t>
      </w:r>
      <w:r w:rsidR="006036C4">
        <w:rPr>
          <w:rStyle w:val="normaltextrun"/>
          <w:color w:val="000000"/>
          <w:shd w:val="clear" w:color="auto" w:fill="FFFFFF"/>
        </w:rPr>
        <w:t>poleward</w:t>
      </w:r>
      <w:r w:rsidR="00B77FCB">
        <w:rPr>
          <w:rStyle w:val="normaltextrun"/>
          <w:color w:val="000000"/>
          <w:shd w:val="clear" w:color="auto" w:fill="FFFFFF"/>
        </w:rPr>
        <w:t xml:space="preserve"> as the water warms, but th</w:t>
      </w:r>
      <w:r w:rsidR="003F397A">
        <w:rPr>
          <w:rStyle w:val="normaltextrun"/>
          <w:color w:val="000000"/>
          <w:shd w:val="clear" w:color="auto" w:fill="FFFFFF"/>
        </w:rPr>
        <w:t>is n</w:t>
      </w:r>
      <w:r w:rsidR="00B77FCB">
        <w:rPr>
          <w:rStyle w:val="normaltextrun"/>
          <w:color w:val="000000"/>
          <w:shd w:val="clear" w:color="auto" w:fill="FFFFFF"/>
        </w:rPr>
        <w:t xml:space="preserve">atural source of </w:t>
      </w:r>
      <w:r w:rsidR="003F397A">
        <w:rPr>
          <w:rStyle w:val="normaltextrun"/>
          <w:color w:val="000000"/>
          <w:shd w:val="clear" w:color="auto" w:fill="FFFFFF"/>
        </w:rPr>
        <w:t xml:space="preserve">warmer-affinity </w:t>
      </w:r>
      <w:r w:rsidR="00B77FCB">
        <w:rPr>
          <w:rStyle w:val="normaltextrun"/>
          <w:color w:val="000000"/>
          <w:shd w:val="clear" w:color="auto" w:fill="FFFFFF"/>
        </w:rPr>
        <w:t xml:space="preserve">species </w:t>
      </w:r>
      <w:r w:rsidR="003F397A">
        <w:rPr>
          <w:rStyle w:val="normaltextrun"/>
          <w:color w:val="000000"/>
          <w:shd w:val="clear" w:color="auto" w:fill="FFFFFF"/>
        </w:rPr>
        <w:t xml:space="preserve">is </w:t>
      </w:r>
      <w:r w:rsidR="007829A4">
        <w:rPr>
          <w:rStyle w:val="normaltextrun"/>
          <w:color w:val="000000"/>
          <w:shd w:val="clear" w:color="auto" w:fill="FFFFFF"/>
        </w:rPr>
        <w:t xml:space="preserve">partially </w:t>
      </w:r>
      <w:r w:rsidR="003F397A">
        <w:rPr>
          <w:rStyle w:val="normaltextrun"/>
          <w:color w:val="000000"/>
          <w:shd w:val="clear" w:color="auto" w:fill="FFFFFF"/>
        </w:rPr>
        <w:t xml:space="preserve">limited </w:t>
      </w:r>
      <w:r w:rsidR="007829A4">
        <w:rPr>
          <w:rStyle w:val="normaltextrun"/>
          <w:color w:val="000000"/>
          <w:shd w:val="clear" w:color="auto" w:fill="FFFFFF"/>
        </w:rPr>
        <w:t xml:space="preserve">by landmasses </w:t>
      </w:r>
      <w:r w:rsidR="003F397A">
        <w:rPr>
          <w:rStyle w:val="normaltextrun"/>
          <w:color w:val="000000"/>
          <w:shd w:val="clear" w:color="auto" w:fill="FFFFFF"/>
        </w:rPr>
        <w:t>(or might requires longer time span</w:t>
      </w:r>
      <w:r w:rsidR="009D7472">
        <w:rPr>
          <w:rStyle w:val="normaltextrun"/>
          <w:color w:val="000000"/>
          <w:shd w:val="clear" w:color="auto" w:fill="FFFFFF"/>
        </w:rPr>
        <w:t>s</w:t>
      </w:r>
      <w:r w:rsidR="003F397A">
        <w:rPr>
          <w:rStyle w:val="normaltextrun"/>
          <w:color w:val="000000"/>
          <w:shd w:val="clear" w:color="auto" w:fill="FFFFFF"/>
        </w:rPr>
        <w:t xml:space="preserve">) </w:t>
      </w:r>
      <w:r w:rsidR="00B77FCB">
        <w:rPr>
          <w:rStyle w:val="normaltextrun"/>
          <w:color w:val="000000"/>
          <w:shd w:val="clear" w:color="auto" w:fill="FFFFFF"/>
        </w:rPr>
        <w:t>in the Baltic or the Mediterranean Sea.</w:t>
      </w:r>
    </w:p>
    <w:p w14:paraId="283115B0" w14:textId="77777777" w:rsidR="00990560" w:rsidRDefault="00990560" w:rsidP="00FC5C70">
      <w:pPr>
        <w:rPr>
          <w:rStyle w:val="normaltextrun"/>
          <w:color w:val="000000"/>
          <w:shd w:val="clear" w:color="auto" w:fill="FFFFFF"/>
        </w:rPr>
      </w:pPr>
    </w:p>
    <w:p w14:paraId="20FA3D2A" w14:textId="665452FD" w:rsidR="00DF0270" w:rsidRPr="000755E4" w:rsidRDefault="00F930AC" w:rsidP="00FC5C70">
      <w:r>
        <w:rPr>
          <w:rStyle w:val="normaltextrun"/>
          <w:color w:val="000000"/>
          <w:shd w:val="clear" w:color="auto" w:fill="FFFFFF"/>
        </w:rPr>
        <w:t>Within the biological groups considered, species can have a</w:t>
      </w:r>
      <w:r w:rsidR="00C459D8">
        <w:rPr>
          <w:rStyle w:val="normaltextrun"/>
          <w:color w:val="000000"/>
          <w:shd w:val="clear" w:color="auto" w:fill="FFFFFF"/>
        </w:rPr>
        <w:t xml:space="preserve"> very different </w:t>
      </w:r>
      <w:r w:rsidR="00A33CAE">
        <w:rPr>
          <w:rStyle w:val="normaltextrun"/>
          <w:color w:val="000000"/>
          <w:shd w:val="clear" w:color="auto" w:fill="FFFFFF"/>
        </w:rPr>
        <w:t>dispersal capacity</w:t>
      </w:r>
      <w:r w:rsidR="00924E5C">
        <w:rPr>
          <w:rStyle w:val="normaltextrun"/>
          <w:color w:val="000000"/>
          <w:shd w:val="clear" w:color="auto" w:fill="FFFFFF"/>
        </w:rPr>
        <w:t xml:space="preserve"> according to </w:t>
      </w:r>
      <w:r w:rsidR="00664A8A">
        <w:rPr>
          <w:rStyle w:val="normaltextrun"/>
          <w:color w:val="000000"/>
          <w:shd w:val="clear" w:color="auto" w:fill="FFFFFF"/>
        </w:rPr>
        <w:t>their propagule</w:t>
      </w:r>
      <w:r w:rsidR="009D7472">
        <w:rPr>
          <w:rStyle w:val="normaltextrun"/>
          <w:color w:val="000000"/>
          <w:shd w:val="clear" w:color="auto" w:fill="FFFFFF"/>
        </w:rPr>
        <w:t>-</w:t>
      </w:r>
      <w:r w:rsidR="00664A8A">
        <w:rPr>
          <w:rStyle w:val="normaltextrun"/>
          <w:color w:val="000000"/>
          <w:shd w:val="clear" w:color="auto" w:fill="FFFFFF"/>
        </w:rPr>
        <w:t>dispersing strategy</w:t>
      </w:r>
      <w:r w:rsidR="00DD24AC">
        <w:rPr>
          <w:rStyle w:val="normaltextrun"/>
          <w:color w:val="000000"/>
          <w:shd w:val="clear" w:color="auto" w:fill="FFFFFF"/>
        </w:rPr>
        <w:t>,</w:t>
      </w:r>
      <w:r w:rsidR="00DD24AC" w:rsidRPr="00DD24AC">
        <w:rPr>
          <w:rStyle w:val="normaltextrun"/>
          <w:color w:val="000000"/>
          <w:shd w:val="clear" w:color="auto" w:fill="FFFFFF"/>
        </w:rPr>
        <w:t xml:space="preserve"> </w:t>
      </w:r>
      <w:r w:rsidR="00DD24AC">
        <w:rPr>
          <w:rStyle w:val="normaltextrun"/>
          <w:color w:val="000000"/>
          <w:shd w:val="clear" w:color="auto" w:fill="FFFFFF"/>
        </w:rPr>
        <w:t>pelagic larval durations</w:t>
      </w:r>
      <w:hyperlink w:anchor="_ENREF_61" w:tooltip="Strathmann, 2002 #7387" w:history="1">
        <w:r w:rsidR="00055F52">
          <w:rPr>
            <w:rStyle w:val="normaltextrun"/>
            <w:color w:val="000000"/>
            <w:shd w:val="clear" w:color="auto" w:fill="FFFFFF"/>
          </w:rPr>
          <w:fldChar w:fldCharType="begin"/>
        </w:r>
        <w:r w:rsidR="00055F52">
          <w:rPr>
            <w:rStyle w:val="normaltextrun"/>
            <w:color w:val="000000"/>
            <w:shd w:val="clear" w:color="auto" w:fill="FFFFFF"/>
          </w:rPr>
          <w:instrText xml:space="preserve"> ADDIN EN.CITE &lt;EndNote&gt;&lt;Cite&gt;&lt;Author&gt;Strathmann&lt;/Author&gt;&lt;Year&gt;2002&lt;/Year&gt;&lt;RecNum&gt;7387&lt;/RecNum&gt;&lt;DisplayText&gt;&lt;style face="superscript"&gt;61&lt;/style&gt;&lt;/DisplayText&gt;&lt;record&gt;&lt;rec-number&gt;7387&lt;/rec-number&gt;&lt;foreign-keys&gt;&lt;key app="EN" db-id="sa0zwzdwavzzeze9w5hx2fwlv0fds9srr2ff" timestamp="1437380682"&gt;7387&lt;/key&gt;&lt;/foreign-keys&gt;&lt;ref-type name="Journal Article"&gt;17&lt;/ref-type&gt;&lt;contributors&gt;&lt;authors&gt;&lt;author&gt;Strathmann, R. R.&lt;/author&gt;&lt;author&gt;Hughes, T. P.&lt;/author&gt;&lt;author&gt;Kuris, A. M.&lt;/author&gt;&lt;author&gt;Lindeman, K. C.&lt;/author&gt;&lt;author&gt;Morgan, S. G.&lt;/author&gt;&lt;author&gt;Pandolfi, J. M.&lt;/author&gt;&lt;author&gt;Warner, R. R.&lt;/author&gt;&lt;/authors&gt;&lt;/contributors&gt;&lt;titles&gt;&lt;title&gt;Evolution of local recruitment and its consequences for marine populations&lt;/title&gt;&lt;secondary-title&gt;Bulletin of Marine Science&lt;/secondary-title&gt;&lt;/titles&gt;&lt;periodical&gt;&lt;full-title&gt;Bulletin of Marine Science&lt;/full-title&gt;&lt;abbr-1&gt;Bull. Mar. Sci.&lt;/abbr-1&gt;&lt;/periodical&gt;&lt;pages&gt;377-396&lt;/pages&gt;&lt;volume&gt;70&lt;/volume&gt;&lt;number&gt;1&lt;/number&gt;&lt;dates&gt;&lt;year&gt;2002&lt;/year&gt;&lt;pub-dates&gt;&lt;date&gt;Jan&lt;/date&gt;&lt;/pub-dates&gt;&lt;/dates&gt;&lt;isbn&gt;0007-4977&lt;/isbn&gt;&lt;accession-num&gt;WOS:000176377500007&lt;/accession-num&gt;&lt;urls&gt;&lt;related-urls&gt;&lt;url&gt;&amp;lt;Go to ISI&amp;gt;://WOS:000176377500007&lt;/url&gt;&lt;/related-urls&gt;&lt;/urls&gt;&lt;/record&gt;&lt;/Cite&gt;&lt;/EndNote&gt;</w:instrText>
        </w:r>
        <w:r w:rsidR="00055F52">
          <w:rPr>
            <w:rStyle w:val="normaltextrun"/>
            <w:color w:val="000000"/>
            <w:shd w:val="clear" w:color="auto" w:fill="FFFFFF"/>
          </w:rPr>
          <w:fldChar w:fldCharType="separate"/>
        </w:r>
        <w:r w:rsidR="00055F52" w:rsidRPr="008B0D88">
          <w:rPr>
            <w:rStyle w:val="normaltextrun"/>
            <w:noProof/>
            <w:color w:val="000000"/>
            <w:shd w:val="clear" w:color="auto" w:fill="FFFFFF"/>
            <w:vertAlign w:val="superscript"/>
          </w:rPr>
          <w:t>61</w:t>
        </w:r>
        <w:r w:rsidR="00055F52">
          <w:rPr>
            <w:rStyle w:val="normaltextrun"/>
            <w:color w:val="000000"/>
            <w:shd w:val="clear" w:color="auto" w:fill="FFFFFF"/>
          </w:rPr>
          <w:fldChar w:fldCharType="end"/>
        </w:r>
      </w:hyperlink>
      <w:r w:rsidR="00664A8A">
        <w:rPr>
          <w:rStyle w:val="normaltextrun"/>
          <w:color w:val="000000"/>
          <w:shd w:val="clear" w:color="auto" w:fill="FFFFFF"/>
        </w:rPr>
        <w:t xml:space="preserve"> and adult </w:t>
      </w:r>
      <w:r w:rsidR="00FA36C3">
        <w:rPr>
          <w:rStyle w:val="normaltextrun"/>
          <w:color w:val="000000"/>
          <w:shd w:val="clear" w:color="auto" w:fill="FFFFFF"/>
        </w:rPr>
        <w:t xml:space="preserve">active </w:t>
      </w:r>
      <w:r w:rsidR="00664A8A">
        <w:rPr>
          <w:rStyle w:val="normaltextrun"/>
          <w:color w:val="000000"/>
          <w:shd w:val="clear" w:color="auto" w:fill="FFFFFF"/>
        </w:rPr>
        <w:t>mobility</w:t>
      </w:r>
      <w:r w:rsidR="00AF7314">
        <w:rPr>
          <w:rStyle w:val="normaltextrun"/>
          <w:color w:val="000000"/>
          <w:shd w:val="clear" w:color="auto" w:fill="FFFFFF"/>
        </w:rPr>
        <w:t xml:space="preserve">, </w:t>
      </w:r>
      <w:r w:rsidR="005428E2">
        <w:rPr>
          <w:rStyle w:val="normaltextrun"/>
          <w:color w:val="000000"/>
          <w:shd w:val="clear" w:color="auto" w:fill="FFFFFF"/>
        </w:rPr>
        <w:t>especially</w:t>
      </w:r>
      <w:r w:rsidR="00AF7314">
        <w:rPr>
          <w:rStyle w:val="normaltextrun"/>
          <w:color w:val="000000"/>
          <w:shd w:val="clear" w:color="auto" w:fill="FFFFFF"/>
        </w:rPr>
        <w:t xml:space="preserve"> </w:t>
      </w:r>
      <w:r w:rsidR="005428E2">
        <w:rPr>
          <w:rStyle w:val="normaltextrun"/>
          <w:color w:val="000000"/>
          <w:shd w:val="clear" w:color="auto" w:fill="FFFFFF"/>
        </w:rPr>
        <w:t xml:space="preserve">in </w:t>
      </w:r>
      <w:r w:rsidR="00AF7314">
        <w:rPr>
          <w:rStyle w:val="normaltextrun"/>
          <w:color w:val="000000"/>
          <w:shd w:val="clear" w:color="auto" w:fill="FFFFFF"/>
        </w:rPr>
        <w:t xml:space="preserve">macroinvertebrates </w:t>
      </w:r>
      <w:r w:rsidR="00DA2B5C">
        <w:rPr>
          <w:rStyle w:val="normaltextrun"/>
          <w:color w:val="000000"/>
          <w:shd w:val="clear" w:color="auto" w:fill="FFFFFF"/>
        </w:rPr>
        <w:fldChar w:fldCharType="begin">
          <w:fldData xml:space="preserve">PEVuZE5vdGU+PENpdGU+PEF1dGhvcj5LaW5sYW48L0F1dGhvcj48WWVhcj4yMDAzPC9ZZWFyPjxS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</w:fldData>
        </w:fldChar>
      </w:r>
      <w:r w:rsidR="00D152AA">
        <w:rPr>
          <w:rStyle w:val="normaltextrun"/>
          <w:color w:val="000000"/>
          <w:shd w:val="clear" w:color="auto" w:fill="FFFFFF"/>
        </w:rPr>
        <w:instrText xml:space="preserve"> ADDIN EN.CITE </w:instrText>
      </w:r>
      <w:r w:rsidR="00D152AA">
        <w:rPr>
          <w:rStyle w:val="normaltextrun"/>
          <w:color w:val="000000"/>
          <w:shd w:val="clear" w:color="auto" w:fill="FFFFFF"/>
        </w:rPr>
        <w:fldChar w:fldCharType="begin">
          <w:fldData xml:space="preserve">PEVuZE5vdGU+PENpdGU+PEF1dGhvcj5LaW5sYW48L0F1dGhvcj48WWVhcj4yMDAzPC9ZZWFyPjxS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</w:fldData>
        </w:fldChar>
      </w:r>
      <w:r w:rsidR="00D152AA">
        <w:rPr>
          <w:rStyle w:val="normaltextrun"/>
          <w:color w:val="000000"/>
          <w:shd w:val="clear" w:color="auto" w:fill="FFFFFF"/>
        </w:rPr>
        <w:instrText xml:space="preserve"> ADDIN EN.CITE.DATA </w:instrText>
      </w:r>
      <w:r w:rsidR="00D152AA">
        <w:rPr>
          <w:rStyle w:val="normaltextrun"/>
          <w:color w:val="000000"/>
          <w:shd w:val="clear" w:color="auto" w:fill="FFFFFF"/>
        </w:rPr>
      </w:r>
      <w:r w:rsidR="00D152AA">
        <w:rPr>
          <w:rStyle w:val="normaltextrun"/>
          <w:color w:val="000000"/>
          <w:shd w:val="clear" w:color="auto" w:fill="FFFFFF"/>
        </w:rPr>
        <w:fldChar w:fldCharType="end"/>
      </w:r>
      <w:r w:rsidR="00DA2B5C">
        <w:rPr>
          <w:rStyle w:val="normaltextrun"/>
          <w:color w:val="000000"/>
          <w:shd w:val="clear" w:color="auto" w:fill="FFFFFF"/>
        </w:rPr>
      </w:r>
      <w:r w:rsidR="00DA2B5C">
        <w:rPr>
          <w:rStyle w:val="normaltextrun"/>
          <w:color w:val="000000"/>
          <w:shd w:val="clear" w:color="auto" w:fill="FFFFFF"/>
        </w:rPr>
        <w:fldChar w:fldCharType="separate"/>
      </w:r>
      <w:hyperlink w:anchor="_ENREF_25" w:tooltip="Kinlan, 2003 #6718" w:history="1">
        <w:r w:rsidR="00055F52" w:rsidRPr="00D152AA">
          <w:rPr>
            <w:rStyle w:val="normaltextrun"/>
            <w:noProof/>
            <w:color w:val="000000"/>
            <w:shd w:val="clear" w:color="auto" w:fill="FFFFFF"/>
            <w:vertAlign w:val="superscript"/>
          </w:rPr>
          <w:t>25</w:t>
        </w:r>
      </w:hyperlink>
      <w:r w:rsidR="00D152AA" w:rsidRPr="00D152AA">
        <w:rPr>
          <w:rStyle w:val="normaltextrun"/>
          <w:noProof/>
          <w:color w:val="000000"/>
          <w:shd w:val="clear" w:color="auto" w:fill="FFFFFF"/>
          <w:vertAlign w:val="superscript"/>
        </w:rPr>
        <w:t xml:space="preserve">, </w:t>
      </w:r>
      <w:hyperlink w:anchor="_ENREF_62" w:tooltip="Bosch, 2022 #15282" w:history="1">
        <w:r w:rsidR="00055F52" w:rsidRPr="00D152AA">
          <w:rPr>
            <w:rStyle w:val="normaltextrun"/>
            <w:noProof/>
            <w:color w:val="000000"/>
            <w:shd w:val="clear" w:color="auto" w:fill="FFFFFF"/>
            <w:vertAlign w:val="superscript"/>
          </w:rPr>
          <w:t>62</w:t>
        </w:r>
      </w:hyperlink>
      <w:r w:rsidR="00DA2B5C">
        <w:rPr>
          <w:rStyle w:val="normaltextrun"/>
          <w:color w:val="000000"/>
          <w:shd w:val="clear" w:color="auto" w:fill="FFFFFF"/>
        </w:rPr>
        <w:fldChar w:fldCharType="end"/>
      </w:r>
      <w:r w:rsidR="00DD24AC" w:rsidRPr="00E7550D">
        <w:rPr>
          <w:rStyle w:val="normaltextrun"/>
          <w:color w:val="000000"/>
          <w:shd w:val="clear" w:color="auto" w:fill="FFFFFF"/>
          <w:vertAlign w:val="superscript"/>
        </w:rPr>
        <w:t xml:space="preserve">, </w:t>
      </w:r>
      <w:hyperlink w:anchor="_ENREF_26" w:tooltip="Chust, 2016 #7515" w:history="1">
        <w:r w:rsidR="00055F52">
          <w:rPr>
            <w:rStyle w:val="normaltextrun"/>
            <w:color w:val="000000"/>
            <w:shd w:val="clear" w:color="auto" w:fill="FFFFFF"/>
          </w:rPr>
          <w:fldChar w:fldCharType="begin"/>
        </w:r>
        <w:r w:rsidR="00055F52">
          <w:rPr>
            <w:rStyle w:val="normaltextrun"/>
            <w:color w:val="000000"/>
            <w:shd w:val="clear" w:color="auto" w:fill="FFFFFF"/>
          </w:rPr>
          <w:instrText xml:space="preserve"> ADDIN EN.CITE &lt;EndNote&gt;&lt;Cite&gt;&lt;Author&gt;Chust&lt;/Author&gt;&lt;Year&gt;2016&lt;/Year&gt;&lt;RecNum&gt;7515&lt;/RecNum&gt;&lt;DisplayText&gt;&lt;style face="superscript"&gt;26&lt;/style&gt;&lt;/DisplayText&gt;&lt;record&gt;&lt;rec-number&gt;7515&lt;/rec-number&gt;&lt;foreign-keys&gt;&lt;key app="EN" db-id="sa0zwzdwavzzeze9w5hx2fwlv0fds9srr2ff" timestamp="1467199408"&gt;7515&lt;/key&gt;&lt;/foreign-keys&gt;&lt;ref-type name="Journal Article"&gt;17&lt;/ref-type&gt;&lt;contributors&gt;&lt;authors&gt;&lt;author&gt;Chust, Guillem&lt;/author&gt;&lt;author&gt;Villarino, Ernesto&lt;/author&gt;&lt;author&gt;Chenuil, Anne&lt;/author&gt;&lt;author&gt;Irigoien, Xabier&lt;/author&gt;&lt;author&gt;Bizsel, Nihayet&lt;/author&gt;&lt;author&gt;Bode, Antonio&lt;/author&gt;&lt;author&gt;Broms, Cecilie&lt;/author&gt;&lt;author&gt;Claus, Simon&lt;/author&gt;&lt;author&gt;Fernández de Puelles, María L.&lt;/author&gt;&lt;author&gt;Fonda-Umani, Serena&lt;/author&gt;&lt;author&gt;Hoarau, Galice&lt;/author&gt;&lt;author&gt;Mazzocchi, Maria G.&lt;/author&gt;&lt;author&gt;Mozetič, Patricija&lt;/author&gt;&lt;author&gt;Vandepitte, Leen&lt;/author&gt;&lt;author&gt;Veríssimo, Helena&lt;/author&gt;&lt;author&gt;Zervoudaki, Soultana&lt;/author&gt;&lt;author&gt;Borja, Angel&lt;/author&gt;&lt;/authors&gt;&lt;/contributors&gt;&lt;titles&gt;&lt;title&gt;Dispersal similarly shapes both population genetics and community patterns in the marine realm&lt;/title&gt;&lt;secondary-title&gt;Scientific Reports&lt;/secondary-title&gt;&lt;/titles&gt;&lt;periodical&gt;&lt;full-title&gt;Scientific Reports&lt;/full-title&gt;&lt;/periodical&gt;&lt;pages&gt;28730&lt;/pages&gt;&lt;volume&gt;6&lt;/volume&gt;&lt;dates&gt;&lt;year&gt;2016&lt;/year&gt;&lt;/dates&gt;&lt;publisher&gt;The Author(s)&lt;/publisher&gt;&lt;work-type&gt;Article&lt;/work-type&gt;&lt;urls&gt;&lt;related-urls&gt;&lt;url&gt;http://dx.doi.org/10.1038/srep28730&lt;/url&gt;&lt;/related-urls&gt;&lt;/urls&gt;&lt;electronic-resource-num&gt;10.1038/srep28730&amp;#xD;http://www.nature.com/articles/srep28730#supplementary-information&lt;/electronic-resource-num&gt;&lt;/record&gt;&lt;/Cite&gt;&lt;/EndNote&gt;</w:instrText>
        </w:r>
        <w:r w:rsidR="00055F52">
          <w:rPr>
            <w:rStyle w:val="normaltextrun"/>
            <w:color w:val="000000"/>
            <w:shd w:val="clear" w:color="auto" w:fill="FFFFFF"/>
          </w:rPr>
          <w:fldChar w:fldCharType="separate"/>
        </w:r>
        <w:r w:rsidR="00055F52" w:rsidRPr="0093764D">
          <w:rPr>
            <w:rStyle w:val="normaltextrun"/>
            <w:noProof/>
            <w:color w:val="000000"/>
            <w:shd w:val="clear" w:color="auto" w:fill="FFFFFF"/>
            <w:vertAlign w:val="superscript"/>
          </w:rPr>
          <w:t>26</w:t>
        </w:r>
        <w:r w:rsidR="00055F52">
          <w:rPr>
            <w:rStyle w:val="normaltextrun"/>
            <w:color w:val="000000"/>
            <w:shd w:val="clear" w:color="auto" w:fill="FFFFFF"/>
          </w:rPr>
          <w:fldChar w:fldCharType="end"/>
        </w:r>
      </w:hyperlink>
      <w:r w:rsidR="00BB6196">
        <w:rPr>
          <w:rStyle w:val="normaltextrun"/>
          <w:color w:val="000000"/>
          <w:shd w:val="clear" w:color="auto" w:fill="FFFFFF"/>
        </w:rPr>
        <w:t xml:space="preserve">, which may explain why </w:t>
      </w:r>
      <w:r w:rsidR="00FE3817">
        <w:rPr>
          <w:rStyle w:val="normaltextrun"/>
          <w:color w:val="000000"/>
          <w:shd w:val="clear" w:color="auto" w:fill="FFFFFF"/>
        </w:rPr>
        <w:t xml:space="preserve">biological group </w:t>
      </w:r>
      <w:r w:rsidR="006944EB">
        <w:rPr>
          <w:rStyle w:val="normaltextrun"/>
          <w:color w:val="000000"/>
          <w:shd w:val="clear" w:color="auto" w:fill="FFFFFF"/>
        </w:rPr>
        <w:t xml:space="preserve">was not a relevant factor in </w:t>
      </w:r>
      <w:r w:rsidR="00B87CBE">
        <w:rPr>
          <w:rStyle w:val="normaltextrun"/>
          <w:color w:val="000000"/>
          <w:shd w:val="clear" w:color="auto" w:fill="FFFFFF"/>
        </w:rPr>
        <w:t>both CTI</w:t>
      </w:r>
      <w:r w:rsidR="00B87CBE" w:rsidRPr="00E7550D">
        <w:rPr>
          <w:rStyle w:val="normaltextrun"/>
          <w:i/>
          <w:iCs/>
          <w:color w:val="000000"/>
          <w:shd w:val="clear" w:color="auto" w:fill="FFFFFF"/>
          <w:vertAlign w:val="subscript"/>
        </w:rPr>
        <w:t>r</w:t>
      </w:r>
      <w:r w:rsidR="00B87CBE">
        <w:rPr>
          <w:rStyle w:val="normaltextrun"/>
          <w:color w:val="000000"/>
          <w:shd w:val="clear" w:color="auto" w:fill="FFFFFF"/>
        </w:rPr>
        <w:t xml:space="preserve"> and </w:t>
      </w:r>
      <w:r w:rsidR="00493C1B">
        <w:rPr>
          <w:rStyle w:val="normaltextrun"/>
          <w:color w:val="000000"/>
          <w:shd w:val="clear" w:color="auto" w:fill="FFFFFF"/>
        </w:rPr>
        <w:t xml:space="preserve">underlying ecological </w:t>
      </w:r>
      <w:r w:rsidR="00B87CBE">
        <w:rPr>
          <w:rStyle w:val="normaltextrun"/>
          <w:color w:val="000000"/>
          <w:shd w:val="clear" w:color="auto" w:fill="FFFFFF"/>
        </w:rPr>
        <w:t>processes</w:t>
      </w:r>
      <w:r w:rsidR="00992A20">
        <w:rPr>
          <w:rStyle w:val="normaltextrun"/>
          <w:color w:val="000000"/>
          <w:shd w:val="clear" w:color="auto" w:fill="FFFFFF"/>
        </w:rPr>
        <w:t>.</w:t>
      </w:r>
      <w:r w:rsidR="00C8747A" w:rsidRPr="00D00C71">
        <w:rPr>
          <w:rStyle w:val="normaltextrun"/>
          <w:color w:val="000000"/>
          <w:shd w:val="clear" w:color="auto" w:fill="FFFFFF"/>
        </w:rPr>
        <w:t xml:space="preserve"> </w:t>
      </w:r>
      <w:r w:rsidR="003C31C5">
        <w:rPr>
          <w:rStyle w:val="normaltextrun"/>
          <w:color w:val="000000"/>
          <w:shd w:val="clear" w:color="auto" w:fill="FFFFFF"/>
        </w:rPr>
        <w:t>I</w:t>
      </w:r>
      <w:r w:rsidR="00C8747A" w:rsidRPr="00D00C71">
        <w:rPr>
          <w:rStyle w:val="normaltextrun"/>
          <w:color w:val="000000"/>
          <w:shd w:val="clear" w:color="auto" w:fill="FFFFFF"/>
        </w:rPr>
        <w:t>n the fish community</w:t>
      </w:r>
      <w:r w:rsidR="004827EC">
        <w:rPr>
          <w:rStyle w:val="normaltextrun"/>
          <w:color w:val="000000"/>
          <w:shd w:val="clear" w:color="auto" w:fill="FFFFFF"/>
        </w:rPr>
        <w:t>,</w:t>
      </w:r>
      <w:r w:rsidR="003C31C5">
        <w:rPr>
          <w:rStyle w:val="normaltextrun"/>
          <w:color w:val="000000"/>
          <w:shd w:val="clear" w:color="auto" w:fill="FFFFFF"/>
        </w:rPr>
        <w:t xml:space="preserve"> </w:t>
      </w:r>
      <w:r w:rsidR="004827EC" w:rsidRPr="00D00C71">
        <w:rPr>
          <w:rStyle w:val="normaltextrun"/>
          <w:color w:val="000000"/>
          <w:shd w:val="clear" w:color="auto" w:fill="FFFFFF"/>
        </w:rPr>
        <w:t>which is one of the most well-represented group</w:t>
      </w:r>
      <w:r w:rsidR="007A4675">
        <w:rPr>
          <w:rStyle w:val="normaltextrun"/>
          <w:color w:val="000000"/>
          <w:shd w:val="clear" w:color="auto" w:fill="FFFFFF"/>
        </w:rPr>
        <w:t>s</w:t>
      </w:r>
      <w:r w:rsidR="004827EC" w:rsidRPr="00D00C71">
        <w:rPr>
          <w:rStyle w:val="normaltextrun"/>
          <w:color w:val="000000"/>
          <w:shd w:val="clear" w:color="auto" w:fill="FFFFFF"/>
        </w:rPr>
        <w:t xml:space="preserve"> in our data set</w:t>
      </w:r>
      <w:r w:rsidR="004827EC">
        <w:rPr>
          <w:rStyle w:val="normaltextrun"/>
          <w:color w:val="000000"/>
          <w:shd w:val="clear" w:color="auto" w:fill="FFFFFF"/>
        </w:rPr>
        <w:t>,</w:t>
      </w:r>
      <w:r w:rsidR="00C8747A" w:rsidRPr="00D00C71">
        <w:rPr>
          <w:rStyle w:val="normaltextrun"/>
          <w:color w:val="000000"/>
          <w:shd w:val="clear" w:color="auto" w:fill="FFFFFF"/>
        </w:rPr>
        <w:t xml:space="preserve"> </w:t>
      </w:r>
      <w:r w:rsidR="009D2B2F">
        <w:rPr>
          <w:rStyle w:val="normaltextrun"/>
          <w:color w:val="000000"/>
          <w:shd w:val="clear" w:color="auto" w:fill="FFFFFF"/>
        </w:rPr>
        <w:t xml:space="preserve">an </w:t>
      </w:r>
      <w:r w:rsidR="009D2B2F" w:rsidRPr="00E7550D">
        <w:rPr>
          <w:rStyle w:val="normaltextrun"/>
          <w:i/>
          <w:iCs/>
          <w:color w:val="000000"/>
          <w:shd w:val="clear" w:color="auto" w:fill="FFFFFF"/>
        </w:rPr>
        <w:t>ad</w:t>
      </w:r>
      <w:r w:rsidR="00757115">
        <w:rPr>
          <w:rStyle w:val="normaltextrun"/>
          <w:i/>
          <w:iCs/>
          <w:color w:val="000000"/>
          <w:shd w:val="clear" w:color="auto" w:fill="FFFFFF"/>
        </w:rPr>
        <w:t xml:space="preserve"> </w:t>
      </w:r>
      <w:r w:rsidR="009D2B2F" w:rsidRPr="00E7550D">
        <w:rPr>
          <w:rStyle w:val="normaltextrun"/>
          <w:i/>
          <w:iCs/>
          <w:color w:val="000000"/>
          <w:shd w:val="clear" w:color="auto" w:fill="FFFFFF"/>
        </w:rPr>
        <w:t>hoc</w:t>
      </w:r>
      <w:r w:rsidR="009D2B2F">
        <w:rPr>
          <w:rStyle w:val="normaltextrun"/>
          <w:color w:val="000000"/>
          <w:shd w:val="clear" w:color="auto" w:fill="FFFFFF"/>
        </w:rPr>
        <w:t xml:space="preserve"> analysis revealed that </w:t>
      </w:r>
      <w:r w:rsidR="00C8747A" w:rsidRPr="00D00C71">
        <w:rPr>
          <w:rStyle w:val="normaltextrun"/>
          <w:color w:val="000000"/>
          <w:shd w:val="clear" w:color="auto" w:fill="FFFFFF"/>
        </w:rPr>
        <w:t>tropicalization is dominant</w:t>
      </w:r>
      <w:r w:rsidR="005428E2">
        <w:rPr>
          <w:rStyle w:val="normaltextrun"/>
          <w:color w:val="000000"/>
          <w:shd w:val="clear" w:color="auto" w:fill="FFFFFF"/>
        </w:rPr>
        <w:t xml:space="preserve"> </w:t>
      </w:r>
      <w:r w:rsidR="00ED2DDC">
        <w:rPr>
          <w:rStyle w:val="normaltextrun"/>
          <w:color w:val="000000"/>
          <w:shd w:val="clear" w:color="auto" w:fill="FFFFFF"/>
        </w:rPr>
        <w:t>in</w:t>
      </w:r>
      <w:r w:rsidR="00ED2DDC" w:rsidRPr="00D00C71">
        <w:rPr>
          <w:rStyle w:val="normaltextrun"/>
          <w:color w:val="000000"/>
          <w:shd w:val="clear" w:color="auto" w:fill="FFFFFF"/>
        </w:rPr>
        <w:t xml:space="preserve"> the NE </w:t>
      </w:r>
      <w:r w:rsidR="00ED2DDC" w:rsidRPr="008A2A9E">
        <w:rPr>
          <w:rStyle w:val="normaltextrun"/>
          <w:color w:val="000000"/>
          <w:shd w:val="clear" w:color="auto" w:fill="FFFFFF"/>
        </w:rPr>
        <w:t>Atlantic</w:t>
      </w:r>
      <w:r w:rsidR="00695F1B" w:rsidRPr="008A2A9E">
        <w:rPr>
          <w:rStyle w:val="normaltextrun"/>
          <w:color w:val="000000"/>
          <w:shd w:val="clear" w:color="auto" w:fill="FFFFFF"/>
        </w:rPr>
        <w:t xml:space="preserve"> (</w:t>
      </w:r>
      <w:r w:rsidR="00827A13">
        <w:rPr>
          <w:rStyle w:val="normaltextrun"/>
          <w:color w:val="000000"/>
          <w:shd w:val="clear" w:color="auto" w:fill="FFFFFF"/>
        </w:rPr>
        <w:t>55</w:t>
      </w:r>
      <w:r w:rsidR="00695F1B" w:rsidRPr="008A2A9E">
        <w:rPr>
          <w:rStyle w:val="normaltextrun"/>
          <w:color w:val="000000"/>
          <w:shd w:val="clear" w:color="auto" w:fill="FFFFFF"/>
        </w:rPr>
        <w:t xml:space="preserve">%) </w:t>
      </w:r>
      <w:r w:rsidR="00584163">
        <w:rPr>
          <w:rStyle w:val="normaltextrun"/>
          <w:color w:val="000000"/>
          <w:shd w:val="clear" w:color="auto" w:fill="FFFFFF"/>
        </w:rPr>
        <w:t>compared to</w:t>
      </w:r>
      <w:r w:rsidR="00584163" w:rsidRPr="008A2A9E">
        <w:rPr>
          <w:rStyle w:val="normaltextrun"/>
          <w:color w:val="000000"/>
          <w:shd w:val="clear" w:color="auto" w:fill="FFFFFF"/>
        </w:rPr>
        <w:t xml:space="preserve"> </w:t>
      </w:r>
      <w:r w:rsidR="008A2A9E" w:rsidRPr="008A2A9E">
        <w:rPr>
          <w:rStyle w:val="normaltextrun"/>
          <w:color w:val="000000"/>
          <w:shd w:val="clear" w:color="auto" w:fill="FFFFFF"/>
        </w:rPr>
        <w:t>semi-enclosed seas</w:t>
      </w:r>
      <w:r w:rsidR="00695F1B" w:rsidRPr="008A2A9E">
        <w:rPr>
          <w:rStyle w:val="normaltextrun"/>
          <w:color w:val="000000"/>
          <w:shd w:val="clear" w:color="auto" w:fill="FFFFFF"/>
        </w:rPr>
        <w:t xml:space="preserve"> (</w:t>
      </w:r>
      <w:r w:rsidR="008C1099">
        <w:rPr>
          <w:rStyle w:val="normaltextrun"/>
          <w:color w:val="000000"/>
          <w:shd w:val="clear" w:color="auto" w:fill="FFFFFF"/>
        </w:rPr>
        <w:t>32</w:t>
      </w:r>
      <w:r w:rsidR="00695F1B" w:rsidRPr="008A2A9E">
        <w:rPr>
          <w:rStyle w:val="normaltextrun"/>
          <w:color w:val="000000"/>
          <w:shd w:val="clear" w:color="auto" w:fill="FFFFFF"/>
        </w:rPr>
        <w:t>%)</w:t>
      </w:r>
      <w:r w:rsidR="00ED239A" w:rsidRPr="008A2A9E">
        <w:rPr>
          <w:rStyle w:val="normaltextrun"/>
          <w:color w:val="000000"/>
          <w:shd w:val="clear" w:color="auto" w:fill="FFFFFF"/>
        </w:rPr>
        <w:t xml:space="preserve">. </w:t>
      </w:r>
      <w:r w:rsidR="00434B11" w:rsidRPr="008A2A9E">
        <w:rPr>
          <w:rStyle w:val="normaltextrun"/>
          <w:color w:val="000000"/>
          <w:shd w:val="clear" w:color="auto" w:fill="FFFFFF"/>
        </w:rPr>
        <w:t>This is probably</w:t>
      </w:r>
      <w:r w:rsidR="00C8747A" w:rsidRPr="008A2A9E">
        <w:rPr>
          <w:rStyle w:val="normaltextrun"/>
          <w:color w:val="000000"/>
          <w:shd w:val="clear" w:color="auto" w:fill="FFFFFF"/>
        </w:rPr>
        <w:t xml:space="preserve"> because the capacity of</w:t>
      </w:r>
      <w:r w:rsidR="00C8747A" w:rsidRPr="00D00C71">
        <w:rPr>
          <w:rStyle w:val="normaltextrun"/>
          <w:color w:val="000000"/>
          <w:shd w:val="clear" w:color="auto" w:fill="FFFFFF"/>
        </w:rPr>
        <w:t xml:space="preserve"> </w:t>
      </w:r>
      <w:r w:rsidR="00FF7B59">
        <w:rPr>
          <w:rStyle w:val="normaltextrun"/>
          <w:color w:val="000000"/>
          <w:shd w:val="clear" w:color="auto" w:fill="FFFFFF"/>
        </w:rPr>
        <w:t xml:space="preserve">fish </w:t>
      </w:r>
      <w:r w:rsidR="00C8747A" w:rsidRPr="00D00C71">
        <w:rPr>
          <w:rStyle w:val="normaltextrun"/>
          <w:color w:val="000000"/>
          <w:shd w:val="clear" w:color="auto" w:fill="FFFFFF"/>
        </w:rPr>
        <w:t xml:space="preserve">individuals </w:t>
      </w:r>
      <w:r w:rsidR="00963D1E" w:rsidRPr="00D00C71">
        <w:rPr>
          <w:rStyle w:val="normaltextrun"/>
          <w:color w:val="000000"/>
          <w:shd w:val="clear" w:color="auto" w:fill="FFFFFF"/>
        </w:rPr>
        <w:t xml:space="preserve">to reach </w:t>
      </w:r>
      <w:r w:rsidR="00963D1E" w:rsidRPr="008A2A9E">
        <w:rPr>
          <w:rStyle w:val="normaltextrun"/>
          <w:color w:val="000000"/>
          <w:shd w:val="clear" w:color="auto" w:fill="FFFFFF"/>
        </w:rPr>
        <w:t>semi-enclosed seas</w:t>
      </w:r>
      <w:r w:rsidR="00963D1E" w:rsidRPr="00D00C71">
        <w:rPr>
          <w:rStyle w:val="normaltextrun"/>
          <w:color w:val="000000"/>
          <w:shd w:val="clear" w:color="auto" w:fill="FFFFFF"/>
        </w:rPr>
        <w:t xml:space="preserve"> </w:t>
      </w:r>
      <w:r w:rsidR="00963D1E">
        <w:rPr>
          <w:rStyle w:val="normaltextrun"/>
          <w:color w:val="000000"/>
          <w:shd w:val="clear" w:color="auto" w:fill="FFFFFF"/>
        </w:rPr>
        <w:t xml:space="preserve">and </w:t>
      </w:r>
      <w:r w:rsidR="00C8747A" w:rsidRPr="00D00C71">
        <w:rPr>
          <w:rStyle w:val="normaltextrun"/>
          <w:color w:val="000000"/>
          <w:shd w:val="clear" w:color="auto" w:fill="FFFFFF"/>
        </w:rPr>
        <w:t xml:space="preserve">to colonize </w:t>
      </w:r>
      <w:r w:rsidR="002C40E2">
        <w:rPr>
          <w:rStyle w:val="normaltextrun"/>
          <w:color w:val="000000"/>
          <w:shd w:val="clear" w:color="auto" w:fill="FFFFFF"/>
        </w:rPr>
        <w:t>new habitat</w:t>
      </w:r>
      <w:r w:rsidR="00AF7314">
        <w:rPr>
          <w:rStyle w:val="normaltextrun"/>
          <w:color w:val="000000"/>
          <w:shd w:val="clear" w:color="auto" w:fill="FFFFFF"/>
        </w:rPr>
        <w:t>s</w:t>
      </w:r>
      <w:r w:rsidR="00583898">
        <w:rPr>
          <w:rStyle w:val="normaltextrun"/>
          <w:color w:val="000000"/>
          <w:shd w:val="clear" w:color="auto" w:fill="FFFFFF"/>
        </w:rPr>
        <w:t xml:space="preserve"> </w:t>
      </w:r>
      <w:r w:rsidR="002C40E2">
        <w:rPr>
          <w:rStyle w:val="normaltextrun"/>
          <w:color w:val="000000"/>
          <w:shd w:val="clear" w:color="auto" w:fill="FFFFFF"/>
        </w:rPr>
        <w:t>is limited by</w:t>
      </w:r>
      <w:r w:rsidR="00583898">
        <w:rPr>
          <w:rStyle w:val="normaltextrun"/>
          <w:color w:val="000000"/>
          <w:shd w:val="clear" w:color="auto" w:fill="FFFFFF"/>
        </w:rPr>
        <w:t xml:space="preserve"> </w:t>
      </w:r>
      <w:r w:rsidR="00C8747A" w:rsidRPr="00D00C71">
        <w:rPr>
          <w:rStyle w:val="normaltextrun"/>
          <w:color w:val="000000"/>
          <w:shd w:val="clear" w:color="auto" w:fill="FFFFFF"/>
        </w:rPr>
        <w:t>geographic</w:t>
      </w:r>
      <w:r w:rsidR="007B1ADC">
        <w:rPr>
          <w:rStyle w:val="normaltextrun"/>
          <w:color w:val="000000"/>
          <w:shd w:val="clear" w:color="auto" w:fill="FFFFFF"/>
        </w:rPr>
        <w:t>al</w:t>
      </w:r>
      <w:r w:rsidR="00C8747A" w:rsidRPr="00D00C71">
        <w:rPr>
          <w:rStyle w:val="normaltextrun"/>
          <w:color w:val="000000"/>
          <w:shd w:val="clear" w:color="auto" w:fill="FFFFFF"/>
        </w:rPr>
        <w:t xml:space="preserve"> constrain</w:t>
      </w:r>
      <w:r w:rsidR="00900214">
        <w:rPr>
          <w:rStyle w:val="normaltextrun"/>
          <w:color w:val="000000"/>
          <w:shd w:val="clear" w:color="auto" w:fill="FFFFFF"/>
        </w:rPr>
        <w:t>t</w:t>
      </w:r>
      <w:r w:rsidR="00C8747A" w:rsidRPr="00D00C71">
        <w:rPr>
          <w:rStyle w:val="normaltextrun"/>
          <w:color w:val="000000"/>
          <w:shd w:val="clear" w:color="auto" w:fill="FFFFFF"/>
        </w:rPr>
        <w:t xml:space="preserve">s and </w:t>
      </w:r>
      <w:r w:rsidR="00727A7C">
        <w:rPr>
          <w:rStyle w:val="normaltextrun"/>
          <w:color w:val="000000"/>
          <w:shd w:val="clear" w:color="auto" w:fill="FFFFFF"/>
        </w:rPr>
        <w:t>dispersal barriers</w:t>
      </w:r>
      <w:r w:rsidR="009F4B41">
        <w:rPr>
          <w:rStyle w:val="normaltextrun"/>
          <w:color w:val="000000"/>
          <w:shd w:val="clear" w:color="auto" w:fill="FFFFFF"/>
        </w:rPr>
        <w:t xml:space="preserve">, which is also supported by the results obtained from </w:t>
      </w:r>
      <w:r w:rsidR="00A3215E">
        <w:rPr>
          <w:rStyle w:val="normaltextrun"/>
          <w:color w:val="000000"/>
          <w:shd w:val="clear" w:color="auto" w:fill="FFFFFF"/>
        </w:rPr>
        <w:t xml:space="preserve">species abundance </w:t>
      </w:r>
      <w:r w:rsidR="00821DFD">
        <w:rPr>
          <w:rStyle w:val="normaltextrun"/>
          <w:color w:val="000000"/>
          <w:shd w:val="clear" w:color="auto" w:fill="FFFFFF"/>
        </w:rPr>
        <w:t>change</w:t>
      </w:r>
      <w:r w:rsidR="00A3215E">
        <w:rPr>
          <w:rStyle w:val="normaltextrun"/>
          <w:color w:val="000000"/>
          <w:shd w:val="clear" w:color="auto" w:fill="FFFFFF"/>
        </w:rPr>
        <w:t xml:space="preserve"> </w:t>
      </w:r>
      <w:r w:rsidR="00821DFD" w:rsidRPr="00E7550D">
        <w:rPr>
          <w:rStyle w:val="normaltextrun"/>
          <w:color w:val="000000"/>
          <w:shd w:val="clear" w:color="auto" w:fill="FFFFFF"/>
        </w:rPr>
        <w:t>in relation to their thermal affinities</w:t>
      </w:r>
      <w:r w:rsidR="00FF7B59">
        <w:rPr>
          <w:rStyle w:val="normaltextrun"/>
          <w:color w:val="000000"/>
          <w:shd w:val="clear" w:color="auto" w:fill="FFFFFF"/>
        </w:rPr>
        <w:t xml:space="preserve"> for all biological groups</w:t>
      </w:r>
      <w:r w:rsidR="00AD0E1A">
        <w:rPr>
          <w:rStyle w:val="normaltextrun"/>
          <w:color w:val="000000"/>
          <w:shd w:val="clear" w:color="auto" w:fill="FFFFFF"/>
        </w:rPr>
        <w:t xml:space="preserve"> (</w:t>
      </w:r>
      <w:r w:rsidR="00B90140" w:rsidRPr="00B90140">
        <w:rPr>
          <w:rStyle w:val="normaltextrun"/>
          <w:color w:val="000000"/>
          <w:shd w:val="clear" w:color="auto" w:fill="FFFFFF"/>
        </w:rPr>
        <w:t>Figure 5</w:t>
      </w:r>
      <w:r w:rsidR="00AD0E1A">
        <w:rPr>
          <w:rStyle w:val="normaltextrun"/>
          <w:color w:val="000000"/>
          <w:shd w:val="clear" w:color="auto" w:fill="FFFFFF"/>
        </w:rPr>
        <w:t>b)</w:t>
      </w:r>
      <w:r w:rsidR="00DE4025" w:rsidRPr="00012D25">
        <w:t>.</w:t>
      </w:r>
      <w:r w:rsidR="00411036" w:rsidRPr="00012D25">
        <w:t xml:space="preserve"> </w:t>
      </w:r>
      <w:r w:rsidR="00C673B1" w:rsidRPr="00012D25">
        <w:t>Although</w:t>
      </w:r>
      <w:r w:rsidR="000B7C6D" w:rsidRPr="00012D25">
        <w:t xml:space="preserve"> our analysis is </w:t>
      </w:r>
      <w:r w:rsidR="00C673B1" w:rsidRPr="00012D25">
        <w:t>limited by</w:t>
      </w:r>
      <w:r w:rsidR="0053169F">
        <w:t xml:space="preserve"> replication of</w:t>
      </w:r>
      <w:r w:rsidR="00C673B1" w:rsidRPr="00012D25">
        <w:t xml:space="preserve"> </w:t>
      </w:r>
      <w:r w:rsidR="000B7C6D" w:rsidRPr="00012D25">
        <w:t>th</w:t>
      </w:r>
      <w:r w:rsidR="00C673B1" w:rsidRPr="00012D25">
        <w:t>e</w:t>
      </w:r>
      <w:r w:rsidR="000B7C6D" w:rsidRPr="00012D25">
        <w:t xml:space="preserve"> </w:t>
      </w:r>
      <w:r w:rsidR="002C4816">
        <w:rPr>
          <w:rStyle w:val="normaltextrun"/>
          <w:color w:val="000000"/>
          <w:shd w:val="clear" w:color="auto" w:fill="FFFFFF"/>
        </w:rPr>
        <w:t>ocean</w:t>
      </w:r>
      <w:r w:rsidR="005873CE" w:rsidRPr="00012D25">
        <w:rPr>
          <w:rStyle w:val="normaltextrun"/>
          <w:color w:val="000000"/>
          <w:shd w:val="clear" w:color="auto" w:fill="FFFFFF"/>
        </w:rPr>
        <w:t xml:space="preserve"> connectivity </w:t>
      </w:r>
      <w:r w:rsidR="00C673B1" w:rsidRPr="00012D25">
        <w:rPr>
          <w:rStyle w:val="normaltextrun"/>
          <w:color w:val="000000"/>
          <w:shd w:val="clear" w:color="auto" w:fill="FFFFFF"/>
        </w:rPr>
        <w:t>that</w:t>
      </w:r>
      <w:r w:rsidR="000B7C6D" w:rsidRPr="00012D25">
        <w:rPr>
          <w:rStyle w:val="normaltextrun"/>
          <w:color w:val="000000"/>
          <w:shd w:val="clear" w:color="auto" w:fill="FFFFFF"/>
        </w:rPr>
        <w:t xml:space="preserve"> </w:t>
      </w:r>
      <w:r w:rsidR="00880641" w:rsidRPr="00012D25">
        <w:rPr>
          <w:rStyle w:val="normaltextrun"/>
          <w:color w:val="000000"/>
          <w:shd w:val="clear" w:color="auto" w:fill="FFFFFF"/>
        </w:rPr>
        <w:t xml:space="preserve">only </w:t>
      </w:r>
      <w:r w:rsidR="008630C5" w:rsidRPr="00012D25">
        <w:rPr>
          <w:rStyle w:val="normaltextrun"/>
          <w:color w:val="000000"/>
          <w:shd w:val="clear" w:color="auto" w:fill="FFFFFF"/>
        </w:rPr>
        <w:t>encompasses</w:t>
      </w:r>
      <w:r w:rsidR="00880641" w:rsidRPr="00012D25">
        <w:rPr>
          <w:rStyle w:val="normaltextrun"/>
          <w:color w:val="000000"/>
          <w:shd w:val="clear" w:color="auto" w:fill="FFFFFF"/>
        </w:rPr>
        <w:t xml:space="preserve"> </w:t>
      </w:r>
      <w:r w:rsidR="005873CE" w:rsidRPr="00012D25">
        <w:rPr>
          <w:rStyle w:val="normaltextrun"/>
          <w:color w:val="000000"/>
          <w:shd w:val="clear" w:color="auto" w:fill="FFFFFF"/>
        </w:rPr>
        <w:t xml:space="preserve">two semi-enclosed </w:t>
      </w:r>
      <w:r w:rsidR="00F70533">
        <w:rPr>
          <w:rStyle w:val="normaltextrun"/>
          <w:color w:val="000000"/>
          <w:shd w:val="clear" w:color="auto" w:fill="FFFFFF"/>
        </w:rPr>
        <w:t xml:space="preserve">basin </w:t>
      </w:r>
      <w:r w:rsidR="005873CE" w:rsidRPr="00012D25">
        <w:rPr>
          <w:rStyle w:val="normaltextrun"/>
          <w:color w:val="000000"/>
          <w:shd w:val="clear" w:color="auto" w:fill="FFFFFF"/>
        </w:rPr>
        <w:t>seas</w:t>
      </w:r>
      <w:r w:rsidR="008630C5" w:rsidRPr="00012D25">
        <w:rPr>
          <w:rStyle w:val="normaltextrun"/>
          <w:color w:val="000000"/>
          <w:shd w:val="clear" w:color="auto" w:fill="FFFFFF"/>
        </w:rPr>
        <w:t>,</w:t>
      </w:r>
      <w:r w:rsidR="005873CE" w:rsidRPr="00012D25">
        <w:rPr>
          <w:rStyle w:val="normaltextrun"/>
          <w:color w:val="000000"/>
          <w:shd w:val="clear" w:color="auto" w:fill="FFFFFF"/>
        </w:rPr>
        <w:t xml:space="preserve"> </w:t>
      </w:r>
      <w:r w:rsidR="00C545B0">
        <w:rPr>
          <w:rStyle w:val="normaltextrun"/>
          <w:color w:val="000000"/>
          <w:shd w:val="clear" w:color="auto" w:fill="FFFFFF"/>
        </w:rPr>
        <w:t>three</w:t>
      </w:r>
      <w:r w:rsidR="00C545B0" w:rsidRPr="00012D25">
        <w:rPr>
          <w:rStyle w:val="normaltextrun"/>
          <w:color w:val="000000"/>
          <w:shd w:val="clear" w:color="auto" w:fill="FFFFFF"/>
        </w:rPr>
        <w:t xml:space="preserve"> </w:t>
      </w:r>
      <w:r w:rsidR="00632073" w:rsidRPr="00012D25">
        <w:rPr>
          <w:rStyle w:val="normaltextrun"/>
          <w:color w:val="000000"/>
          <w:shd w:val="clear" w:color="auto" w:fill="FFFFFF"/>
        </w:rPr>
        <w:t>estuar</w:t>
      </w:r>
      <w:r w:rsidR="00632073">
        <w:rPr>
          <w:rStyle w:val="normaltextrun"/>
          <w:color w:val="000000"/>
          <w:shd w:val="clear" w:color="auto" w:fill="FFFFFF"/>
        </w:rPr>
        <w:t>ies</w:t>
      </w:r>
      <w:r w:rsidR="000B7C6D" w:rsidRPr="00012D25">
        <w:rPr>
          <w:rStyle w:val="normaltextrun"/>
          <w:color w:val="000000"/>
          <w:shd w:val="clear" w:color="auto" w:fill="FFFFFF"/>
        </w:rPr>
        <w:t>,</w:t>
      </w:r>
      <w:r w:rsidR="005873CE" w:rsidRPr="00012D25">
        <w:rPr>
          <w:rStyle w:val="normaltextrun"/>
          <w:color w:val="000000"/>
          <w:shd w:val="clear" w:color="auto" w:fill="FFFFFF"/>
        </w:rPr>
        <w:t xml:space="preserve"> </w:t>
      </w:r>
      <w:r w:rsidR="008630C5" w:rsidRPr="00012D25">
        <w:rPr>
          <w:rStyle w:val="normaltextrun"/>
          <w:color w:val="000000"/>
          <w:shd w:val="clear" w:color="auto" w:fill="FFFFFF"/>
        </w:rPr>
        <w:t xml:space="preserve">and </w:t>
      </w:r>
      <w:r w:rsidR="00BD6977">
        <w:rPr>
          <w:rStyle w:val="normaltextrun"/>
          <w:color w:val="000000"/>
          <w:shd w:val="clear" w:color="auto" w:fill="FFFFFF"/>
        </w:rPr>
        <w:t>one</w:t>
      </w:r>
      <w:r w:rsidR="000B7C6D" w:rsidRPr="00012D25">
        <w:rPr>
          <w:rStyle w:val="normaltextrun"/>
          <w:color w:val="000000"/>
          <w:shd w:val="clear" w:color="auto" w:fill="FFFFFF"/>
        </w:rPr>
        <w:t xml:space="preserve"> </w:t>
      </w:r>
      <w:r w:rsidR="005873CE" w:rsidRPr="00012D25">
        <w:rPr>
          <w:rStyle w:val="normaltextrun"/>
          <w:color w:val="000000"/>
          <w:shd w:val="clear" w:color="auto" w:fill="FFFFFF"/>
        </w:rPr>
        <w:t>non-enclosed system (i.e.</w:t>
      </w:r>
      <w:r w:rsidR="00B40188">
        <w:rPr>
          <w:rStyle w:val="normaltextrun"/>
          <w:color w:val="000000"/>
          <w:shd w:val="clear" w:color="auto" w:fill="FFFFFF"/>
        </w:rPr>
        <w:t>,</w:t>
      </w:r>
      <w:r w:rsidR="005873CE" w:rsidRPr="00012D25">
        <w:rPr>
          <w:rStyle w:val="normaltextrun"/>
          <w:color w:val="000000"/>
          <w:shd w:val="clear" w:color="auto" w:fill="FFFFFF"/>
        </w:rPr>
        <w:t xml:space="preserve"> NE Atlantic)</w:t>
      </w:r>
      <w:r w:rsidR="00C673B1" w:rsidRPr="00012D25">
        <w:rPr>
          <w:rStyle w:val="normaltextrun"/>
          <w:color w:val="000000"/>
          <w:shd w:val="clear" w:color="auto" w:fill="FFFFFF"/>
        </w:rPr>
        <w:t>, we provide examples and previous studies that support this explanation for the observed patterns</w:t>
      </w:r>
      <w:r w:rsidR="005873CE" w:rsidRPr="00012D25">
        <w:rPr>
          <w:rStyle w:val="normaltextrun"/>
          <w:color w:val="000000"/>
          <w:shd w:val="clear" w:color="auto" w:fill="FFFFFF"/>
        </w:rPr>
        <w:t xml:space="preserve">. </w:t>
      </w:r>
      <w:r w:rsidR="00AA454F" w:rsidRPr="00012D25">
        <w:t>R</w:t>
      </w:r>
      <w:r w:rsidR="00AD42E8" w:rsidRPr="00012D25">
        <w:t>elevant</w:t>
      </w:r>
      <w:r w:rsidR="00AD42E8">
        <w:t xml:space="preserve"> example</w:t>
      </w:r>
      <w:r w:rsidR="00AA454F">
        <w:t>s</w:t>
      </w:r>
      <w:r w:rsidR="00AD42E8">
        <w:t xml:space="preserve"> of </w:t>
      </w:r>
      <w:r w:rsidR="001A22A7">
        <w:t>decrease</w:t>
      </w:r>
      <w:r w:rsidR="00FE5BDF">
        <w:t>s</w:t>
      </w:r>
      <w:r w:rsidR="001A22A7">
        <w:t xml:space="preserve"> in </w:t>
      </w:r>
      <w:r w:rsidR="00C86D2C" w:rsidRPr="006B47DB">
        <w:t xml:space="preserve">cold-affinity species </w:t>
      </w:r>
      <w:r w:rsidR="00CA5E0E">
        <w:t>in the Mediterranean</w:t>
      </w:r>
      <w:r w:rsidR="00CA5E0E" w:rsidRPr="006B47DB">
        <w:t xml:space="preserve"> </w:t>
      </w:r>
      <w:r w:rsidR="00D11B58">
        <w:t>and Baltic Sea</w:t>
      </w:r>
      <w:r w:rsidR="00E97B92">
        <w:t>s</w:t>
      </w:r>
      <w:r w:rsidR="00D11B58">
        <w:t xml:space="preserve"> are</w:t>
      </w:r>
      <w:r w:rsidR="00434B11" w:rsidRPr="006B47DB">
        <w:t xml:space="preserve"> </w:t>
      </w:r>
      <w:r w:rsidR="001A22A7">
        <w:t>the</w:t>
      </w:r>
      <w:r w:rsidR="00CA5E0E" w:rsidRPr="006B47DB">
        <w:t xml:space="preserve"> </w:t>
      </w:r>
      <w:r w:rsidR="00F90F72">
        <w:t xml:space="preserve">ecologically and </w:t>
      </w:r>
      <w:r w:rsidR="00C42177">
        <w:t>commercially</w:t>
      </w:r>
      <w:r w:rsidR="00CA5E0E" w:rsidRPr="006B47DB">
        <w:t xml:space="preserve"> important</w:t>
      </w:r>
      <w:r w:rsidR="00C42177">
        <w:t xml:space="preserve"> </w:t>
      </w:r>
      <w:r w:rsidR="00816EE6">
        <w:t>stock</w:t>
      </w:r>
      <w:r w:rsidR="00D11B58">
        <w:t>s</w:t>
      </w:r>
      <w:r w:rsidR="00816EE6">
        <w:t xml:space="preserve"> of</w:t>
      </w:r>
      <w:r w:rsidR="00CA5E0E" w:rsidRPr="006B47DB">
        <w:t xml:space="preserve"> European sardine (</w:t>
      </w:r>
      <w:r w:rsidR="00CA5E0E" w:rsidRPr="757D5299">
        <w:rPr>
          <w:i/>
          <w:iCs/>
        </w:rPr>
        <w:t>Sardina pilchardus</w:t>
      </w:r>
      <w:r w:rsidR="00CA5E0E" w:rsidRPr="006B47DB">
        <w:t>)</w:t>
      </w:r>
      <w:hyperlink w:anchor="_ENREF_63" w:tooltip="Van Beveren, 2016 #9685" w:history="1">
        <w:r w:rsidR="00055F52">
          <w:fldChar w:fldCharType="begin"/>
        </w:r>
        <w:r w:rsidR="00055F52">
          <w:instrText xml:space="preserve"> ADDIN EN.CITE &lt;EndNote&gt;&lt;Cite&gt;&lt;Author&gt;Van Beveren&lt;/Author&gt;&lt;Year&gt;2016&lt;/Year&gt;&lt;RecNum&gt;9685&lt;/RecNum&gt;&lt;DisplayText&gt;&lt;style face="superscript"&gt;63&lt;/style&gt;&lt;/DisplayText&gt;&lt;record&gt;&lt;rec-number&gt;9685&lt;/rec-number&gt;&lt;foreign-keys&gt;&lt;key app="EN" db-id="sa0zwzdwavzzeze9w5hx2fwlv0fds9srr2ff" timestamp="1646035052"&gt;9685&lt;/key&gt;&lt;/foreign-keys&gt;&lt;ref-type name="Journal Article"&gt;17&lt;/ref-type&gt;&lt;contributors&gt;&lt;authors&gt;&lt;author&gt;Van Beveren, Elisabeth&lt;/author&gt;&lt;author&gt;Fromentin, Jean-Marc&lt;/author&gt;&lt;author&gt;Rouyer, Tristan&lt;/author&gt;&lt;author&gt;Bonhommeau, Sylvain&lt;/author&gt;&lt;author&gt;Brosset, Pablo&lt;/author&gt;&lt;author&gt;Saraux, Claire&lt;/author&gt;&lt;/authors&gt;&lt;/contributors&gt;&lt;titles&gt;&lt;title&gt;The fisheries history of small pelagics in the Northern Mediterranean&lt;/title&gt;&lt;secondary-title&gt;ICES Journal of Marine Science&lt;/secondary-title&gt;&lt;/titles&gt;&lt;periodical&gt;&lt;full-title&gt;ICES Journal of Marine Science&lt;/full-title&gt;&lt;abbr-1&gt;ICES J. Mar. Sci.&lt;/abbr-1&gt;&lt;/periodical&gt;&lt;pages&gt;1474-1484&lt;/pages&gt;&lt;volume&gt;73&lt;/volume&gt;&lt;number&gt;6&lt;/number&gt;&lt;dates&gt;&lt;year&gt;2016&lt;/year&gt;&lt;pub-dates&gt;&lt;date&gt;2016-06-01&lt;/date&gt;&lt;/pub-dates&gt;&lt;/dates&gt;&lt;isbn&gt;1095-9289, 1054-3139&lt;/isbn&gt;&lt;urls&gt;&lt;/urls&gt;&lt;electronic-resource-num&gt;10.1093/icesjms/fsw023&lt;/electronic-resource-num&gt;&lt;remote-database-name&gt;DOI.org (Crossref)&lt;/remote-database-name&gt;&lt;language&gt;en&lt;/language&gt;&lt;access-date&gt;2020-04-28 16:40:41&lt;/access-date&gt;&lt;/record&gt;&lt;/Cite&gt;&lt;/EndNote&gt;</w:instrText>
        </w:r>
        <w:r w:rsidR="00055F52">
          <w:fldChar w:fldCharType="separate"/>
        </w:r>
        <w:r w:rsidR="00055F52" w:rsidRPr="008B0D88">
          <w:rPr>
            <w:noProof/>
            <w:vertAlign w:val="superscript"/>
          </w:rPr>
          <w:t>63</w:t>
        </w:r>
        <w:r w:rsidR="00055F52">
          <w:fldChar w:fldCharType="end"/>
        </w:r>
      </w:hyperlink>
      <w:r w:rsidR="00D11B58">
        <w:t xml:space="preserve"> </w:t>
      </w:r>
      <w:r w:rsidR="00D11B58" w:rsidRPr="00D11B58">
        <w:t>and Atlantic cod (</w:t>
      </w:r>
      <w:r w:rsidR="00D11B58" w:rsidRPr="002C53FD">
        <w:rPr>
          <w:i/>
          <w:iCs/>
        </w:rPr>
        <w:t>Gadus morhua</w:t>
      </w:r>
      <w:r w:rsidR="002C53FD">
        <w:t>)</w:t>
      </w:r>
      <w:hyperlink w:anchor="_ENREF_64" w:tooltip="Lindegren, 2013 #15283" w:history="1">
        <w:r w:rsidR="00055F52">
          <w:fldChar w:fldCharType="begin"/>
        </w:r>
        <w:r w:rsidR="00055F52">
          <w:instrText xml:space="preserve"> ADDIN EN.CITE &lt;EndNote&gt;&lt;Cite&gt;&lt;Author&gt;Lindegren&lt;/Author&gt;&lt;Year&gt;2013&lt;/Year&gt;&lt;RecNum&gt;15283&lt;/RecNum&gt;&lt;DisplayText&gt;&lt;style face="superscript"&gt;64&lt;/style&gt;&lt;/DisplayText&gt;&lt;record&gt;&lt;rec-number&gt;15283&lt;/rec-number&gt;&lt;foreign-keys&gt;&lt;key app="EN" db-id="sa0zwzdwavzzeze9w5hx2fwlv0fds9srr2ff" timestamp="1674142580"&gt;15283&lt;/key&gt;&lt;/foreign-keys&gt;&lt;ref-type name="Journal Article"&gt;17&lt;/ref-type&gt;&lt;contributors&gt;&lt;authors&gt;&lt;author&gt;Lindegren, M.&lt;/author&gt;&lt;author&gt;Eero, M.&lt;/author&gt;&lt;/authors&gt;&lt;/contributors&gt;&lt;titles&gt;&lt;title&gt;Threshold-dependent climate effects and high mortality limit recruitment and recovery of the Kattegat cod&lt;/title&gt;&lt;secondary-title&gt;Marine Ecology Progress Series&lt;/secondary-title&gt;&lt;/titles&gt;&lt;periodical&gt;&lt;full-title&gt;Marine Ecology Progress Series&lt;/full-title&gt;&lt;abbr-1&gt;Mar. Ecol. Prog. Ser.&lt;/abbr-1&gt;&lt;/periodical&gt;&lt;pages&gt;223-232&lt;/pages&gt;&lt;volume&gt;490&lt;/volume&gt;&lt;dates&gt;&lt;year&gt;2013&lt;/year&gt;&lt;/dates&gt;&lt;urls&gt;&lt;related-urls&gt;&lt;url&gt;https://www.int-res.com/abstracts/meps/v490/p223-232/&lt;/url&gt;&lt;/related-urls&gt;&lt;/urls&gt;&lt;/record&gt;&lt;/Cite&gt;&lt;/EndNote&gt;</w:instrText>
        </w:r>
        <w:r w:rsidR="00055F52">
          <w:fldChar w:fldCharType="separate"/>
        </w:r>
        <w:r w:rsidR="00055F52" w:rsidRPr="008B0D88">
          <w:rPr>
            <w:noProof/>
            <w:vertAlign w:val="superscript"/>
          </w:rPr>
          <w:t>64</w:t>
        </w:r>
        <w:r w:rsidR="00055F52">
          <w:fldChar w:fldCharType="end"/>
        </w:r>
      </w:hyperlink>
      <w:r w:rsidR="00294CFD">
        <w:t>.</w:t>
      </w:r>
      <w:r w:rsidR="00667300">
        <w:t xml:space="preserve"> </w:t>
      </w:r>
      <w:r w:rsidR="003842A6">
        <w:t>E</w:t>
      </w:r>
      <w:r w:rsidR="00667300" w:rsidRPr="006B47DB">
        <w:t>migration or mortality of th</w:t>
      </w:r>
      <w:r w:rsidR="009A0CAB">
        <w:t>e</w:t>
      </w:r>
      <w:r w:rsidR="00667300" w:rsidRPr="006B47DB">
        <w:t>s</w:t>
      </w:r>
      <w:r w:rsidR="009A0CAB">
        <w:t>e</w:t>
      </w:r>
      <w:r w:rsidR="00667300" w:rsidRPr="006B47DB">
        <w:t xml:space="preserve"> cold-affinity species </w:t>
      </w:r>
      <w:r w:rsidR="008B3BD7">
        <w:t>driven by</w:t>
      </w:r>
      <w:r w:rsidR="00DB113E">
        <w:t xml:space="preserve"> warming </w:t>
      </w:r>
      <w:r w:rsidR="00667300" w:rsidRPr="006B47DB">
        <w:t xml:space="preserve">could result in population crashes or local functional extinctions with important socio-economic consequences </w:t>
      </w:r>
      <w:r w:rsidR="00A90823">
        <w:t>for</w:t>
      </w:r>
      <w:r w:rsidR="00A90823" w:rsidRPr="006B47DB">
        <w:t xml:space="preserve"> </w:t>
      </w:r>
      <w:r w:rsidR="00667300" w:rsidRPr="006B47DB">
        <w:t>fisheries</w:t>
      </w:r>
      <w:hyperlink w:anchor="_ENREF_65" w:tooltip="Coll, 2019 #9687" w:history="1">
        <w:r w:rsidR="00055F52">
          <w:fldChar w:fldCharType="begin"/>
        </w:r>
        <w:r w:rsidR="00055F52">
          <w:instrText xml:space="preserve"> ADDIN EN.CITE &lt;EndNote&gt;&lt;Cite&gt;&lt;Author&gt;Coll&lt;/Author&gt;&lt;Year&gt;2019&lt;/Year&gt;&lt;RecNum&gt;9687&lt;/RecNum&gt;&lt;DisplayText&gt;&lt;style face="superscript"&gt;65&lt;/style&gt;&lt;/DisplayText&gt;&lt;record&gt;&lt;rec-number&gt;9687&lt;/rec-number&gt;&lt;foreign-keys&gt;&lt;key app="EN" db-id="sa0zwzdwavzzeze9w5hx2fwlv0fds9srr2ff" timestamp="1646035052"&gt;9687&lt;/key&gt;&lt;/foreign-keys&gt;&lt;ref-type name="Journal Article"&gt;17&lt;/ref-type&gt;&lt;contributors&gt;&lt;authors&gt;&lt;author&gt;Coll, M&lt;/author&gt;&lt;author&gt;Albo-Puigserver, M&lt;/author&gt;&lt;author&gt;Navarro, J&lt;/author&gt;&lt;author&gt;Palomera, I&lt;/author&gt;&lt;author&gt;Dambacher, Jm&lt;/author&gt;&lt;/authors&gt;&lt;/contributors&gt;&lt;titles&gt;&lt;title&gt;Who is to blame? Plausible pressures on small pelagic fish population changes in the northwestern Mediterranean Sea&lt;/title&gt;&lt;secondary-title&gt;Marine Ecology Progress Series&lt;/secondary-title&gt;&lt;short-title&gt;Who is to blame?&lt;/short-title&gt;&lt;/titles&gt;&lt;periodical&gt;&lt;full-title&gt;Marine Ecology Progress Series&lt;/full-title&gt;&lt;abbr-1&gt;Mar. Ecol. Prog. Ser.&lt;/abbr-1&gt;&lt;/periodical&gt;&lt;pages&gt;277-294&lt;/pages&gt;&lt;volume&gt;617-618&lt;/volume&gt;&lt;dates&gt;&lt;year&gt;2019&lt;/year&gt;&lt;pub-dates&gt;&lt;date&gt;2019-05-16&lt;/date&gt;&lt;/pub-dates&gt;&lt;/dates&gt;&lt;isbn&gt;0171-8630, 1616-1599&lt;/isbn&gt;&lt;urls&gt;&lt;/urls&gt;&lt;electronic-resource-num&gt;10.3354/meps12591&lt;/electronic-resource-num&gt;&lt;remote-database-name&gt;DOI.org (Crossref)&lt;/remote-database-name&gt;&lt;language&gt;en&lt;/language&gt;&lt;access-date&gt;2020-05-26 15:31:36&lt;/access-date&gt;&lt;/record&gt;&lt;/Cite&gt;&lt;/EndNote&gt;</w:instrText>
        </w:r>
        <w:r w:rsidR="00055F52">
          <w:fldChar w:fldCharType="separate"/>
        </w:r>
        <w:r w:rsidR="00055F52" w:rsidRPr="008B0D88">
          <w:rPr>
            <w:noProof/>
            <w:vertAlign w:val="superscript"/>
          </w:rPr>
          <w:t>65</w:t>
        </w:r>
        <w:r w:rsidR="00055F52">
          <w:fldChar w:fldCharType="end"/>
        </w:r>
      </w:hyperlink>
      <w:r w:rsidR="757D5299">
        <w:t>.</w:t>
      </w:r>
      <w:r w:rsidR="00A65745">
        <w:t xml:space="preserve"> Similarly, i</w:t>
      </w:r>
      <w:r w:rsidR="00852A97">
        <w:t xml:space="preserve">n </w:t>
      </w:r>
      <w:r w:rsidR="005125AC">
        <w:t xml:space="preserve">Gironde </w:t>
      </w:r>
      <w:r w:rsidR="00852A97">
        <w:t>estuarine fish</w:t>
      </w:r>
      <w:r w:rsidR="006D66B3">
        <w:t xml:space="preserve"> communities</w:t>
      </w:r>
      <w:r w:rsidR="00852A97">
        <w:t xml:space="preserve">, </w:t>
      </w:r>
      <w:r w:rsidR="006F504D">
        <w:t xml:space="preserve">high </w:t>
      </w:r>
      <w:r w:rsidR="006D66B3">
        <w:t xml:space="preserve">deborealization </w:t>
      </w:r>
      <w:r w:rsidR="009A1A6C">
        <w:t>may be due to the decline</w:t>
      </w:r>
      <w:r w:rsidR="00DF0270">
        <w:t xml:space="preserve"> </w:t>
      </w:r>
      <w:r w:rsidR="009A1A6C">
        <w:t>in</w:t>
      </w:r>
      <w:r w:rsidR="00DF0270">
        <w:t xml:space="preserve"> </w:t>
      </w:r>
      <w:r w:rsidR="00807FF9">
        <w:t xml:space="preserve">abundance of </w:t>
      </w:r>
      <w:r w:rsidR="00DF0270">
        <w:t>cold</w:t>
      </w:r>
      <w:r w:rsidR="006E60F0">
        <w:t>-</w:t>
      </w:r>
      <w:r w:rsidR="00DF0270">
        <w:t>affinity species</w:t>
      </w:r>
      <w:r w:rsidR="00B5409A">
        <w:t>,</w:t>
      </w:r>
      <w:r w:rsidR="00DF0270">
        <w:t xml:space="preserve"> </w:t>
      </w:r>
      <w:r w:rsidR="00684A7F">
        <w:t>correspond</w:t>
      </w:r>
      <w:r w:rsidR="00B5409A">
        <w:t>ing</w:t>
      </w:r>
      <w:r w:rsidR="003E7B0E">
        <w:t xml:space="preserve"> </w:t>
      </w:r>
      <w:r w:rsidR="0004747B">
        <w:t xml:space="preserve">mainly to </w:t>
      </w:r>
      <w:r w:rsidR="0004747B" w:rsidRPr="009B3BF4">
        <w:t>diadromous fishes</w:t>
      </w:r>
      <w:r w:rsidR="00DF0270" w:rsidRPr="009B3BF4">
        <w:t xml:space="preserve"> </w:t>
      </w:r>
      <w:r w:rsidR="0004747B" w:rsidRPr="009B3BF4">
        <w:t>(</w:t>
      </w:r>
      <w:r w:rsidR="00DF0270" w:rsidRPr="009B3BF4">
        <w:rPr>
          <w:i/>
        </w:rPr>
        <w:t>Platichthys flesus, Alosa fallax, Anguilla</w:t>
      </w:r>
      <w:r w:rsidR="00DF0270" w:rsidRPr="00102E24">
        <w:rPr>
          <w:i/>
        </w:rPr>
        <w:t xml:space="preserve"> anguilla, </w:t>
      </w:r>
      <w:r w:rsidR="00DF0270" w:rsidRPr="001656BD">
        <w:rPr>
          <w:i/>
        </w:rPr>
        <w:t>Osmerus eperlanus</w:t>
      </w:r>
      <w:r w:rsidR="00684A7F" w:rsidRPr="00684A7F">
        <w:rPr>
          <w:iCs/>
        </w:rPr>
        <w:t>)</w:t>
      </w:r>
      <w:r w:rsidR="002C4867">
        <w:rPr>
          <w:iCs/>
        </w:rPr>
        <w:t>,</w:t>
      </w:r>
      <w:r w:rsidR="002C4867" w:rsidRPr="002C4867">
        <w:t xml:space="preserve"> </w:t>
      </w:r>
      <w:r w:rsidR="002C4867">
        <w:t xml:space="preserve">in line with the </w:t>
      </w:r>
      <w:r w:rsidR="002C4867" w:rsidRPr="00C77584">
        <w:t>d</w:t>
      </w:r>
      <w:r w:rsidR="002C4867">
        <w:t>ecline</w:t>
      </w:r>
      <w:r w:rsidR="002C4867" w:rsidRPr="00C77584">
        <w:t xml:space="preserve"> in abundance of cold-water </w:t>
      </w:r>
      <w:r w:rsidR="002C4867">
        <w:t xml:space="preserve">fish </w:t>
      </w:r>
      <w:r w:rsidR="002C4867" w:rsidRPr="00C77584">
        <w:t>species</w:t>
      </w:r>
      <w:r w:rsidR="002C4867">
        <w:t xml:space="preserve"> in other European estuaries</w:t>
      </w:r>
      <w:hyperlink w:anchor="_ENREF_66" w:tooltip="Auber, 2017 #15311" w:history="1">
        <w:r w:rsidR="00055F52">
          <w:fldChar w:fldCharType="begin"/>
        </w:r>
        <w:r w:rsidR="00055F52">
          <w:instrText xml:space="preserve"> ADDIN EN.CITE &lt;EndNote&gt;&lt;Cite&gt;&lt;Author&gt;Auber&lt;/Author&gt;&lt;Year&gt;2017&lt;/Year&gt;&lt;RecNum&gt;15311&lt;/RecNum&gt;&lt;DisplayText&gt;&lt;style face="superscript"&gt;66&lt;/style&gt;&lt;/DisplayText&gt;&lt;record&gt;&lt;rec-number&gt;15311&lt;/rec-number&gt;&lt;foreign-keys&gt;&lt;key app="EN" db-id="sa0zwzdwavzzeze9w5hx2fwlv0fds9srr2ff" timestamp="1676372423"&gt;15311&lt;/key&gt;&lt;/foreign-keys&gt;&lt;ref-type name="Journal Article"&gt;17&lt;/ref-type&gt;&lt;contributors&gt;&lt;authors&gt;&lt;author&gt;Auber, Arnaud&lt;/author&gt;&lt;author&gt;Gohin, Francis&lt;/author&gt;&lt;author&gt;Goascoz, Nicolas&lt;/author&gt;&lt;author&gt;Schlaich, Ivan&lt;/author&gt;&lt;/authors&gt;&lt;/contributors&gt;&lt;titles&gt;&lt;title&gt;Decline of cold-water fish species in the Bay of Somme (English Channel, France) in response to ocean warming&lt;/title&gt;&lt;secondary-title&gt;Estuarine, Coastal and Shelf Science&lt;/secondary-title&gt;&lt;/titles&gt;&lt;periodical&gt;&lt;full-title&gt;Estuarine, Coastal and Shelf Science&lt;/full-title&gt;&lt;abbr-1&gt;Estuar. Coast. Shelf Sci.&lt;/abbr-1&gt;&lt;/periodical&gt;&lt;pages&gt;189-202&lt;/pages&gt;&lt;volume&gt;189&lt;/volume&gt;&lt;dates&gt;&lt;year&gt;2017&lt;/year&gt;&lt;pub-dates&gt;&lt;date&gt;2017/04/05/&lt;/date&gt;&lt;/pub-dates&gt;&lt;/dates&gt;&lt;isbn&gt;0272-7714&lt;/isbn&gt;&lt;urls&gt;&lt;related-urls&gt;&lt;url&gt;https://www.sciencedirect.com/science/article/pii/S0272771416303808&lt;/url&gt;&lt;/related-urls&gt;&lt;/urls&gt;&lt;electronic-resource-num&gt;https://doi.org/10.1016/j.ecss.2017.03.010&lt;/electronic-resource-num&gt;&lt;/record&gt;&lt;/Cite&gt;&lt;/EndNote&gt;</w:instrText>
        </w:r>
        <w:r w:rsidR="00055F52">
          <w:fldChar w:fldCharType="separate"/>
        </w:r>
        <w:r w:rsidR="00055F52" w:rsidRPr="008B0D88">
          <w:rPr>
            <w:noProof/>
            <w:vertAlign w:val="superscript"/>
          </w:rPr>
          <w:t>66</w:t>
        </w:r>
        <w:r w:rsidR="00055F52">
          <w:fldChar w:fldCharType="end"/>
        </w:r>
      </w:hyperlink>
      <w:r w:rsidR="00E33616">
        <w:rPr>
          <w:iCs/>
        </w:rPr>
        <w:t>.</w:t>
      </w:r>
      <w:r w:rsidR="00614CC2">
        <w:t xml:space="preserve"> </w:t>
      </w:r>
      <w:r w:rsidR="008F7549">
        <w:t>D</w:t>
      </w:r>
      <w:r w:rsidR="00614CC2">
        <w:t>ue to their complex life cycle</w:t>
      </w:r>
      <w:r w:rsidR="00A90823">
        <w:t>s</w:t>
      </w:r>
      <w:r w:rsidR="000E7A5A" w:rsidRPr="000E7A5A">
        <w:t xml:space="preserve"> </w:t>
      </w:r>
      <w:r w:rsidR="000E7A5A">
        <w:t>and homing behaviour</w:t>
      </w:r>
      <w:hyperlink w:anchor="_ENREF_67" w:tooltip="Quinn, 1993 #15233" w:history="1">
        <w:r w:rsidR="00055F52">
          <w:fldChar w:fldCharType="begin"/>
        </w:r>
        <w:r w:rsidR="00055F52">
          <w:instrText xml:space="preserve"> ADDIN EN.CITE &lt;EndNote&gt;&lt;Cite&gt;&lt;Author&gt;Quinn&lt;/Author&gt;&lt;Year&gt;1993&lt;/Year&gt;&lt;RecNum&gt;15233&lt;/RecNum&gt;&lt;DisplayText&gt;&lt;style face="superscript"&gt;67&lt;/style&gt;&lt;/DisplayText&gt;&lt;record&gt;&lt;rec-number&gt;15233&lt;/rec-number&gt;&lt;foreign-keys&gt;&lt;key app="EN" db-id="sa0zwzdwavzzeze9w5hx2fwlv0fds9srr2ff" timestamp="1669133714"&gt;15233&lt;/key&gt;&lt;/foreign-keys&gt;&lt;ref-type name="Journal Article"&gt;17&lt;/ref-type&gt;&lt;contributors&gt;&lt;authors&gt;&lt;author&gt;Quinn, Thomas P.&lt;/author&gt;&lt;/authors&gt;&lt;/contributors&gt;&lt;titles&gt;&lt;title&gt;A review of homing and straying of wild and hatchery-produced salmon&lt;/title&gt;&lt;secondary-title&gt;Fisheries Research&lt;/secondary-title&gt;&lt;/titles&gt;&lt;periodical&gt;&lt;full-title&gt;Fisheries Research&lt;/full-title&gt;&lt;/periodical&gt;&lt;pages&gt;29-44&lt;/pages&gt;&lt;volume&gt;18&lt;/volume&gt;&lt;number&gt;1&lt;/number&gt;&lt;dates&gt;&lt;year&gt;1993&lt;/year&gt;&lt;pub-dates&gt;&lt;date&gt;1993/10/01/&lt;/date&gt;&lt;/pub-dates&gt;&lt;/dates&gt;&lt;isbn&gt;0165-7836&lt;/isbn&gt;&lt;urls&gt;&lt;related-urls&gt;&lt;url&gt;https://www.sciencedirect.com/science/article/pii/0165783693900389&lt;/url&gt;&lt;/related-urls&gt;&lt;/urls&gt;&lt;electronic-resource-num&gt;https://doi.org/10.1016/0165-7836(93)90038-9&lt;/electronic-resource-num&gt;&lt;/record&gt;&lt;/Cite&gt;&lt;/EndNote&gt;</w:instrText>
        </w:r>
        <w:r w:rsidR="00055F52">
          <w:fldChar w:fldCharType="separate"/>
        </w:r>
        <w:r w:rsidR="00055F52" w:rsidRPr="008B0D88">
          <w:rPr>
            <w:noProof/>
            <w:vertAlign w:val="superscript"/>
          </w:rPr>
          <w:t>67</w:t>
        </w:r>
        <w:r w:rsidR="00055F52">
          <w:fldChar w:fldCharType="end"/>
        </w:r>
      </w:hyperlink>
      <w:r w:rsidR="00DA5370">
        <w:t xml:space="preserve">, </w:t>
      </w:r>
      <w:r w:rsidR="00614CC2">
        <w:t>experienc</w:t>
      </w:r>
      <w:r w:rsidR="00DA5370">
        <w:t>ing</w:t>
      </w:r>
      <w:r w:rsidR="00614CC2">
        <w:t xml:space="preserve"> the effects of changes in climate conditions in both </w:t>
      </w:r>
      <w:r w:rsidR="00E53E2B">
        <w:t xml:space="preserve">marine and freshwater habitats </w:t>
      </w:r>
      <w:r w:rsidR="00614CC2">
        <w:t>and across different life stages</w:t>
      </w:r>
      <w:r w:rsidR="001357A3">
        <w:t xml:space="preserve">, diadromous species are especially </w:t>
      </w:r>
      <w:r w:rsidR="006D3525">
        <w:t xml:space="preserve">sensitive and </w:t>
      </w:r>
      <w:r w:rsidR="001357A3">
        <w:t>vulnerable to climate change</w:t>
      </w:r>
      <w:hyperlink w:anchor="_ENREF_68" w:tooltip="Lin, 2017 #9332" w:history="1">
        <w:r w:rsidR="00055F52">
          <w:fldChar w:fldCharType="begin"/>
        </w:r>
        <w:r w:rsidR="00055F52">
          <w:instrText xml:space="preserve"> ADDIN EN.CITE &lt;EndNote&gt;&lt;Cite&gt;&lt;Author&gt;Lin&lt;/Author&gt;&lt;Year&gt;2017&lt;/Year&gt;&lt;RecNum&gt;9332&lt;/RecNum&gt;&lt;DisplayText&gt;&lt;style face="superscript"&gt;68&lt;/style&gt;&lt;/DisplayText&gt;&lt;record&gt;&lt;rec-number&gt;9332&lt;/rec-number&gt;&lt;foreign-keys&gt;&lt;key app="EN" db-id="sa0zwzdwavzzeze9w5hx2fwlv0fds9srr2ff" timestamp="1612195686"&gt;9332&lt;/key&gt;&lt;/foreign-keys&gt;&lt;ref-type name="Journal Article"&gt;17&lt;/ref-type&gt;&lt;contributors&gt;&lt;authors&gt;&lt;author&gt;Lin, Hsien-Yung&lt;/author&gt;&lt;author&gt;Bush, Alex&lt;/author&gt;&lt;author&gt;Linke, Simon&lt;/author&gt;&lt;author&gt;Possingham, Hugh P.&lt;/author&gt;&lt;author&gt;Brown, Christopher J.&lt;/author&gt;&lt;/authors&gt;&lt;/contributors&gt;&lt;titles&gt;&lt;title&gt;Climate change decouples marine and freshwater habitats of a threatened migratory fish&lt;/title&gt;&lt;secondary-title&gt;Diversity and Distributions&lt;/secondary-title&gt;&lt;/titles&gt;&lt;periodical&gt;&lt;full-title&gt;Diversity and Distributions&lt;/full-title&gt;&lt;abbr-1&gt;Divers. Distrib.&lt;/abbr-1&gt;&lt;/periodical&gt;&lt;pages&gt;751-760&lt;/pages&gt;&lt;volume&gt;23&lt;/volume&gt;&lt;number&gt;7&lt;/number&gt;&lt;dates&gt;&lt;year&gt;2017&lt;/year&gt;&lt;/dates&gt;&lt;isbn&gt;1366-9516&lt;/isbn&gt;&lt;urls&gt;&lt;related-urls&gt;&lt;url&gt;https://onlinelibrary.wiley.com/doi/abs/10.1111/ddi.12570&lt;/url&gt;&lt;/related-urls&gt;&lt;/urls&gt;&lt;electronic-resource-num&gt;https://doi.org/10.1111/ddi.12570&lt;/electronic-resource-num&gt;&lt;/record&gt;&lt;/Cite&gt;&lt;/EndNote&gt;</w:instrText>
        </w:r>
        <w:r w:rsidR="00055F52">
          <w:fldChar w:fldCharType="separate"/>
        </w:r>
        <w:r w:rsidR="00055F52" w:rsidRPr="008B0D88">
          <w:rPr>
            <w:noProof/>
            <w:vertAlign w:val="superscript"/>
          </w:rPr>
          <w:t>68</w:t>
        </w:r>
        <w:r w:rsidR="00055F52">
          <w:fldChar w:fldCharType="end"/>
        </w:r>
      </w:hyperlink>
      <w:r w:rsidR="00813FDF">
        <w:t xml:space="preserve">, probably in line with high </w:t>
      </w:r>
      <w:r w:rsidR="00CD402E">
        <w:t>CTI</w:t>
      </w:r>
      <w:r w:rsidR="00CD402E" w:rsidRPr="00E7550D">
        <w:rPr>
          <w:i/>
          <w:iCs/>
          <w:vertAlign w:val="subscript"/>
        </w:rPr>
        <w:t>r</w:t>
      </w:r>
      <w:r w:rsidR="00651048">
        <w:t xml:space="preserve"> </w:t>
      </w:r>
      <w:r w:rsidR="00DA45AE">
        <w:t>found</w:t>
      </w:r>
      <w:r w:rsidR="00651048">
        <w:t xml:space="preserve"> </w:t>
      </w:r>
      <w:r w:rsidR="00F628EB">
        <w:t>in estuaries</w:t>
      </w:r>
      <w:r w:rsidR="00DA5370">
        <w:t>.</w:t>
      </w:r>
      <w:r w:rsidR="00A73004">
        <w:t xml:space="preserve"> </w:t>
      </w:r>
    </w:p>
    <w:p w14:paraId="70C03F32" w14:textId="41090969" w:rsidR="00536F0E" w:rsidRDefault="00536F0E" w:rsidP="003729E3"/>
    <w:p w14:paraId="5983B20D" w14:textId="0D2F9C28" w:rsidR="000E383F" w:rsidRPr="00B77FCB" w:rsidRDefault="00336BC2" w:rsidP="00655C92">
      <w:pPr>
        <w:rPr>
          <w:color w:val="000000"/>
          <w:shd w:val="clear" w:color="auto" w:fill="FFFFFF"/>
        </w:rPr>
      </w:pPr>
      <w:r>
        <w:t xml:space="preserve">The Mediterranean Sea </w:t>
      </w:r>
      <w:r w:rsidR="00493BD9">
        <w:t>was the region with</w:t>
      </w:r>
      <w:r w:rsidR="0043331B">
        <w:t xml:space="preserve"> higher</w:t>
      </w:r>
      <w:r w:rsidR="006169C0">
        <w:t xml:space="preserve"> deborealization </w:t>
      </w:r>
      <w:r w:rsidR="00DA6633">
        <w:t>relative</w:t>
      </w:r>
      <w:r w:rsidR="00390042">
        <w:t xml:space="preserve"> </w:t>
      </w:r>
      <w:r w:rsidR="006169C0">
        <w:t>to tropicalization.</w:t>
      </w:r>
      <w:r w:rsidR="00493BD9">
        <w:t xml:space="preserve"> A</w:t>
      </w:r>
      <w:r w:rsidR="00A5428C">
        <w:t>n</w:t>
      </w:r>
      <w:r w:rsidR="00493BD9">
        <w:t xml:space="preserve"> example</w:t>
      </w:r>
      <w:r w:rsidR="007C1183">
        <w:t>,</w:t>
      </w:r>
      <w:r w:rsidR="00D04237">
        <w:t xml:space="preserve"> </w:t>
      </w:r>
      <w:r w:rsidR="000E5CF1">
        <w:t xml:space="preserve">supported by </w:t>
      </w:r>
      <w:r w:rsidR="007C1183">
        <w:t>recent studies</w:t>
      </w:r>
      <w:hyperlink w:anchor="_ENREF_63" w:tooltip="Benedetti-Cecchi, 2001 #9792" w:history="1">
        <w:r w:rsidR="007C1183" w:rsidRPr="004D683A">
          <w:rPr>
            <w:noProof/>
            <w:vertAlign w:val="superscript"/>
          </w:rPr>
          <w:t>63</w:t>
        </w:r>
      </w:hyperlink>
      <w:r w:rsidR="007C1183" w:rsidRPr="004D683A">
        <w:rPr>
          <w:noProof/>
          <w:vertAlign w:val="superscript"/>
        </w:rPr>
        <w:t xml:space="preserve">, </w:t>
      </w:r>
      <w:hyperlink w:anchor="_ENREF_64" w:tooltip="Bulleri, 2002 #9802" w:history="1">
        <w:r w:rsidR="007C1183" w:rsidRPr="004D683A">
          <w:rPr>
            <w:noProof/>
            <w:vertAlign w:val="superscript"/>
          </w:rPr>
          <w:t>64</w:t>
        </w:r>
      </w:hyperlink>
      <w:r w:rsidR="007C1183">
        <w:t xml:space="preserve">, </w:t>
      </w:r>
      <w:r w:rsidR="006169C0">
        <w:t>was</w:t>
      </w:r>
      <w:r w:rsidR="00D04237">
        <w:t xml:space="preserve"> the</w:t>
      </w:r>
      <w:r w:rsidR="00A5428C">
        <w:t xml:space="preserve"> intertidal hard-bottom community in the </w:t>
      </w:r>
      <w:r w:rsidR="00A5428C" w:rsidRPr="005F3F71">
        <w:t xml:space="preserve">Ligurian Sea </w:t>
      </w:r>
      <w:r w:rsidR="00A5428C">
        <w:t>(</w:t>
      </w:r>
      <w:r w:rsidR="00A5428C" w:rsidRPr="00E4459D">
        <w:t>northwest Mediterranean</w:t>
      </w:r>
      <w:r w:rsidR="00A5428C">
        <w:t>),</w:t>
      </w:r>
      <w:r w:rsidR="00A5428C" w:rsidRPr="0050048D">
        <w:t xml:space="preserve"> </w:t>
      </w:r>
      <w:r w:rsidR="00A5428C" w:rsidRPr="006B47DB">
        <w:t xml:space="preserve">dominated by the fucoid </w:t>
      </w:r>
      <w:r w:rsidR="00A5428C" w:rsidRPr="757D5299">
        <w:rPr>
          <w:i/>
          <w:iCs/>
        </w:rPr>
        <w:t>Ericaria amentacea</w:t>
      </w:r>
      <w:r w:rsidR="00A5428C" w:rsidRPr="006B47DB">
        <w:t xml:space="preserve"> </w:t>
      </w:r>
      <w:r w:rsidR="00A5428C">
        <w:t>that</w:t>
      </w:r>
      <w:r w:rsidR="00A5428C" w:rsidRPr="006B47DB">
        <w:t xml:space="preserve"> provides habitat to a variety of macroalgae and sessile invertebrates</w:t>
      </w:r>
      <w:r w:rsidR="00A5428C">
        <w:fldChar w:fldCharType="begin">
          <w:fldData xml:space="preserve">PEVuZE5vdGU+PENpdGU+PEF1dGhvcj5CZW5lZGV0dGktQ2VjY2hpPC9BdXRob3I+PFllYXI+MjAw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</w:fldData>
        </w:fldChar>
      </w:r>
      <w:r w:rsidR="00D152AA">
        <w:instrText xml:space="preserve"> ADDIN EN.CITE </w:instrText>
      </w:r>
      <w:r w:rsidR="00D152AA">
        <w:fldChar w:fldCharType="begin">
          <w:fldData xml:space="preserve">PEVuZE5vdGU+PENpdGU+PEF1dGhvcj5CZW5lZGV0dGktQ2VjY2hpPC9BdXRob3I+PFllYXI+MjAw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</w:fldData>
        </w:fldChar>
      </w:r>
      <w:r w:rsidR="00D152AA">
        <w:instrText xml:space="preserve"> ADDIN EN.CITE.DATA </w:instrText>
      </w:r>
      <w:r w:rsidR="00D152AA">
        <w:fldChar w:fldCharType="end"/>
      </w:r>
      <w:r w:rsidR="00A5428C">
        <w:fldChar w:fldCharType="separate"/>
      </w:r>
      <w:hyperlink w:anchor="_ENREF_69" w:tooltip="Benedetti-Cecchi, 2001 #9792" w:history="1">
        <w:r w:rsidR="00055F52" w:rsidRPr="00D152AA">
          <w:rPr>
            <w:noProof/>
            <w:vertAlign w:val="superscript"/>
          </w:rPr>
          <w:t>69</w:t>
        </w:r>
      </w:hyperlink>
      <w:r w:rsidR="00D152AA" w:rsidRPr="00D152AA">
        <w:rPr>
          <w:noProof/>
          <w:vertAlign w:val="superscript"/>
        </w:rPr>
        <w:t xml:space="preserve">, </w:t>
      </w:r>
      <w:hyperlink w:anchor="_ENREF_70" w:tooltip="Bulleri, 2002 #9802" w:history="1">
        <w:r w:rsidR="00055F52" w:rsidRPr="00D152AA">
          <w:rPr>
            <w:noProof/>
            <w:vertAlign w:val="superscript"/>
          </w:rPr>
          <w:t>70</w:t>
        </w:r>
      </w:hyperlink>
      <w:r w:rsidR="00A5428C">
        <w:fldChar w:fldCharType="end"/>
      </w:r>
      <w:r w:rsidR="00A5428C">
        <w:t xml:space="preserve">. </w:t>
      </w:r>
      <w:r w:rsidR="00F70533">
        <w:rPr>
          <w:rStyle w:val="normaltextrun"/>
          <w:color w:val="000000"/>
          <w:shd w:val="clear" w:color="auto" w:fill="FFFFFF"/>
        </w:rPr>
        <w:t xml:space="preserve">One exception where both tropicalization and deborealization are very strong in the semi-enclosed is the </w:t>
      </w:r>
      <w:r w:rsidR="00B77FCB">
        <w:rPr>
          <w:rStyle w:val="normaltextrun"/>
          <w:color w:val="000000"/>
          <w:shd w:val="clear" w:color="auto" w:fill="FFFFFF"/>
        </w:rPr>
        <w:t>Levant basin</w:t>
      </w:r>
      <w:r w:rsidR="00936ADD">
        <w:rPr>
          <w:rStyle w:val="normaltextrun"/>
          <w:color w:val="000000"/>
          <w:shd w:val="clear" w:color="auto" w:fill="FFFFFF"/>
        </w:rPr>
        <w:t>,</w:t>
      </w:r>
      <w:r w:rsidR="00B77FCB">
        <w:rPr>
          <w:rStyle w:val="normaltextrun"/>
          <w:color w:val="000000"/>
          <w:shd w:val="clear" w:color="auto" w:fill="FFFFFF"/>
        </w:rPr>
        <w:t xml:space="preserve"> at </w:t>
      </w:r>
      <w:r w:rsidR="00936ADD">
        <w:rPr>
          <w:rStyle w:val="normaltextrun"/>
          <w:color w:val="000000"/>
          <w:shd w:val="clear" w:color="auto" w:fill="FFFFFF"/>
        </w:rPr>
        <w:t xml:space="preserve">the </w:t>
      </w:r>
      <w:r w:rsidR="00B77FCB">
        <w:rPr>
          <w:rStyle w:val="normaltextrun"/>
          <w:color w:val="000000"/>
          <w:shd w:val="clear" w:color="auto" w:fill="FFFFFF"/>
        </w:rPr>
        <w:t>southeast</w:t>
      </w:r>
      <w:r w:rsidR="00F70533">
        <w:rPr>
          <w:rStyle w:val="normaltextrun"/>
          <w:color w:val="000000"/>
          <w:shd w:val="clear" w:color="auto" w:fill="FFFFFF"/>
        </w:rPr>
        <w:t>ern</w:t>
      </w:r>
      <w:r w:rsidR="00B77FCB">
        <w:rPr>
          <w:rStyle w:val="normaltextrun"/>
          <w:color w:val="000000"/>
          <w:shd w:val="clear" w:color="auto" w:fill="FFFFFF"/>
        </w:rPr>
        <w:t xml:space="preserve"> corner of </w:t>
      </w:r>
      <w:r w:rsidR="00A04567">
        <w:rPr>
          <w:rStyle w:val="normaltextrun"/>
          <w:color w:val="000000"/>
          <w:shd w:val="clear" w:color="auto" w:fill="FFFFFF"/>
        </w:rPr>
        <w:t xml:space="preserve">the Mediterranean </w:t>
      </w:r>
      <w:r w:rsidR="00B77FCB">
        <w:rPr>
          <w:rStyle w:val="normaltextrun"/>
          <w:color w:val="000000"/>
          <w:shd w:val="clear" w:color="auto" w:fill="FFFFFF"/>
        </w:rPr>
        <w:t xml:space="preserve">, </w:t>
      </w:r>
      <w:r w:rsidR="00F70533">
        <w:rPr>
          <w:rStyle w:val="normaltextrun"/>
          <w:color w:val="000000"/>
          <w:shd w:val="clear" w:color="auto" w:fill="FFFFFF"/>
        </w:rPr>
        <w:t xml:space="preserve">where </w:t>
      </w:r>
      <w:r w:rsidR="00B77FCB">
        <w:rPr>
          <w:rStyle w:val="normaltextrun"/>
          <w:color w:val="000000"/>
          <w:shd w:val="clear" w:color="auto" w:fill="FFFFFF"/>
        </w:rPr>
        <w:t xml:space="preserve">there is a conduit </w:t>
      </w:r>
      <w:r w:rsidR="005A2D04">
        <w:rPr>
          <w:rStyle w:val="normaltextrun"/>
          <w:color w:val="000000"/>
          <w:shd w:val="clear" w:color="auto" w:fill="FFFFFF"/>
        </w:rPr>
        <w:t xml:space="preserve">for </w:t>
      </w:r>
      <w:r w:rsidR="00B77FCB">
        <w:rPr>
          <w:rStyle w:val="normaltextrun"/>
          <w:color w:val="000000"/>
          <w:shd w:val="clear" w:color="auto" w:fill="FFFFFF"/>
        </w:rPr>
        <w:t>tropical species from the Indo-Pacific via the Suez Canal</w:t>
      </w:r>
      <w:hyperlink w:anchor="_ENREF_21" w:tooltip="Albano, 2021 #15267" w:history="1">
        <w:r w:rsidR="00B77FCB" w:rsidRPr="003E7B0E">
          <w:rPr>
            <w:noProof/>
            <w:vertAlign w:val="superscript"/>
          </w:rPr>
          <w:t>21</w:t>
        </w:r>
      </w:hyperlink>
      <w:r w:rsidR="00B77FCB" w:rsidRPr="003E7B0E">
        <w:rPr>
          <w:noProof/>
          <w:vertAlign w:val="superscript"/>
        </w:rPr>
        <w:t xml:space="preserve">, </w:t>
      </w:r>
      <w:hyperlink w:anchor="_ENREF_57" w:tooltip="Givan, 2018 #15031" w:history="1">
        <w:r w:rsidR="00B77FCB" w:rsidRPr="003E7B0E">
          <w:rPr>
            <w:noProof/>
            <w:vertAlign w:val="superscript"/>
          </w:rPr>
          <w:t>57</w:t>
        </w:r>
      </w:hyperlink>
      <w:r w:rsidR="00704306">
        <w:rPr>
          <w:rStyle w:val="normaltextrun"/>
          <w:color w:val="000000"/>
          <w:shd w:val="clear" w:color="auto" w:fill="FFFFFF"/>
        </w:rPr>
        <w:t>.</w:t>
      </w:r>
      <w:r w:rsidR="00B77FCB">
        <w:rPr>
          <w:rStyle w:val="normaltextrun"/>
          <w:color w:val="000000"/>
          <w:shd w:val="clear" w:color="auto" w:fill="FFFFFF"/>
        </w:rPr>
        <w:t xml:space="preserve"> </w:t>
      </w:r>
      <w:r w:rsidR="00704306">
        <w:rPr>
          <w:rStyle w:val="normaltextrun"/>
          <w:color w:val="000000"/>
          <w:shd w:val="clear" w:color="auto" w:fill="FFFFFF"/>
        </w:rPr>
        <w:t>I</w:t>
      </w:r>
      <w:r w:rsidR="00B77FCB">
        <w:rPr>
          <w:rStyle w:val="normaltextrun"/>
          <w:color w:val="000000"/>
          <w:shd w:val="clear" w:color="auto" w:fill="FFFFFF"/>
        </w:rPr>
        <w:t xml:space="preserve">ndeed, in this area, thermophilic species increasingly prevail in many groups while </w:t>
      </w:r>
      <w:r w:rsidR="00B77FCB" w:rsidRPr="00D00C71">
        <w:rPr>
          <w:rStyle w:val="normaltextrun"/>
          <w:color w:val="000000"/>
          <w:shd w:val="clear" w:color="auto" w:fill="FFFFFF"/>
        </w:rPr>
        <w:t xml:space="preserve">deborealization </w:t>
      </w:r>
      <w:r w:rsidR="00B77FCB">
        <w:rPr>
          <w:rStyle w:val="normaltextrun"/>
          <w:color w:val="000000"/>
          <w:shd w:val="clear" w:color="auto" w:fill="FFFFFF"/>
        </w:rPr>
        <w:t xml:space="preserve">also occurs as many native species </w:t>
      </w:r>
      <w:r w:rsidR="00731B96">
        <w:rPr>
          <w:rStyle w:val="normaltextrun"/>
          <w:color w:val="000000"/>
          <w:shd w:val="clear" w:color="auto" w:fill="FFFFFF"/>
        </w:rPr>
        <w:t>either decrease in abundance</w:t>
      </w:r>
      <w:r w:rsidR="00B77FCB">
        <w:rPr>
          <w:rStyle w:val="normaltextrun"/>
          <w:color w:val="000000"/>
          <w:shd w:val="clear" w:color="auto" w:fill="FFFFFF"/>
        </w:rPr>
        <w:t xml:space="preserve"> or completely disappear</w:t>
      </w:r>
      <w:r w:rsidR="00B7229F">
        <w:rPr>
          <w:rStyle w:val="normaltextrun"/>
          <w:color w:val="000000"/>
          <w:shd w:val="clear" w:color="auto" w:fill="FFFFFF"/>
        </w:rPr>
        <w:t xml:space="preserve"> from local communities</w:t>
      </w:r>
      <w:r w:rsidR="00B77FCB" w:rsidRPr="008E7205" w:rsidDel="00ED068D">
        <w:fldChar w:fldCharType="begin">
          <w:fldData xml:space="preserve">PEVuZE5vdGU+PENpdGU+PEF1dGhvcj5HaXZhbjwvQXV0aG9yPjxZZWFyPjIwMTg8L1llYXI+PFJl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</w:fldData>
        </w:fldChar>
      </w:r>
      <w:r w:rsidR="00D152AA">
        <w:instrText xml:space="preserve"> ADDIN EN.CITE </w:instrText>
      </w:r>
      <w:r w:rsidR="00D152AA">
        <w:fldChar w:fldCharType="begin">
          <w:fldData xml:space="preserve">PEVuZE5vdGU+PENpdGU+PEF1dGhvcj5HaXZhbjwvQXV0aG9yPjxZZWFyPjIwMTg8L1llYXI+PFJl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</w:fldData>
        </w:fldChar>
      </w:r>
      <w:r w:rsidR="00D152AA">
        <w:instrText xml:space="preserve"> ADDIN EN.CITE.DATA </w:instrText>
      </w:r>
      <w:r w:rsidR="00D152AA">
        <w:fldChar w:fldCharType="end"/>
      </w:r>
      <w:r w:rsidR="00B77FCB" w:rsidRPr="008E7205" w:rsidDel="00ED068D">
        <w:fldChar w:fldCharType="separate"/>
      </w:r>
      <w:hyperlink w:anchor="_ENREF_23" w:tooltip="Albano, 2021 #15267" w:history="1">
        <w:r w:rsidR="00055F52" w:rsidRPr="00D152AA">
          <w:rPr>
            <w:noProof/>
            <w:vertAlign w:val="superscript"/>
          </w:rPr>
          <w:t>23</w:t>
        </w:r>
      </w:hyperlink>
      <w:r w:rsidR="00D152AA" w:rsidRPr="00D152AA">
        <w:rPr>
          <w:noProof/>
          <w:vertAlign w:val="superscript"/>
        </w:rPr>
        <w:t xml:space="preserve">, </w:t>
      </w:r>
      <w:hyperlink w:anchor="_ENREF_71" w:tooltip="Givan, 2018 #15031" w:history="1">
        <w:r w:rsidR="00055F52" w:rsidRPr="00D152AA">
          <w:rPr>
            <w:noProof/>
            <w:vertAlign w:val="superscript"/>
          </w:rPr>
          <w:t>71</w:t>
        </w:r>
      </w:hyperlink>
      <w:r w:rsidR="00D152AA" w:rsidRPr="00D152AA">
        <w:rPr>
          <w:noProof/>
          <w:vertAlign w:val="superscript"/>
        </w:rPr>
        <w:t xml:space="preserve">, </w:t>
      </w:r>
      <w:hyperlink w:anchor="_ENREF_72" w:tooltip="Rilov, 2020 #9779" w:history="1">
        <w:r w:rsidR="00055F52" w:rsidRPr="00D152AA">
          <w:rPr>
            <w:noProof/>
            <w:vertAlign w:val="superscript"/>
          </w:rPr>
          <w:t>72</w:t>
        </w:r>
      </w:hyperlink>
      <w:r w:rsidR="00D152AA" w:rsidRPr="00D152AA">
        <w:rPr>
          <w:noProof/>
          <w:vertAlign w:val="superscript"/>
        </w:rPr>
        <w:t xml:space="preserve">, </w:t>
      </w:r>
      <w:hyperlink w:anchor="_ENREF_73" w:tooltip="Rilov, 2016 #15325" w:history="1">
        <w:r w:rsidR="00055F52" w:rsidRPr="00D152AA">
          <w:rPr>
            <w:noProof/>
            <w:vertAlign w:val="superscript"/>
          </w:rPr>
          <w:t>73</w:t>
        </w:r>
      </w:hyperlink>
      <w:r w:rsidR="00B77FCB" w:rsidRPr="008E7205" w:rsidDel="00ED068D">
        <w:fldChar w:fldCharType="end"/>
      </w:r>
      <w:r w:rsidR="00B77FCB">
        <w:rPr>
          <w:rStyle w:val="normaltextrun"/>
          <w:color w:val="000000"/>
          <w:shd w:val="clear" w:color="auto" w:fill="FFFFFF"/>
        </w:rPr>
        <w:t xml:space="preserve">. </w:t>
      </w:r>
      <w:r w:rsidR="00F70533">
        <w:rPr>
          <w:rStyle w:val="normaltextrun"/>
          <w:color w:val="000000"/>
          <w:shd w:val="clear" w:color="auto" w:fill="FFFFFF"/>
        </w:rPr>
        <w:t xml:space="preserve">There is also recent experimental evidence that key native species collapsed by a combination of warming </w:t>
      </w:r>
      <w:r w:rsidR="00F70533">
        <w:rPr>
          <w:rStyle w:val="normaltextrun"/>
          <w:color w:val="000000"/>
          <w:shd w:val="clear" w:color="auto" w:fill="FFFFFF"/>
        </w:rPr>
        <w:lastRenderedPageBreak/>
        <w:t>and competition with tropical alien invaders, and that aliens are more resilient to warming than native species in the region</w:t>
      </w:r>
      <w:hyperlink w:anchor="_ENREF_74" w:tooltip="Rilov, 2022 #15326" w:history="1">
        <w:r w:rsidR="00055F52">
          <w:rPr>
            <w:rStyle w:val="normaltextrun"/>
            <w:color w:val="000000"/>
            <w:shd w:val="clear" w:color="auto" w:fill="FFFFFF"/>
          </w:rPr>
          <w:fldChar w:fldCharType="begin"/>
        </w:r>
        <w:r w:rsidR="00055F52">
          <w:rPr>
            <w:rStyle w:val="normaltextrun"/>
            <w:color w:val="000000"/>
            <w:shd w:val="clear" w:color="auto" w:fill="FFFFFF"/>
          </w:rPr>
          <w:instrText xml:space="preserve"> ADDIN EN.CITE &lt;EndNote&gt;&lt;Cite&gt;&lt;Author&gt;Rilov&lt;/Author&gt;&lt;Year&gt;2022&lt;/Year&gt;&lt;RecNum&gt;15326&lt;/RecNum&gt;&lt;DisplayText&gt;&lt;style face="superscript"&gt;74&lt;/style&gt;&lt;/DisplayText&gt;&lt;record&gt;&lt;rec-number&gt;15326&lt;/rec-number&gt;&lt;foreign-keys&gt;&lt;key app="EN" db-id="sa0zwzdwavzzeze9w5hx2fwlv0fds9srr2ff" timestamp="1679685716"&gt;15326&lt;/key&gt;&lt;/foreign-keys&gt;&lt;ref-type name="Journal Article"&gt;17&lt;/ref-type&gt;&lt;contributors&gt;&lt;authors&gt;&lt;author&gt;Rilov, Gil&lt;/author&gt;&lt;author&gt;Klein, Lior&lt;/author&gt;&lt;author&gt;Iluz, David&lt;/author&gt;&lt;author&gt;Dubinsky, Zvy&lt;/author&gt;&lt;author&gt;Guy-Haim, Tamar&lt;/author&gt;&lt;/authors&gt;&lt;/contributors&gt;&lt;titles&gt;&lt;title&gt;Last snail standing? superior thermal resilience of an alien tropical intertidal gastropod over natives in an ocean-warming hotspot&lt;/title&gt;&lt;secondary-title&gt;Biological Invasions&lt;/secondary-title&gt;&lt;/titles&gt;&lt;periodical&gt;&lt;full-title&gt;Biological Invasions&lt;/full-title&gt;&lt;abbr-1&gt;Biol. Invasions&lt;/abbr-1&gt;&lt;/periodical&gt;&lt;pages&gt;3703-3719&lt;/pages&gt;&lt;volume&gt;24&lt;/volume&gt;&lt;number&gt;12&lt;/number&gt;&lt;dates&gt;&lt;year&gt;2022&lt;/year&gt;&lt;pub-dates&gt;&lt;date&gt;2022/12/01&lt;/date&gt;&lt;/pub-dates&gt;&lt;/dates&gt;&lt;isbn&gt;1573-1464&lt;/isbn&gt;&lt;urls&gt;&lt;related-urls&gt;&lt;url&gt;https://doi.org/10.1007/s10530-022-02871-x&lt;/url&gt;&lt;/related-urls&gt;&lt;/urls&gt;&lt;electronic-resource-num&gt;10.1007/s10530-022-02871-x&lt;/electronic-resource-num&gt;&lt;/record&gt;&lt;/Cite&gt;&lt;/EndNote&gt;</w:instrText>
        </w:r>
        <w:r w:rsidR="00055F52">
          <w:rPr>
            <w:rStyle w:val="normaltextrun"/>
            <w:color w:val="000000"/>
            <w:shd w:val="clear" w:color="auto" w:fill="FFFFFF"/>
          </w:rPr>
          <w:fldChar w:fldCharType="separate"/>
        </w:r>
        <w:r w:rsidR="00055F52" w:rsidRPr="008B0D88">
          <w:rPr>
            <w:rStyle w:val="normaltextrun"/>
            <w:noProof/>
            <w:color w:val="000000"/>
            <w:shd w:val="clear" w:color="auto" w:fill="FFFFFF"/>
            <w:vertAlign w:val="superscript"/>
          </w:rPr>
          <w:t>74</w:t>
        </w:r>
        <w:r w:rsidR="00055F52">
          <w:rPr>
            <w:rStyle w:val="normaltextrun"/>
            <w:color w:val="000000"/>
            <w:shd w:val="clear" w:color="auto" w:fill="FFFFFF"/>
          </w:rPr>
          <w:fldChar w:fldCharType="end"/>
        </w:r>
      </w:hyperlink>
      <w:r w:rsidR="00F70533">
        <w:rPr>
          <w:rStyle w:val="normaltextrun"/>
          <w:color w:val="000000"/>
          <w:shd w:val="clear" w:color="auto" w:fill="FFFFFF"/>
        </w:rPr>
        <w:t xml:space="preserve">. </w:t>
      </w:r>
      <w:r w:rsidR="00360478" w:rsidRPr="008E7205">
        <w:t>T</w:t>
      </w:r>
      <w:r w:rsidR="000244A1" w:rsidRPr="008E7205">
        <w:t>he</w:t>
      </w:r>
      <w:r w:rsidR="00655C92" w:rsidRPr="008E7205">
        <w:t xml:space="preserve"> </w:t>
      </w:r>
      <w:r w:rsidR="000244A1" w:rsidRPr="008E7205">
        <w:t>s</w:t>
      </w:r>
      <w:r w:rsidR="00655C92" w:rsidRPr="008E7205">
        <w:t xml:space="preserve">ignificant ocean warming in </w:t>
      </w:r>
      <w:r w:rsidR="00B7229F">
        <w:t xml:space="preserve">the </w:t>
      </w:r>
      <w:r w:rsidR="00655C92" w:rsidRPr="008E7205">
        <w:t xml:space="preserve">eastern Mediterranean in 1990-2020 </w:t>
      </w:r>
      <w:r w:rsidR="00B7229F">
        <w:t xml:space="preserve">coincided </w:t>
      </w:r>
      <w:r w:rsidR="00C21EC0">
        <w:t xml:space="preserve">with </w:t>
      </w:r>
      <w:r w:rsidR="00B7229F">
        <w:t>a significant increase in the CTI</w:t>
      </w:r>
      <w:r w:rsidR="00FF7B59">
        <w:t xml:space="preserve"> over time</w:t>
      </w:r>
      <w:r w:rsidR="00B7229F">
        <w:t xml:space="preserve"> of the</w:t>
      </w:r>
      <w:r w:rsidR="00655C92" w:rsidRPr="008E7205">
        <w:t xml:space="preserve"> community of </w:t>
      </w:r>
      <w:r w:rsidR="00522916" w:rsidRPr="008E7205">
        <w:t xml:space="preserve">145 </w:t>
      </w:r>
      <w:r w:rsidR="00771A06" w:rsidRPr="008E7205">
        <w:t>demersal</w:t>
      </w:r>
      <w:r w:rsidR="00655C92" w:rsidRPr="008E7205">
        <w:t xml:space="preserve"> fish</w:t>
      </w:r>
      <w:r w:rsidR="00522916" w:rsidRPr="008E7205">
        <w:t>es</w:t>
      </w:r>
      <w:r w:rsidR="00B7229F">
        <w:t xml:space="preserve">, </w:t>
      </w:r>
      <w:r w:rsidR="00655C92" w:rsidRPr="008E7205">
        <w:t>track</w:t>
      </w:r>
      <w:r w:rsidR="00C04B5D">
        <w:t>ing</w:t>
      </w:r>
      <w:r w:rsidR="00655C92" w:rsidRPr="008E7205">
        <w:t xml:space="preserve"> their thermal niches over time at </w:t>
      </w:r>
      <w:r w:rsidR="00641A54">
        <w:t xml:space="preserve">a </w:t>
      </w:r>
      <w:r w:rsidR="00655C92" w:rsidRPr="008E7205">
        <w:t>rate of 0.54 ºC</w:t>
      </w:r>
      <w:r w:rsidR="00C21EC0">
        <w:t xml:space="preserve"> </w:t>
      </w:r>
      <w:r w:rsidR="00494210">
        <w:t>decade</w:t>
      </w:r>
      <w:r w:rsidR="009F0F32" w:rsidRPr="001C58A3">
        <w:rPr>
          <w:vertAlign w:val="superscript"/>
        </w:rPr>
        <w:t>-1</w:t>
      </w:r>
      <w:r w:rsidR="00655C92" w:rsidRPr="008E7205">
        <w:t xml:space="preserve">. </w:t>
      </w:r>
      <w:r w:rsidR="00571B5F" w:rsidRPr="008E7205">
        <w:t>Thus, t</w:t>
      </w:r>
      <w:r w:rsidR="00571B5F" w:rsidRPr="008E7205" w:rsidDel="00ED068D">
        <w:t xml:space="preserve">he deborealization trend </w:t>
      </w:r>
      <w:r w:rsidR="00571B5F" w:rsidRPr="008E7205">
        <w:t xml:space="preserve">found here </w:t>
      </w:r>
      <w:r w:rsidR="00756510">
        <w:t>may</w:t>
      </w:r>
      <w:r w:rsidR="00756510" w:rsidRPr="008E7205">
        <w:t xml:space="preserve"> </w:t>
      </w:r>
      <w:r w:rsidR="00571B5F" w:rsidRPr="008E7205">
        <w:t>be</w:t>
      </w:r>
      <w:r w:rsidR="00571B5F" w:rsidRPr="008E7205" w:rsidDel="00ED068D">
        <w:t xml:space="preserve"> a product of competition </w:t>
      </w:r>
      <w:r w:rsidR="00B7229F">
        <w:t xml:space="preserve">between </w:t>
      </w:r>
      <w:r w:rsidR="00571B5F" w:rsidRPr="008E7205" w:rsidDel="00ED068D">
        <w:t xml:space="preserve">native </w:t>
      </w:r>
      <w:r w:rsidR="00B7229F">
        <w:t xml:space="preserve">and non-indigenous </w:t>
      </w:r>
      <w:r w:rsidR="00571B5F" w:rsidRPr="008E7205" w:rsidDel="00ED068D">
        <w:t>species with similar traits or niches, and/or the warming</w:t>
      </w:r>
      <w:r w:rsidR="00B7229F">
        <w:t>-induced</w:t>
      </w:r>
      <w:r w:rsidR="00571B5F" w:rsidRPr="008E7205" w:rsidDel="00ED068D">
        <w:t xml:space="preserve"> reduc</w:t>
      </w:r>
      <w:r w:rsidR="00B7229F">
        <w:t>tions in</w:t>
      </w:r>
      <w:r w:rsidR="00571B5F" w:rsidRPr="008E7205" w:rsidDel="00ED068D">
        <w:t xml:space="preserve"> the fitness of thermally-sensitive native species. A recent study suggests that the latter may</w:t>
      </w:r>
      <w:r w:rsidR="00140384">
        <w:t xml:space="preserve"> </w:t>
      </w:r>
      <w:r w:rsidR="00571B5F" w:rsidRPr="008E7205" w:rsidDel="00ED068D">
        <w:t>be more important than the former</w:t>
      </w:r>
      <w:hyperlink w:anchor="_ENREF_71" w:tooltip="Givan, 2018 #15031" w:history="1">
        <w:r w:rsidR="00055F52" w:rsidRPr="008E7205" w:rsidDel="00ED068D">
          <w:fldChar w:fldCharType="begin"/>
        </w:r>
        <w:r w:rsidR="00055F52">
          <w:instrText xml:space="preserve"> ADDIN EN.CITE &lt;EndNote&gt;&lt;Cite&gt;&lt;Author&gt;Givan&lt;/Author&gt;&lt;Year&gt;2018&lt;/Year&gt;&lt;RecNum&gt;15031&lt;/RecNum&gt;&lt;DisplayText&gt;&lt;style face="superscript"&gt;71&lt;/style&gt;&lt;/DisplayText&gt;&lt;record&gt;&lt;rec-number&gt;15031&lt;/rec-number&gt;&lt;foreign-keys&gt;&lt;key app="EN" db-id="sa0zwzdwavzzeze9w5hx2fwlv0fds9srr2ff" timestamp="1658309903"&gt;15031&lt;/key&gt;&lt;/foreign-keys&gt;&lt;ref-type name="Journal Article"&gt;17&lt;/ref-type&gt;&lt;contributors&gt;&lt;authors&gt;&lt;author&gt;Givan, Or&lt;/author&gt;&lt;author&gt;Edelist, Dor&lt;/author&gt;&lt;author&gt;Sonin, Oren&lt;/author&gt;&lt;author&gt;Belmaker, Jonathan&lt;/author&gt;&lt;/authors&gt;&lt;/contributors&gt;&lt;titles&gt;&lt;title&gt;Thermal affinity as the dominant factor changing Mediterranean fish abundances&lt;/title&gt;&lt;secondary-title&gt;Global Change Biology&lt;/secondary-title&gt;&lt;/titles&gt;&lt;periodical&gt;&lt;full-title&gt;Global Change Biology&lt;/full-title&gt;&lt;abbr-1&gt;Global Change Biol.&lt;/abbr-1&gt;&lt;/periodical&gt;&lt;pages&gt;e80-e89&lt;/pages&gt;&lt;volume&gt;24&lt;/volume&gt;&lt;number&gt;1&lt;/number&gt;&lt;dates&gt;&lt;year&gt;2018&lt;/year&gt;&lt;/dates&gt;&lt;isbn&gt;1354-1013&lt;/isbn&gt;&lt;urls&gt;&lt;related-urls&gt;&lt;url&gt;https://onlinelibrary.wiley.com/doi/abs/10.1111/gcb.13835&lt;/url&gt;&lt;/related-urls&gt;&lt;/urls&gt;&lt;electronic-resource-num&gt;https://doi.org/10.1111/gcb.13835&lt;/electronic-resource-num&gt;&lt;/record&gt;&lt;/Cite&gt;&lt;/EndNote&gt;</w:instrText>
        </w:r>
        <w:r w:rsidR="00055F52" w:rsidRPr="008E7205" w:rsidDel="00ED068D">
          <w:fldChar w:fldCharType="separate"/>
        </w:r>
        <w:r w:rsidR="00055F52" w:rsidRPr="008B0D88">
          <w:rPr>
            <w:noProof/>
            <w:vertAlign w:val="superscript"/>
          </w:rPr>
          <w:t>71</w:t>
        </w:r>
        <w:r w:rsidR="00055F52" w:rsidRPr="008E7205" w:rsidDel="00ED068D">
          <w:fldChar w:fldCharType="end"/>
        </w:r>
      </w:hyperlink>
      <w:r w:rsidR="00571B5F" w:rsidRPr="008E7205" w:rsidDel="00ED068D">
        <w:t>.</w:t>
      </w:r>
    </w:p>
    <w:p w14:paraId="71988F9F" w14:textId="77777777" w:rsidR="000E383F" w:rsidRDefault="000E383F" w:rsidP="00655C92"/>
    <w:p w14:paraId="09638927" w14:textId="4E0DA9F5" w:rsidR="004A5E91" w:rsidRPr="000755E4" w:rsidRDefault="004A5E91" w:rsidP="004A5E91">
      <w:r w:rsidRPr="00D83BAE">
        <w:t xml:space="preserve">One of the most diverse </w:t>
      </w:r>
      <w:r w:rsidR="00DB546E" w:rsidRPr="00D83BAE">
        <w:t xml:space="preserve">communities </w:t>
      </w:r>
      <w:r w:rsidRPr="00D83BAE">
        <w:t xml:space="preserve">in the Mediterranean Sea analysed here </w:t>
      </w:r>
      <w:r w:rsidR="00DB546E" w:rsidRPr="00D83BAE">
        <w:t xml:space="preserve">was </w:t>
      </w:r>
      <w:r w:rsidR="00A61CA8" w:rsidRPr="00D83BAE">
        <w:t>the</w:t>
      </w:r>
      <w:r w:rsidRPr="00D83BAE">
        <w:t xml:space="preserve"> coralligenous</w:t>
      </w:r>
      <w:r w:rsidR="00A71B1A">
        <w:t xml:space="preserve"> assemblages</w:t>
      </w:r>
      <w:hyperlink w:anchor="_ENREF_75" w:tooltip="Ballesteros, 2006 #9674" w:history="1">
        <w:r w:rsidR="00055F52" w:rsidRPr="00D83BAE">
          <w:fldChar w:fldCharType="begin"/>
        </w:r>
        <w:r w:rsidR="00055F52">
          <w:instrText xml:space="preserve"> ADDIN EN.CITE &lt;EndNote&gt;&lt;Cite&gt;&lt;Author&gt;Ballesteros&lt;/Author&gt;&lt;Year&gt;2006&lt;/Year&gt;&lt;RecNum&gt;9674&lt;/RecNum&gt;&lt;DisplayText&gt;&lt;style face="superscript"&gt;75&lt;/style&gt;&lt;/DisplayText&gt;&lt;record&gt;&lt;rec-number&gt;9674&lt;/rec-number&gt;&lt;foreign-keys&gt;&lt;key app="EN" db-id="sa0zwzdwavzzeze9w5hx2fwlv0fds9srr2ff" timestamp="1645638485"&gt;9674&lt;/key&gt;&lt;/foreign-keys&gt;&lt;ref-type name="Journal Article"&gt;17&lt;/ref-type&gt;&lt;contributors&gt;&lt;authors&gt;&lt;author&gt;Ballesteros, Enric&lt;/author&gt;&lt;/authors&gt;&lt;/contributors&gt;&lt;titles&gt;&lt;title&gt;Mediterranean coralligenous assemblages: A synthesis of present knowledge&lt;/title&gt;&lt;secondary-title&gt;Oceanography and Marine Biology&lt;/secondary-title&gt;&lt;/titles&gt;&lt;periodical&gt;&lt;full-title&gt;Oceanography and Marine Biology&lt;/full-title&gt;&lt;/periodical&gt;&lt;pages&gt;123-195&lt;/pages&gt;&lt;volume&gt;44&lt;/volume&gt;&lt;dates&gt;&lt;year&gt;2006&lt;/year&gt;&lt;/dates&gt;&lt;urls&gt;&lt;/urls&gt;&lt;/record&gt;&lt;/Cite&gt;&lt;/EndNote&gt;</w:instrText>
        </w:r>
        <w:r w:rsidR="00055F52" w:rsidRPr="00D83BAE">
          <w:fldChar w:fldCharType="separate"/>
        </w:r>
        <w:r w:rsidR="00055F52" w:rsidRPr="008B0D88">
          <w:rPr>
            <w:noProof/>
            <w:vertAlign w:val="superscript"/>
          </w:rPr>
          <w:t>75</w:t>
        </w:r>
        <w:r w:rsidR="00055F52" w:rsidRPr="00D83BAE">
          <w:fldChar w:fldCharType="end"/>
        </w:r>
      </w:hyperlink>
      <w:r w:rsidRPr="00D83BAE">
        <w:t xml:space="preserve">. The analysis of CTI </w:t>
      </w:r>
      <w:r w:rsidR="00CA3B4F" w:rsidRPr="00D83BAE">
        <w:t xml:space="preserve">of </w:t>
      </w:r>
      <w:r w:rsidRPr="00D83BAE">
        <w:t>coralligenous assemblage</w:t>
      </w:r>
      <w:r w:rsidR="00CA3B4F" w:rsidRPr="00D83BAE">
        <w:t>s</w:t>
      </w:r>
      <w:r w:rsidRPr="00D83BAE">
        <w:t xml:space="preserve"> in </w:t>
      </w:r>
      <w:r w:rsidR="00140384" w:rsidRPr="00D83BAE">
        <w:t>the W</w:t>
      </w:r>
      <w:r w:rsidRPr="00D83BAE">
        <w:t xml:space="preserve">estern Mediterranean over the 2008-2020 period </w:t>
      </w:r>
      <w:r w:rsidR="00512BAB" w:rsidRPr="00D83BAE">
        <w:t>characterized by</w:t>
      </w:r>
      <w:r w:rsidRPr="00D83BAE">
        <w:t xml:space="preserve"> significant sea warming (0.21</w:t>
      </w:r>
      <w:r w:rsidR="000517E2" w:rsidRPr="00D83BAE">
        <w:t xml:space="preserve"> </w:t>
      </w:r>
      <w:r w:rsidRPr="00D83BAE">
        <w:t>ºC</w:t>
      </w:r>
      <w:r w:rsidR="00A61CA8" w:rsidRPr="00D83BAE">
        <w:t xml:space="preserve"> </w:t>
      </w:r>
      <w:r w:rsidRPr="00D83BAE">
        <w:t>decade</w:t>
      </w:r>
      <w:r w:rsidR="00CD6E4D" w:rsidRPr="00D83BAE">
        <w:rPr>
          <w:vertAlign w:val="superscript"/>
        </w:rPr>
        <w:t>-1</w:t>
      </w:r>
      <w:r w:rsidRPr="00D83BAE">
        <w:t>) indicated that tropicalization was more important than other processes in terms of changes in relative abundance.</w:t>
      </w:r>
      <w:r w:rsidR="00D567E7">
        <w:t xml:space="preserve"> </w:t>
      </w:r>
      <w:r w:rsidR="00D567E7" w:rsidRPr="00D567E7">
        <w:t xml:space="preserve">The tropical red alga </w:t>
      </w:r>
      <w:r w:rsidR="00D567E7" w:rsidRPr="00E7550D">
        <w:rPr>
          <w:i/>
          <w:iCs/>
        </w:rPr>
        <w:t>Womersleyella setacea</w:t>
      </w:r>
      <w:r w:rsidR="00D567E7" w:rsidRPr="00D567E7">
        <w:t xml:space="preserve"> </w:t>
      </w:r>
      <w:r w:rsidR="00AD5343">
        <w:t xml:space="preserve">present in this assemblage </w:t>
      </w:r>
      <w:r w:rsidR="00C20F99">
        <w:t xml:space="preserve">was the </w:t>
      </w:r>
      <w:r w:rsidR="00AD21EF">
        <w:t xml:space="preserve">species </w:t>
      </w:r>
      <w:r w:rsidR="0014797F">
        <w:t xml:space="preserve">with highest </w:t>
      </w:r>
      <w:r w:rsidR="00EE09B6">
        <w:t>tropicalization in the overall dataset (</w:t>
      </w:r>
      <w:r w:rsidR="00B90140" w:rsidRPr="00B90140">
        <w:t>Figure 4</w:t>
      </w:r>
      <w:r w:rsidR="00EE09B6">
        <w:t>)</w:t>
      </w:r>
      <w:r w:rsidR="005D5626">
        <w:t>; this species</w:t>
      </w:r>
      <w:r w:rsidR="00EE09B6">
        <w:t xml:space="preserve"> </w:t>
      </w:r>
      <w:r w:rsidR="00D567E7" w:rsidRPr="00D567E7">
        <w:t xml:space="preserve">is causing increasing concern in the Mediterranean Sea because of its invasive </w:t>
      </w:r>
      <w:r w:rsidR="008467AE" w:rsidRPr="00D567E7">
        <w:t>behaviour</w:t>
      </w:r>
      <w:hyperlink w:anchor="_ENREF_76" w:tooltip="Cebrian, 2012 #16386" w:history="1">
        <w:r w:rsidR="00055F52">
          <w:fldChar w:fldCharType="begin"/>
        </w:r>
        <w:r w:rsidR="00055F52">
          <w:instrText xml:space="preserve"> ADDIN EN.CITE &lt;EndNote&gt;&lt;Cite&gt;&lt;Author&gt;Cebrian&lt;/Author&gt;&lt;Year&gt;2012&lt;/Year&gt;&lt;RecNum&gt;16386&lt;/RecNum&gt;&lt;DisplayText&gt;&lt;style face="superscript"&gt;76&lt;/style&gt;&lt;/DisplayText&gt;&lt;record&gt;&lt;rec-number&gt;16386&lt;/rec-number&gt;&lt;foreign-keys&gt;&lt;key app="EN" db-id="sa0zwzdwavzzeze9w5hx2fwlv0fds9srr2ff" timestamp="1698668920"&gt;16386&lt;/key&gt;&lt;/foreign-keys&gt;&lt;ref-type name="Journal Article"&gt;17&lt;/ref-type&gt;&lt;contributors&gt;&lt;authors&gt;&lt;author&gt;Cebrian, Emma&lt;/author&gt;&lt;author&gt;Rodríguez-Prieto, Conxi&lt;/author&gt;&lt;/authors&gt;&lt;/contributors&gt;&lt;titles&gt;&lt;title&gt;Marine Invasion in the Mediterranean Sea: The Role of Abiotic Factors When There Is No Biological Resistance&lt;/title&gt;&lt;secondary-title&gt;PLOS ONE&lt;/secondary-title&gt;&lt;/titles&gt;&lt;periodical&gt;&lt;full-title&gt;Plos One&lt;/full-title&gt;&lt;/periodical&gt;&lt;pages&gt;e31135&lt;/pages&gt;&lt;volume&gt;7&lt;/volume&gt;&lt;number&gt;2&lt;/number&gt;&lt;dates&gt;&lt;year&gt;2012&lt;/year&gt;&lt;/dates&gt;&lt;publisher&gt;Public Library of Science&lt;/publisher&gt;&lt;urls&gt;&lt;related-urls&gt;&lt;url&gt;https://doi.org/10.1371/journal.pone.0031135&lt;/url&gt;&lt;/related-urls&gt;&lt;/urls&gt;&lt;electronic-resource-num&gt;10.1371/journal.pone.0031135&lt;/electronic-resource-num&gt;&lt;/record&gt;&lt;/Cite&gt;&lt;/EndNote&gt;</w:instrText>
        </w:r>
        <w:r w:rsidR="00055F52">
          <w:fldChar w:fldCharType="separate"/>
        </w:r>
        <w:r w:rsidR="00055F52" w:rsidRPr="008B0D88">
          <w:rPr>
            <w:noProof/>
            <w:vertAlign w:val="superscript"/>
          </w:rPr>
          <w:t>76</w:t>
        </w:r>
        <w:r w:rsidR="00055F52">
          <w:fldChar w:fldCharType="end"/>
        </w:r>
      </w:hyperlink>
      <w:r w:rsidR="00D567E7">
        <w:t>.</w:t>
      </w:r>
      <w:r w:rsidRPr="00D83BAE">
        <w:t xml:space="preserve"> </w:t>
      </w:r>
      <w:r w:rsidR="001F6096" w:rsidRPr="00D83BAE">
        <w:t>Further</w:t>
      </w:r>
      <w:r w:rsidR="00B7229F" w:rsidRPr="00D83BAE">
        <w:t>more</w:t>
      </w:r>
      <w:r w:rsidR="005C21E9" w:rsidRPr="00D83BAE">
        <w:t xml:space="preserve">, a </w:t>
      </w:r>
      <w:r w:rsidR="003F12DB" w:rsidRPr="00D83BAE">
        <w:t>temperate</w:t>
      </w:r>
      <w:r w:rsidR="001F6096" w:rsidRPr="00D83BAE">
        <w:t xml:space="preserve">-water </w:t>
      </w:r>
      <w:r w:rsidR="00512BAB" w:rsidRPr="00D83BAE">
        <w:t xml:space="preserve">species of </w:t>
      </w:r>
      <w:r w:rsidR="005C21E9" w:rsidRPr="00D83BAE">
        <w:t>gorgonian</w:t>
      </w:r>
      <w:r w:rsidR="00281218" w:rsidRPr="00D83BAE">
        <w:t xml:space="preserve"> </w:t>
      </w:r>
      <w:r w:rsidR="005C21E9" w:rsidRPr="00D83BAE">
        <w:t>(</w:t>
      </w:r>
      <w:r w:rsidR="005C21E9" w:rsidRPr="00D83BAE">
        <w:rPr>
          <w:i/>
          <w:iCs/>
        </w:rPr>
        <w:t>Paramuricea clavat</w:t>
      </w:r>
      <w:r w:rsidR="003F12DB" w:rsidRPr="00D83BAE">
        <w:rPr>
          <w:i/>
          <w:iCs/>
        </w:rPr>
        <w:t>a</w:t>
      </w:r>
      <w:r w:rsidR="005C21E9" w:rsidRPr="00D83BAE">
        <w:t xml:space="preserve">) has </w:t>
      </w:r>
      <w:r w:rsidR="00281218" w:rsidRPr="00D83BAE">
        <w:t xml:space="preserve">also </w:t>
      </w:r>
      <w:r w:rsidR="00512BAB" w:rsidRPr="00D83BAE">
        <w:t xml:space="preserve">dramatically </w:t>
      </w:r>
      <w:r w:rsidR="005C21E9" w:rsidRPr="00D83BAE">
        <w:t>decreased (6</w:t>
      </w:r>
      <w:r w:rsidR="00355EAF" w:rsidRPr="00D83BAE">
        <w:t>0%</w:t>
      </w:r>
      <w:r w:rsidR="005C21E9" w:rsidRPr="00D83BAE">
        <w:t>)</w:t>
      </w:r>
      <w:r w:rsidR="00A75205">
        <w:t xml:space="preserve">, </w:t>
      </w:r>
      <w:r w:rsidR="00A5016C">
        <w:t>which</w:t>
      </w:r>
      <w:r w:rsidR="00A75205">
        <w:t xml:space="preserve"> corresponds to </w:t>
      </w:r>
      <w:r w:rsidR="00166B60">
        <w:t xml:space="preserve">the most deborealized </w:t>
      </w:r>
      <w:r w:rsidR="00010226">
        <w:t>case</w:t>
      </w:r>
      <w:r w:rsidR="007633EB">
        <w:t xml:space="preserve"> detected here</w:t>
      </w:r>
      <w:r w:rsidR="00F10CA3">
        <w:t xml:space="preserve"> (</w:t>
      </w:r>
      <w:r w:rsidR="00B90140" w:rsidRPr="00B90140">
        <w:t>Figure 4</w:t>
      </w:r>
      <w:r w:rsidR="00F10CA3">
        <w:t>)</w:t>
      </w:r>
      <w:r w:rsidR="005C21E9" w:rsidRPr="00D83BAE">
        <w:t xml:space="preserve">. </w:t>
      </w:r>
      <w:r w:rsidR="00512BAB" w:rsidRPr="00D83BAE">
        <w:t>P</w:t>
      </w:r>
      <w:r w:rsidRPr="00D83BAE">
        <w:t xml:space="preserve">revious studies in </w:t>
      </w:r>
      <w:r w:rsidR="00140384" w:rsidRPr="00D83BAE">
        <w:t>the W</w:t>
      </w:r>
      <w:r w:rsidRPr="00D83BAE">
        <w:t xml:space="preserve">estern Mediterranean Sea </w:t>
      </w:r>
      <w:r w:rsidR="00512BAB" w:rsidRPr="00D83BAE">
        <w:t>have demonstrated that</w:t>
      </w:r>
      <w:r w:rsidRPr="00D83BAE">
        <w:t xml:space="preserve"> marine heatwaves </w:t>
      </w:r>
      <w:r w:rsidR="00512BAB" w:rsidRPr="00D83BAE">
        <w:t xml:space="preserve">can </w:t>
      </w:r>
      <w:r w:rsidRPr="00D83BAE">
        <w:t>cause long-term alterations to the functional trait composition of coralligenous assemblages, such as the habitat-forming octocorals</w:t>
      </w:r>
      <w:r w:rsidRPr="00D83BAE">
        <w:fldChar w:fldCharType="begin">
          <w:fldData xml:space="preserve">PEVuZE5vdGU+PENpdGU+PEF1dGhvcj5Hw7NtZXotR3JhczwvQXV0aG9yPjxZZWFyPjIwMjE8L1ll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jEyMzg0PC9wYWdlcz48dm9sdW1l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</w:fldData>
        </w:fldChar>
      </w:r>
      <w:r w:rsidR="00D152AA">
        <w:instrText xml:space="preserve"> ADDIN EN.CITE </w:instrText>
      </w:r>
      <w:r w:rsidR="00D152AA">
        <w:fldChar w:fldCharType="begin">
          <w:fldData xml:space="preserve">PEVuZE5vdGU+PENpdGU+PEF1dGhvcj5Hw7NtZXotR3JhczwvQXV0aG9yPjxZZWFyPjIwMjE8L1ll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jEyMzg0PC9wYWdlcz48dm9sdW1l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</w:fldData>
        </w:fldChar>
      </w:r>
      <w:r w:rsidR="00D152AA">
        <w:instrText xml:space="preserve"> ADDIN EN.CITE.DATA </w:instrText>
      </w:r>
      <w:r w:rsidR="00D152AA">
        <w:fldChar w:fldCharType="end"/>
      </w:r>
      <w:r w:rsidRPr="00D83BAE">
        <w:fldChar w:fldCharType="separate"/>
      </w:r>
      <w:hyperlink w:anchor="_ENREF_77" w:tooltip="Gómez-Gras, 2021 #9677" w:history="1">
        <w:r w:rsidR="00055F52" w:rsidRPr="00D152AA">
          <w:rPr>
            <w:noProof/>
            <w:vertAlign w:val="superscript"/>
          </w:rPr>
          <w:t>77</w:t>
        </w:r>
      </w:hyperlink>
      <w:r w:rsidR="00D152AA" w:rsidRPr="00D152AA">
        <w:rPr>
          <w:noProof/>
          <w:vertAlign w:val="superscript"/>
        </w:rPr>
        <w:t xml:space="preserve">, </w:t>
      </w:r>
      <w:hyperlink w:anchor="_ENREF_78" w:tooltip="Gómez-Gras, 2021 #9678" w:history="1">
        <w:r w:rsidR="00055F52" w:rsidRPr="00D152AA">
          <w:rPr>
            <w:noProof/>
            <w:vertAlign w:val="superscript"/>
          </w:rPr>
          <w:t>78</w:t>
        </w:r>
      </w:hyperlink>
      <w:r w:rsidRPr="00D83BAE">
        <w:fldChar w:fldCharType="end"/>
      </w:r>
      <w:r w:rsidRPr="00D83BAE">
        <w:t xml:space="preserve">. Gorgonians, which are some of the most important habitat-formers </w:t>
      </w:r>
      <w:r w:rsidR="001C7324" w:rsidRPr="00D83BAE">
        <w:t>in</w:t>
      </w:r>
      <w:r w:rsidRPr="00D83BAE">
        <w:t xml:space="preserve"> coralligenous assemblages, have a generally low </w:t>
      </w:r>
      <w:r w:rsidR="00512BAB" w:rsidRPr="00D83BAE">
        <w:t xml:space="preserve">capacity to </w:t>
      </w:r>
      <w:r w:rsidRPr="00D83BAE">
        <w:t xml:space="preserve">recover from marine heatwaves, even </w:t>
      </w:r>
      <w:r w:rsidR="00512BAB" w:rsidRPr="00D83BAE">
        <w:t>after</w:t>
      </w:r>
      <w:r w:rsidRPr="00D83BAE">
        <w:t xml:space="preserve"> </w:t>
      </w:r>
      <w:r w:rsidR="00512BAB" w:rsidRPr="00D83BAE">
        <w:t>more than a decade</w:t>
      </w:r>
      <w:hyperlink w:anchor="_ENREF_78" w:tooltip="Gómez-Gras, 2021 #9678" w:history="1">
        <w:r w:rsidR="00055F52" w:rsidRPr="00D83BAE">
          <w:fldChar w:fldCharType="begin">
            <w:fldData xml:space="preserve">PEVuZE5vdGU+PENpdGU+PEF1dGhvcj5Hw7NtZXotR3JhczwvQXV0aG9yPjxZZWFyPjIwMjE8L1ll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</w:fldData>
          </w:fldChar>
        </w:r>
        <w:r w:rsidR="00055F52">
          <w:instrText xml:space="preserve"> ADDIN EN.CITE </w:instrText>
        </w:r>
        <w:r w:rsidR="00055F52">
          <w:fldChar w:fldCharType="begin">
            <w:fldData xml:space="preserve">PEVuZE5vdGU+PENpdGU+PEF1dGhvcj5Hw7NtZXotR3JhczwvQXV0aG9yPjxZZWFyPjIwMjE8L1ll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</w:fldData>
          </w:fldChar>
        </w:r>
        <w:r w:rsidR="00055F52">
          <w:instrText xml:space="preserve"> ADDIN EN.CITE.DATA </w:instrText>
        </w:r>
        <w:r w:rsidR="00055F52">
          <w:fldChar w:fldCharType="end"/>
        </w:r>
        <w:r w:rsidR="00055F52" w:rsidRPr="00D83BAE">
          <w:fldChar w:fldCharType="separate"/>
        </w:r>
        <w:r w:rsidR="00055F52" w:rsidRPr="008B0D88">
          <w:rPr>
            <w:noProof/>
            <w:vertAlign w:val="superscript"/>
          </w:rPr>
          <w:t>78</w:t>
        </w:r>
        <w:r w:rsidR="00055F52" w:rsidRPr="00D83BAE">
          <w:fldChar w:fldCharType="end"/>
        </w:r>
      </w:hyperlink>
      <w:r w:rsidR="757D5299" w:rsidRPr="00D83BAE">
        <w:t>.</w:t>
      </w:r>
    </w:p>
    <w:p w14:paraId="42E9A5F6" w14:textId="77777777" w:rsidR="004A5E91" w:rsidRDefault="004A5E91" w:rsidP="006123D2">
      <w:pPr>
        <w:rPr>
          <w:highlight w:val="yellow"/>
        </w:rPr>
      </w:pPr>
    </w:p>
    <w:p w14:paraId="1AD45BBC" w14:textId="2CB38774" w:rsidR="007A7E55" w:rsidRPr="004063CF" w:rsidRDefault="022741B8" w:rsidP="00B751FD">
      <w:r>
        <w:t>Although f</w:t>
      </w:r>
      <w:r w:rsidR="2B6B5944">
        <w:t xml:space="preserve">ew long-term </w:t>
      </w:r>
      <w:r w:rsidR="001C7324">
        <w:t xml:space="preserve">time series of </w:t>
      </w:r>
      <w:r>
        <w:t>zoo</w:t>
      </w:r>
      <w:r w:rsidR="2B6B5944">
        <w:t xml:space="preserve">plankton communities </w:t>
      </w:r>
      <w:r w:rsidR="00C643C1">
        <w:t xml:space="preserve">have </w:t>
      </w:r>
      <w:r w:rsidR="2B6B5944">
        <w:t xml:space="preserve">been analysed </w:t>
      </w:r>
      <w:r w:rsidR="001C7324">
        <w:t xml:space="preserve">here </w:t>
      </w:r>
      <w:r w:rsidR="2B6B5944">
        <w:t>to make definitive conclusions</w:t>
      </w:r>
      <w:r w:rsidR="00390042">
        <w:t xml:space="preserve">, </w:t>
      </w:r>
      <w:r w:rsidR="7C60EF52">
        <w:t>CTI changed less consistently</w:t>
      </w:r>
      <w:r w:rsidR="1A950595">
        <w:t xml:space="preserve"> with sea warming</w:t>
      </w:r>
      <w:r w:rsidR="7C60EF52">
        <w:t xml:space="preserve"> </w:t>
      </w:r>
      <w:r w:rsidR="00512BAB">
        <w:t xml:space="preserve">compared to changes observed </w:t>
      </w:r>
      <w:r w:rsidR="789C1A4D">
        <w:t>for fish</w:t>
      </w:r>
      <w:r w:rsidR="008A1D4B">
        <w:t>,</w:t>
      </w:r>
      <w:r w:rsidR="00512BAB">
        <w:t xml:space="preserve"> in agreement with</w:t>
      </w:r>
      <w:r w:rsidR="57D89323">
        <w:t xml:space="preserve"> </w:t>
      </w:r>
      <w:r w:rsidR="00512BAB">
        <w:t>the analysis of</w:t>
      </w:r>
      <w:r w:rsidR="0004535F">
        <w:t xml:space="preserve"> Burrows </w:t>
      </w:r>
      <w:r w:rsidR="0004535F" w:rsidRPr="0004535F">
        <w:rPr>
          <w:i/>
          <w:iCs/>
        </w:rPr>
        <w:t>et al</w:t>
      </w:r>
      <w:r w:rsidR="0004535F">
        <w:t xml:space="preserve">. </w:t>
      </w:r>
      <w:hyperlink w:anchor="_ENREF_19" w:tooltip="Burrows, 2019 #15251" w:history="1">
        <w:r w:rsidR="00055F52">
          <w:fldChar w:fldCharType="begin"/>
        </w:r>
        <w:r w:rsidR="00055F52">
          <w:instrText xml:space="preserve"> ADDIN EN.CITE &lt;EndNote&gt;&lt;Cite&gt;&lt;Author&gt;Burrows&lt;/Author&gt;&lt;Year&gt;2019&lt;/Year&gt;&lt;RecNum&gt;15251&lt;/RecNum&gt;&lt;DisplayText&gt;&lt;style face="superscript"&gt;19&lt;/style&gt;&lt;/DisplayText&gt;&lt;record&gt;&lt;rec-number&gt;15251&lt;/rec-number&gt;&lt;foreign-keys&gt;&lt;key app="EN" db-id="sa0zwzdwavzzeze9w5hx2fwlv0fds9srr2ff" timestamp="1671023055"&gt;15251&lt;/key&gt;&lt;/foreign-keys&gt;&lt;ref-type name="Journal Article"&gt;17&lt;/ref-type&gt;&lt;contributors&gt;&lt;authors&gt;&lt;author&gt;Burrows, Michael T.&lt;/author&gt;&lt;author&gt;Bates, Amanda E.&lt;/author&gt;&lt;author&gt;Costello, Mark J.&lt;/author&gt;&lt;author&gt;Edwards, Martin&lt;/author&gt;&lt;author&gt;Edgar, Graham J.&lt;/author&gt;&lt;author&gt;Fox, Clive J.&lt;/author&gt;&lt;author&gt;Halpern, Benjamin S.&lt;/author&gt;&lt;author&gt;Hiddink, Jan G.&lt;/author&gt;&lt;author&gt;Pinsky, Malin L.&lt;/author&gt;&lt;author&gt;Batt, Ryan D.&lt;/author&gt;&lt;author&gt;García Molinos, Jorge&lt;/author&gt;&lt;author&gt;Payne, Benjamin L.&lt;/author&gt;&lt;author&gt;Schoeman, David S.&lt;/author&gt;&lt;author&gt;Stuart-Smith, Rick D.&lt;/author&gt;&lt;author&gt;Poloczanska, Elvira S.&lt;/author&gt;&lt;/authors&gt;&lt;/contributors&gt;&lt;titles&gt;&lt;title&gt;Ocean community warming responses explained by thermal affinities and temperature gradients&lt;/title&gt;&lt;secondary-title&gt;Nature Climate Change&lt;/secondary-title&gt;&lt;/titles&gt;&lt;periodical&gt;&lt;full-title&gt;Nature Climate Change&lt;/full-title&gt;&lt;/periodical&gt;&lt;pages&gt;959-963&lt;/pages&gt;&lt;volume&gt;9&lt;/volume&gt;&lt;number&gt;12&lt;/number&gt;&lt;dates&gt;&lt;year&gt;2019&lt;/year&gt;&lt;pub-dates&gt;&lt;date&gt;2019/12/01&lt;/date&gt;&lt;/pub-dates&gt;&lt;/dates&gt;&lt;isbn&gt;1758-6798&lt;/isbn&gt;&lt;urls&gt;&lt;related-urls&gt;&lt;url&gt;https://doi.org/10.1038/s41558-019-0631-5&lt;/url&gt;&lt;/related-urls&gt;&lt;/urls&gt;&lt;electronic-resource-num&gt;10.1038/s41558-019-0631-5&lt;/electronic-resource-num&gt;&lt;/record&gt;&lt;/Cite&gt;&lt;/EndNote&gt;</w:instrText>
        </w:r>
        <w:r w:rsidR="00055F52">
          <w:fldChar w:fldCharType="separate"/>
        </w:r>
        <w:r w:rsidR="00055F52" w:rsidRPr="0093764D">
          <w:rPr>
            <w:noProof/>
            <w:vertAlign w:val="superscript"/>
          </w:rPr>
          <w:t>19</w:t>
        </w:r>
        <w:r w:rsidR="00055F52">
          <w:fldChar w:fldCharType="end"/>
        </w:r>
      </w:hyperlink>
      <w:r w:rsidR="00F656B1">
        <w:t xml:space="preserve">. </w:t>
      </w:r>
      <w:r w:rsidR="003F1BD4">
        <w:t>T</w:t>
      </w:r>
      <w:r w:rsidR="007A7E55" w:rsidRPr="004063CF">
        <w:t xml:space="preserve">ropicalization was the </w:t>
      </w:r>
      <w:r w:rsidR="00A73004">
        <w:t>main</w:t>
      </w:r>
      <w:r w:rsidR="007A7E55" w:rsidRPr="004063CF">
        <w:t xml:space="preserve"> underlying </w:t>
      </w:r>
      <w:r w:rsidR="00DA2C46">
        <w:t xml:space="preserve">ecological </w:t>
      </w:r>
      <w:r w:rsidR="007A7E55" w:rsidRPr="004063CF">
        <w:t xml:space="preserve">process explaining the </w:t>
      </w:r>
      <w:r w:rsidR="00512BAB">
        <w:t xml:space="preserve">trends in zooplankton </w:t>
      </w:r>
      <w:r w:rsidR="007A7E55" w:rsidRPr="004063CF">
        <w:t>communit</w:t>
      </w:r>
      <w:r w:rsidR="00512BAB">
        <w:t>ies</w:t>
      </w:r>
      <w:r w:rsidR="00A73004">
        <w:t>,</w:t>
      </w:r>
      <w:r w:rsidR="00512BAB">
        <w:t xml:space="preserve"> suggesting thermal niche </w:t>
      </w:r>
      <w:r w:rsidR="00815657" w:rsidRPr="004063CF">
        <w:t>track</w:t>
      </w:r>
      <w:r w:rsidR="00512BAB">
        <w:t>ing</w:t>
      </w:r>
      <w:r w:rsidR="00815657" w:rsidRPr="004063CF">
        <w:t xml:space="preserve"> </w:t>
      </w:r>
      <w:r w:rsidR="00512BAB">
        <w:t>in response to rates of</w:t>
      </w:r>
      <w:r w:rsidR="002E30E5" w:rsidRPr="004063CF">
        <w:t xml:space="preserve"> </w:t>
      </w:r>
      <w:r w:rsidR="006171DD">
        <w:t xml:space="preserve">increase in </w:t>
      </w:r>
      <w:r w:rsidR="00512BAB">
        <w:t>annual temperature</w:t>
      </w:r>
      <w:r w:rsidR="007A7E55" w:rsidRPr="004063CF">
        <w:t>.</w:t>
      </w:r>
      <w:r w:rsidR="006E276F" w:rsidRPr="004063CF">
        <w:t xml:space="preserve"> </w:t>
      </w:r>
      <w:r w:rsidR="3A976D42">
        <w:t>P</w:t>
      </w:r>
      <w:r w:rsidR="1C576249">
        <w:t xml:space="preserve">revious </w:t>
      </w:r>
      <w:r w:rsidR="4D7C429E">
        <w:t>studies</w:t>
      </w:r>
      <w:r w:rsidR="1C576249">
        <w:t xml:space="preserve"> </w:t>
      </w:r>
      <w:r w:rsidR="00512BAB">
        <w:t>on</w:t>
      </w:r>
      <w:r w:rsidR="063D5B16">
        <w:t xml:space="preserve"> a subset of th</w:t>
      </w:r>
      <w:r w:rsidR="6529DB94">
        <w:t>ese</w:t>
      </w:r>
      <w:r w:rsidR="063D5B16">
        <w:t xml:space="preserve"> da</w:t>
      </w:r>
      <w:r w:rsidR="1C4763C9">
        <w:t xml:space="preserve">ta </w:t>
      </w:r>
      <w:r w:rsidR="68250120">
        <w:t>re</w:t>
      </w:r>
      <w:r w:rsidR="00512BAB">
        <w:t>ported</w:t>
      </w:r>
      <w:r w:rsidR="68250120">
        <w:t xml:space="preserve"> high</w:t>
      </w:r>
      <w:r w:rsidR="5D3201FC">
        <w:t xml:space="preserve"> </w:t>
      </w:r>
      <w:r w:rsidR="00512BAB">
        <w:t xml:space="preserve">turnover in the </w:t>
      </w:r>
      <w:r w:rsidR="00AF17A8">
        <w:t xml:space="preserve">relative abundance </w:t>
      </w:r>
      <w:r w:rsidR="00512BAB">
        <w:t xml:space="preserve">of </w:t>
      </w:r>
      <w:r w:rsidR="79A492DA">
        <w:t xml:space="preserve">species </w:t>
      </w:r>
      <w:r w:rsidR="00512BAB">
        <w:t>i</w:t>
      </w:r>
      <w:r w:rsidR="68250120">
        <w:t xml:space="preserve">n the copepod community, with </w:t>
      </w:r>
      <w:r w:rsidR="4C087FF4">
        <w:t xml:space="preserve">species </w:t>
      </w:r>
      <w:r w:rsidR="68250120">
        <w:t>similarity decreas</w:t>
      </w:r>
      <w:r w:rsidR="001C7324">
        <w:t>ing</w:t>
      </w:r>
      <w:r w:rsidR="5D3201FC">
        <w:t xml:space="preserve"> </w:t>
      </w:r>
      <w:r w:rsidR="68250120">
        <w:t>over time associated with both niche descriptors</w:t>
      </w:r>
      <w:r w:rsidR="00F41259">
        <w:t xml:space="preserve"> (including temperature)</w:t>
      </w:r>
      <w:r w:rsidR="68250120">
        <w:t xml:space="preserve"> and demographic</w:t>
      </w:r>
      <w:r w:rsidR="5D3201FC">
        <w:t xml:space="preserve"> </w:t>
      </w:r>
      <w:r w:rsidR="68250120">
        <w:t>stochastic processes</w:t>
      </w:r>
      <w:hyperlink w:anchor="_ENREF_79" w:tooltip="Villarino, 2020 #9698" w:history="1">
        <w:r w:rsidR="00055F52">
          <w:fldChar w:fldCharType="begin"/>
        </w:r>
        <w:r w:rsidR="00055F52">
          <w:instrText xml:space="preserve"> ADDIN EN.CITE &lt;EndNote&gt;&lt;Cite&gt;&lt;Author&gt;Villarino&lt;/Author&gt;&lt;Year&gt;2020&lt;/Year&gt;&lt;RecNum&gt;9698&lt;/RecNum&gt;&lt;DisplayText&gt;&lt;style face="superscript"&gt;79&lt;/style&gt;&lt;/DisplayText&gt;&lt;record&gt;&lt;rec-number&gt;9698&lt;/rec-number&gt;&lt;foreign-keys&gt;&lt;key app="EN" db-id="sa0zwzdwavzzeze9w5hx2fwlv0fds9srr2ff" timestamp="1646035052"&gt;9698&lt;/key&gt;&lt;/foreign-keys&gt;&lt;ref-type name="Journal Article"&gt;17&lt;/ref-type&gt;&lt;contributors&gt;&lt;authors&gt;&lt;author&gt;Villarino, E&lt;/author&gt;&lt;author&gt;Irigoien, X&lt;/author&gt;&lt;author&gt;Villate, F&lt;/author&gt;&lt;author&gt;Iriarte, A&lt;/author&gt;&lt;author&gt;Uriarte, I&lt;/author&gt;&lt;author&gt;Zervoudaki, S&lt;/author&gt;&lt;author&gt;Carstensen, J&lt;/author&gt;&lt;author&gt;O’Brien, Td&lt;/author&gt;&lt;author&gt;Chust, G&lt;/author&gt;&lt;/authors&gt;&lt;/contributors&gt;&lt;titles&gt;&lt;title&gt;Response of copepod communities to ocean warming in three time-series across the North Atlantic and Mediterranean Sea&lt;/title&gt;&lt;secondary-title&gt;Marine Ecology Progress Series&lt;/secondary-title&gt;&lt;/titles&gt;&lt;periodical&gt;&lt;full-title&gt;Marine Ecology Progress Series&lt;/full-title&gt;&lt;abbr-1&gt;Mar. Ecol. Prog. Ser.&lt;/abbr-1&gt;&lt;/periodical&gt;&lt;pages&gt;47-61&lt;/pages&gt;&lt;volume&gt;636&lt;/volume&gt;&lt;dates&gt;&lt;year&gt;2020&lt;/year&gt;&lt;pub-dates&gt;&lt;date&gt;2020-02-20&lt;/date&gt;&lt;/pub-dates&gt;&lt;/dates&gt;&lt;isbn&gt;0171-8630, 1616-1599&lt;/isbn&gt;&lt;urls&gt;&lt;/urls&gt;&lt;electronic-resource-num&gt;10.3354/meps13209&lt;/electronic-resource-num&gt;&lt;remote-database-name&gt;DOI.org (Crossref)&lt;/remote-database-name&gt;&lt;language&gt;en&lt;/language&gt;&lt;access-date&gt;2021-10-28 10:00:29&lt;/access-date&gt;&lt;/record&gt;&lt;/Cite&gt;&lt;/EndNote&gt;</w:instrText>
        </w:r>
        <w:r w:rsidR="00055F52">
          <w:fldChar w:fldCharType="separate"/>
        </w:r>
        <w:r w:rsidR="00055F52" w:rsidRPr="008B0D88">
          <w:rPr>
            <w:noProof/>
            <w:vertAlign w:val="superscript"/>
          </w:rPr>
          <w:t>79</w:t>
        </w:r>
        <w:r w:rsidR="00055F52">
          <w:fldChar w:fldCharType="end"/>
        </w:r>
      </w:hyperlink>
      <w:r w:rsidR="68250120">
        <w:t>.</w:t>
      </w:r>
    </w:p>
    <w:p w14:paraId="2690BEFF" w14:textId="77777777" w:rsidR="0052236E" w:rsidRPr="000755E4" w:rsidRDefault="0052236E" w:rsidP="006123D2"/>
    <w:p w14:paraId="0899F167" w14:textId="1DB9BB48" w:rsidR="00A355CB" w:rsidRDefault="007A7E55" w:rsidP="006123D2">
      <w:r w:rsidRPr="002619B7">
        <w:t xml:space="preserve">In summary, a significant portion of </w:t>
      </w:r>
      <w:r w:rsidR="004F47DC" w:rsidRPr="002619B7">
        <w:t>marine</w:t>
      </w:r>
      <w:r w:rsidRPr="002619B7">
        <w:t xml:space="preserve"> communities and sites examined </w:t>
      </w:r>
      <w:r w:rsidR="00C302BF" w:rsidRPr="002619B7">
        <w:t xml:space="preserve">across European </w:t>
      </w:r>
      <w:r w:rsidR="00E02A5E" w:rsidRPr="002619B7">
        <w:t>s</w:t>
      </w:r>
      <w:r w:rsidR="00F656B1" w:rsidRPr="002619B7">
        <w:t xml:space="preserve">eas </w:t>
      </w:r>
      <w:r w:rsidR="00B04173" w:rsidRPr="002619B7">
        <w:t>showed</w:t>
      </w:r>
      <w:r w:rsidRPr="002619B7">
        <w:t xml:space="preserve"> a clear response to ongoing </w:t>
      </w:r>
      <w:r w:rsidR="003A0073" w:rsidRPr="002619B7">
        <w:t>ocean</w:t>
      </w:r>
      <w:r w:rsidRPr="002619B7">
        <w:t xml:space="preserve"> warming which, in </w:t>
      </w:r>
      <w:r w:rsidR="00E10D4E" w:rsidRPr="002619B7">
        <w:t xml:space="preserve">most </w:t>
      </w:r>
      <w:r w:rsidRPr="002619B7">
        <w:t xml:space="preserve">cases, favoured </w:t>
      </w:r>
      <w:r w:rsidR="006E4412">
        <w:t xml:space="preserve">mainly </w:t>
      </w:r>
      <w:r w:rsidRPr="002619B7">
        <w:t xml:space="preserve">warm-water species (tropicalization) </w:t>
      </w:r>
      <w:r w:rsidR="004F47DC" w:rsidRPr="002619B7">
        <w:t xml:space="preserve">in combination </w:t>
      </w:r>
      <w:r w:rsidRPr="002619B7">
        <w:t xml:space="preserve">with decreases in cold-water species (deborealization). </w:t>
      </w:r>
      <w:r w:rsidR="00555D19" w:rsidRPr="002619B7">
        <w:t xml:space="preserve">In the Northeast Atlantic, </w:t>
      </w:r>
      <w:r w:rsidR="002619B7" w:rsidRPr="002619B7">
        <w:t xml:space="preserve">tropicalization prevails </w:t>
      </w:r>
      <w:r w:rsidR="002619B7" w:rsidRPr="00DB286A">
        <w:t xml:space="preserve">probably because </w:t>
      </w:r>
      <w:r w:rsidR="00555D19" w:rsidRPr="00DB286A">
        <w:t xml:space="preserve">the seascape is open with a pool of warm-affinity species that can </w:t>
      </w:r>
      <w:r w:rsidR="00DA2C46">
        <w:t>arrive</w:t>
      </w:r>
      <w:r w:rsidR="00555D19" w:rsidRPr="002619B7">
        <w:t xml:space="preserve"> from lower latitudes, whilst land barriers in the Baltic and the Mediterranean</w:t>
      </w:r>
      <w:r w:rsidR="00BF62CD" w:rsidRPr="002619B7">
        <w:t xml:space="preserve"> Seas</w:t>
      </w:r>
      <w:r w:rsidR="00555D19" w:rsidRPr="002619B7">
        <w:t xml:space="preserve"> </w:t>
      </w:r>
      <w:r w:rsidR="0057793B">
        <w:t>appears to</w:t>
      </w:r>
      <w:r w:rsidR="00390042">
        <w:t xml:space="preserve"> partially</w:t>
      </w:r>
      <w:r w:rsidR="0057793B">
        <w:t xml:space="preserve"> limit</w:t>
      </w:r>
      <w:r w:rsidR="00555D19" w:rsidRPr="002619B7">
        <w:t xml:space="preserve"> such colonization, </w:t>
      </w:r>
      <w:r w:rsidR="0042247D" w:rsidRPr="002619B7">
        <w:t>except in the southeast Mediterranean that is connected to the Indo</w:t>
      </w:r>
      <w:r w:rsidR="006848E9" w:rsidRPr="002619B7">
        <w:t>-P</w:t>
      </w:r>
      <w:r w:rsidR="0042247D" w:rsidRPr="002619B7">
        <w:t>acific</w:t>
      </w:r>
      <w:r w:rsidR="00BF62CD" w:rsidRPr="002619B7">
        <w:t xml:space="preserve"> Ocean</w:t>
      </w:r>
      <w:r w:rsidR="0042247D" w:rsidRPr="002619B7">
        <w:t xml:space="preserve"> through the Suez Canal</w:t>
      </w:r>
      <w:r w:rsidR="00555D19" w:rsidRPr="002619B7">
        <w:t xml:space="preserve">. </w:t>
      </w:r>
      <w:r w:rsidRPr="002619B7">
        <w:t xml:space="preserve">The </w:t>
      </w:r>
      <w:r w:rsidR="006E17E3" w:rsidRPr="002619B7">
        <w:t>relative importance</w:t>
      </w:r>
      <w:r w:rsidRPr="002619B7">
        <w:t xml:space="preserve"> between tropicalization and deborealization seems to depend </w:t>
      </w:r>
      <w:r w:rsidR="003A1E71" w:rsidRPr="002619B7">
        <w:t>mainly</w:t>
      </w:r>
      <w:r w:rsidR="00080011">
        <w:t xml:space="preserve"> </w:t>
      </w:r>
      <w:r w:rsidR="00D84E09">
        <w:t xml:space="preserve">on </w:t>
      </w:r>
      <w:r w:rsidR="00080011">
        <w:t>species habitat and</w:t>
      </w:r>
      <w:r w:rsidR="0096333E" w:rsidRPr="002619B7">
        <w:t xml:space="preserve"> on </w:t>
      </w:r>
      <w:r w:rsidR="00A4721C">
        <w:t xml:space="preserve">the </w:t>
      </w:r>
      <w:r w:rsidR="002C4816">
        <w:t>ocean</w:t>
      </w:r>
      <w:r w:rsidR="0096333E" w:rsidRPr="002619B7">
        <w:t xml:space="preserve"> connectivity</w:t>
      </w:r>
      <w:r w:rsidR="00B6163D">
        <w:t xml:space="preserve"> of the sea</w:t>
      </w:r>
      <w:r w:rsidR="0096333E" w:rsidRPr="002619B7">
        <w:t xml:space="preserve">, although </w:t>
      </w:r>
      <w:r w:rsidR="00656009" w:rsidRPr="002619B7">
        <w:t>life-history</w:t>
      </w:r>
      <w:r w:rsidRPr="002619B7">
        <w:t xml:space="preserve"> traits</w:t>
      </w:r>
      <w:r w:rsidR="00F83156" w:rsidRPr="002619B7">
        <w:t xml:space="preserve"> such as</w:t>
      </w:r>
      <w:r w:rsidR="003E5F6D" w:rsidRPr="002619B7">
        <w:t xml:space="preserve"> body size, lifespan,</w:t>
      </w:r>
      <w:r w:rsidR="00BA615A" w:rsidRPr="002619B7">
        <w:t xml:space="preserve"> </w:t>
      </w:r>
      <w:r w:rsidR="00B3246A" w:rsidRPr="002619B7">
        <w:t xml:space="preserve">and </w:t>
      </w:r>
      <w:r w:rsidR="00BA615A" w:rsidRPr="002619B7">
        <w:t>thermal tolerance</w:t>
      </w:r>
      <w:r w:rsidR="00F83156" w:rsidRPr="002619B7">
        <w:t xml:space="preserve"> </w:t>
      </w:r>
      <w:r w:rsidR="00AC4149" w:rsidRPr="002619B7">
        <w:t xml:space="preserve">have </w:t>
      </w:r>
      <w:r w:rsidR="00D64066" w:rsidRPr="002619B7">
        <w:t xml:space="preserve">also </w:t>
      </w:r>
      <w:r w:rsidR="00AC4149" w:rsidRPr="002619B7">
        <w:t>been</w:t>
      </w:r>
      <w:r w:rsidR="00AE6E86" w:rsidRPr="002619B7">
        <w:t xml:space="preserve"> </w:t>
      </w:r>
      <w:r w:rsidR="00AC4149" w:rsidRPr="002619B7">
        <w:t>previously</w:t>
      </w:r>
      <w:r w:rsidR="00555C85" w:rsidRPr="002619B7">
        <w:t xml:space="preserve"> </w:t>
      </w:r>
      <w:r w:rsidR="005E31E2" w:rsidRPr="002619B7">
        <w:t>identified</w:t>
      </w:r>
      <w:r w:rsidR="00D64066" w:rsidRPr="002619B7">
        <w:t xml:space="preserve"> as</w:t>
      </w:r>
      <w:r w:rsidR="005E31E2" w:rsidRPr="002619B7">
        <w:t xml:space="preserve"> </w:t>
      </w:r>
      <w:r w:rsidR="00297560" w:rsidRPr="002619B7">
        <w:t>relevant</w:t>
      </w:r>
      <w:r w:rsidR="00A05404" w:rsidRPr="002619B7">
        <w:t xml:space="preserve"> at </w:t>
      </w:r>
      <w:r w:rsidR="00B1168B">
        <w:t xml:space="preserve">the </w:t>
      </w:r>
      <w:r w:rsidR="007707C0" w:rsidRPr="002619B7">
        <w:t>species level</w:t>
      </w:r>
      <w:r w:rsidR="00141F51" w:rsidRPr="002619B7">
        <w:fldChar w:fldCharType="begin">
          <w:fldData xml:space="preserve">PEVuZE5vdGU+PENpdGU+PEF1dGhvcj5Cb3dsZXI8L0F1dGhvcj48WWVhcj4yMDE3PC9ZZWFyPjxS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</w:fldData>
        </w:fldChar>
      </w:r>
      <w:r w:rsidR="00D152AA">
        <w:instrText xml:space="preserve"> ADDIN EN.CITE </w:instrText>
      </w:r>
      <w:r w:rsidR="00D152AA">
        <w:fldChar w:fldCharType="begin">
          <w:fldData xml:space="preserve">PEVuZE5vdGU+PENpdGU+PEF1dGhvcj5Cb3dsZXI8L0F1dGhvcj48WWVhcj4yMDE3PC9ZZWFyPjxS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</w:fldData>
        </w:fldChar>
      </w:r>
      <w:r w:rsidR="00D152AA">
        <w:instrText xml:space="preserve"> ADDIN EN.CITE.DATA </w:instrText>
      </w:r>
      <w:r w:rsidR="00D152AA">
        <w:fldChar w:fldCharType="end"/>
      </w:r>
      <w:r w:rsidR="00141F51" w:rsidRPr="002619B7">
        <w:fldChar w:fldCharType="separate"/>
      </w:r>
      <w:hyperlink w:anchor="_ENREF_15" w:tooltip="McLean, 2021 #9573" w:history="1">
        <w:r w:rsidR="00055F52" w:rsidRPr="00D152AA">
          <w:rPr>
            <w:noProof/>
            <w:vertAlign w:val="superscript"/>
          </w:rPr>
          <w:t>15</w:t>
        </w:r>
      </w:hyperlink>
      <w:r w:rsidR="00D152AA" w:rsidRPr="00D152AA">
        <w:rPr>
          <w:noProof/>
          <w:vertAlign w:val="superscript"/>
        </w:rPr>
        <w:t xml:space="preserve">, </w:t>
      </w:r>
      <w:hyperlink w:anchor="_ENREF_16" w:tooltip="Bowler, 2017 #15235" w:history="1">
        <w:r w:rsidR="00055F52" w:rsidRPr="00D152AA">
          <w:rPr>
            <w:noProof/>
            <w:vertAlign w:val="superscript"/>
          </w:rPr>
          <w:t>16</w:t>
        </w:r>
      </w:hyperlink>
      <w:r w:rsidR="00D152AA" w:rsidRPr="00D152AA">
        <w:rPr>
          <w:noProof/>
          <w:vertAlign w:val="superscript"/>
        </w:rPr>
        <w:t xml:space="preserve">, </w:t>
      </w:r>
      <w:hyperlink w:anchor="_ENREF_19" w:tooltip="Burrows, 2019 #15251" w:history="1">
        <w:r w:rsidR="00055F52" w:rsidRPr="00D152AA">
          <w:rPr>
            <w:noProof/>
            <w:vertAlign w:val="superscript"/>
          </w:rPr>
          <w:t>19</w:t>
        </w:r>
      </w:hyperlink>
      <w:r w:rsidR="00141F51" w:rsidRPr="002619B7">
        <w:fldChar w:fldCharType="end"/>
      </w:r>
      <w:r w:rsidRPr="002619B7">
        <w:t>.</w:t>
      </w:r>
      <w:r w:rsidR="004C775F" w:rsidRPr="002619B7">
        <w:t xml:space="preserve"> </w:t>
      </w:r>
      <w:r w:rsidR="001D3030" w:rsidRPr="002619B7">
        <w:t xml:space="preserve">Further </w:t>
      </w:r>
      <w:r w:rsidR="00B1168B" w:rsidRPr="002619B7">
        <w:t>analys</w:t>
      </w:r>
      <w:r w:rsidR="00B1168B">
        <w:t>e</w:t>
      </w:r>
      <w:r w:rsidR="00B1168B" w:rsidRPr="002619B7">
        <w:t xml:space="preserve">s </w:t>
      </w:r>
      <w:r w:rsidR="004D657C" w:rsidRPr="002619B7">
        <w:t xml:space="preserve">at </w:t>
      </w:r>
      <w:r w:rsidR="00B1168B">
        <w:t xml:space="preserve">the </w:t>
      </w:r>
      <w:r w:rsidR="004D657C" w:rsidRPr="002619B7">
        <w:t xml:space="preserve">global scale that include distinct basins </w:t>
      </w:r>
      <w:r w:rsidR="002E69A8" w:rsidRPr="002619B7">
        <w:t>with</w:t>
      </w:r>
      <w:r w:rsidR="004D657C" w:rsidRPr="002619B7">
        <w:t xml:space="preserve"> a wider degree of </w:t>
      </w:r>
      <w:r w:rsidR="002C4816">
        <w:t>ocean</w:t>
      </w:r>
      <w:r w:rsidR="004D657C" w:rsidRPr="002619B7">
        <w:t xml:space="preserve"> connectivity </w:t>
      </w:r>
      <w:r w:rsidR="00B1168B">
        <w:t>are</w:t>
      </w:r>
      <w:r w:rsidR="00B1168B" w:rsidRPr="002619B7">
        <w:t xml:space="preserve"> </w:t>
      </w:r>
      <w:r w:rsidR="004D657C" w:rsidRPr="002619B7">
        <w:t>needed</w:t>
      </w:r>
      <w:r w:rsidR="001D3030" w:rsidRPr="002619B7">
        <w:t xml:space="preserve"> </w:t>
      </w:r>
      <w:r w:rsidR="004D657C" w:rsidRPr="002619B7">
        <w:t>to confirm our conclusions</w:t>
      </w:r>
      <w:r w:rsidR="001D3030" w:rsidRPr="002619B7">
        <w:t xml:space="preserve">. </w:t>
      </w:r>
      <w:r w:rsidR="00525DE8" w:rsidRPr="002619B7">
        <w:t>Cross-region and cross-taxa comparisons enable</w:t>
      </w:r>
      <w:r w:rsidR="005E7FF1" w:rsidRPr="002619B7">
        <w:t>d</w:t>
      </w:r>
      <w:r w:rsidR="00525DE8" w:rsidRPr="002619B7">
        <w:t xml:space="preserve"> </w:t>
      </w:r>
      <w:r w:rsidR="00B1168B" w:rsidRPr="002619B7">
        <w:t>t</w:t>
      </w:r>
      <w:r w:rsidR="00B1168B">
        <w:t>he</w:t>
      </w:r>
      <w:r w:rsidR="00B1168B" w:rsidRPr="002619B7">
        <w:t xml:space="preserve"> identif</w:t>
      </w:r>
      <w:r w:rsidR="00B1168B">
        <w:t>ication</w:t>
      </w:r>
      <w:r w:rsidR="00AF2BED">
        <w:t xml:space="preserve"> of </w:t>
      </w:r>
      <w:r w:rsidR="003D6D7E" w:rsidRPr="002619B7">
        <w:t>the</w:t>
      </w:r>
      <w:r w:rsidR="00525DE8" w:rsidRPr="002619B7">
        <w:t xml:space="preserve"> </w:t>
      </w:r>
      <w:r w:rsidR="008B77C6" w:rsidRPr="002619B7">
        <w:t xml:space="preserve">semi-enclosed </w:t>
      </w:r>
      <w:r w:rsidR="003D6D7E" w:rsidRPr="002619B7">
        <w:t>Mediterranean</w:t>
      </w:r>
      <w:r w:rsidR="007E03A1" w:rsidRPr="002619B7">
        <w:t xml:space="preserve"> and Baltic</w:t>
      </w:r>
      <w:r w:rsidR="004F013F" w:rsidRPr="002619B7">
        <w:t xml:space="preserve"> Seas</w:t>
      </w:r>
      <w:r w:rsidR="005E1BDB" w:rsidRPr="002619B7">
        <w:t xml:space="preserve"> as the most vulnerable </w:t>
      </w:r>
      <w:r w:rsidR="00D61860" w:rsidRPr="002619B7">
        <w:t xml:space="preserve">European </w:t>
      </w:r>
      <w:r w:rsidR="00F656B1" w:rsidRPr="002619B7">
        <w:t xml:space="preserve">marine </w:t>
      </w:r>
      <w:r w:rsidR="00843187" w:rsidRPr="002619B7">
        <w:t>ecosystems</w:t>
      </w:r>
      <w:r w:rsidR="00D61860" w:rsidRPr="002619B7">
        <w:t xml:space="preserve"> </w:t>
      </w:r>
      <w:r w:rsidR="00F656B1" w:rsidRPr="002619B7">
        <w:lastRenderedPageBreak/>
        <w:t xml:space="preserve">facing </w:t>
      </w:r>
      <w:r w:rsidR="00EA2EA1" w:rsidRPr="002619B7">
        <w:t>climate change</w:t>
      </w:r>
      <w:r w:rsidR="00AF2BED">
        <w:t>,</w:t>
      </w:r>
      <w:r w:rsidR="00EA2EA1" w:rsidRPr="002619B7">
        <w:t xml:space="preserve"> </w:t>
      </w:r>
      <w:r w:rsidR="00D64066" w:rsidRPr="002619B7">
        <w:t>since they</w:t>
      </w:r>
      <w:r w:rsidR="00D61860" w:rsidRPr="002619B7">
        <w:t xml:space="preserve"> are</w:t>
      </w:r>
      <w:r w:rsidR="00EA2EA1" w:rsidRPr="002619B7">
        <w:t xml:space="preserve"> those with highest </w:t>
      </w:r>
      <w:r w:rsidR="00DA2C46">
        <w:t xml:space="preserve">water </w:t>
      </w:r>
      <w:r w:rsidR="00EA2EA1" w:rsidRPr="002619B7">
        <w:t xml:space="preserve">warming </w:t>
      </w:r>
      <w:r w:rsidR="00DA2C46">
        <w:t xml:space="preserve">rates </w:t>
      </w:r>
      <w:r w:rsidR="00EA2EA1" w:rsidRPr="002619B7">
        <w:t xml:space="preserve">and </w:t>
      </w:r>
      <w:r w:rsidR="00AB194C" w:rsidRPr="002619B7">
        <w:t xml:space="preserve">where communities </w:t>
      </w:r>
      <w:r w:rsidR="003E670C" w:rsidRPr="002619B7">
        <w:t xml:space="preserve">are </w:t>
      </w:r>
      <w:r w:rsidR="00EA2EA1" w:rsidRPr="002619B7">
        <w:t>experiencin</w:t>
      </w:r>
      <w:r w:rsidR="00AB194C" w:rsidRPr="002619B7">
        <w:t xml:space="preserve">g </w:t>
      </w:r>
      <w:r w:rsidR="00125333" w:rsidRPr="002619B7">
        <w:t xml:space="preserve">local </w:t>
      </w:r>
      <w:r w:rsidR="00C11464" w:rsidRPr="002619B7">
        <w:t xml:space="preserve">loss of biodiversity </w:t>
      </w:r>
      <w:r w:rsidR="003E670C" w:rsidRPr="002619B7">
        <w:t>through</w:t>
      </w:r>
      <w:r w:rsidR="00C11464" w:rsidRPr="002619B7">
        <w:t xml:space="preserve"> </w:t>
      </w:r>
      <w:r w:rsidR="00AB194C" w:rsidRPr="002619B7">
        <w:t>deborealization processes</w:t>
      </w:r>
      <w:r w:rsidR="00525DE8" w:rsidRPr="002619B7">
        <w:t>.</w:t>
      </w:r>
    </w:p>
    <w:p w14:paraId="786D1CB2" w14:textId="7972AE41" w:rsidR="00E53E68" w:rsidRDefault="00E53E68" w:rsidP="006123D2"/>
    <w:p w14:paraId="1D5FE91F" w14:textId="10BA60E0" w:rsidR="0099151C" w:rsidRPr="004F5E36" w:rsidRDefault="0099151C" w:rsidP="004F5E36">
      <w:pPr>
        <w:pStyle w:val="MiTitulo1"/>
      </w:pPr>
      <w:r w:rsidRPr="00D85961">
        <w:t>Methods</w:t>
      </w:r>
    </w:p>
    <w:p w14:paraId="037EFD5E" w14:textId="77777777" w:rsidR="0099151C" w:rsidRPr="000755E4" w:rsidRDefault="0099151C" w:rsidP="006123D2"/>
    <w:p w14:paraId="39CAADFB" w14:textId="77777777" w:rsidR="0099151C" w:rsidRPr="00A67E6B" w:rsidRDefault="0099151C" w:rsidP="00A67E6B">
      <w:pPr>
        <w:pStyle w:val="MiTitulo3"/>
      </w:pPr>
      <w:bookmarkStart w:id="16" w:name="_Toc109819651"/>
      <w:bookmarkStart w:id="17" w:name="_Ref93491080"/>
      <w:bookmarkStart w:id="18" w:name="_Toc109819663"/>
      <w:r w:rsidRPr="00A67E6B">
        <w:t>Temperature data</w:t>
      </w:r>
    </w:p>
    <w:p w14:paraId="2F813DD1" w14:textId="77777777" w:rsidR="0099151C" w:rsidRPr="000755E4" w:rsidRDefault="0099151C" w:rsidP="006123D2"/>
    <w:p w14:paraId="0C2D4748" w14:textId="24CC6EE9" w:rsidR="0099151C" w:rsidRPr="000755E4" w:rsidRDefault="00913398" w:rsidP="006123D2">
      <w:r w:rsidRPr="000755E4">
        <w:t xml:space="preserve">To provide a common long-term dataset of </w:t>
      </w:r>
      <w:r w:rsidR="00A0671B">
        <w:t>sea</w:t>
      </w:r>
      <w:r w:rsidRPr="000755E4">
        <w:t xml:space="preserve"> temperatures</w:t>
      </w:r>
      <w:r w:rsidR="00A0671B">
        <w:t xml:space="preserve"> through water column (</w:t>
      </w:r>
      <w:r w:rsidR="00A0671B" w:rsidRPr="00A0671B">
        <w:t>surface and down to 100 m</w:t>
      </w:r>
      <w:r w:rsidR="00A0671B">
        <w:t>)</w:t>
      </w:r>
      <w:r w:rsidRPr="000755E4">
        <w:t xml:space="preserve">, data from the NCEP Global Ocean Data Assimilation System (GODAS) (www.cpc. ncep.noaa.gov/products/GODAS/) were extracted for each site </w:t>
      </w:r>
      <w:r w:rsidR="00B83465">
        <w:t>for</w:t>
      </w:r>
      <w:r w:rsidR="00B83465" w:rsidRPr="000755E4">
        <w:t xml:space="preserve"> </w:t>
      </w:r>
      <w:r w:rsidRPr="000755E4">
        <w:t>the 1980−</w:t>
      </w:r>
      <w:r w:rsidR="002E7B20" w:rsidRPr="000755E4">
        <w:t>2020</w:t>
      </w:r>
      <w:r w:rsidRPr="000755E4">
        <w:t xml:space="preserve"> period. GODAS</w:t>
      </w:r>
      <w:r w:rsidR="00390E81" w:rsidRPr="000755E4">
        <w:t xml:space="preserve"> </w:t>
      </w:r>
      <w:r w:rsidRPr="000755E4">
        <w:t xml:space="preserve">provides monthly water temperature data </w:t>
      </w:r>
      <w:r w:rsidR="00B83465">
        <w:t>to</w:t>
      </w:r>
      <w:r w:rsidR="00B83465" w:rsidRPr="000755E4">
        <w:t xml:space="preserve"> </w:t>
      </w:r>
      <w:r w:rsidRPr="000755E4">
        <w:t>a 0.333°</w:t>
      </w:r>
      <w:r w:rsidR="00390E81" w:rsidRPr="000755E4">
        <w:t xml:space="preserve"> </w:t>
      </w:r>
      <w:r w:rsidRPr="000755E4">
        <w:t xml:space="preserve">× 1° latitude-longitude grid. </w:t>
      </w:r>
      <w:r w:rsidR="00CE7820" w:rsidRPr="000755E4">
        <w:t xml:space="preserve">Annual </w:t>
      </w:r>
      <w:r w:rsidR="00BE7B42" w:rsidRPr="000755E4">
        <w:t>d</w:t>
      </w:r>
      <w:r w:rsidRPr="000755E4">
        <w:t xml:space="preserve">ata from the grid </w:t>
      </w:r>
      <w:r w:rsidR="0027171E" w:rsidRPr="000755E4">
        <w:t>centred</w:t>
      </w:r>
      <w:r w:rsidR="00390E81" w:rsidRPr="000755E4">
        <w:t xml:space="preserve"> </w:t>
      </w:r>
      <w:r w:rsidRPr="000755E4">
        <w:t xml:space="preserve">to each </w:t>
      </w:r>
      <w:r w:rsidR="003E603A" w:rsidRPr="000755E4">
        <w:t xml:space="preserve">biodiversity </w:t>
      </w:r>
      <w:r w:rsidRPr="000755E4">
        <w:t xml:space="preserve">sampling site was </w:t>
      </w:r>
      <w:r w:rsidR="003D0276" w:rsidRPr="000755E4">
        <w:t>extracted</w:t>
      </w:r>
      <w:r w:rsidR="00741151" w:rsidRPr="000755E4">
        <w:t xml:space="preserve">, </w:t>
      </w:r>
      <w:r w:rsidR="008F601E" w:rsidRPr="000755E4">
        <w:t>averaging</w:t>
      </w:r>
      <w:r w:rsidR="00741151" w:rsidRPr="000755E4">
        <w:t xml:space="preserve"> a spatial window according to the area of</w:t>
      </w:r>
      <w:r w:rsidR="00B4349E" w:rsidRPr="000755E4">
        <w:t xml:space="preserve"> the site</w:t>
      </w:r>
      <w:r w:rsidRPr="000755E4">
        <w:t>. We analysed</w:t>
      </w:r>
      <w:r w:rsidR="003E603A" w:rsidRPr="000755E4">
        <w:t xml:space="preserve"> </w:t>
      </w:r>
      <w:r w:rsidRPr="000755E4">
        <w:t>the slope of the temperature trends and its significance</w:t>
      </w:r>
      <w:r w:rsidR="00390E81" w:rsidRPr="000755E4">
        <w:t xml:space="preserve"> </w:t>
      </w:r>
      <w:r w:rsidRPr="000755E4">
        <w:t xml:space="preserve">using </w:t>
      </w:r>
      <w:r w:rsidR="00075E28">
        <w:t xml:space="preserve">a </w:t>
      </w:r>
      <w:r w:rsidR="00075E28" w:rsidRPr="00075E28">
        <w:t>linear mixed model</w:t>
      </w:r>
      <w:hyperlink w:anchor="_ENREF_80" w:tooltip="Zuur, 2009 #8311" w:history="1">
        <w:r w:rsidR="00055F52">
          <w:fldChar w:fldCharType="begin"/>
        </w:r>
        <w:r w:rsidR="00055F52">
          <w:instrText xml:space="preserve"> ADDIN EN.CITE &lt;EndNote&gt;&lt;Cite&gt;&lt;Author&gt;Zuur&lt;/Author&gt;&lt;Year&gt;2009&lt;/Year&gt;&lt;RecNum&gt;8311&lt;/RecNum&gt;&lt;DisplayText&gt;&lt;style face="superscript"&gt;80&lt;/style&gt;&lt;/DisplayText&gt;&lt;record&gt;&lt;rec-number&gt;8311&lt;/rec-number&gt;&lt;foreign-keys&gt;&lt;key app="EN" db-id="sa0zwzdwavzzeze9w5hx2fwlv0fds9srr2ff" timestamp="1593597171"&gt;8311&lt;/key&gt;&lt;/foreign-keys&gt;&lt;ref-type name="Book"&gt;6&lt;/ref-type&gt;&lt;contributors&gt;&lt;authors&gt;&lt;author&gt;Zuur, A.F.&lt;/author&gt;&lt;author&gt;Ieno, E.N.&lt;/author&gt;&lt;author&gt;Walker, N.J.&lt;/author&gt;&lt;/authors&gt;&lt;/contributors&gt;&lt;titles&gt;&lt;title&gt;Mixed effects models and extensions in ecology with R&lt;/title&gt;&lt;/titles&gt;&lt;dates&gt;&lt;year&gt;2009&lt;/year&gt;&lt;/dates&gt;&lt;pub-location&gt;New York&lt;/pub-location&gt;&lt;publisher&gt;Springer Science&lt;/publisher&gt;&lt;urls&gt;&lt;related-urls&gt;&lt;url&gt;https://doi.org/10.1007/978-0-387-87458-6&lt;/url&gt;&lt;/related-urls&gt;&lt;/urls&gt;&lt;/record&gt;&lt;/Cite&gt;&lt;/EndNote&gt;</w:instrText>
        </w:r>
        <w:r w:rsidR="00055F52">
          <w:fldChar w:fldCharType="separate"/>
        </w:r>
        <w:r w:rsidR="00055F52" w:rsidRPr="008B0D88">
          <w:rPr>
            <w:noProof/>
            <w:vertAlign w:val="superscript"/>
          </w:rPr>
          <w:t>80</w:t>
        </w:r>
        <w:r w:rsidR="00055F52">
          <w:fldChar w:fldCharType="end"/>
        </w:r>
      </w:hyperlink>
      <w:r w:rsidR="00075E28" w:rsidRPr="00075E28">
        <w:t xml:space="preserve"> of </w:t>
      </w:r>
      <w:r w:rsidR="00075E28">
        <w:t>sea temperature</w:t>
      </w:r>
      <w:r w:rsidR="00075E28" w:rsidRPr="00075E28">
        <w:t xml:space="preserve"> with year as fixed effect, the sampling sites as random effect, and adding a temporal autoregressive function</w:t>
      </w:r>
      <w:r w:rsidR="00BE7B42" w:rsidRPr="000755E4">
        <w:t>.</w:t>
      </w:r>
      <w:r w:rsidR="00AE348E" w:rsidRPr="00AE348E">
        <w:t xml:space="preserve"> </w:t>
      </w:r>
      <w:r w:rsidR="00AE348E">
        <w:t>t- and p-values of the t</w:t>
      </w:r>
      <w:r w:rsidR="00AE348E" w:rsidRPr="00AE348E">
        <w:t>wo-sided Wald test</w:t>
      </w:r>
      <w:r w:rsidR="00AE348E">
        <w:t xml:space="preserve"> for the estimated slope coefficients are provided.</w:t>
      </w:r>
    </w:p>
    <w:p w14:paraId="40144C27" w14:textId="77777777" w:rsidR="0099151C" w:rsidRPr="000755E4" w:rsidRDefault="0099151C" w:rsidP="006123D2"/>
    <w:bookmarkEnd w:id="16"/>
    <w:p w14:paraId="4571B3DD" w14:textId="77777777" w:rsidR="0099151C" w:rsidRPr="000755E4" w:rsidRDefault="0099151C" w:rsidP="00A67E6B">
      <w:pPr>
        <w:pStyle w:val="MiTitulo3"/>
      </w:pPr>
      <w:r w:rsidRPr="000755E4">
        <w:t>Biodiversity time series</w:t>
      </w:r>
    </w:p>
    <w:p w14:paraId="360DF336" w14:textId="77777777" w:rsidR="0099151C" w:rsidRPr="000755E4" w:rsidRDefault="0099151C" w:rsidP="006123D2"/>
    <w:p w14:paraId="503834DC" w14:textId="769EC758" w:rsidR="0099151C" w:rsidRPr="000755E4" w:rsidRDefault="00160687" w:rsidP="00D31DC5">
      <w:r>
        <w:t xml:space="preserve">We </w:t>
      </w:r>
      <w:r w:rsidR="009F68B7">
        <w:t>used</w:t>
      </w:r>
      <w:r>
        <w:t xml:space="preserve"> </w:t>
      </w:r>
      <w:r w:rsidR="004D782F">
        <w:t xml:space="preserve">65 </w:t>
      </w:r>
      <w:r>
        <w:t xml:space="preserve">long-term time series corresponding to </w:t>
      </w:r>
      <w:r w:rsidRPr="006E73CD">
        <w:t>18</w:t>
      </w:r>
      <w:r w:rsidR="004F3D89" w:rsidRPr="00A373F9">
        <w:t>17</w:t>
      </w:r>
      <w:r>
        <w:t xml:space="preserve"> species</w:t>
      </w:r>
      <w:r w:rsidR="00CE5F63">
        <w:t xml:space="preserve"> taxonomically </w:t>
      </w:r>
      <w:r w:rsidR="00A3633B">
        <w:t>identified at species level</w:t>
      </w:r>
      <w:r w:rsidR="00762F72">
        <w:t xml:space="preserve"> </w:t>
      </w:r>
      <w:r w:rsidR="00AF645C">
        <w:t>(</w:t>
      </w:r>
      <w:r w:rsidR="00174DA7" w:rsidRPr="006E73CD">
        <w:t>71 zooplankton sp</w:t>
      </w:r>
      <w:r w:rsidR="00197E1D" w:rsidRPr="006E73CD">
        <w:t>ecies</w:t>
      </w:r>
      <w:r w:rsidR="00504836">
        <w:fldChar w:fldCharType="begin">
          <w:fldData xml:space="preserve">PEVuZE5vdGU+PENpdGU+PEF1dGhvcj5WaWxsYXJpbm88L0F1dGhvcj48WWVhcj4yMDIwPC9ZZWFy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</w:fldData>
        </w:fldChar>
      </w:r>
      <w:r w:rsidR="00504836">
        <w:instrText xml:space="preserve"> ADDIN EN.CITE </w:instrText>
      </w:r>
      <w:r w:rsidR="00504836">
        <w:fldChar w:fldCharType="begin">
          <w:fldData xml:space="preserve">PEVuZE5vdGU+PENpdGU+PEF1dGhvcj5WaWxsYXJpbm88L0F1dGhvcj48WWVhcj4yMDIwPC9ZZWFy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</w:fldData>
        </w:fldChar>
      </w:r>
      <w:r w:rsidR="00504836">
        <w:instrText xml:space="preserve"> ADDIN EN.CITE.DATA </w:instrText>
      </w:r>
      <w:r w:rsidR="00504836">
        <w:fldChar w:fldCharType="end"/>
      </w:r>
      <w:r w:rsidR="00504836">
        <w:fldChar w:fldCharType="separate"/>
      </w:r>
      <w:hyperlink w:anchor="_ENREF_79" w:tooltip="Villarino, 2020 #9698" w:history="1">
        <w:r w:rsidR="00055F52" w:rsidRPr="00504836">
          <w:rPr>
            <w:noProof/>
            <w:vertAlign w:val="superscript"/>
          </w:rPr>
          <w:t>79</w:t>
        </w:r>
      </w:hyperlink>
      <w:r w:rsidR="00504836" w:rsidRPr="00504836">
        <w:rPr>
          <w:noProof/>
          <w:vertAlign w:val="superscript"/>
        </w:rPr>
        <w:t xml:space="preserve">, </w:t>
      </w:r>
      <w:hyperlink w:anchor="_ENREF_81" w:tooltip="Atkinson, 2015 #8438" w:history="1">
        <w:r w:rsidR="00055F52" w:rsidRPr="00504836">
          <w:rPr>
            <w:noProof/>
            <w:vertAlign w:val="superscript"/>
          </w:rPr>
          <w:t>81</w:t>
        </w:r>
      </w:hyperlink>
      <w:r w:rsidR="00504836">
        <w:fldChar w:fldCharType="end"/>
      </w:r>
      <w:r w:rsidR="00197E1D" w:rsidRPr="006E73CD">
        <w:t xml:space="preserve">, </w:t>
      </w:r>
      <w:r w:rsidR="00843E84" w:rsidRPr="006E73CD">
        <w:t xml:space="preserve">238 </w:t>
      </w:r>
      <w:r w:rsidR="00780EB9" w:rsidRPr="006E73CD">
        <w:t xml:space="preserve">coastal </w:t>
      </w:r>
      <w:r w:rsidR="00843E84" w:rsidRPr="006E73CD">
        <w:t>h</w:t>
      </w:r>
      <w:r w:rsidR="00174DA7" w:rsidRPr="006E73CD">
        <w:t>ard</w:t>
      </w:r>
      <w:r w:rsidR="00843E84" w:rsidRPr="006E73CD">
        <w:t>-</w:t>
      </w:r>
      <w:r w:rsidR="00174DA7" w:rsidRPr="006E73CD">
        <w:t>bottom benth</w:t>
      </w:r>
      <w:r w:rsidR="00843E84" w:rsidRPr="006E73CD">
        <w:t>ic species</w:t>
      </w:r>
      <w:r w:rsidR="00385ED0">
        <w:fldChar w:fldCharType="begin">
          <w:fldData xml:space="preserve">PEVuZE5vdGU+PENpdGU+PEF1dGhvcj5CdXJyb3dzPC9BdXRob3I+PFllYXI+MjAyMDwvWWVhcj48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==
</w:fldData>
        </w:fldChar>
      </w:r>
      <w:r w:rsidR="00504836">
        <w:instrText xml:space="preserve"> ADDIN EN.CITE </w:instrText>
      </w:r>
      <w:r w:rsidR="00504836">
        <w:fldChar w:fldCharType="begin">
          <w:fldData xml:space="preserve">PEVuZE5vdGU+PENpdGU+PEF1dGhvcj5CdXJyb3dzPC9BdXRob3I+PFllYXI+MjAyMDwvWWVhcj48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==
</w:fldData>
        </w:fldChar>
      </w:r>
      <w:r w:rsidR="00504836">
        <w:instrText xml:space="preserve"> ADDIN EN.CITE.DATA </w:instrText>
      </w:r>
      <w:r w:rsidR="00504836">
        <w:fldChar w:fldCharType="end"/>
      </w:r>
      <w:r w:rsidR="00385ED0">
        <w:fldChar w:fldCharType="separate"/>
      </w:r>
      <w:hyperlink w:anchor="_ENREF_18" w:tooltip="Burrows, 2020 #8229" w:history="1">
        <w:r w:rsidR="00055F52" w:rsidRPr="00504836">
          <w:rPr>
            <w:noProof/>
            <w:vertAlign w:val="superscript"/>
          </w:rPr>
          <w:t>18</w:t>
        </w:r>
      </w:hyperlink>
      <w:r w:rsidR="00504836" w:rsidRPr="00504836">
        <w:rPr>
          <w:noProof/>
          <w:vertAlign w:val="superscript"/>
        </w:rPr>
        <w:t xml:space="preserve">, </w:t>
      </w:r>
      <w:hyperlink w:anchor="_ENREF_77" w:tooltip="Gómez-Gras, 2021 #9677" w:history="1">
        <w:r w:rsidR="00055F52" w:rsidRPr="00504836">
          <w:rPr>
            <w:noProof/>
            <w:vertAlign w:val="superscript"/>
          </w:rPr>
          <w:t>77</w:t>
        </w:r>
      </w:hyperlink>
      <w:r w:rsidR="00504836" w:rsidRPr="00504836">
        <w:rPr>
          <w:noProof/>
          <w:vertAlign w:val="superscript"/>
        </w:rPr>
        <w:t xml:space="preserve">, </w:t>
      </w:r>
      <w:hyperlink w:anchor="_ENREF_82" w:tooltip="Tamburello, 2013 #9803" w:history="1">
        <w:r w:rsidR="00055F52" w:rsidRPr="00504836">
          <w:rPr>
            <w:noProof/>
            <w:vertAlign w:val="superscript"/>
          </w:rPr>
          <w:t>82</w:t>
        </w:r>
      </w:hyperlink>
      <w:r w:rsidR="00504836" w:rsidRPr="00504836">
        <w:rPr>
          <w:noProof/>
          <w:vertAlign w:val="superscript"/>
        </w:rPr>
        <w:t xml:space="preserve">, </w:t>
      </w:r>
      <w:hyperlink w:anchor="_ENREF_83" w:tooltip="Borja, 2016 #7508" w:history="1">
        <w:r w:rsidR="00055F52" w:rsidRPr="00504836">
          <w:rPr>
            <w:noProof/>
            <w:vertAlign w:val="superscript"/>
          </w:rPr>
          <w:t>83</w:t>
        </w:r>
      </w:hyperlink>
      <w:r w:rsidR="00385ED0">
        <w:fldChar w:fldCharType="end"/>
      </w:r>
      <w:r w:rsidR="00843E84" w:rsidRPr="006E73CD">
        <w:t xml:space="preserve">, 923 </w:t>
      </w:r>
      <w:r w:rsidR="00780EB9" w:rsidRPr="006E73CD">
        <w:t xml:space="preserve">coastal </w:t>
      </w:r>
      <w:r w:rsidR="00843E84" w:rsidRPr="006E73CD">
        <w:t>s</w:t>
      </w:r>
      <w:r w:rsidR="00174DA7" w:rsidRPr="006E73CD">
        <w:t>oft</w:t>
      </w:r>
      <w:r w:rsidR="00843E84" w:rsidRPr="006E73CD">
        <w:t>-</w:t>
      </w:r>
      <w:r w:rsidR="00174DA7" w:rsidRPr="006E73CD">
        <w:t>bottom benth</w:t>
      </w:r>
      <w:r w:rsidR="00843E84" w:rsidRPr="006E73CD">
        <w:t>ic species</w:t>
      </w:r>
      <w:r w:rsidR="00F2144B">
        <w:fldChar w:fldCharType="begin">
          <w:fldData xml:space="preserve">PEVuZE5vdGU+PENpdGU+PEF1dGhvcj5Cb3JqYTwvQXV0aG9yPjxZZWFyPjIwMTY8L1llYXI+PFJl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</w:fldData>
        </w:fldChar>
      </w:r>
      <w:r w:rsidR="005738DC">
        <w:instrText xml:space="preserve"> ADDIN EN.CITE </w:instrText>
      </w:r>
      <w:r w:rsidR="005738DC">
        <w:fldChar w:fldCharType="begin">
          <w:fldData xml:space="preserve">PEVuZE5vdGU+PENpdGU+PEF1dGhvcj5Cb3JqYTwvQXV0aG9yPjxZZWFyPjIwMTY8L1llYXI+PFJl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</w:fldData>
        </w:fldChar>
      </w:r>
      <w:r w:rsidR="005738DC">
        <w:instrText xml:space="preserve"> ADDIN EN.CITE.DATA </w:instrText>
      </w:r>
      <w:r w:rsidR="005738DC">
        <w:fldChar w:fldCharType="end"/>
      </w:r>
      <w:r w:rsidR="00F2144B">
        <w:fldChar w:fldCharType="separate"/>
      </w:r>
      <w:hyperlink w:anchor="_ENREF_83" w:tooltip="Borja, 2016 #7508" w:history="1">
        <w:r w:rsidR="00055F52" w:rsidRPr="00504836">
          <w:rPr>
            <w:noProof/>
            <w:vertAlign w:val="superscript"/>
          </w:rPr>
          <w:t>83</w:t>
        </w:r>
      </w:hyperlink>
      <w:r w:rsidR="00504836" w:rsidRPr="00504836">
        <w:rPr>
          <w:noProof/>
          <w:vertAlign w:val="superscript"/>
        </w:rPr>
        <w:t xml:space="preserve">, </w:t>
      </w:r>
      <w:hyperlink w:anchor="_ENREF_84" w:tooltip="Josefson, 2015 #16443" w:history="1">
        <w:r w:rsidR="00055F52" w:rsidRPr="00504836">
          <w:rPr>
            <w:noProof/>
            <w:vertAlign w:val="superscript"/>
          </w:rPr>
          <w:t>84</w:t>
        </w:r>
      </w:hyperlink>
      <w:r w:rsidR="00504836" w:rsidRPr="00504836">
        <w:rPr>
          <w:noProof/>
          <w:vertAlign w:val="superscript"/>
        </w:rPr>
        <w:t xml:space="preserve">, </w:t>
      </w:r>
      <w:hyperlink w:anchor="_ENREF_85" w:tooltip="Beukema, 1999 #5167" w:history="1">
        <w:r w:rsidR="00055F52" w:rsidRPr="00504836">
          <w:rPr>
            <w:noProof/>
            <w:vertAlign w:val="superscript"/>
          </w:rPr>
          <w:t>85</w:t>
        </w:r>
      </w:hyperlink>
      <w:r w:rsidR="00F2144B">
        <w:fldChar w:fldCharType="end"/>
      </w:r>
      <w:r w:rsidR="00843E84" w:rsidRPr="006E73CD">
        <w:t xml:space="preserve">, 63 </w:t>
      </w:r>
      <w:r w:rsidR="00463CE9" w:rsidRPr="006E73CD">
        <w:t xml:space="preserve">cephalopod </w:t>
      </w:r>
      <w:r w:rsidR="00174DA7" w:rsidRPr="006E73CD">
        <w:t>sp</w:t>
      </w:r>
      <w:r w:rsidR="007E7A0F" w:rsidRPr="006E73CD">
        <w:t>ecies</w:t>
      </w:r>
      <w:r w:rsidR="00033849">
        <w:fldChar w:fldCharType="begin">
          <w:fldData xml:space="preserve">PEVuZE5vdGU+PENpdGU+PEF1dGhvcj5TcGVkaWNhdG88L0F1dGhvcj48WWVhcj4yMDE5PC9ZZWFy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</w:fldData>
        </w:fldChar>
      </w:r>
      <w:r w:rsidR="00504836">
        <w:instrText xml:space="preserve"> ADDIN EN.CITE </w:instrText>
      </w:r>
      <w:r w:rsidR="00504836">
        <w:fldChar w:fldCharType="begin">
          <w:fldData xml:space="preserve">PEVuZE5vdGU+PENpdGU+PEF1dGhvcj5TcGVkaWNhdG88L0F1dGhvcj48WWVhcj4yMDE5PC9ZZWFy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</w:fldData>
        </w:fldChar>
      </w:r>
      <w:r w:rsidR="00504836">
        <w:instrText xml:space="preserve"> ADDIN EN.CITE.DATA </w:instrText>
      </w:r>
      <w:r w:rsidR="00504836">
        <w:fldChar w:fldCharType="end"/>
      </w:r>
      <w:r w:rsidR="00033849">
        <w:fldChar w:fldCharType="separate"/>
      </w:r>
      <w:hyperlink w:anchor="_ENREF_86" w:tooltip="Spedicato, 2019 #9711" w:history="1">
        <w:r w:rsidR="00055F52" w:rsidRPr="00504836">
          <w:rPr>
            <w:noProof/>
            <w:vertAlign w:val="superscript"/>
          </w:rPr>
          <w:t>86</w:t>
        </w:r>
      </w:hyperlink>
      <w:r w:rsidR="00504836" w:rsidRPr="00504836">
        <w:rPr>
          <w:noProof/>
          <w:vertAlign w:val="superscript"/>
        </w:rPr>
        <w:t xml:space="preserve">, </w:t>
      </w:r>
      <w:hyperlink w:anchor="_ENREF_87" w:tooltip="Edelist, 2011 #16441" w:history="1">
        <w:r w:rsidR="00055F52" w:rsidRPr="00504836">
          <w:rPr>
            <w:noProof/>
            <w:vertAlign w:val="superscript"/>
          </w:rPr>
          <w:t>87</w:t>
        </w:r>
      </w:hyperlink>
      <w:r w:rsidR="00033849">
        <w:fldChar w:fldCharType="end"/>
      </w:r>
      <w:r w:rsidR="007E7A0F" w:rsidRPr="006E73CD">
        <w:t xml:space="preserve">, </w:t>
      </w:r>
      <w:r w:rsidR="002F03AA" w:rsidRPr="006E73CD">
        <w:t xml:space="preserve">104 </w:t>
      </w:r>
      <w:r w:rsidR="00780EB9" w:rsidRPr="006E73CD">
        <w:t xml:space="preserve">demersal crustacean </w:t>
      </w:r>
      <w:r w:rsidR="00174DA7" w:rsidRPr="006E73CD">
        <w:t>sp</w:t>
      </w:r>
      <w:r w:rsidR="002F03AA" w:rsidRPr="006E73CD">
        <w:t>ecies</w:t>
      </w:r>
      <w:r w:rsidR="00033849">
        <w:fldChar w:fldCharType="begin">
          <w:fldData xml:space="preserve">PEVuZE5vdGU+PENpdGU+PEF1dGhvcj5TcGVkaWNhdG88L0F1dGhvcj48WWVhcj4yMDE5PC9ZZWFy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</w:fldData>
        </w:fldChar>
      </w:r>
      <w:r w:rsidR="00504836">
        <w:instrText xml:space="preserve"> ADDIN EN.CITE </w:instrText>
      </w:r>
      <w:r w:rsidR="00504836">
        <w:fldChar w:fldCharType="begin">
          <w:fldData xml:space="preserve">PEVuZE5vdGU+PENpdGU+PEF1dGhvcj5TcGVkaWNhdG88L0F1dGhvcj48WWVhcj4yMDE5PC9ZZWFy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</w:fldData>
        </w:fldChar>
      </w:r>
      <w:r w:rsidR="00504836">
        <w:instrText xml:space="preserve"> ADDIN EN.CITE.DATA </w:instrText>
      </w:r>
      <w:r w:rsidR="00504836">
        <w:fldChar w:fldCharType="end"/>
      </w:r>
      <w:r w:rsidR="00033849">
        <w:fldChar w:fldCharType="separate"/>
      </w:r>
      <w:hyperlink w:anchor="_ENREF_86" w:tooltip="Spedicato, 2019 #9711" w:history="1">
        <w:r w:rsidR="00055F52" w:rsidRPr="00504836">
          <w:rPr>
            <w:noProof/>
            <w:vertAlign w:val="superscript"/>
          </w:rPr>
          <w:t>86</w:t>
        </w:r>
      </w:hyperlink>
      <w:r w:rsidR="00504836" w:rsidRPr="00504836">
        <w:rPr>
          <w:noProof/>
          <w:vertAlign w:val="superscript"/>
        </w:rPr>
        <w:t xml:space="preserve">, </w:t>
      </w:r>
      <w:hyperlink w:anchor="_ENREF_87" w:tooltip="Edelist, 2011 #16441" w:history="1">
        <w:r w:rsidR="00055F52" w:rsidRPr="00504836">
          <w:rPr>
            <w:noProof/>
            <w:vertAlign w:val="superscript"/>
          </w:rPr>
          <w:t>87</w:t>
        </w:r>
      </w:hyperlink>
      <w:r w:rsidR="00033849">
        <w:fldChar w:fldCharType="end"/>
      </w:r>
      <w:r w:rsidR="002F03AA" w:rsidRPr="006E73CD">
        <w:t xml:space="preserve">, </w:t>
      </w:r>
      <w:r w:rsidR="0057039C" w:rsidRPr="006E73CD">
        <w:t>4</w:t>
      </w:r>
      <w:r w:rsidR="00D00065" w:rsidRPr="00A373F9">
        <w:t>18</w:t>
      </w:r>
      <w:r w:rsidR="0057039C" w:rsidRPr="00A373F9">
        <w:t xml:space="preserve"> </w:t>
      </w:r>
      <w:r w:rsidR="0057039C" w:rsidRPr="006E73CD">
        <w:t>f</w:t>
      </w:r>
      <w:r w:rsidR="00174DA7" w:rsidRPr="006E73CD">
        <w:t>ish sp</w:t>
      </w:r>
      <w:r w:rsidR="0057039C" w:rsidRPr="006E73CD">
        <w:t>ecies</w:t>
      </w:r>
      <w:r w:rsidR="00552599">
        <w:fldChar w:fldCharType="begin">
          <w:fldData xml:space="preserve">PEVuZE5vdGU+PENpdGU+PEF1dGhvcj5TcGVkaWNhdG88L0F1dGhvcj48WWVhcj4yMDE5PC9ZZWFy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</w:fldData>
        </w:fldChar>
      </w:r>
      <w:r w:rsidR="00504836">
        <w:instrText xml:space="preserve"> ADDIN EN.CITE </w:instrText>
      </w:r>
      <w:r w:rsidR="00504836">
        <w:fldChar w:fldCharType="begin">
          <w:fldData xml:space="preserve">PEVuZE5vdGU+PENpdGU+PEF1dGhvcj5TcGVkaWNhdG88L0F1dGhvcj48WWVhcj4yMDE5PC9ZZWFy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</w:fldData>
        </w:fldChar>
      </w:r>
      <w:r w:rsidR="00504836">
        <w:instrText xml:space="preserve"> ADDIN EN.CITE.DATA </w:instrText>
      </w:r>
      <w:r w:rsidR="00504836">
        <w:fldChar w:fldCharType="end"/>
      </w:r>
      <w:r w:rsidR="00552599">
        <w:fldChar w:fldCharType="separate"/>
      </w:r>
      <w:hyperlink w:anchor="_ENREF_86" w:tooltip="Spedicato, 2019 #9711" w:history="1">
        <w:r w:rsidR="00055F52" w:rsidRPr="00504836">
          <w:rPr>
            <w:noProof/>
            <w:vertAlign w:val="superscript"/>
          </w:rPr>
          <w:t>86</w:t>
        </w:r>
      </w:hyperlink>
      <w:r w:rsidR="00504836" w:rsidRPr="00504836">
        <w:rPr>
          <w:noProof/>
          <w:vertAlign w:val="superscript"/>
        </w:rPr>
        <w:t xml:space="preserve">, </w:t>
      </w:r>
      <w:hyperlink w:anchor="_ENREF_87" w:tooltip="Edelist, 2011 #16441" w:history="1">
        <w:r w:rsidR="00055F52" w:rsidRPr="00504836">
          <w:rPr>
            <w:noProof/>
            <w:vertAlign w:val="superscript"/>
          </w:rPr>
          <w:t>87</w:t>
        </w:r>
      </w:hyperlink>
      <w:r w:rsidR="00504836" w:rsidRPr="00504836">
        <w:rPr>
          <w:noProof/>
          <w:vertAlign w:val="superscript"/>
        </w:rPr>
        <w:t xml:space="preserve">, </w:t>
      </w:r>
      <w:hyperlink w:anchor="_ENREF_88" w:tooltip="DATRAS-ICES, 2023 #16440" w:history="1">
        <w:r w:rsidR="00055F52" w:rsidRPr="00504836">
          <w:rPr>
            <w:noProof/>
            <w:vertAlign w:val="superscript"/>
          </w:rPr>
          <w:t>88</w:t>
        </w:r>
      </w:hyperlink>
      <w:r w:rsidR="00504836" w:rsidRPr="00504836">
        <w:rPr>
          <w:noProof/>
          <w:vertAlign w:val="superscript"/>
        </w:rPr>
        <w:t xml:space="preserve">, </w:t>
      </w:r>
      <w:hyperlink w:anchor="_ENREF_89" w:tooltip="van Leeuwen, 2023 #16442" w:history="1">
        <w:r w:rsidR="00055F52" w:rsidRPr="00504836">
          <w:rPr>
            <w:noProof/>
            <w:vertAlign w:val="superscript"/>
          </w:rPr>
          <w:t>89</w:t>
        </w:r>
      </w:hyperlink>
      <w:r w:rsidR="00504836" w:rsidRPr="00504836">
        <w:rPr>
          <w:noProof/>
          <w:vertAlign w:val="superscript"/>
        </w:rPr>
        <w:t xml:space="preserve">, </w:t>
      </w:r>
      <w:hyperlink w:anchor="_ENREF_90" w:tooltip="Chevillot, 2017 #9728" w:history="1">
        <w:r w:rsidR="00055F52" w:rsidRPr="00504836">
          <w:rPr>
            <w:noProof/>
            <w:vertAlign w:val="superscript"/>
          </w:rPr>
          <w:t>90</w:t>
        </w:r>
      </w:hyperlink>
      <w:r w:rsidR="00504836" w:rsidRPr="00504836">
        <w:rPr>
          <w:noProof/>
          <w:vertAlign w:val="superscript"/>
        </w:rPr>
        <w:t xml:space="preserve">, </w:t>
      </w:r>
      <w:hyperlink w:anchor="_ENREF_91" w:tooltip="Trimoreau, 2013 #16345" w:history="1">
        <w:r w:rsidR="00055F52" w:rsidRPr="00504836">
          <w:rPr>
            <w:noProof/>
            <w:vertAlign w:val="superscript"/>
          </w:rPr>
          <w:t>91</w:t>
        </w:r>
      </w:hyperlink>
      <w:r w:rsidR="00504836" w:rsidRPr="00504836">
        <w:rPr>
          <w:noProof/>
          <w:vertAlign w:val="superscript"/>
        </w:rPr>
        <w:t xml:space="preserve">, </w:t>
      </w:r>
      <w:hyperlink w:anchor="_ENREF_92" w:tooltip="Uriarte, 2009 #16346" w:history="1">
        <w:r w:rsidR="00055F52" w:rsidRPr="00504836">
          <w:rPr>
            <w:noProof/>
            <w:vertAlign w:val="superscript"/>
          </w:rPr>
          <w:t>92</w:t>
        </w:r>
      </w:hyperlink>
      <w:r w:rsidR="00552599">
        <w:fldChar w:fldCharType="end"/>
      </w:r>
      <w:r w:rsidR="00AF645C">
        <w:t>)</w:t>
      </w:r>
      <w:r w:rsidR="0057039C">
        <w:t>.</w:t>
      </w:r>
      <w:r>
        <w:t xml:space="preserve"> </w:t>
      </w:r>
      <w:r w:rsidR="00D31DC5">
        <w:t>Fish</w:t>
      </w:r>
      <w:r w:rsidR="00950C1F">
        <w:t xml:space="preserve"> includes</w:t>
      </w:r>
      <w:r w:rsidR="00D31DC5">
        <w:t xml:space="preserve"> pelagic, demersal</w:t>
      </w:r>
      <w:r w:rsidR="00F04627">
        <w:t>,</w:t>
      </w:r>
      <w:r w:rsidR="00D31DC5">
        <w:t xml:space="preserve"> and estuarine fish species.</w:t>
      </w:r>
      <w:r w:rsidR="00950C1F">
        <w:t xml:space="preserve"> D</w:t>
      </w:r>
      <w:r w:rsidR="00D31DC5">
        <w:t>emersal crustaceans</w:t>
      </w:r>
      <w:r w:rsidR="00C87424">
        <w:t xml:space="preserve"> were </w:t>
      </w:r>
      <w:r w:rsidR="00D31DC5">
        <w:t xml:space="preserve">collected </w:t>
      </w:r>
      <w:r w:rsidR="009D3B99">
        <w:t>offshore</w:t>
      </w:r>
      <w:r w:rsidR="00D31DC5">
        <w:t xml:space="preserve"> from bottom trawl fishing and surveys.</w:t>
      </w:r>
      <w:r w:rsidR="00C87424">
        <w:t xml:space="preserve"> </w:t>
      </w:r>
      <w:r w:rsidR="00D31DC5">
        <w:t>Cephalopods</w:t>
      </w:r>
      <w:r w:rsidR="00C87424">
        <w:t xml:space="preserve"> includes d</w:t>
      </w:r>
      <w:r w:rsidR="00D31DC5">
        <w:t xml:space="preserve">emersal and pelagic </w:t>
      </w:r>
      <w:r w:rsidR="00C87424">
        <w:t>species</w:t>
      </w:r>
      <w:r w:rsidR="00D31DC5">
        <w:t xml:space="preserve"> collected </w:t>
      </w:r>
      <w:r w:rsidR="009D3B99">
        <w:t>offshore</w:t>
      </w:r>
      <w:r w:rsidR="00D31DC5">
        <w:t xml:space="preserve"> from bottom trawl and purse-seine fishing and surveys.</w:t>
      </w:r>
      <w:r w:rsidR="00C87424">
        <w:t xml:space="preserve"> </w:t>
      </w:r>
      <w:r w:rsidR="00D31DC5">
        <w:t xml:space="preserve">Coastal </w:t>
      </w:r>
      <w:r w:rsidR="008469F4">
        <w:t>soft-bottom</w:t>
      </w:r>
      <w:r w:rsidR="00D31DC5">
        <w:t xml:space="preserve"> benthic macroinvertebrates</w:t>
      </w:r>
      <w:r w:rsidR="00C87424">
        <w:t xml:space="preserve"> include</w:t>
      </w:r>
      <w:r w:rsidR="002B3BCA">
        <w:t>s</w:t>
      </w:r>
      <w:r w:rsidR="00D31DC5">
        <w:t xml:space="preserve"> species </w:t>
      </w:r>
      <w:r w:rsidR="00C87424">
        <w:t xml:space="preserve">sampled </w:t>
      </w:r>
      <w:r w:rsidR="00D31DC5">
        <w:t>in coastal intertidal or subtidal soft-bottom sites, using grab or box corer samples.</w:t>
      </w:r>
      <w:r w:rsidR="00C87424">
        <w:t xml:space="preserve"> </w:t>
      </w:r>
      <w:r w:rsidR="00D31DC5">
        <w:t xml:space="preserve">Coastal </w:t>
      </w:r>
      <w:r w:rsidR="00A10B1D">
        <w:t>hard-bottom</w:t>
      </w:r>
      <w:r w:rsidR="00D31DC5">
        <w:t xml:space="preserve"> benthos</w:t>
      </w:r>
      <w:r w:rsidR="00A10B1D">
        <w:t xml:space="preserve"> includes</w:t>
      </w:r>
      <w:r w:rsidR="00D31DC5">
        <w:t xml:space="preserve"> macroinvertebrates, macroalgae, lichens, and coralligenous assemblages in intertidal or subtidal, coastal, hard-bottom sites</w:t>
      </w:r>
      <w:r w:rsidR="00A10B1D">
        <w:t xml:space="preserve">. </w:t>
      </w:r>
      <w:r w:rsidR="00D31DC5">
        <w:t>Zooplankton</w:t>
      </w:r>
      <w:r w:rsidR="00634A48">
        <w:t xml:space="preserve"> includes </w:t>
      </w:r>
      <w:r w:rsidR="000824A7">
        <w:t xml:space="preserve">mainly </w:t>
      </w:r>
      <w:r w:rsidR="00965C18">
        <w:t>copepod</w:t>
      </w:r>
      <w:r w:rsidR="002E2503">
        <w:t xml:space="preserve">s and other </w:t>
      </w:r>
      <w:r w:rsidR="00634A48">
        <w:t>species</w:t>
      </w:r>
      <w:r w:rsidR="00F04627">
        <w:t xml:space="preserve"> collected </w:t>
      </w:r>
      <w:r w:rsidR="00385A0C">
        <w:t>with</w:t>
      </w:r>
      <w:r w:rsidR="00F04627" w:rsidRPr="00F04627">
        <w:t xml:space="preserve"> </w:t>
      </w:r>
      <w:r w:rsidR="005E1D9D">
        <w:t>zooplankton</w:t>
      </w:r>
      <w:r w:rsidR="00F04627" w:rsidRPr="00F04627">
        <w:t xml:space="preserve"> net hauls</w:t>
      </w:r>
      <w:r w:rsidR="00634A48">
        <w:t xml:space="preserve">. </w:t>
      </w:r>
      <w:r w:rsidR="003607DD">
        <w:t xml:space="preserve">Time series ranges </w:t>
      </w:r>
      <w:r w:rsidR="009B1EFD">
        <w:t>over varying durations during the last four decades (from 1980 to 202</w:t>
      </w:r>
      <w:r w:rsidR="001E1947">
        <w:t>2</w:t>
      </w:r>
      <w:r w:rsidR="009B1EFD">
        <w:t xml:space="preserve"> in the longest case)</w:t>
      </w:r>
      <w:r w:rsidR="003607DD">
        <w:t xml:space="preserve">. </w:t>
      </w:r>
      <w:r w:rsidR="00CB3FBE">
        <w:t>Most of time series span more than 15 years (92%)</w:t>
      </w:r>
      <w:r w:rsidR="003607DD">
        <w:t>, with median of 25 years</w:t>
      </w:r>
      <w:r w:rsidR="00A63B7E">
        <w:t>, minimum of 9 years</w:t>
      </w:r>
      <w:r w:rsidR="005D441A">
        <w:t xml:space="preserve">, </w:t>
      </w:r>
      <w:r w:rsidR="0032293B">
        <w:t xml:space="preserve">and </w:t>
      </w:r>
      <w:r w:rsidR="00D45ABE">
        <w:t xml:space="preserve">20 and 39 </w:t>
      </w:r>
      <w:r w:rsidR="00375B9D">
        <w:t xml:space="preserve">years </w:t>
      </w:r>
      <w:r w:rsidR="00D45ABE">
        <w:t>the 25%</w:t>
      </w:r>
      <w:r w:rsidR="00375B9D">
        <w:t xml:space="preserve"> and 75% quartiles, respectively</w:t>
      </w:r>
      <w:r w:rsidR="00CB3FBE">
        <w:t xml:space="preserve">. </w:t>
      </w:r>
      <w:r w:rsidR="006973D4">
        <w:t>Detailed i</w:t>
      </w:r>
      <w:r w:rsidR="004D3398">
        <w:t>nformation</w:t>
      </w:r>
      <w:r w:rsidR="006973D4">
        <w:t xml:space="preserve"> on</w:t>
      </w:r>
      <w:r w:rsidR="00BB5E7F">
        <w:t xml:space="preserve"> each time series</w:t>
      </w:r>
      <w:r w:rsidR="006973D4">
        <w:t xml:space="preserve"> </w:t>
      </w:r>
      <w:r w:rsidR="00BB5E7F">
        <w:t xml:space="preserve">such as </w:t>
      </w:r>
      <w:r w:rsidR="00D90860">
        <w:t xml:space="preserve">data sources, </w:t>
      </w:r>
      <w:r w:rsidR="006973D4" w:rsidRPr="0046479D">
        <w:t>sampling procedures, time series</w:t>
      </w:r>
      <w:r w:rsidR="003824B6" w:rsidRPr="0046479D">
        <w:t xml:space="preserve"> </w:t>
      </w:r>
      <w:r w:rsidR="2EA48F5D" w:rsidRPr="0046479D">
        <w:t>length</w:t>
      </w:r>
      <w:r w:rsidR="000510C5" w:rsidRPr="0046479D">
        <w:t>,</w:t>
      </w:r>
      <w:r w:rsidR="00BB5E7F" w:rsidRPr="0046479D">
        <w:t xml:space="preserve"> </w:t>
      </w:r>
      <w:r w:rsidR="003A5EE5">
        <w:t xml:space="preserve">biological community, </w:t>
      </w:r>
      <w:r w:rsidR="00BB5E7F" w:rsidRPr="0046479D">
        <w:t>and</w:t>
      </w:r>
      <w:r w:rsidR="000510C5" w:rsidRPr="0046479D">
        <w:t xml:space="preserve"> location</w:t>
      </w:r>
      <w:r w:rsidR="00BB5E7F" w:rsidRPr="0046479D">
        <w:t xml:space="preserve"> is provided in </w:t>
      </w:r>
      <w:r w:rsidR="00E60D3D" w:rsidRPr="0046479D">
        <w:t xml:space="preserve">Supplementary </w:t>
      </w:r>
      <w:r w:rsidR="00D90860">
        <w:t>Information 1</w:t>
      </w:r>
      <w:r w:rsidR="00E60D3D" w:rsidRPr="0046479D">
        <w:t>.</w:t>
      </w:r>
    </w:p>
    <w:p w14:paraId="1750B863" w14:textId="77777777" w:rsidR="0099151C" w:rsidRPr="000755E4" w:rsidRDefault="0099151C" w:rsidP="006123D2"/>
    <w:p w14:paraId="0EBE66FD" w14:textId="2957EB41" w:rsidR="0099151C" w:rsidRPr="000755E4" w:rsidRDefault="0099151C" w:rsidP="00AE348E">
      <w:pPr>
        <w:pStyle w:val="MiTitulo3"/>
      </w:pPr>
      <w:r w:rsidRPr="000755E4">
        <w:t xml:space="preserve">Species </w:t>
      </w:r>
      <w:r w:rsidR="00CF4592">
        <w:t xml:space="preserve">relative abundance </w:t>
      </w:r>
      <w:r w:rsidRPr="000755E4">
        <w:t>turnover: Community Temperature Index</w:t>
      </w:r>
      <w:bookmarkEnd w:id="17"/>
      <w:bookmarkEnd w:id="18"/>
      <w:r w:rsidR="004047A6" w:rsidRPr="000755E4">
        <w:t xml:space="preserve"> through time</w:t>
      </w:r>
    </w:p>
    <w:p w14:paraId="3981B427" w14:textId="77777777" w:rsidR="0099151C" w:rsidRPr="000755E4" w:rsidRDefault="0099151C" w:rsidP="0067415D">
      <w:pPr>
        <w:keepNext/>
        <w:keepLines/>
      </w:pPr>
    </w:p>
    <w:p w14:paraId="3FE91782" w14:textId="5CAA77A9" w:rsidR="0099151C" w:rsidRDefault="00FF578F" w:rsidP="0067415D">
      <w:pPr>
        <w:keepNext/>
        <w:keepLines/>
      </w:pPr>
      <w:r w:rsidRPr="000755E4">
        <w:t xml:space="preserve">To test whether </w:t>
      </w:r>
      <w:r w:rsidR="004075A5" w:rsidRPr="000755E4">
        <w:t xml:space="preserve">temporal </w:t>
      </w:r>
      <w:r w:rsidRPr="000755E4">
        <w:t xml:space="preserve">changes in the composition of species in a community </w:t>
      </w:r>
      <w:r w:rsidR="004075A5" w:rsidRPr="000755E4">
        <w:t>respon</w:t>
      </w:r>
      <w:r w:rsidR="00FC1B70" w:rsidRPr="000755E4">
        <w:t>d</w:t>
      </w:r>
      <w:r w:rsidR="001A0A3A" w:rsidRPr="000755E4">
        <w:t xml:space="preserve"> to warming</w:t>
      </w:r>
      <w:r w:rsidR="004075A5" w:rsidRPr="000755E4">
        <w:t xml:space="preserve"> </w:t>
      </w:r>
      <w:r w:rsidR="00AC71A4" w:rsidRPr="000755E4">
        <w:t xml:space="preserve">according to </w:t>
      </w:r>
      <w:r w:rsidRPr="000755E4">
        <w:t>their thermal preferences</w:t>
      </w:r>
      <w:r w:rsidR="0094660D" w:rsidRPr="000755E4">
        <w:t xml:space="preserve">, </w:t>
      </w:r>
      <w:r w:rsidR="006A4C7A" w:rsidRPr="000755E4">
        <w:t>we</w:t>
      </w:r>
      <w:r w:rsidR="0099151C" w:rsidRPr="000755E4">
        <w:t xml:space="preserve"> used the CTI, </w:t>
      </w:r>
      <w:r w:rsidR="006D2E97" w:rsidRPr="000755E4">
        <w:t xml:space="preserve">which is </w:t>
      </w:r>
      <w:r w:rsidR="0099151C" w:rsidRPr="000755E4">
        <w:t xml:space="preserve">a measure of the average thermal affinity of ecological communities, weighted by the relative abundance </w:t>
      </w:r>
      <w:r w:rsidR="0099151C" w:rsidRPr="000755E4">
        <w:fldChar w:fldCharType="begin">
          <w:fldData xml:space="preserve">PEVuZE5vdGU+PENpdGU+PEF1dGhvcj5EZXZpY3RvcjwvQXV0aG9yPjxZZWFyPjIwMDg8L1llYXI+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3NDMtMjc0ODwvcGFnZXM+PHZvbHVtZT4yNzU8L3ZvbHVtZT48bnVt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</w:fldData>
        </w:fldChar>
      </w:r>
      <w:r w:rsidR="00331F81">
        <w:instrText xml:space="preserve"> ADDIN EN.CITE </w:instrText>
      </w:r>
      <w:r w:rsidR="00331F81">
        <w:fldChar w:fldCharType="begin">
          <w:fldData xml:space="preserve">PEVuZE5vdGU+PENpdGU+PEF1dGhvcj5EZXZpY3RvcjwvQXV0aG9yPjxZZWFyPjIwMDg8L1llYXI+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I3NDMtMjc0ODwvcGFnZXM+PHZvbHVtZT4yNzU8L3ZvbHVtZT48bnVt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</w:fldData>
        </w:fldChar>
      </w:r>
      <w:r w:rsidR="00331F81">
        <w:instrText xml:space="preserve"> ADDIN EN.CITE.DATA </w:instrText>
      </w:r>
      <w:r w:rsidR="00331F81">
        <w:fldChar w:fldCharType="end"/>
      </w:r>
      <w:r w:rsidR="0099151C" w:rsidRPr="000755E4">
        <w:fldChar w:fldCharType="separate"/>
      </w:r>
      <w:hyperlink w:anchor="_ENREF_29" w:tooltip="Devictor, 2008 #8521" w:history="1">
        <w:r w:rsidR="00055F52" w:rsidRPr="00331F81">
          <w:rPr>
            <w:noProof/>
            <w:vertAlign w:val="superscript"/>
          </w:rPr>
          <w:t>29</w:t>
        </w:r>
      </w:hyperlink>
      <w:r w:rsidR="00331F81" w:rsidRPr="00331F81">
        <w:rPr>
          <w:noProof/>
          <w:vertAlign w:val="superscript"/>
        </w:rPr>
        <w:t xml:space="preserve">, </w:t>
      </w:r>
      <w:hyperlink w:anchor="_ENREF_30" w:tooltip="Stuart-Smith, 2015 #7539" w:history="1">
        <w:r w:rsidR="00055F52" w:rsidRPr="00331F81">
          <w:rPr>
            <w:noProof/>
            <w:vertAlign w:val="superscript"/>
          </w:rPr>
          <w:t>30</w:t>
        </w:r>
      </w:hyperlink>
      <w:r w:rsidR="0099151C" w:rsidRPr="000755E4">
        <w:fldChar w:fldCharType="end"/>
      </w:r>
      <w:r w:rsidR="0099151C" w:rsidRPr="000755E4">
        <w:t>:</w:t>
      </w:r>
    </w:p>
    <w:p w14:paraId="61FE5AD0" w14:textId="77777777" w:rsidR="00ED5F85" w:rsidRPr="000755E4" w:rsidRDefault="00ED5F85" w:rsidP="0067415D">
      <w:pPr>
        <w:keepNext/>
        <w:keepLines/>
      </w:pPr>
    </w:p>
    <w:p w14:paraId="6C3799CF" w14:textId="4A6AE665" w:rsidR="0099151C" w:rsidRPr="000755E4" w:rsidRDefault="0099151C" w:rsidP="006123D2">
      <m:oMath>
        <m:r>
          <w:rPr>
            <w:rFonts w:ascii="Cambria Math" w:hAnsi="Cambria Math"/>
          </w:rPr>
          <m:t>CTI</m:t>
        </m:r>
        <m:r>
          <m:rPr>
            <m:sty m:val="p"/>
          </m:rPr>
          <w:rPr>
            <w:rFonts w:ascii="Cambria Math" w:hAnsi="Cambria Math"/>
          </w:rPr>
          <m:t>=</m:t>
        </m:r>
        <m:nary>
          <m:naryPr>
            <m:chr m:val="∑"/>
            <m:ctrlPr>
              <w:rPr>
                <w:rFonts w:ascii="Cambria Math" w:hAnsi="Cambria Math"/>
                <w:iCs/>
              </w:rPr>
            </m:ctrlPr>
          </m:naryPr>
          <m:sub>
            <m:r>
              <w:rPr>
                <w:rFonts w:ascii="Cambria Math" w:hAnsi="Cambria Math"/>
              </w:rPr>
              <m:t>s</m:t>
            </m:r>
            <m:r>
              <m:rPr>
                <m:sty m:val="p"/>
              </m:rPr>
              <w:rPr>
                <w:rFonts w:ascii="Cambria Math" w:hAnsi="Cambria Math"/>
              </w:rPr>
              <m:t>=1</m:t>
            </m:r>
          </m:sub>
          <m:sup>
            <m:r>
              <w:rPr>
                <w:rFonts w:ascii="Cambria Math" w:hAnsi="Cambria Math"/>
              </w:rPr>
              <m:t>n</m:t>
            </m:r>
          </m:sup>
          <m:e>
            <m:sSub>
              <m:sSubPr>
                <m:ctrlPr>
                  <w:rPr>
                    <w:rFonts w:ascii="Cambria Math" w:hAnsi="Cambria Math"/>
                    <w:iCs/>
                  </w:rPr>
                </m:ctrlPr>
              </m:sSubPr>
              <m:e>
                <m:r>
                  <w:rPr>
                    <w:rFonts w:ascii="Cambria Math" w:hAnsi="Cambria Math"/>
                  </w:rPr>
                  <m:t>T</m:t>
                </m:r>
              </m:e>
              <m:sub>
                <m:r>
                  <w:rPr>
                    <w:rFonts w:ascii="Cambria Math" w:hAnsi="Cambria Math"/>
                  </w:rPr>
                  <m:t>s</m:t>
                </m:r>
              </m:sub>
            </m:sSub>
            <m:r>
              <m:rPr>
                <m:sty m:val="p"/>
              </m:rPr>
              <w:rPr>
                <w:rFonts w:ascii="Cambria Math" w:hAnsi="Cambria Math"/>
              </w:rPr>
              <m:t>×log⁡(</m:t>
            </m:r>
            <m:sSub>
              <m:sSubPr>
                <m:ctrlPr>
                  <w:rPr>
                    <w:rFonts w:ascii="Cambria Math" w:hAnsi="Cambria Math"/>
                    <w:i/>
                  </w:rPr>
                </m:ctrlPr>
              </m:sSubPr>
              <m:e>
                <m:r>
                  <w:rPr>
                    <w:rFonts w:ascii="Cambria Math" w:hAnsi="Cambria Math"/>
                  </w:rPr>
                  <m:t>A</m:t>
                </m:r>
              </m:e>
              <m:sub>
                <m:r>
                  <w:rPr>
                    <w:rFonts w:ascii="Cambria Math" w:hAnsi="Cambria Math"/>
                  </w:rPr>
                  <m:t>s</m:t>
                </m:r>
              </m:sub>
            </m:sSub>
            <m:r>
              <m:rPr>
                <m:sty m:val="p"/>
              </m:rPr>
              <w:rPr>
                <w:rFonts w:ascii="Cambria Math" w:hAnsi="Cambria Math"/>
              </w:rPr>
              <m:t>+1)</m:t>
            </m:r>
          </m:e>
        </m:nary>
      </m:oMath>
      <w:r w:rsidR="00ED5F85">
        <w:rPr>
          <w:rFonts w:eastAsiaTheme="minorEastAsia"/>
          <w:iCs/>
        </w:rPr>
        <w:t xml:space="preserve">                                                                                         (1)</w:t>
      </w:r>
    </w:p>
    <w:p w14:paraId="7D3196DD" w14:textId="77777777" w:rsidR="00ED5F85" w:rsidRDefault="00ED5F85" w:rsidP="006123D2">
      <w:bookmarkStart w:id="19" w:name="_Hlk139621111"/>
    </w:p>
    <w:p w14:paraId="61265882" w14:textId="51EB5D13" w:rsidR="007A1D8C" w:rsidRDefault="0099151C" w:rsidP="006123D2">
      <w:r w:rsidRPr="000755E4">
        <w:t xml:space="preserve">where </w:t>
      </w:r>
      <w:r w:rsidR="00EB7813" w:rsidRPr="000755E4">
        <w:rPr>
          <w:i/>
          <w:iCs/>
        </w:rPr>
        <w:t>n</w:t>
      </w:r>
      <w:r w:rsidR="00EB7813" w:rsidRPr="000755E4">
        <w:t xml:space="preserve"> is </w:t>
      </w:r>
      <w:r w:rsidRPr="000755E4">
        <w:t>the number of species in the community</w:t>
      </w:r>
      <w:r w:rsidR="00B83465">
        <w:t xml:space="preserve">, </w:t>
      </w:r>
      <w:r w:rsidR="00B83465" w:rsidRPr="000755E4">
        <w:rPr>
          <w:i/>
          <w:iCs/>
        </w:rPr>
        <w:t>T</w:t>
      </w:r>
      <w:r w:rsidR="00B83465" w:rsidRPr="00E7550D">
        <w:rPr>
          <w:i/>
          <w:iCs/>
          <w:vertAlign w:val="subscript"/>
        </w:rPr>
        <w:t>s</w:t>
      </w:r>
      <w:r w:rsidR="00B83465" w:rsidRPr="000755E4">
        <w:t xml:space="preserve"> </w:t>
      </w:r>
      <w:r w:rsidR="00B83465">
        <w:t xml:space="preserve">is the </w:t>
      </w:r>
      <w:r w:rsidR="00B83465" w:rsidRPr="000755E4">
        <w:t xml:space="preserve">temperature preference </w:t>
      </w:r>
      <w:r w:rsidR="00B83465">
        <w:t>of</w:t>
      </w:r>
      <w:r w:rsidR="00B83465" w:rsidRPr="000755E4">
        <w:t xml:space="preserve"> </w:t>
      </w:r>
      <w:r w:rsidR="00B83465">
        <w:t xml:space="preserve">each </w:t>
      </w:r>
      <w:r w:rsidRPr="000755E4">
        <w:t>species (</w:t>
      </w:r>
      <w:r w:rsidRPr="000755E4">
        <w:rPr>
          <w:i/>
          <w:iCs/>
        </w:rPr>
        <w:t>s</w:t>
      </w:r>
      <w:r w:rsidRPr="000755E4">
        <w:t xml:space="preserve">) and </w:t>
      </w:r>
      <w:r w:rsidR="00B83465" w:rsidRPr="004C7F43">
        <w:rPr>
          <w:i/>
          <w:iCs/>
        </w:rPr>
        <w:t>A</w:t>
      </w:r>
      <w:r w:rsidR="00B83465" w:rsidRPr="00E7550D">
        <w:rPr>
          <w:i/>
          <w:iCs/>
          <w:vertAlign w:val="subscript"/>
        </w:rPr>
        <w:t>s</w:t>
      </w:r>
      <w:r w:rsidR="00B83465" w:rsidRPr="000755E4">
        <w:t xml:space="preserve"> </w:t>
      </w:r>
      <w:r w:rsidR="00B83465">
        <w:t xml:space="preserve">is the </w:t>
      </w:r>
      <w:r w:rsidRPr="000755E4">
        <w:t>relative abundance</w:t>
      </w:r>
      <w:r w:rsidR="00B83465">
        <w:t xml:space="preserve"> of species </w:t>
      </w:r>
      <w:r w:rsidR="00B83465" w:rsidRPr="00E7550D">
        <w:rPr>
          <w:i/>
          <w:iCs/>
        </w:rPr>
        <w:t>s</w:t>
      </w:r>
      <w:r w:rsidRPr="000755E4">
        <w:t xml:space="preserve"> (</w:t>
      </w:r>
      <w:r w:rsidR="00B83465">
        <w:rPr>
          <w:i/>
          <w:iCs/>
        </w:rPr>
        <w:t>i.e.</w:t>
      </w:r>
      <w:r w:rsidR="002878DA">
        <w:t>,</w:t>
      </w:r>
      <w:r w:rsidR="002878DA" w:rsidRPr="000755E4">
        <w:t xml:space="preserve"> </w:t>
      </w:r>
      <w:r w:rsidRPr="000755E4">
        <w:t xml:space="preserve">the </w:t>
      </w:r>
      <w:r w:rsidR="00B83465">
        <w:t xml:space="preserve">abundance of </w:t>
      </w:r>
      <w:r w:rsidRPr="000755E4">
        <w:t>species</w:t>
      </w:r>
      <w:r w:rsidR="00B83465">
        <w:t xml:space="preserve"> </w:t>
      </w:r>
      <w:r w:rsidR="00B83465" w:rsidRPr="00E7550D">
        <w:rPr>
          <w:i/>
          <w:iCs/>
        </w:rPr>
        <w:lastRenderedPageBreak/>
        <w:t>s</w:t>
      </w:r>
      <w:r w:rsidRPr="000755E4">
        <w:t xml:space="preserve"> divided by </w:t>
      </w:r>
      <w:r w:rsidR="00B83465">
        <w:t xml:space="preserve">the </w:t>
      </w:r>
      <w:r w:rsidR="00B83465" w:rsidRPr="00B83465">
        <w:t xml:space="preserve">total number of individuals </w:t>
      </w:r>
      <w:r w:rsidR="008642D9" w:rsidRPr="000755E4">
        <w:t>in the community</w:t>
      </w:r>
      <w:r w:rsidR="008642D9" w:rsidRPr="00B83465">
        <w:t xml:space="preserve"> </w:t>
      </w:r>
      <w:r w:rsidR="00B83465" w:rsidRPr="00B83465">
        <w:t>at a site</w:t>
      </w:r>
      <w:r w:rsidRPr="000755E4">
        <w:t>)</w:t>
      </w:r>
      <w:bookmarkEnd w:id="19"/>
      <w:r w:rsidRPr="000755E4">
        <w:t>.</w:t>
      </w:r>
      <w:r w:rsidR="007E473E">
        <w:t xml:space="preserve"> </w:t>
      </w:r>
      <w:r w:rsidRPr="000755E4">
        <w:t xml:space="preserve">The thermal preferences were determined for each species by matching occurrence records collected from OBIS (Ocean Biogeographic Information </w:t>
      </w:r>
      <w:r w:rsidRPr="00F527B6">
        <w:t>System; www.iobis.org) with annual means of GODAS local SST during the 198</w:t>
      </w:r>
      <w:r w:rsidR="002C641F">
        <w:t>0</w:t>
      </w:r>
      <w:r w:rsidRPr="00F527B6">
        <w:t>−</w:t>
      </w:r>
      <w:r w:rsidR="002C641F">
        <w:t>2021</w:t>
      </w:r>
      <w:r w:rsidRPr="00F527B6">
        <w:t xml:space="preserve"> period</w:t>
      </w:r>
      <w:r w:rsidR="00F527B6" w:rsidRPr="00F527B6">
        <w:rPr>
          <w:noProof/>
          <w:vertAlign w:val="superscript"/>
        </w:rPr>
        <w:t>67</w:t>
      </w:r>
      <w:r w:rsidRPr="00F527B6">
        <w:t xml:space="preserve">. </w:t>
      </w:r>
      <w:r w:rsidR="00921134" w:rsidRPr="00921134">
        <w:t xml:space="preserve">OBIS records were quality-checked removing duplicates. To characterize the thermal preferences of the species local temperatures derived from GODAS were used, which was available from OBIS for each observation. </w:t>
      </w:r>
      <w:r w:rsidR="002F3AF7">
        <w:t>T</w:t>
      </w:r>
      <w:r w:rsidRPr="000755E4">
        <w:t>he midpoint between the 5</w:t>
      </w:r>
      <w:r w:rsidRPr="000755E4">
        <w:rPr>
          <w:vertAlign w:val="superscript"/>
        </w:rPr>
        <w:t>th</w:t>
      </w:r>
      <w:r w:rsidRPr="000755E4">
        <w:t xml:space="preserve"> and 95</w:t>
      </w:r>
      <w:r w:rsidRPr="000755E4">
        <w:rPr>
          <w:vertAlign w:val="superscript"/>
        </w:rPr>
        <w:t>th</w:t>
      </w:r>
      <w:r w:rsidRPr="000755E4">
        <w:t xml:space="preserve"> percentile of the temperature distribution occupied by each species was calculated as a measure of central tendency of their realized thermal distribution </w:t>
      </w:r>
      <w:hyperlink w:anchor="_ENREF_30" w:tooltip="Stuart-Smith, 2015 #7539" w:history="1">
        <w:r w:rsidR="00055F52" w:rsidRPr="000755E4">
          <w:fldChar w:fldCharType="begin"/>
        </w:r>
        <w:r w:rsidR="00055F52">
          <w:instrText xml:space="preserve"> ADDIN EN.CITE &lt;EndNote&gt;&lt;Cite&gt;&lt;Author&gt;Stuart-Smith&lt;/Author&gt;&lt;Year&gt;2015&lt;/Year&gt;&lt;RecNum&gt;7539&lt;/RecNum&gt;&lt;DisplayText&gt;&lt;style face="superscript"&gt;30&lt;/style&gt;&lt;/DisplayText&gt;&lt;record&gt;&lt;rec-number&gt;7539&lt;/rec-number&gt;&lt;foreign-keys&gt;&lt;key app="EN" db-id="sa0zwzdwavzzeze9w5hx2fwlv0fds9srr2ff" timestamp="1481555916"&gt;7539&lt;/key&gt;&lt;/foreign-keys&gt;&lt;ref-type name="Journal Article"&gt;17&lt;/ref-type&gt;&lt;contributors&gt;&lt;authors&gt;&lt;author&gt;Stuart-Smith, Rick D.&lt;/author&gt;&lt;author&gt;Edgar, Graham J.&lt;/author&gt;&lt;author&gt;Barrett, Neville S.&lt;/author&gt;&lt;author&gt;Kininmonth, Stuart J.&lt;/author&gt;&lt;author&gt;Bates, Amanda E.&lt;/author&gt;&lt;/authors&gt;&lt;/contributors&gt;&lt;titles&gt;&lt;title&gt;Thermal biases and vulnerability to warming in the world’s marine fauna&lt;/title&gt;&lt;secondary-title&gt;Nature&lt;/secondary-title&gt;&lt;/titles&gt;&lt;periodical&gt;&lt;full-title&gt;Nature&lt;/full-title&gt;&lt;abbr-1&gt;Nature&lt;/abbr-1&gt;&lt;/periodical&gt;&lt;pages&gt;88-92&lt;/pages&gt;&lt;volume&gt;528&lt;/volume&gt;&lt;number&gt;7580&lt;/number&gt;&lt;dates&gt;&lt;year&gt;2015&lt;/year&gt;&lt;/dates&gt;&lt;publisher&gt;Nature Publishing Group, a division of Macmillan Publishers Limited. All Rights Reserved.&lt;/publisher&gt;&lt;isbn&gt;0028-0836&lt;/isbn&gt;&lt;work-type&gt;Article&lt;/work-type&gt;&lt;urls&gt;&lt;related-urls&gt;&lt;url&gt;http://dx.doi.org/10.1038/nature16144&lt;/url&gt;&lt;/related-urls&gt;&lt;/urls&gt;&lt;electronic-resource-num&gt;10.1038/nature16144&amp;#xD;http://www.nature.com/nature/journal/v528/n7580/abs/nature16144.html#supplementary-information&lt;/electronic-resource-num&gt;&lt;/record&gt;&lt;/Cite&gt;&lt;/EndNote&gt;</w:instrText>
        </w:r>
        <w:r w:rsidR="00055F52" w:rsidRPr="000755E4">
          <w:fldChar w:fldCharType="separate"/>
        </w:r>
        <w:r w:rsidR="00055F52" w:rsidRPr="00331F81">
          <w:rPr>
            <w:noProof/>
            <w:vertAlign w:val="superscript"/>
          </w:rPr>
          <w:t>30</w:t>
        </w:r>
        <w:r w:rsidR="00055F52" w:rsidRPr="000755E4">
          <w:fldChar w:fldCharType="end"/>
        </w:r>
      </w:hyperlink>
      <w:r w:rsidRPr="000755E4">
        <w:t xml:space="preserve">. Subsequently, CTI was calculated at each station using the thermal midpoint values for each species recorded weighted by their </w:t>
      </w:r>
      <w:r w:rsidRPr="000755E4">
        <w:rPr>
          <w:i/>
          <w:iCs/>
        </w:rPr>
        <w:t>log</w:t>
      </w:r>
      <w:r w:rsidRPr="000755E4">
        <w:t>(abundance + 1)</w:t>
      </w:r>
      <w:hyperlink w:anchor="_ENREF_30" w:tooltip="Stuart-Smith, 2015 #7539" w:history="1">
        <w:r w:rsidR="00055F52" w:rsidRPr="000755E4">
          <w:fldChar w:fldCharType="begin"/>
        </w:r>
        <w:r w:rsidR="00055F52">
          <w:instrText xml:space="preserve"> ADDIN EN.CITE &lt;EndNote&gt;&lt;Cite&gt;&lt;Author&gt;Stuart-Smith&lt;/Author&gt;&lt;Year&gt;2015&lt;/Year&gt;&lt;RecNum&gt;7539&lt;/RecNum&gt;&lt;DisplayText&gt;&lt;style face="superscript"&gt;30&lt;/style&gt;&lt;/DisplayText&gt;&lt;record&gt;&lt;rec-number&gt;7539&lt;/rec-number&gt;&lt;foreign-keys&gt;&lt;key app="EN" db-id="sa0zwzdwavzzeze9w5hx2fwlv0fds9srr2ff" timestamp="1481555916"&gt;7539&lt;/key&gt;&lt;/foreign-keys&gt;&lt;ref-type name="Journal Article"&gt;17&lt;/ref-type&gt;&lt;contributors&gt;&lt;authors&gt;&lt;author&gt;Stuart-Smith, Rick D.&lt;/author&gt;&lt;author&gt;Edgar, Graham J.&lt;/author&gt;&lt;author&gt;Barrett, Neville S.&lt;/author&gt;&lt;author&gt;Kininmonth, Stuart J.&lt;/author&gt;&lt;author&gt;Bates, Amanda E.&lt;/author&gt;&lt;/authors&gt;&lt;/contributors&gt;&lt;titles&gt;&lt;title&gt;Thermal biases and vulnerability to warming in the world’s marine fauna&lt;/title&gt;&lt;secondary-title&gt;Nature&lt;/secondary-title&gt;&lt;/titles&gt;&lt;periodical&gt;&lt;full-title&gt;Nature&lt;/full-title&gt;&lt;abbr-1&gt;Nature&lt;/abbr-1&gt;&lt;/periodical&gt;&lt;pages&gt;88-92&lt;/pages&gt;&lt;volume&gt;528&lt;/volume&gt;&lt;number&gt;7580&lt;/number&gt;&lt;dates&gt;&lt;year&gt;2015&lt;/year&gt;&lt;/dates&gt;&lt;publisher&gt;Nature Publishing Group, a division of Macmillan Publishers Limited. All Rights Reserved.&lt;/publisher&gt;&lt;isbn&gt;0028-0836&lt;/isbn&gt;&lt;work-type&gt;Article&lt;/work-type&gt;&lt;urls&gt;&lt;related-urls&gt;&lt;url&gt;http://dx.doi.org/10.1038/nature16144&lt;/url&gt;&lt;/related-urls&gt;&lt;/urls&gt;&lt;electronic-resource-num&gt;10.1038/nature16144&amp;#xD;http://www.nature.com/nature/journal/v528/n7580/abs/nature16144.html#supplementary-information&lt;/electronic-resource-num&gt;&lt;/record&gt;&lt;/Cite&gt;&lt;/EndNote&gt;</w:instrText>
        </w:r>
        <w:r w:rsidR="00055F52" w:rsidRPr="000755E4">
          <w:fldChar w:fldCharType="separate"/>
        </w:r>
        <w:r w:rsidR="00055F52" w:rsidRPr="00331F81">
          <w:rPr>
            <w:noProof/>
            <w:vertAlign w:val="superscript"/>
          </w:rPr>
          <w:t>30</w:t>
        </w:r>
        <w:r w:rsidR="00055F52" w:rsidRPr="000755E4">
          <w:fldChar w:fldCharType="end"/>
        </w:r>
      </w:hyperlink>
      <w:r w:rsidRPr="000755E4">
        <w:t xml:space="preserve">. </w:t>
      </w:r>
      <w:r w:rsidR="008F7977" w:rsidRPr="000755E4">
        <w:t xml:space="preserve">CTI </w:t>
      </w:r>
      <w:r w:rsidR="008F7977">
        <w:t xml:space="preserve">computation </w:t>
      </w:r>
      <w:r w:rsidR="008F7977" w:rsidRPr="000755E4">
        <w:t>have been coded in R language</w:t>
      </w:r>
      <w:hyperlink w:anchor="_ENREF_93" w:tooltip="R-Core-Team, 2014 #7536" w:history="1">
        <w:r w:rsidR="00055F52" w:rsidRPr="000755E4">
          <w:fldChar w:fldCharType="begin"/>
        </w:r>
        <w:r w:rsidR="00055F52">
          <w:instrText xml:space="preserve"> ADDIN EN.CITE &lt;EndNote&gt;&lt;Cite&gt;&lt;Author&gt;R-Core-Team&lt;/Author&gt;&lt;Year&gt;2014&lt;/Year&gt;&lt;RecNum&gt;7536&lt;/RecNum&gt;&lt;DisplayText&gt;&lt;style face="superscript"&gt;93&lt;/style&gt;&lt;/DisplayText&gt;&lt;record&gt;&lt;rec-number&gt;7536&lt;/rec-number&gt;&lt;foreign-keys&gt;&lt;key app="EN" db-id="sa0zwzdwavzzeze9w5hx2fwlv0fds9srr2ff" timestamp="1481544333"&gt;7536&lt;/key&gt;&lt;/foreign-keys&gt;&lt;ref-type name="Book"&gt;6&lt;/ref-type&gt;&lt;contributors&gt;&lt;authors&gt;&lt;author&gt;R-Core-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055F52" w:rsidRPr="000755E4">
          <w:fldChar w:fldCharType="separate"/>
        </w:r>
        <w:r w:rsidR="00055F52" w:rsidRPr="00504836">
          <w:rPr>
            <w:noProof/>
            <w:vertAlign w:val="superscript"/>
          </w:rPr>
          <w:t>93</w:t>
        </w:r>
        <w:r w:rsidR="00055F52" w:rsidRPr="000755E4">
          <w:fldChar w:fldCharType="end"/>
        </w:r>
      </w:hyperlink>
      <w:r w:rsidR="008F7977">
        <w:t xml:space="preserve"> and available for one of the time series </w:t>
      </w:r>
      <w:r w:rsidR="00E84980">
        <w:t>in a public repository</w:t>
      </w:r>
      <w:r w:rsidR="008F7977">
        <w:t xml:space="preserve"> </w:t>
      </w:r>
      <w:r w:rsidR="00E84980">
        <w:t>(</w:t>
      </w:r>
      <w:hyperlink r:id="rId11" w:history="1">
        <w:r w:rsidR="002B35A3" w:rsidRPr="002B35A3">
          <w:rPr>
            <w:rStyle w:val="Hyperlink"/>
            <w:sz w:val="22"/>
            <w:szCs w:val="22"/>
            <w:lang w:val="es-ES"/>
          </w:rPr>
          <w:t>https://doi.org/10.5281/zenodo.10708267</w:t>
        </w:r>
      </w:hyperlink>
      <w:r w:rsidR="00E84980">
        <w:t xml:space="preserve">, DOI: </w:t>
      </w:r>
      <w:r w:rsidR="002B35A3" w:rsidRPr="002B35A3">
        <w:t>10.5281/zenodo.10708267</w:t>
      </w:r>
      <w:r w:rsidR="00E84980">
        <w:t>)</w:t>
      </w:r>
      <w:r w:rsidR="008F7977">
        <w:t>.</w:t>
      </w:r>
    </w:p>
    <w:p w14:paraId="4B412E08" w14:textId="77777777" w:rsidR="00EB7813" w:rsidRDefault="00EB7813" w:rsidP="006123D2"/>
    <w:p w14:paraId="0B4DC796" w14:textId="004A9337" w:rsidR="0099151C" w:rsidRPr="000755E4" w:rsidRDefault="00C508DE" w:rsidP="006123D2">
      <w:bookmarkStart w:id="20" w:name="_Hlk139622115"/>
      <w:bookmarkStart w:id="21" w:name="_Hlk139622841"/>
      <w:r>
        <w:t>I</w:t>
      </w:r>
      <w:r w:rsidR="0046558B" w:rsidRPr="000755E4">
        <w:t xml:space="preserve">nter-annual </w:t>
      </w:r>
      <w:r>
        <w:t xml:space="preserve">temporal </w:t>
      </w:r>
      <w:r w:rsidR="0046558B" w:rsidRPr="000755E4">
        <w:t>change rate</w:t>
      </w:r>
      <w:r w:rsidR="0046558B">
        <w:t>s</w:t>
      </w:r>
      <w:r w:rsidR="0046558B" w:rsidRPr="000755E4">
        <w:t xml:space="preserve"> in CTI (CTI</w:t>
      </w:r>
      <w:r w:rsidR="0046558B" w:rsidRPr="004C7F43">
        <w:rPr>
          <w:i/>
          <w:iCs/>
          <w:vertAlign w:val="subscript"/>
        </w:rPr>
        <w:t>r</w:t>
      </w:r>
      <w:r w:rsidR="0046558B" w:rsidRPr="000755E4">
        <w:t xml:space="preserve">) </w:t>
      </w:r>
      <w:r w:rsidR="004B0FA9">
        <w:t>were estimated</w:t>
      </w:r>
      <w:r w:rsidR="005018CE">
        <w:t xml:space="preserve"> using two approaches</w:t>
      </w:r>
      <w:r w:rsidR="00874D9F">
        <w:t>:</w:t>
      </w:r>
      <w:r w:rsidR="003B54ED">
        <w:t xml:space="preserve"> 1) </w:t>
      </w:r>
      <w:r w:rsidR="00881EE5">
        <w:t xml:space="preserve">for each site </w:t>
      </w:r>
      <w:r w:rsidR="003B54ED">
        <w:t>independently, and 2) jointly</w:t>
      </w:r>
      <w:r w:rsidR="004D6E6D">
        <w:t xml:space="preserve"> for all sites</w:t>
      </w:r>
      <w:r w:rsidR="00881EE5">
        <w:t xml:space="preserve"> to provide an overall estimate of CTI chang</w:t>
      </w:r>
      <w:bookmarkStart w:id="22" w:name="_Hlk139622275"/>
      <w:r w:rsidR="00881EE5">
        <w:t>e</w:t>
      </w:r>
      <w:bookmarkEnd w:id="22"/>
      <w:r w:rsidR="004B0FA9">
        <w:t xml:space="preserve">. </w:t>
      </w:r>
      <w:bookmarkEnd w:id="20"/>
      <w:r w:rsidR="00EB211B">
        <w:t>For the first approach,</w:t>
      </w:r>
      <w:r w:rsidR="003B54ED">
        <w:t xml:space="preserve"> </w:t>
      </w:r>
      <w:r w:rsidR="00EB211B">
        <w:t>w</w:t>
      </w:r>
      <w:r w:rsidR="005018CE">
        <w:t>e estimated the CTI</w:t>
      </w:r>
      <w:r w:rsidR="005018CE" w:rsidRPr="00E7550D">
        <w:rPr>
          <w:i/>
          <w:iCs/>
          <w:vertAlign w:val="subscript"/>
        </w:rPr>
        <w:t>r</w:t>
      </w:r>
      <w:r w:rsidR="005018CE">
        <w:t xml:space="preserve"> for each site. </w:t>
      </w:r>
      <w:r w:rsidR="00456C52" w:rsidRPr="004B0FA9">
        <w:t>To avoid</w:t>
      </w:r>
      <w:r w:rsidR="00570D7E" w:rsidRPr="004B0FA9">
        <w:t xml:space="preserve"> potential biases in the estimation of CTI</w:t>
      </w:r>
      <w:r w:rsidR="00570D7E" w:rsidRPr="004B0FA9">
        <w:rPr>
          <w:i/>
          <w:iCs/>
          <w:vertAlign w:val="subscript"/>
        </w:rPr>
        <w:t>r</w:t>
      </w:r>
      <w:r w:rsidR="00570D7E" w:rsidRPr="004B0FA9">
        <w:t xml:space="preserve"> due to </w:t>
      </w:r>
      <w:r w:rsidR="00456C52" w:rsidRPr="004B0FA9">
        <w:t>temporal autocorrelation</w:t>
      </w:r>
      <w:hyperlink w:anchor="_ENREF_94" w:tooltip="Mudelsee, 2019 #8249" w:history="1">
        <w:r w:rsidR="00055F52">
          <w:fldChar w:fldCharType="begin"/>
        </w:r>
        <w:r w:rsidR="00055F52">
          <w:instrText xml:space="preserve"> ADDIN EN.CITE &lt;EndNote&gt;&lt;Cite&gt;&lt;Author&gt;Mudelsee&lt;/Author&gt;&lt;Year&gt;2019&lt;/Year&gt;&lt;RecNum&gt;8249&lt;/RecNum&gt;&lt;DisplayText&gt;&lt;style face="superscript"&gt;94&lt;/style&gt;&lt;/DisplayText&gt;&lt;record&gt;&lt;rec-number&gt;8249&lt;/rec-number&gt;&lt;foreign-keys&gt;&lt;key app="EN" db-id="sa0zwzdwavzzeze9w5hx2fwlv0fds9srr2ff" timestamp="1587625518"&gt;8249&lt;/key&gt;&lt;/foreign-keys&gt;&lt;ref-type name="Journal Article"&gt;17&lt;/ref-type&gt;&lt;contributors&gt;&lt;authors&gt;&lt;author&gt;Mudelsee, Manfred&lt;/author&gt;&lt;/authors&gt;&lt;/contributors&gt;&lt;titles&gt;&lt;title&gt;Trend analysis of climate time series: A review of methods&lt;/title&gt;&lt;secondary-title&gt;Earth-Science Reviews&lt;/secondary-title&gt;&lt;/titles&gt;&lt;periodical&gt;&lt;full-title&gt;Earth-Science Reviews&lt;/full-title&gt;&lt;abbr-1&gt;Earth-Sci. Rev.&lt;/abbr-1&gt;&lt;/periodical&gt;&lt;pages&gt;310-322&lt;/pages&gt;&lt;volume&gt;190&lt;/volume&gt;&lt;keywords&gt;&lt;keyword&gt;Bootstrap resampling&lt;/keyword&gt;&lt;keyword&gt;Global surface temperature&lt;/keyword&gt;&lt;keyword&gt;Instrumental period&lt;/keyword&gt;&lt;keyword&gt;Linear regression&lt;/keyword&gt;&lt;keyword&gt;Nonparametric regression&lt;/keyword&gt;&lt;keyword&gt;Statistical change-point model&lt;/keyword&gt;&lt;/keywords&gt;&lt;dates&gt;&lt;year&gt;2019&lt;/year&gt;&lt;pub-dates&gt;&lt;date&gt;2019/03/01/&lt;/date&gt;&lt;/pub-dates&gt;&lt;/dates&gt;&lt;isbn&gt;0012-8252&lt;/isbn&gt;&lt;urls&gt;&lt;related-urls&gt;&lt;url&gt;http://www.sciencedirect.com/science/article/pii/S0012825218303726&lt;/url&gt;&lt;/related-urls&gt;&lt;/urls&gt;&lt;electronic-resource-num&gt;https://doi.org/10.1016/j.earscirev.2018.12.005&lt;/electronic-resource-num&gt;&lt;/record&gt;&lt;/Cite&gt;&lt;/EndNote&gt;</w:instrText>
        </w:r>
        <w:r w:rsidR="00055F52">
          <w:fldChar w:fldCharType="separate"/>
        </w:r>
        <w:r w:rsidR="00055F52" w:rsidRPr="00504836">
          <w:rPr>
            <w:noProof/>
            <w:vertAlign w:val="superscript"/>
          </w:rPr>
          <w:t>94</w:t>
        </w:r>
        <w:r w:rsidR="00055F52">
          <w:fldChar w:fldCharType="end"/>
        </w:r>
      </w:hyperlink>
      <w:r w:rsidR="00570D7E" w:rsidRPr="004B0FA9">
        <w:t xml:space="preserve">, partial autocorrelation </w:t>
      </w:r>
      <w:r w:rsidR="004B0FA9" w:rsidRPr="004B0FA9">
        <w:t>has</w:t>
      </w:r>
      <w:r w:rsidR="00570D7E" w:rsidRPr="004B0FA9">
        <w:t xml:space="preserve"> been checked for each yearly data time series. Subsequently, </w:t>
      </w:r>
      <w:r w:rsidR="001B6534" w:rsidRPr="004B0FA9">
        <w:t>CTI</w:t>
      </w:r>
      <w:r w:rsidR="001B6534" w:rsidRPr="004B0FA9">
        <w:rPr>
          <w:i/>
          <w:iCs/>
          <w:vertAlign w:val="subscript"/>
        </w:rPr>
        <w:t>r</w:t>
      </w:r>
      <w:r w:rsidR="0099151C" w:rsidRPr="004B0FA9">
        <w:t xml:space="preserve"> </w:t>
      </w:r>
      <w:r w:rsidR="007A1D8C" w:rsidRPr="004B0FA9">
        <w:t>w</w:t>
      </w:r>
      <w:r w:rsidR="00570D7E" w:rsidRPr="004B0FA9">
        <w:t>as</w:t>
      </w:r>
      <w:r w:rsidR="0099151C" w:rsidRPr="004B0FA9">
        <w:t xml:space="preserve"> </w:t>
      </w:r>
      <w:r w:rsidR="007A1D8C" w:rsidRPr="004B0FA9">
        <w:t>estimated</w:t>
      </w:r>
      <w:r w:rsidR="0099151C" w:rsidRPr="004B0FA9">
        <w:t xml:space="preserve"> </w:t>
      </w:r>
      <w:r w:rsidR="00456C52" w:rsidRPr="004B0FA9">
        <w:t>fitting</w:t>
      </w:r>
      <w:r w:rsidR="00D40D65" w:rsidRPr="004B0FA9">
        <w:t xml:space="preserve"> </w:t>
      </w:r>
      <w:r w:rsidR="0099151C" w:rsidRPr="004B0FA9">
        <w:t>linear model</w:t>
      </w:r>
      <w:r w:rsidR="007A1D8C" w:rsidRPr="004B0FA9">
        <w:t>s using generalized least squares</w:t>
      </w:r>
      <w:r w:rsidR="00456C52" w:rsidRPr="004B0FA9">
        <w:t>,</w:t>
      </w:r>
      <w:r w:rsidR="007A1D8C" w:rsidRPr="004B0FA9">
        <w:t xml:space="preserve"> </w:t>
      </w:r>
      <w:r w:rsidR="00456C52" w:rsidRPr="004B0FA9">
        <w:t xml:space="preserve">and adding an autoregressive function when autocorrelation </w:t>
      </w:r>
      <w:r w:rsidR="00D066B8">
        <w:t>was</w:t>
      </w:r>
      <w:r w:rsidR="00456C52" w:rsidRPr="004B0FA9">
        <w:t xml:space="preserve"> detected</w:t>
      </w:r>
      <w:r w:rsidR="0099151C" w:rsidRPr="004B0FA9">
        <w:t>.</w:t>
      </w:r>
      <w:r w:rsidR="006D6A3E" w:rsidRPr="004B0FA9">
        <w:t xml:space="preserve"> </w:t>
      </w:r>
      <w:r w:rsidR="00EB211B">
        <w:t>For the second approach,</w:t>
      </w:r>
      <w:r w:rsidR="002D72C2">
        <w:t xml:space="preserve"> </w:t>
      </w:r>
      <w:r w:rsidR="00EB211B">
        <w:t>w</w:t>
      </w:r>
      <w:r w:rsidR="002D72C2">
        <w:t xml:space="preserve">e tested </w:t>
      </w:r>
      <w:r w:rsidR="00542EDD">
        <w:t>whether</w:t>
      </w:r>
      <w:r w:rsidR="002D72C2">
        <w:t xml:space="preserve"> the CTI change </w:t>
      </w:r>
      <w:r w:rsidR="00D07D4B">
        <w:t xml:space="preserve">through time </w:t>
      </w:r>
      <w:r w:rsidR="002D72C2">
        <w:t xml:space="preserve">for all sites </w:t>
      </w:r>
      <w:r w:rsidR="00542EDD">
        <w:t>on average</w:t>
      </w:r>
      <w:r w:rsidR="002D72C2">
        <w:t xml:space="preserve"> is different from zero</w:t>
      </w:r>
      <w:r w:rsidR="00881EE5">
        <w:t xml:space="preserve"> </w:t>
      </w:r>
      <w:r w:rsidR="005E78E5">
        <w:t>using</w:t>
      </w:r>
      <w:r w:rsidR="00417C66">
        <w:t xml:space="preserve"> a linear mixed model of CTI </w:t>
      </w:r>
      <w:r w:rsidR="006E02D3">
        <w:t>with year</w:t>
      </w:r>
      <w:r w:rsidR="00695372">
        <w:t xml:space="preserve"> as </w:t>
      </w:r>
      <w:r w:rsidR="00097F9F">
        <w:t xml:space="preserve">the </w:t>
      </w:r>
      <w:r w:rsidR="00695372">
        <w:t>fixed effect</w:t>
      </w:r>
      <w:r w:rsidR="0062676C">
        <w:t>,</w:t>
      </w:r>
      <w:r w:rsidR="00695372">
        <w:t xml:space="preserve"> </w:t>
      </w:r>
      <w:r w:rsidR="0062676C">
        <w:t xml:space="preserve">the </w:t>
      </w:r>
      <w:r w:rsidR="00417C66">
        <w:t xml:space="preserve">sampling sites as </w:t>
      </w:r>
      <w:r w:rsidR="003506ED">
        <w:t xml:space="preserve">the </w:t>
      </w:r>
      <w:r w:rsidR="00417C66">
        <w:t>random effect</w:t>
      </w:r>
      <w:r w:rsidR="006E657A">
        <w:t xml:space="preserve">, </w:t>
      </w:r>
      <w:r w:rsidR="00004E5E">
        <w:t xml:space="preserve">and </w:t>
      </w:r>
      <w:r w:rsidR="006E657A">
        <w:t xml:space="preserve">adding </w:t>
      </w:r>
      <w:r w:rsidR="006E657A" w:rsidRPr="004B0FA9">
        <w:t>a</w:t>
      </w:r>
      <w:r w:rsidR="007C6233">
        <w:t xml:space="preserve"> temporal</w:t>
      </w:r>
      <w:r w:rsidR="006E657A" w:rsidRPr="004B0FA9">
        <w:t xml:space="preserve"> autoregressive function</w:t>
      </w:r>
      <w:r w:rsidR="00417C66">
        <w:t xml:space="preserve">. </w:t>
      </w:r>
      <w:r w:rsidR="009E0F90">
        <w:t>The relation</w:t>
      </w:r>
      <w:r w:rsidR="009E0F90" w:rsidRPr="004B0FA9">
        <w:t xml:space="preserve"> </w:t>
      </w:r>
      <w:r w:rsidR="006D6A3E" w:rsidRPr="004B0FA9">
        <w:t>between CTI</w:t>
      </w:r>
      <w:r w:rsidR="00D07D4B">
        <w:rPr>
          <w:i/>
          <w:iCs/>
          <w:vertAlign w:val="subscript"/>
        </w:rPr>
        <w:t xml:space="preserve"> </w:t>
      </w:r>
      <w:r w:rsidR="006D6A3E" w:rsidRPr="004B0FA9">
        <w:t>and sea temperature (</w:t>
      </w:r>
      <w:r w:rsidR="004B0FA9" w:rsidRPr="004B0FA9">
        <w:t>surface and 100 m integrated column</w:t>
      </w:r>
      <w:r w:rsidR="006D6A3E" w:rsidRPr="004B0FA9">
        <w:t xml:space="preserve">) </w:t>
      </w:r>
      <w:r w:rsidR="00821ED7" w:rsidRPr="00865566">
        <w:t>through time</w:t>
      </w:r>
      <w:r w:rsidR="00821ED7" w:rsidRPr="004B0FA9">
        <w:t xml:space="preserve"> </w:t>
      </w:r>
      <w:r w:rsidR="00821ED7">
        <w:t xml:space="preserve">and </w:t>
      </w:r>
      <w:r w:rsidR="00943608">
        <w:t>across</w:t>
      </w:r>
      <w:r w:rsidR="002D72C2">
        <w:t xml:space="preserve"> site</w:t>
      </w:r>
      <w:r w:rsidR="00943608">
        <w:t>s</w:t>
      </w:r>
      <w:r w:rsidR="002D72C2">
        <w:t xml:space="preserve"> </w:t>
      </w:r>
      <w:r w:rsidR="006D6A3E" w:rsidRPr="004B0FA9">
        <w:t>were tested using linear mixed model</w:t>
      </w:r>
      <w:r w:rsidR="00FC469F">
        <w:t>s</w:t>
      </w:r>
      <w:r w:rsidR="006D6A3E" w:rsidRPr="004B0FA9">
        <w:t xml:space="preserve"> with </w:t>
      </w:r>
      <w:r w:rsidR="00603DE9">
        <w:t>site</w:t>
      </w:r>
      <w:r w:rsidR="00603DE9" w:rsidRPr="004B0FA9">
        <w:t xml:space="preserve"> </w:t>
      </w:r>
      <w:r w:rsidR="004B0FA9" w:rsidRPr="004B0FA9">
        <w:t xml:space="preserve">as </w:t>
      </w:r>
      <w:r w:rsidR="006D6A3E" w:rsidRPr="004B0FA9">
        <w:t>random effect</w:t>
      </w:r>
      <w:r w:rsidR="00FC469F">
        <w:t xml:space="preserve">, and adding </w:t>
      </w:r>
      <w:r w:rsidR="00FC469F" w:rsidRPr="004B0FA9">
        <w:t>a</w:t>
      </w:r>
      <w:r w:rsidR="00FC469F">
        <w:t xml:space="preserve"> temporal</w:t>
      </w:r>
      <w:r w:rsidR="00FC469F" w:rsidRPr="004B0FA9">
        <w:t xml:space="preserve"> autoregressive function</w:t>
      </w:r>
      <w:r w:rsidR="004B0FA9" w:rsidRPr="004B0FA9">
        <w:t>.</w:t>
      </w:r>
      <w:r w:rsidR="00AE348E">
        <w:t xml:space="preserve"> t- and p-values of the t</w:t>
      </w:r>
      <w:r w:rsidR="00AE348E" w:rsidRPr="00AE348E">
        <w:t>wo-sided Wald test</w:t>
      </w:r>
      <w:r w:rsidR="00AE348E">
        <w:t xml:space="preserve"> for the estimated slope coefficients are provided.</w:t>
      </w:r>
    </w:p>
    <w:bookmarkEnd w:id="21"/>
    <w:p w14:paraId="41EE70E0" w14:textId="77777777" w:rsidR="0099151C" w:rsidRPr="000755E4" w:rsidRDefault="0099151C" w:rsidP="006123D2"/>
    <w:p w14:paraId="736D21BB" w14:textId="77777777" w:rsidR="0099151C" w:rsidRPr="000755E4" w:rsidRDefault="0099151C" w:rsidP="00A67E6B">
      <w:pPr>
        <w:pStyle w:val="MiTitulo3"/>
      </w:pPr>
      <w:bookmarkStart w:id="23" w:name="_Toc109819664"/>
      <w:r w:rsidRPr="000755E4">
        <w:t>Tropicalization and borealization of communities</w:t>
      </w:r>
      <w:bookmarkEnd w:id="23"/>
    </w:p>
    <w:p w14:paraId="3CB3F367" w14:textId="77777777" w:rsidR="0099151C" w:rsidRPr="000755E4" w:rsidRDefault="0099151C" w:rsidP="002C641F">
      <w:pPr>
        <w:keepNext/>
      </w:pPr>
    </w:p>
    <w:p w14:paraId="1BAA4299" w14:textId="5392864E" w:rsidR="0099151C" w:rsidRPr="000755E4" w:rsidRDefault="00CC194D" w:rsidP="003C1AC7">
      <w:pPr>
        <w:keepNext/>
      </w:pPr>
      <w:r>
        <w:t xml:space="preserve">CTI changes </w:t>
      </w:r>
      <w:r w:rsidR="0047067A">
        <w:t>were</w:t>
      </w:r>
      <w:r>
        <w:t xml:space="preserve"> decomposed into four underlying process </w:t>
      </w:r>
      <w:r w:rsidR="00052CB4" w:rsidRPr="000755E4">
        <w:t>following</w:t>
      </w:r>
      <w:r w:rsidR="00052CB4">
        <w:t xml:space="preserve"> McLean et al.</w:t>
      </w:r>
      <w:r w:rsidR="00052CB4" w:rsidRPr="000755E4">
        <w:t xml:space="preserve"> </w:t>
      </w:r>
      <w:hyperlink w:anchor="_ENREF_15" w:tooltip="McLean, 2021 #9573" w:history="1">
        <w:r w:rsidR="00055F52" w:rsidRPr="000755E4">
          <w:fldChar w:fldCharType="begin"/>
        </w:r>
        <w:r w:rsidR="00055F52">
          <w:instrText xml:space="preserve"> ADDIN EN.CITE &lt;EndNote&gt;&lt;Cite&gt;&lt;Author&gt;McLean&lt;/Author&gt;&lt;Year&gt;2021&lt;/Year&gt;&lt;RecNum&gt;9573&lt;/RecNum&gt;&lt;DisplayText&gt;&lt;style face="superscript"&gt;15&lt;/style&gt;&lt;/DisplayText&gt;&lt;record&gt;&lt;rec-number&gt;9573&lt;/rec-number&gt;&lt;foreign-keys&gt;&lt;key app="EN" db-id="sa0zwzdwavzzeze9w5hx2fwlv0fds9srr2ff" timestamp="1638271652"&gt;9573&lt;/key&gt;&lt;/foreign-keys&gt;&lt;ref-type name="Journal Article"&gt;17&lt;/ref-type&gt;&lt;contributors&gt;&lt;authors&gt;&lt;author&gt;McLean, Matthew&lt;/author&gt;&lt;author&gt;Mouillot, David&lt;/author&gt;&lt;author&gt;Maureaud, Aurore A.&lt;/author&gt;&lt;author&gt;Hattab, Tarek&lt;/author&gt;&lt;author&gt;MacNeil, M. Aaron&lt;/author&gt;&lt;author&gt;Goberville, Eric&lt;/author&gt;&lt;author&gt;Lindegren, Martin&lt;/author&gt;&lt;author&gt;Engelhard, Georg&lt;/author&gt;&lt;author&gt;Pinsky, Malin&lt;/author&gt;&lt;author&gt;Auber, Arnaud&lt;/author&gt;&lt;/authors&gt;&lt;/contributors&gt;&lt;titles&gt;&lt;title&gt;Disentangling tropicalization and deborealization in marine ecosystems under climate change&lt;/title&gt;&lt;secondary-title&gt;Current Biology&lt;/secondary-title&gt;&lt;/titles&gt;&lt;periodical&gt;&lt;full-title&gt;Current Biology&lt;/full-title&gt;&lt;abbr-1&gt;Curr. Biol.&lt;/abbr-1&gt;&lt;/periodical&gt;&lt;pages&gt;4817-4823.e5&lt;/pages&gt;&lt;volume&gt;31&lt;/volume&gt;&lt;number&gt;21&lt;/number&gt;&lt;keywords&gt;&lt;keyword&gt;community temperature index&lt;/keyword&gt;&lt;keyword&gt;fisheries&lt;/keyword&gt;&lt;keyword&gt;marine ecology&lt;/keyword&gt;&lt;keyword&gt;thermal affinity&lt;/keyword&gt;&lt;keyword&gt;bottom trawl&lt;/keyword&gt;&lt;/keywords&gt;&lt;dates&gt;&lt;year&gt;2021&lt;/year&gt;&lt;pub-dates&gt;&lt;date&gt;2021/11/08/&lt;/date&gt;&lt;/pub-dates&gt;&lt;/dates&gt;&lt;isbn&gt;0960-9822&lt;/isbn&gt;&lt;urls&gt;&lt;related-urls&gt;&lt;url&gt;https://www.sciencedirect.com/science/article/pii/S0960982221011386&lt;/url&gt;&lt;/related-urls&gt;&lt;/urls&gt;&lt;electronic-resource-num&gt;https://doi.org/10.1016/j.cub.2021.08.034&lt;/electronic-resource-num&gt;&lt;/record&gt;&lt;/Cite&gt;&lt;/EndNote&gt;</w:instrText>
        </w:r>
        <w:r w:rsidR="00055F52" w:rsidRPr="000755E4">
          <w:fldChar w:fldCharType="separate"/>
        </w:r>
        <w:r w:rsidR="00055F52" w:rsidRPr="00ED70DF">
          <w:rPr>
            <w:noProof/>
            <w:vertAlign w:val="superscript"/>
          </w:rPr>
          <w:t>15</w:t>
        </w:r>
        <w:r w:rsidR="00055F52" w:rsidRPr="000755E4">
          <w:fldChar w:fldCharType="end"/>
        </w:r>
      </w:hyperlink>
      <w:r w:rsidR="0075518C">
        <w:t>:</w:t>
      </w:r>
      <w:r>
        <w:t xml:space="preserve"> tropicalization (increasing warm-afﬁnity species),</w:t>
      </w:r>
      <w:r w:rsidR="0047067A">
        <w:t xml:space="preserve"> </w:t>
      </w:r>
      <w:r>
        <w:t>deborealization (decreasing cold-afﬁnity species), borealization (increasing cold-afﬁnity species), and detropicalization (decreasing</w:t>
      </w:r>
      <w:r w:rsidR="0047067A">
        <w:t xml:space="preserve"> </w:t>
      </w:r>
      <w:r>
        <w:t>warm-afﬁnity species)</w:t>
      </w:r>
      <w:r w:rsidR="009C0F80">
        <w:t>. T</w:t>
      </w:r>
      <w:r w:rsidR="00E53EAE">
        <w:t xml:space="preserve">his categorization is </w:t>
      </w:r>
      <w:r w:rsidR="00667AD7">
        <w:t>computed</w:t>
      </w:r>
      <w:r w:rsidR="00D56C9F">
        <w:t xml:space="preserve"> at per-species basis</w:t>
      </w:r>
      <w:r w:rsidR="008E35C9">
        <w:t xml:space="preserve"> by </w:t>
      </w:r>
      <w:r w:rsidR="00984A38">
        <w:t xml:space="preserve">(i) </w:t>
      </w:r>
      <w:r w:rsidR="008E35C9">
        <w:t>calculating</w:t>
      </w:r>
      <w:r w:rsidR="009C0F80" w:rsidRPr="009C0F80">
        <w:t xml:space="preserve"> species’ thermal bias (thermal </w:t>
      </w:r>
      <w:r w:rsidR="008B594B">
        <w:t>preference</w:t>
      </w:r>
      <w:r w:rsidR="009C0F80" w:rsidRPr="009C0F80">
        <w:t xml:space="preserve"> – CTI</w:t>
      </w:r>
      <w:r w:rsidR="00803F71" w:rsidRPr="00E7550D">
        <w:rPr>
          <w:vertAlign w:val="subscript"/>
        </w:rPr>
        <w:t>station</w:t>
      </w:r>
      <w:r w:rsidR="009C0F80" w:rsidRPr="009C0F80">
        <w:t xml:space="preserve">) </w:t>
      </w:r>
      <w:r w:rsidR="008E35C9">
        <w:t>and</w:t>
      </w:r>
      <w:r w:rsidR="009C0F80" w:rsidRPr="009C0F80">
        <w:t xml:space="preserve"> species’ abundance change</w:t>
      </w:r>
      <w:r w:rsidR="00667AD7">
        <w:t>, and</w:t>
      </w:r>
      <w:r w:rsidR="00E02F2F">
        <w:t xml:space="preserve"> (ii) assign </w:t>
      </w:r>
      <w:r w:rsidR="006C21AE">
        <w:t>the corresponding process to each species</w:t>
      </w:r>
      <w:r w:rsidR="00820DC0">
        <w:t xml:space="preserve">, </w:t>
      </w:r>
      <w:r w:rsidR="00325069">
        <w:t>e.g.</w:t>
      </w:r>
      <w:r w:rsidR="00820DC0">
        <w:t xml:space="preserve">, </w:t>
      </w:r>
      <w:r w:rsidR="00B738C0">
        <w:t xml:space="preserve">tropicalization </w:t>
      </w:r>
      <w:r w:rsidR="00820DC0">
        <w:t xml:space="preserve">if </w:t>
      </w:r>
      <w:r w:rsidR="00E72F5E">
        <w:t xml:space="preserve">both </w:t>
      </w:r>
      <w:r w:rsidR="00D87B0A">
        <w:t xml:space="preserve">species’ thermal bias </w:t>
      </w:r>
      <w:r w:rsidR="00E72F5E">
        <w:t xml:space="preserve">and abundance change </w:t>
      </w:r>
      <w:r w:rsidR="00B738C0">
        <w:t>are</w:t>
      </w:r>
      <w:r w:rsidR="00E72F5E">
        <w:t xml:space="preserve"> positive</w:t>
      </w:r>
      <w:r w:rsidR="00B738C0">
        <w:t xml:space="preserve">, </w:t>
      </w:r>
      <w:r w:rsidR="00325069">
        <w:t xml:space="preserve">deborealization if both species’ thermal bias and abundance change are </w:t>
      </w:r>
      <w:r w:rsidR="00F418A3">
        <w:t>negative</w:t>
      </w:r>
      <w:r w:rsidR="009C0F80" w:rsidRPr="009C0F80">
        <w:t xml:space="preserve">. </w:t>
      </w:r>
      <w:r w:rsidR="0099151C" w:rsidRPr="000755E4">
        <w:t xml:space="preserve">The </w:t>
      </w:r>
      <w:r w:rsidR="0099151C" w:rsidRPr="0019098C">
        <w:t>intensity</w:t>
      </w:r>
      <w:r w:rsidR="0099151C" w:rsidRPr="000755E4">
        <w:t xml:space="preserve"> of the ecological processes underlying the </w:t>
      </w:r>
      <w:r w:rsidR="006D45EE">
        <w:t xml:space="preserve">temporal </w:t>
      </w:r>
      <w:r w:rsidR="0099151C" w:rsidRPr="000755E4">
        <w:t xml:space="preserve">change in CTI </w:t>
      </w:r>
      <w:r w:rsidR="007706E9">
        <w:t>at each station</w:t>
      </w:r>
      <w:r w:rsidR="006B1AE3">
        <w:t xml:space="preserve"> and overall dataset</w:t>
      </w:r>
      <w:r w:rsidR="004F16E5">
        <w:t>s</w:t>
      </w:r>
      <w:r w:rsidR="007706E9">
        <w:t xml:space="preserve"> </w:t>
      </w:r>
      <w:r w:rsidR="004F16E5">
        <w:t>were</w:t>
      </w:r>
      <w:r w:rsidR="004F16E5" w:rsidRPr="000755E4">
        <w:t xml:space="preserve"> </w:t>
      </w:r>
      <w:r w:rsidR="0099151C" w:rsidRPr="000755E4">
        <w:t>also examined</w:t>
      </w:r>
      <w:r w:rsidR="003C1AC7">
        <w:t xml:space="preserve"> by (i) calculating the difference between each species’ thermal </w:t>
      </w:r>
      <w:r w:rsidR="005C5AC3">
        <w:t>preference</w:t>
      </w:r>
      <w:r w:rsidR="003C1AC7">
        <w:t xml:space="preserve"> and the mean of the community, (ii) multiplying this value by each species’ change in abundance, and (iii) taking the sum of the resulting values for all species within each process</w:t>
      </w:r>
      <w:hyperlink w:anchor="_ENREF_15" w:tooltip="McLean, 2021 #9573" w:history="1">
        <w:r w:rsidR="00055F52" w:rsidRPr="000755E4">
          <w:fldChar w:fldCharType="begin"/>
        </w:r>
        <w:r w:rsidR="00055F52">
          <w:instrText xml:space="preserve"> ADDIN EN.CITE &lt;EndNote&gt;&lt;Cite&gt;&lt;Author&gt;McLean&lt;/Author&gt;&lt;Year&gt;2021&lt;/Year&gt;&lt;RecNum&gt;9573&lt;/RecNum&gt;&lt;DisplayText&gt;&lt;style face="superscript"&gt;15&lt;/style&gt;&lt;/DisplayText&gt;&lt;record&gt;&lt;rec-number&gt;9573&lt;/rec-number&gt;&lt;foreign-keys&gt;&lt;key app="EN" db-id="sa0zwzdwavzzeze9w5hx2fwlv0fds9srr2ff" timestamp="1638271652"&gt;9573&lt;/key&gt;&lt;/foreign-keys&gt;&lt;ref-type name="Journal Article"&gt;17&lt;/ref-type&gt;&lt;contributors&gt;&lt;authors&gt;&lt;author&gt;McLean, Matthew&lt;/author&gt;&lt;author&gt;Mouillot, David&lt;/author&gt;&lt;author&gt;Maureaud, Aurore A.&lt;/author&gt;&lt;author&gt;Hattab, Tarek&lt;/author&gt;&lt;author&gt;MacNeil, M. Aaron&lt;/author&gt;&lt;author&gt;Goberville, Eric&lt;/author&gt;&lt;author&gt;Lindegren, Martin&lt;/author&gt;&lt;author&gt;Engelhard, Georg&lt;/author&gt;&lt;author&gt;Pinsky, Malin&lt;/author&gt;&lt;author&gt;Auber, Arnaud&lt;/author&gt;&lt;/authors&gt;&lt;/contributors&gt;&lt;titles&gt;&lt;title&gt;Disentangling tropicalization and deborealization in marine ecosystems under climate change&lt;/title&gt;&lt;secondary-title&gt;Current Biology&lt;/secondary-title&gt;&lt;/titles&gt;&lt;periodical&gt;&lt;full-title&gt;Current Biology&lt;/full-title&gt;&lt;abbr-1&gt;Curr. Biol.&lt;/abbr-1&gt;&lt;/periodical&gt;&lt;pages&gt;4817-4823.e5&lt;/pages&gt;&lt;volume&gt;31&lt;/volume&gt;&lt;number&gt;21&lt;/number&gt;&lt;keywords&gt;&lt;keyword&gt;community temperature index&lt;/keyword&gt;&lt;keyword&gt;fisheries&lt;/keyword&gt;&lt;keyword&gt;marine ecology&lt;/keyword&gt;&lt;keyword&gt;thermal affinity&lt;/keyword&gt;&lt;keyword&gt;bottom trawl&lt;/keyword&gt;&lt;/keywords&gt;&lt;dates&gt;&lt;year&gt;2021&lt;/year&gt;&lt;pub-dates&gt;&lt;date&gt;2021/11/08/&lt;/date&gt;&lt;/pub-dates&gt;&lt;/dates&gt;&lt;isbn&gt;0960-9822&lt;/isbn&gt;&lt;urls&gt;&lt;related-urls&gt;&lt;url&gt;https://www.sciencedirect.com/science/article/pii/S0960982221011386&lt;/url&gt;&lt;/related-urls&gt;&lt;/urls&gt;&lt;electronic-resource-num&gt;https://doi.org/10.1016/j.cub.2021.08.034&lt;/electronic-resource-num&gt;&lt;/record&gt;&lt;/Cite&gt;&lt;/EndNote&gt;</w:instrText>
        </w:r>
        <w:r w:rsidR="00055F52" w:rsidRPr="000755E4">
          <w:fldChar w:fldCharType="separate"/>
        </w:r>
        <w:r w:rsidR="00055F52" w:rsidRPr="00ED70DF">
          <w:rPr>
            <w:noProof/>
            <w:vertAlign w:val="superscript"/>
          </w:rPr>
          <w:t>15</w:t>
        </w:r>
        <w:r w:rsidR="00055F52" w:rsidRPr="000755E4">
          <w:fldChar w:fldCharType="end"/>
        </w:r>
      </w:hyperlink>
      <w:r w:rsidR="00810D75">
        <w:t xml:space="preserve">. </w:t>
      </w:r>
      <w:r w:rsidR="00605D13">
        <w:t>Thus</w:t>
      </w:r>
      <w:r w:rsidR="00D56C9F">
        <w:t xml:space="preserve">, </w:t>
      </w:r>
      <w:r w:rsidR="006655E6">
        <w:t>underlying process at</w:t>
      </w:r>
      <w:r w:rsidR="00586E47">
        <w:t xml:space="preserve"> per-site basis refers to the community</w:t>
      </w:r>
      <w:r w:rsidR="00352364">
        <w:t>, e.g.</w:t>
      </w:r>
      <w:r w:rsidR="0099151C" w:rsidRPr="000755E4">
        <w:t xml:space="preserve">  tropicalization</w:t>
      </w:r>
      <w:r w:rsidR="0002326B">
        <w:t xml:space="preserve"> intensity</w:t>
      </w:r>
      <w:r w:rsidR="0099151C" w:rsidRPr="000755E4">
        <w:t xml:space="preserve"> of the community </w:t>
      </w:r>
      <w:r w:rsidR="0002326B">
        <w:t xml:space="preserve">corresponds to </w:t>
      </w:r>
      <w:r w:rsidR="0099151C" w:rsidRPr="000755E4">
        <w:t>an increase in the number of warm</w:t>
      </w:r>
      <w:r w:rsidR="00EB7813">
        <w:t>-affinity</w:t>
      </w:r>
      <w:r w:rsidR="0099151C" w:rsidRPr="000755E4">
        <w:t xml:space="preserve"> species</w:t>
      </w:r>
      <w:r w:rsidR="00D0498F">
        <w:t>, and</w:t>
      </w:r>
      <w:r w:rsidR="0099151C" w:rsidRPr="000755E4">
        <w:t xml:space="preserve"> deborealization </w:t>
      </w:r>
      <w:r w:rsidR="00D0498F">
        <w:t xml:space="preserve">to </w:t>
      </w:r>
      <w:r w:rsidR="0099151C" w:rsidRPr="000755E4">
        <w:t>a decrease in cold</w:t>
      </w:r>
      <w:r w:rsidR="00EB7813">
        <w:t>-affinity</w:t>
      </w:r>
      <w:r w:rsidR="0099151C" w:rsidRPr="000755E4">
        <w:t xml:space="preserve"> species. </w:t>
      </w:r>
      <w:r w:rsidR="00642FB6">
        <w:t xml:space="preserve">According to the latitudinal position of the sampling, </w:t>
      </w:r>
      <w:r w:rsidR="00642FB6" w:rsidRPr="00642FB6">
        <w:t>a given species can be a cold</w:t>
      </w:r>
      <w:r w:rsidR="00642FB6">
        <w:t>-affinity</w:t>
      </w:r>
      <w:r w:rsidR="00642FB6" w:rsidRPr="00642FB6">
        <w:t xml:space="preserve"> species at a certain latitude and a wa</w:t>
      </w:r>
      <w:r w:rsidR="00642FB6">
        <w:t>r</w:t>
      </w:r>
      <w:r w:rsidR="00642FB6" w:rsidRPr="00642FB6">
        <w:t>m</w:t>
      </w:r>
      <w:r w:rsidR="00642FB6">
        <w:t>-affinity</w:t>
      </w:r>
      <w:r w:rsidR="00642FB6" w:rsidRPr="00642FB6">
        <w:t xml:space="preserve"> species at another latitude</w:t>
      </w:r>
      <w:r w:rsidR="00642FB6">
        <w:t xml:space="preserve">. </w:t>
      </w:r>
      <w:r w:rsidR="0099151C" w:rsidRPr="000755E4">
        <w:t>Increases in CTI are expected to occur when the combination of tropicalization and deborealization is stronger than the combination of borealization and de-tropicalization.</w:t>
      </w:r>
      <w:r w:rsidR="00701BBD" w:rsidRPr="000755E4">
        <w:t xml:space="preserve"> </w:t>
      </w:r>
      <w:r w:rsidR="0099151C" w:rsidRPr="000755E4">
        <w:lastRenderedPageBreak/>
        <w:t xml:space="preserve">CTI analysis and </w:t>
      </w:r>
      <w:r w:rsidR="00AD49A0" w:rsidRPr="000755E4">
        <w:t xml:space="preserve">underlying </w:t>
      </w:r>
      <w:r w:rsidR="0099151C" w:rsidRPr="000755E4">
        <w:t>process (i.e.</w:t>
      </w:r>
      <w:r w:rsidR="00B40188">
        <w:t>,</w:t>
      </w:r>
      <w:r w:rsidR="0099151C" w:rsidRPr="000755E4">
        <w:t xml:space="preserve"> tropicalization and borealization) have been coded in R language</w:t>
      </w:r>
      <w:hyperlink w:anchor="_ENREF_93" w:tooltip="R-Core-Team, 2014 #7536" w:history="1">
        <w:r w:rsidR="00055F52" w:rsidRPr="000755E4">
          <w:fldChar w:fldCharType="begin"/>
        </w:r>
        <w:r w:rsidR="00055F52">
          <w:instrText xml:space="preserve"> ADDIN EN.CITE &lt;EndNote&gt;&lt;Cite&gt;&lt;Author&gt;R-Core-Team&lt;/Author&gt;&lt;Year&gt;2014&lt;/Year&gt;&lt;RecNum&gt;7536&lt;/RecNum&gt;&lt;DisplayText&gt;&lt;style face="superscript"&gt;93&lt;/style&gt;&lt;/DisplayText&gt;&lt;record&gt;&lt;rec-number&gt;7536&lt;/rec-number&gt;&lt;foreign-keys&gt;&lt;key app="EN" db-id="sa0zwzdwavzzeze9w5hx2fwlv0fds9srr2ff" timestamp="1481544333"&gt;7536&lt;/key&gt;&lt;/foreign-keys&gt;&lt;ref-type name="Book"&gt;6&lt;/ref-type&gt;&lt;contributors&gt;&lt;authors&gt;&lt;author&gt;R-Core-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055F52" w:rsidRPr="000755E4">
          <w:fldChar w:fldCharType="separate"/>
        </w:r>
        <w:r w:rsidR="00055F52" w:rsidRPr="00504836">
          <w:rPr>
            <w:noProof/>
            <w:vertAlign w:val="superscript"/>
          </w:rPr>
          <w:t>93</w:t>
        </w:r>
        <w:r w:rsidR="00055F52" w:rsidRPr="000755E4">
          <w:fldChar w:fldCharType="end"/>
        </w:r>
      </w:hyperlink>
      <w:r w:rsidR="008F7977">
        <w:t xml:space="preserve"> and available </w:t>
      </w:r>
      <w:r w:rsidR="00E84980">
        <w:t>in a public repository</w:t>
      </w:r>
      <w:r w:rsidR="008F7977">
        <w:t xml:space="preserve"> </w:t>
      </w:r>
      <w:r w:rsidR="00E84980">
        <w:t>(</w:t>
      </w:r>
      <w:hyperlink r:id="rId12" w:history="1">
        <w:r w:rsidR="002B35A3" w:rsidRPr="000A0CF7">
          <w:rPr>
            <w:rStyle w:val="Hyperlink"/>
          </w:rPr>
          <w:t>https://doi.org/10.5281/zenodo.10708267</w:t>
        </w:r>
      </w:hyperlink>
      <w:r w:rsidR="00E84980" w:rsidRPr="00E84980">
        <w:t xml:space="preserve">, DOI: </w:t>
      </w:r>
      <w:r w:rsidR="002B35A3" w:rsidRPr="002B35A3">
        <w:t>10.5281/zenodo.10708267</w:t>
      </w:r>
      <w:r w:rsidR="00E84980">
        <w:t>)</w:t>
      </w:r>
      <w:r w:rsidR="0099151C" w:rsidRPr="000755E4">
        <w:t>.</w:t>
      </w:r>
      <w:r w:rsidR="009D5427">
        <w:t xml:space="preserve"> </w:t>
      </w:r>
      <w:r w:rsidR="00AC0A71">
        <w:t xml:space="preserve">As </w:t>
      </w:r>
      <w:r w:rsidR="00EE42E0">
        <w:t xml:space="preserve">an </w:t>
      </w:r>
      <w:r w:rsidR="00AC0A71">
        <w:t>overall statistic, the p</w:t>
      </w:r>
      <w:r w:rsidR="009D5427" w:rsidRPr="009D5427">
        <w:t>ercentage</w:t>
      </w:r>
      <w:r w:rsidR="00C33E3A">
        <w:t>s</w:t>
      </w:r>
      <w:r w:rsidR="009D5427" w:rsidRPr="009D5427">
        <w:t xml:space="preserve"> of the prevailing underlying process ((de)tropicalization, and (de)borealization) over all biodiversity time series</w:t>
      </w:r>
      <w:r w:rsidR="00CF3BE8">
        <w:t xml:space="preserve"> were </w:t>
      </w:r>
      <w:r w:rsidR="00EE42E0">
        <w:t xml:space="preserve">also </w:t>
      </w:r>
      <w:r w:rsidR="00CF3BE8">
        <w:t>calculated</w:t>
      </w:r>
      <w:r w:rsidR="009D5427">
        <w:t>.</w:t>
      </w:r>
    </w:p>
    <w:p w14:paraId="7479E2A1" w14:textId="77777777" w:rsidR="006C05A7" w:rsidRPr="000755E4" w:rsidRDefault="006C05A7" w:rsidP="006123D2"/>
    <w:p w14:paraId="53BC8E9F" w14:textId="0B8300AF" w:rsidR="006C05A7" w:rsidRPr="007C530F" w:rsidRDefault="00542EDD" w:rsidP="004778CA">
      <w:pPr>
        <w:pStyle w:val="MiTitulo3"/>
      </w:pPr>
      <w:r w:rsidRPr="00542EDD">
        <w:t>Analysis across regions and biotic groups</w:t>
      </w:r>
    </w:p>
    <w:p w14:paraId="03B841F5" w14:textId="77777777" w:rsidR="006C05A7" w:rsidRPr="000755E4" w:rsidRDefault="006C05A7" w:rsidP="00E7550D">
      <w:pPr>
        <w:keepNext/>
        <w:keepLines/>
      </w:pPr>
    </w:p>
    <w:p w14:paraId="79033E4B" w14:textId="00451951" w:rsidR="000E79A7" w:rsidRPr="000755E4" w:rsidRDefault="0070587B" w:rsidP="00E7550D">
      <w:pPr>
        <w:keepNext/>
        <w:keepLines/>
      </w:pPr>
      <w:r w:rsidRPr="000755E4">
        <w:t>We</w:t>
      </w:r>
      <w:r w:rsidR="000E79A7" w:rsidRPr="000755E4">
        <w:t xml:space="preserve"> </w:t>
      </w:r>
      <w:r w:rsidR="006A5DD4" w:rsidRPr="000755E4">
        <w:t>compared</w:t>
      </w:r>
      <w:r w:rsidR="000E79A7" w:rsidRPr="000755E4">
        <w:t xml:space="preserve"> </w:t>
      </w:r>
      <w:r w:rsidR="00EB7813">
        <w:t xml:space="preserve">the </w:t>
      </w:r>
      <w:r w:rsidR="000E79A7" w:rsidRPr="000755E4">
        <w:t>CTI</w:t>
      </w:r>
      <w:r w:rsidR="000E79A7" w:rsidRPr="007C530F">
        <w:rPr>
          <w:i/>
          <w:iCs/>
          <w:vertAlign w:val="subscript"/>
        </w:rPr>
        <w:t>r</w:t>
      </w:r>
      <w:r w:rsidR="000E79A7" w:rsidRPr="000755E4">
        <w:t xml:space="preserve"> of marine communities across different factors (biological groups, habitat, sea, and basin type) and their levels</w:t>
      </w:r>
      <w:r w:rsidR="002E1C0C" w:rsidRPr="000755E4">
        <w:t xml:space="preserve"> (</w:t>
      </w:r>
      <w:r w:rsidR="007D45A9">
        <w:t>B</w:t>
      </w:r>
      <w:r w:rsidR="007D45A9" w:rsidRPr="000755E4">
        <w:t xml:space="preserve">iological </w:t>
      </w:r>
      <w:r w:rsidR="002E1C0C" w:rsidRPr="000755E4">
        <w:t>groups:</w:t>
      </w:r>
      <w:r w:rsidR="00214BCC" w:rsidRPr="000755E4">
        <w:t xml:space="preserve"> </w:t>
      </w:r>
      <w:r w:rsidR="00C54498">
        <w:t xml:space="preserve">coastal </w:t>
      </w:r>
      <w:r w:rsidR="00455947">
        <w:t>hard-bottom</w:t>
      </w:r>
      <w:r w:rsidR="00214BCC" w:rsidRPr="000755E4">
        <w:t xml:space="preserve"> benthos, </w:t>
      </w:r>
      <w:r w:rsidR="00C54498">
        <w:t xml:space="preserve">coastal </w:t>
      </w:r>
      <w:r w:rsidR="00455947">
        <w:t>soft-bottom</w:t>
      </w:r>
      <w:r w:rsidR="00214BCC" w:rsidRPr="000755E4">
        <w:t xml:space="preserve"> benthos, </w:t>
      </w:r>
      <w:r w:rsidR="00C41FBF" w:rsidRPr="000755E4">
        <w:t>z</w:t>
      </w:r>
      <w:r w:rsidR="00214BCC" w:rsidRPr="000755E4">
        <w:t xml:space="preserve">ooplankton, </w:t>
      </w:r>
      <w:r w:rsidR="00912242">
        <w:t>demersal crustaceans</w:t>
      </w:r>
      <w:r w:rsidR="00C41FBF" w:rsidRPr="000755E4">
        <w:t xml:space="preserve">, </w:t>
      </w:r>
      <w:r w:rsidR="00912242">
        <w:t>cephalopods</w:t>
      </w:r>
      <w:r w:rsidR="00214BCC" w:rsidRPr="000755E4">
        <w:t xml:space="preserve">, </w:t>
      </w:r>
      <w:r w:rsidR="00C63FDF">
        <w:t>f</w:t>
      </w:r>
      <w:r w:rsidR="00C63FDF" w:rsidRPr="000755E4">
        <w:t>ish</w:t>
      </w:r>
      <w:r w:rsidR="00C41FBF" w:rsidRPr="000755E4">
        <w:t xml:space="preserve">; Habitat: </w:t>
      </w:r>
      <w:r w:rsidR="005318FD">
        <w:t>b</w:t>
      </w:r>
      <w:r w:rsidR="005318FD" w:rsidRPr="000755E4">
        <w:t xml:space="preserve">enthic </w:t>
      </w:r>
      <w:r w:rsidR="00214BCC" w:rsidRPr="000755E4">
        <w:t>/ demersal</w:t>
      </w:r>
      <w:r w:rsidR="00C41FBF" w:rsidRPr="000755E4">
        <w:t xml:space="preserve">, </w:t>
      </w:r>
      <w:r w:rsidR="00214BCC" w:rsidRPr="000755E4">
        <w:t>estuarine</w:t>
      </w:r>
      <w:r w:rsidR="003817D7" w:rsidRPr="000755E4">
        <w:t>, and p</w:t>
      </w:r>
      <w:r w:rsidR="00214BCC" w:rsidRPr="000755E4">
        <w:t>elagic</w:t>
      </w:r>
      <w:r w:rsidR="003817D7" w:rsidRPr="000755E4">
        <w:t xml:space="preserve">; </w:t>
      </w:r>
      <w:r w:rsidR="00562370" w:rsidRPr="000755E4">
        <w:t xml:space="preserve">Sea: </w:t>
      </w:r>
      <w:r w:rsidR="00214BCC" w:rsidRPr="000755E4">
        <w:t xml:space="preserve">Baltic </w:t>
      </w:r>
      <w:r w:rsidR="008124E9">
        <w:t xml:space="preserve">(including </w:t>
      </w:r>
      <w:r w:rsidR="00214BCC" w:rsidRPr="000755E4">
        <w:t>Kattegat</w:t>
      </w:r>
      <w:r w:rsidR="008124E9">
        <w:t>)</w:t>
      </w:r>
      <w:r w:rsidR="00562370" w:rsidRPr="000755E4">
        <w:t xml:space="preserve">, </w:t>
      </w:r>
      <w:r w:rsidR="00214BCC" w:rsidRPr="000755E4">
        <w:t>Mediterranean</w:t>
      </w:r>
      <w:r w:rsidR="00562370" w:rsidRPr="000755E4">
        <w:t xml:space="preserve">, </w:t>
      </w:r>
      <w:r w:rsidR="00214BCC" w:rsidRPr="000755E4">
        <w:t>Northeast Atlantic</w:t>
      </w:r>
      <w:r w:rsidR="00562370" w:rsidRPr="000755E4">
        <w:t>,</w:t>
      </w:r>
      <w:r w:rsidR="002445F2">
        <w:t xml:space="preserve"> and</w:t>
      </w:r>
      <w:r w:rsidR="00562370" w:rsidRPr="000755E4">
        <w:t xml:space="preserve"> Basin type: </w:t>
      </w:r>
      <w:r w:rsidR="008124E9">
        <w:t xml:space="preserve">Non-enclosed </w:t>
      </w:r>
      <w:r w:rsidR="00562370" w:rsidRPr="000755E4">
        <w:t xml:space="preserve">(Atlantic </w:t>
      </w:r>
      <w:r w:rsidR="00214BCC" w:rsidRPr="000755E4">
        <w:t>Ocean</w:t>
      </w:r>
      <w:r w:rsidR="008124E9">
        <w:t>)</w:t>
      </w:r>
      <w:r w:rsidR="00562370" w:rsidRPr="000755E4">
        <w:t xml:space="preserve">, </w:t>
      </w:r>
      <w:r w:rsidR="00214BCC" w:rsidRPr="000755E4">
        <w:t>Semi-enclosed</w:t>
      </w:r>
      <w:r w:rsidR="008124E9">
        <w:t xml:space="preserve"> (</w:t>
      </w:r>
      <w:r w:rsidR="008124E9" w:rsidRPr="000755E4">
        <w:t>Mediterranean</w:t>
      </w:r>
      <w:r w:rsidR="008124E9">
        <w:t>, Baltic Sea, and estuarine types</w:t>
      </w:r>
      <w:r w:rsidR="002E1C0C" w:rsidRPr="000755E4">
        <w:t>)</w:t>
      </w:r>
      <w:r w:rsidR="00562370" w:rsidRPr="000755E4">
        <w:t xml:space="preserve">. </w:t>
      </w:r>
      <w:r w:rsidR="00AC5C13" w:rsidRPr="000755E4">
        <w:t xml:space="preserve">The </w:t>
      </w:r>
      <w:r w:rsidR="00477879" w:rsidRPr="000755E4">
        <w:t>comparison</w:t>
      </w:r>
      <w:r w:rsidR="00AC5C13" w:rsidRPr="000755E4">
        <w:t xml:space="preserve"> was based</w:t>
      </w:r>
      <w:r w:rsidR="000E79A7" w:rsidRPr="000755E4">
        <w:t xml:space="preserve"> </w:t>
      </w:r>
      <w:r w:rsidR="004A11C8">
        <w:t xml:space="preserve">on linear mixed models of CTI with </w:t>
      </w:r>
      <w:r w:rsidR="002667BC">
        <w:t xml:space="preserve">the interaction of </w:t>
      </w:r>
      <w:r w:rsidR="004A11C8">
        <w:t>year</w:t>
      </w:r>
      <w:r w:rsidR="002667BC">
        <w:t xml:space="preserve"> and factor</w:t>
      </w:r>
      <w:r w:rsidR="004A11C8">
        <w:t xml:space="preserve"> as the fixed effect, the sampling sites as the random effect, and adding </w:t>
      </w:r>
      <w:r w:rsidR="004A11C8" w:rsidRPr="004B0FA9">
        <w:t>a</w:t>
      </w:r>
      <w:r w:rsidR="004A11C8">
        <w:t xml:space="preserve"> temporal</w:t>
      </w:r>
      <w:r w:rsidR="004A11C8" w:rsidRPr="004B0FA9">
        <w:t xml:space="preserve"> autoregressive function</w:t>
      </w:r>
      <w:r w:rsidR="000E79A7" w:rsidRPr="00B861D4">
        <w:t xml:space="preserve"> to test </w:t>
      </w:r>
      <w:r w:rsidR="00CF781A" w:rsidRPr="00B861D4">
        <w:t xml:space="preserve">if </w:t>
      </w:r>
      <w:r w:rsidR="00BD450B">
        <w:t xml:space="preserve">the </w:t>
      </w:r>
      <w:r w:rsidR="001D5AA7" w:rsidRPr="00B861D4">
        <w:t>CTI</w:t>
      </w:r>
      <w:r w:rsidR="001D5AA7" w:rsidRPr="00B861D4">
        <w:rPr>
          <w:i/>
          <w:iCs/>
          <w:vertAlign w:val="subscript"/>
        </w:rPr>
        <w:t>r</w:t>
      </w:r>
      <w:r w:rsidR="000E79A7" w:rsidRPr="00B861D4">
        <w:t xml:space="preserve"> </w:t>
      </w:r>
      <w:r w:rsidR="00CF781A" w:rsidRPr="00B861D4">
        <w:t xml:space="preserve">mean </w:t>
      </w:r>
      <w:r w:rsidR="00CF7CF8" w:rsidRPr="00B861D4">
        <w:t xml:space="preserve">of a given level </w:t>
      </w:r>
      <w:r w:rsidR="000E79A7" w:rsidRPr="00B861D4">
        <w:t>differ</w:t>
      </w:r>
      <w:r w:rsidR="00D5130E" w:rsidRPr="00B861D4">
        <w:t>s</w:t>
      </w:r>
      <w:r w:rsidR="000E79A7" w:rsidRPr="00B861D4">
        <w:t xml:space="preserve"> from zero</w:t>
      </w:r>
      <w:r w:rsidR="000E79A7" w:rsidRPr="000755E4">
        <w:t xml:space="preserve">. </w:t>
      </w:r>
      <w:r w:rsidR="00224BA4">
        <w:t>t- and p-values of the t</w:t>
      </w:r>
      <w:r w:rsidR="00224BA4" w:rsidRPr="00AE348E">
        <w:t>wo-sided Wald test</w:t>
      </w:r>
      <w:r w:rsidR="00224BA4">
        <w:t xml:space="preserve"> for the estimated coefficients are provided. </w:t>
      </w:r>
      <w:r w:rsidR="001C5089">
        <w:t xml:space="preserve">To </w:t>
      </w:r>
      <w:r w:rsidR="00F953EE">
        <w:t>identify</w:t>
      </w:r>
      <w:r w:rsidR="00CE50EF">
        <w:t xml:space="preserve"> </w:t>
      </w:r>
      <w:r w:rsidR="00BD2753">
        <w:t xml:space="preserve">the </w:t>
      </w:r>
      <w:r w:rsidR="00F953EE">
        <w:t xml:space="preserve">most representative </w:t>
      </w:r>
      <w:r w:rsidR="00BD2753">
        <w:t>factors</w:t>
      </w:r>
      <w:r w:rsidR="0013076E">
        <w:t>, we</w:t>
      </w:r>
      <w:r w:rsidR="00BD2753">
        <w:t xml:space="preserve"> </w:t>
      </w:r>
      <w:r w:rsidR="00F953EE">
        <w:t xml:space="preserve">selected </w:t>
      </w:r>
      <w:r w:rsidR="001C5089">
        <w:t xml:space="preserve">the best model </w:t>
      </w:r>
      <w:r w:rsidR="00F953EE">
        <w:t>using the</w:t>
      </w:r>
      <w:r w:rsidR="001C5089">
        <w:t xml:space="preserve"> </w:t>
      </w:r>
      <w:r w:rsidR="00F953EE">
        <w:t>Akaike’s Information Criterion corrected (</w:t>
      </w:r>
      <w:r w:rsidR="001C5089">
        <w:t>AICc</w:t>
      </w:r>
      <w:r w:rsidR="00F953EE">
        <w:t>)</w:t>
      </w:r>
      <w:r w:rsidR="00EB5105">
        <w:t xml:space="preserve"> by comparing </w:t>
      </w:r>
      <w:r w:rsidR="00520745">
        <w:t>all combinations</w:t>
      </w:r>
      <w:hyperlink w:anchor="_ENREF_95" w:tooltip="Burnham, 2002 #7535" w:history="1">
        <w:r w:rsidR="00055F52">
          <w:fldChar w:fldCharType="begin"/>
        </w:r>
        <w:r w:rsidR="00055F52">
          <w:instrText xml:space="preserve"> ADDIN EN.CITE &lt;EndNote&gt;&lt;Cite&gt;&lt;Author&gt;Burnham&lt;/Author&gt;&lt;Year&gt;2002&lt;/Year&gt;&lt;RecNum&gt;7535&lt;/RecNum&gt;&lt;DisplayText&gt;&lt;style face="superscript"&gt;95&lt;/style&gt;&lt;/DisplayText&gt;&lt;record&gt;&lt;rec-number&gt;7535&lt;/rec-number&gt;&lt;foreign-keys&gt;&lt;key app="EN" db-id="sa0zwzdwavzzeze9w5hx2fwlv0fds9srr2ff" timestamp="1481539582"&gt;7535&lt;/key&gt;&lt;/foreign-keys&gt;&lt;ref-type name="Book"&gt;6&lt;/ref-type&gt;&lt;contributors&gt;&lt;authors&gt;&lt;author&gt;Burnham, K. P.&lt;/author&gt;&lt;author&gt;Anderson, D. R.&lt;/author&gt;&lt;/authors&gt;&lt;/contributors&gt;&lt;titles&gt;&lt;title&gt;Model selection and multi-model inference: A practical information-theoretic approach&lt;/title&gt;&lt;/titles&gt;&lt;dates&gt;&lt;year&gt;2002&lt;/year&gt;&lt;/dates&gt;&lt;publisher&gt;Springer&lt;/publisher&gt;&lt;urls&gt;&lt;/urls&gt;&lt;/record&gt;&lt;/Cite&gt;&lt;/EndNote&gt;</w:instrText>
        </w:r>
        <w:r w:rsidR="00055F52">
          <w:fldChar w:fldCharType="separate"/>
        </w:r>
        <w:r w:rsidR="00055F52" w:rsidRPr="00504836">
          <w:rPr>
            <w:noProof/>
            <w:vertAlign w:val="superscript"/>
          </w:rPr>
          <w:t>95</w:t>
        </w:r>
        <w:r w:rsidR="00055F52">
          <w:fldChar w:fldCharType="end"/>
        </w:r>
      </w:hyperlink>
      <w:r w:rsidR="00F953EE">
        <w:t>.</w:t>
      </w:r>
      <w:r w:rsidR="00D24B98">
        <w:t xml:space="preserve"> </w:t>
      </w:r>
      <w:r w:rsidR="00D24B98" w:rsidRPr="00D24B98">
        <w:t>Diagnostic plot</w:t>
      </w:r>
      <w:r w:rsidR="00D24B98">
        <w:t>s</w:t>
      </w:r>
      <w:r w:rsidR="00D24B98" w:rsidRPr="00D24B98">
        <w:t xml:space="preserve"> for the residuals of the selected factors </w:t>
      </w:r>
      <w:r w:rsidR="00D24B98">
        <w:t>were</w:t>
      </w:r>
      <w:r w:rsidR="00D24B98" w:rsidRPr="00D24B98">
        <w:t xml:space="preserve"> checked to ensure model reliability</w:t>
      </w:r>
      <w:r w:rsidR="00D24B98">
        <w:t>.</w:t>
      </w:r>
    </w:p>
    <w:p w14:paraId="0238607E" w14:textId="77777777" w:rsidR="006E0887" w:rsidRPr="000755E4" w:rsidRDefault="006E0887" w:rsidP="006123D2"/>
    <w:p w14:paraId="7F2EDE11" w14:textId="6E20856B" w:rsidR="00057A43" w:rsidRDefault="0053299C" w:rsidP="006123D2">
      <w:r w:rsidRPr="0053299C">
        <w:t xml:space="preserve">As positive CTI changes correspond to an increased prevalence in warm-affinity species (i.e., tropicalization), and/or a decrease in cold-affinity species (i.e., deborealization), the aim </w:t>
      </w:r>
      <w:r>
        <w:t xml:space="preserve">here </w:t>
      </w:r>
      <w:r w:rsidRPr="0053299C">
        <w:t xml:space="preserve">is to test if </w:t>
      </w:r>
      <w:r w:rsidR="00B37E6B">
        <w:t xml:space="preserve">the intensity of </w:t>
      </w:r>
      <w:r w:rsidRPr="0053299C">
        <w:t xml:space="preserve">tropicalization minus </w:t>
      </w:r>
      <w:r>
        <w:t>d</w:t>
      </w:r>
      <w:r w:rsidRPr="0053299C">
        <w:t xml:space="preserve">eborealization </w:t>
      </w:r>
      <w:r w:rsidR="007A6ACD">
        <w:t xml:space="preserve">at per-site basis </w:t>
      </w:r>
      <w:r w:rsidRPr="0053299C">
        <w:t>varies across levels of the different factors</w:t>
      </w:r>
      <w:r>
        <w:t>.</w:t>
      </w:r>
      <w:r w:rsidRPr="0053299C">
        <w:t xml:space="preserve"> </w:t>
      </w:r>
      <w:r w:rsidR="0029639B" w:rsidRPr="0029639B">
        <w:t>The reason why tropicalization may prevail (or not) over deborealization might depend on biological traits (size, dispersal capacity), and seascape aspects (e.g., marine geomorphological features) limiting species dispersal and ocean connectivity</w:t>
      </w:r>
      <w:r w:rsidR="00195B47">
        <w:t xml:space="preserve">, which </w:t>
      </w:r>
      <w:r w:rsidR="00195B47" w:rsidRPr="00195B47">
        <w:t xml:space="preserve">has been </w:t>
      </w:r>
      <w:r w:rsidR="00CF60DA">
        <w:t xml:space="preserve">recently </w:t>
      </w:r>
      <w:r w:rsidR="006B0DA1">
        <w:t>debated</w:t>
      </w:r>
      <w:r w:rsidR="0029639B" w:rsidRPr="0029639B">
        <w:t xml:space="preserve">. For positive CTIr, we tested different factors. </w:t>
      </w:r>
      <w:r w:rsidR="006C0BD5">
        <w:t>Therefore, w</w:t>
      </w:r>
      <w:r w:rsidR="006C0BD5" w:rsidRPr="000755E4">
        <w:t xml:space="preserve">e </w:t>
      </w:r>
      <w:r w:rsidR="00436F65" w:rsidRPr="000755E4">
        <w:t xml:space="preserve">compared </w:t>
      </w:r>
      <w:r w:rsidR="00CB300F" w:rsidRPr="000755E4">
        <w:t xml:space="preserve">the </w:t>
      </w:r>
      <w:r w:rsidR="00B861D4">
        <w:t xml:space="preserve">means of </w:t>
      </w:r>
      <w:r w:rsidR="008D22CB">
        <w:t xml:space="preserve">intensity of </w:t>
      </w:r>
      <w:r w:rsidR="00CB300F" w:rsidRPr="000755E4">
        <w:t xml:space="preserve">underlying processes </w:t>
      </w:r>
      <w:r w:rsidR="000941F8" w:rsidRPr="000755E4">
        <w:t>of</w:t>
      </w:r>
      <w:r w:rsidR="00341A2A" w:rsidRPr="000755E4">
        <w:t xml:space="preserve"> </w:t>
      </w:r>
      <w:r w:rsidR="00A5442B" w:rsidRPr="000755E4">
        <w:t>increased</w:t>
      </w:r>
      <w:r w:rsidR="000941F8" w:rsidRPr="000755E4">
        <w:t xml:space="preserve"> </w:t>
      </w:r>
      <w:r w:rsidR="001D5AA7" w:rsidRPr="000755E4">
        <w:t>CTI</w:t>
      </w:r>
      <w:r w:rsidR="001D5AA7" w:rsidRPr="007C530F">
        <w:rPr>
          <w:i/>
          <w:iCs/>
          <w:vertAlign w:val="subscript"/>
        </w:rPr>
        <w:t>r</w:t>
      </w:r>
      <w:r w:rsidR="001D5AA7" w:rsidRPr="000755E4">
        <w:t xml:space="preserve"> </w:t>
      </w:r>
      <w:r w:rsidR="000941F8" w:rsidRPr="000755E4">
        <w:t>(</w:t>
      </w:r>
      <w:r w:rsidR="00A5442B" w:rsidRPr="000755E4">
        <w:t>in particular</w:t>
      </w:r>
      <w:r w:rsidR="003B2D38" w:rsidRPr="000755E4">
        <w:t>,</w:t>
      </w:r>
      <w:r w:rsidR="00A5442B" w:rsidRPr="000755E4">
        <w:t xml:space="preserve"> </w:t>
      </w:r>
      <w:r w:rsidR="00403A55" w:rsidRPr="000755E4">
        <w:t>tropicalization</w:t>
      </w:r>
      <w:r w:rsidR="00A5442B" w:rsidRPr="000755E4">
        <w:t xml:space="preserve"> </w:t>
      </w:r>
      <w:r w:rsidR="00957724" w:rsidRPr="00957724">
        <w:rPr>
          <w:i/>
          <w:iCs/>
        </w:rPr>
        <w:t>minus</w:t>
      </w:r>
      <w:r w:rsidR="00403A55" w:rsidRPr="000755E4">
        <w:t xml:space="preserve"> borealization</w:t>
      </w:r>
      <w:r w:rsidR="000941F8" w:rsidRPr="000755E4">
        <w:t xml:space="preserve">) </w:t>
      </w:r>
      <w:r w:rsidR="00436F65" w:rsidRPr="000755E4">
        <w:t>of marine communities across different factors and their levels</w:t>
      </w:r>
      <w:r w:rsidR="00AA705A">
        <w:t xml:space="preserve"> using </w:t>
      </w:r>
      <w:r w:rsidR="00184CC2">
        <w:t xml:space="preserve"> linear model</w:t>
      </w:r>
      <w:r w:rsidR="00821033">
        <w:t>s</w:t>
      </w:r>
      <w:hyperlink w:anchor="_ENREF_96" w:tooltip="Chambers, 1992 #7734" w:history="1">
        <w:r w:rsidR="00055F52">
          <w:fldChar w:fldCharType="begin"/>
        </w:r>
        <w:r w:rsidR="00055F52">
          <w:instrText xml:space="preserve"> ADDIN EN.CITE &lt;EndNote&gt;&lt;Cite&gt;&lt;Author&gt;Chambers&lt;/Author&gt;&lt;Year&gt;1992&lt;/Year&gt;&lt;RecNum&gt;7734&lt;/RecNum&gt;&lt;DisplayText&gt;&lt;style face="superscript"&gt;96&lt;/style&gt;&lt;/DisplayText&gt;&lt;record&gt;&lt;rec-number&gt;7734&lt;/rec-number&gt;&lt;foreign-keys&gt;&lt;key app="EN" db-id="sa0zwzdwavzzeze9w5hx2fwlv0fds9srr2ff" timestamp="1520871226"&gt;7734&lt;/key&gt;&lt;/foreign-keys&gt;&lt;ref-type name="Book Section"&gt;5&lt;/ref-type&gt;&lt;contributors&gt;&lt;authors&gt;&lt;author&gt;Chambers, J. M.&lt;/author&gt;&lt;/authors&gt;&lt;secondary-authors&gt;&lt;author&gt;J. M. Chambers&lt;/author&gt;&lt;author&gt;T. J. Hastie&lt;/author&gt;&lt;/secondary-authors&gt;&lt;/contributors&gt;&lt;titles&gt;&lt;title&gt;Linear models&lt;/title&gt;&lt;secondary-title&gt;Statistical Models in S&lt;/secondary-title&gt;&lt;/titles&gt;&lt;section&gt;Chapter 4&lt;/section&gt;&lt;dates&gt;&lt;year&gt;1992&lt;/year&gt;&lt;/dates&gt;&lt;publisher&gt;Wadsworth &amp;amp; Brooks/Cole&lt;/publisher&gt;&lt;urls&gt;&lt;/urls&gt;&lt;/record&gt;&lt;/Cite&gt;&lt;/EndNote&gt;</w:instrText>
        </w:r>
        <w:r w:rsidR="00055F52">
          <w:fldChar w:fldCharType="separate"/>
        </w:r>
        <w:r w:rsidR="00055F52" w:rsidRPr="00504836">
          <w:rPr>
            <w:noProof/>
            <w:vertAlign w:val="superscript"/>
          </w:rPr>
          <w:t>96</w:t>
        </w:r>
        <w:r w:rsidR="00055F52">
          <w:fldChar w:fldCharType="end"/>
        </w:r>
      </w:hyperlink>
      <w:r w:rsidR="00184CC2">
        <w:t xml:space="preserve"> and select</w:t>
      </w:r>
      <w:r w:rsidR="00964EE8">
        <w:t>ed</w:t>
      </w:r>
      <w:r w:rsidR="00A90226">
        <w:t xml:space="preserve"> the best model using the AICc by comparing all combinations</w:t>
      </w:r>
      <w:r w:rsidR="002E03C6">
        <w:t xml:space="preserve">, or </w:t>
      </w:r>
      <w:r w:rsidR="009D2366">
        <w:t xml:space="preserve">with forward </w:t>
      </w:r>
      <w:r w:rsidR="00837E3D">
        <w:t xml:space="preserve">stepwise </w:t>
      </w:r>
      <w:r w:rsidR="009D2366">
        <w:t xml:space="preserve">selection in case of singularities </w:t>
      </w:r>
      <w:r w:rsidR="00276564">
        <w:t>caused from interaction am</w:t>
      </w:r>
      <w:r w:rsidR="009D2366">
        <w:t>ong factors</w:t>
      </w:r>
      <w:hyperlink w:anchor="_ENREF_95" w:tooltip="Burnham, 2002 #7535" w:history="1">
        <w:r w:rsidR="00055F52">
          <w:fldChar w:fldCharType="begin"/>
        </w:r>
        <w:r w:rsidR="00055F52">
          <w:instrText xml:space="preserve"> ADDIN EN.CITE &lt;EndNote&gt;&lt;Cite&gt;&lt;Author&gt;Burnham&lt;/Author&gt;&lt;Year&gt;2002&lt;/Year&gt;&lt;RecNum&gt;7535&lt;/RecNum&gt;&lt;DisplayText&gt;&lt;style face="superscript"&gt;95&lt;/style&gt;&lt;/DisplayText&gt;&lt;record&gt;&lt;rec-number&gt;7535&lt;/rec-number&gt;&lt;foreign-keys&gt;&lt;key app="EN" db-id="sa0zwzdwavzzeze9w5hx2fwlv0fds9srr2ff" timestamp="1481539582"&gt;7535&lt;/key&gt;&lt;/foreign-keys&gt;&lt;ref-type name="Book"&gt;6&lt;/ref-type&gt;&lt;contributors&gt;&lt;authors&gt;&lt;author&gt;Burnham, K. P.&lt;/author&gt;&lt;author&gt;Anderson, D. R.&lt;/author&gt;&lt;/authors&gt;&lt;/contributors&gt;&lt;titles&gt;&lt;title&gt;Model selection and multi-model inference: A practical information-theoretic approach&lt;/title&gt;&lt;/titles&gt;&lt;dates&gt;&lt;year&gt;2002&lt;/year&gt;&lt;/dates&gt;&lt;publisher&gt;Springer&lt;/publisher&gt;&lt;urls&gt;&lt;/urls&gt;&lt;/record&gt;&lt;/Cite&gt;&lt;/EndNote&gt;</w:instrText>
        </w:r>
        <w:r w:rsidR="00055F52">
          <w:fldChar w:fldCharType="separate"/>
        </w:r>
        <w:r w:rsidR="00055F52" w:rsidRPr="00504836">
          <w:rPr>
            <w:noProof/>
            <w:vertAlign w:val="superscript"/>
          </w:rPr>
          <w:t>95</w:t>
        </w:r>
        <w:r w:rsidR="00055F52">
          <w:fldChar w:fldCharType="end"/>
        </w:r>
      </w:hyperlink>
      <w:r w:rsidR="00AA705A" w:rsidRPr="00012D25">
        <w:t>)</w:t>
      </w:r>
      <w:r w:rsidR="00403A55" w:rsidRPr="00012D25">
        <w:t>.</w:t>
      </w:r>
      <w:r w:rsidR="00B572EB" w:rsidRPr="00012D25">
        <w:t xml:space="preserve"> </w:t>
      </w:r>
      <w:r w:rsidR="006E6740">
        <w:t>For comparison purposes, w</w:t>
      </w:r>
      <w:r w:rsidR="007E6BCE">
        <w:t xml:space="preserve">e also </w:t>
      </w:r>
      <w:r w:rsidR="00327CCB">
        <w:t xml:space="preserve">modelled </w:t>
      </w:r>
      <w:r w:rsidR="00EE76E9" w:rsidRPr="000755E4">
        <w:t xml:space="preserve">the </w:t>
      </w:r>
      <w:r w:rsidR="00EE76E9">
        <w:t xml:space="preserve">intensity of </w:t>
      </w:r>
      <w:r w:rsidR="00EE76E9" w:rsidRPr="000755E4">
        <w:t xml:space="preserve">underlying processes </w:t>
      </w:r>
      <w:r w:rsidR="006E6740">
        <w:t>a</w:t>
      </w:r>
      <w:r w:rsidR="00A25A62">
        <w:t>t</w:t>
      </w:r>
      <w:r w:rsidR="006E6740">
        <w:t xml:space="preserve"> per-species basis</w:t>
      </w:r>
      <w:r w:rsidR="00A25A62">
        <w:t xml:space="preserve"> with</w:t>
      </w:r>
      <w:r w:rsidR="007E6BCE" w:rsidRPr="007E6BCE">
        <w:t xml:space="preserve"> a linear mixed model for CTI</w:t>
      </w:r>
      <w:r w:rsidR="007E6BCE" w:rsidRPr="00E7550D">
        <w:rPr>
          <w:vertAlign w:val="subscript"/>
        </w:rPr>
        <w:t>r</w:t>
      </w:r>
      <w:r w:rsidR="007E6BCE" w:rsidRPr="007E6BCE">
        <w:t xml:space="preserve">&gt;0 as a function of factors, with </w:t>
      </w:r>
      <w:r w:rsidR="003E794B" w:rsidRPr="007E6BCE">
        <w:t xml:space="preserve">sites </w:t>
      </w:r>
      <w:r w:rsidR="003E794B">
        <w:t xml:space="preserve">as </w:t>
      </w:r>
      <w:r w:rsidR="007E6BCE" w:rsidRPr="007E6BCE">
        <w:t>random effect.</w:t>
      </w:r>
    </w:p>
    <w:p w14:paraId="63947ED1" w14:textId="77777777" w:rsidR="007E6BCE" w:rsidRDefault="007E6BCE" w:rsidP="006123D2"/>
    <w:p w14:paraId="4A2155EB" w14:textId="69068860" w:rsidR="001F4884" w:rsidRDefault="00744E0A" w:rsidP="006123D2">
      <w:r w:rsidRPr="00744E0A">
        <w:t>It can be also expected that seas with limited connectivity to open oceans would constrain species abundance increases (i.e., tropicalization and borealization) over abundance decreases (i.e., detropicalization and deborealization) processes in both CTI increase or decrease</w:t>
      </w:r>
      <w:r>
        <w:t xml:space="preserve">. </w:t>
      </w:r>
      <w:r w:rsidR="00BC492A">
        <w:t>Therefore, f</w:t>
      </w:r>
      <w:r w:rsidR="00B356B6" w:rsidRPr="00012D25">
        <w:t xml:space="preserve">or basin type, we also tested </w:t>
      </w:r>
      <w:r w:rsidR="00542EDD">
        <w:t>whether</w:t>
      </w:r>
      <w:r w:rsidR="00542EDD" w:rsidRPr="00012D25">
        <w:t xml:space="preserve"> </w:t>
      </w:r>
      <w:r w:rsidR="00FF2F97">
        <w:t>species abundance increase</w:t>
      </w:r>
      <w:r w:rsidR="00FF2F97" w:rsidRPr="00012D25">
        <w:t xml:space="preserve"> </w:t>
      </w:r>
      <w:r w:rsidR="00B356B6" w:rsidRPr="00012D25">
        <w:t>(</w:t>
      </w:r>
      <w:r w:rsidR="00B356B6" w:rsidRPr="0067415D">
        <w:t>tropicalization + borealization</w:t>
      </w:r>
      <w:r w:rsidR="00B356B6" w:rsidRPr="00012D25">
        <w:t xml:space="preserve">) </w:t>
      </w:r>
      <w:r w:rsidR="00B356B6" w:rsidRPr="00012D25">
        <w:rPr>
          <w:i/>
          <w:iCs/>
        </w:rPr>
        <w:t>minus</w:t>
      </w:r>
      <w:r w:rsidR="00B356B6" w:rsidRPr="00012D25">
        <w:t xml:space="preserve"> </w:t>
      </w:r>
      <w:r w:rsidR="00FF2F97">
        <w:t>abundance decrease</w:t>
      </w:r>
      <w:r w:rsidR="00FF2F97" w:rsidRPr="00012D25">
        <w:t xml:space="preserve"> </w:t>
      </w:r>
      <w:r w:rsidR="00B356B6" w:rsidRPr="00012D25">
        <w:t>(</w:t>
      </w:r>
      <w:r w:rsidR="00957724" w:rsidRPr="0067415D">
        <w:t>de</w:t>
      </w:r>
      <w:r w:rsidR="00B356B6" w:rsidRPr="0067415D">
        <w:t>tropicalization + deborealization</w:t>
      </w:r>
      <w:r w:rsidR="00B356B6" w:rsidRPr="00012D25">
        <w:t xml:space="preserve">) processes varied </w:t>
      </w:r>
      <w:r w:rsidR="004D2DB6" w:rsidRPr="00012D25">
        <w:t>across levels</w:t>
      </w:r>
      <w:r w:rsidR="00844246">
        <w:t xml:space="preserve"> at per-site basis</w:t>
      </w:r>
      <w:r w:rsidR="00B356B6" w:rsidRPr="00012D25">
        <w:t>.</w:t>
      </w:r>
    </w:p>
    <w:p w14:paraId="6E19B723" w14:textId="77777777" w:rsidR="009829D4" w:rsidRDefault="009829D4" w:rsidP="006123D2"/>
    <w:p w14:paraId="35433E26" w14:textId="3F27DFB3" w:rsidR="009829D4" w:rsidRDefault="009829D4" w:rsidP="006123D2">
      <w:r>
        <w:t>All these</w:t>
      </w:r>
      <w:r w:rsidRPr="000755E4">
        <w:t xml:space="preserve"> analysis have been coded in R language</w:t>
      </w:r>
      <w:hyperlink w:anchor="_ENREF_93" w:tooltip="R-Core-Team, 2014 #7536" w:history="1">
        <w:r w:rsidR="00055F52" w:rsidRPr="000755E4">
          <w:fldChar w:fldCharType="begin"/>
        </w:r>
        <w:r w:rsidR="00055F52">
          <w:instrText xml:space="preserve"> ADDIN EN.CITE &lt;EndNote&gt;&lt;Cite&gt;&lt;Author&gt;R-Core-Team&lt;/Author&gt;&lt;Year&gt;2014&lt;/Year&gt;&lt;RecNum&gt;7536&lt;/RecNum&gt;&lt;DisplayText&gt;&lt;style face="superscript"&gt;93&lt;/style&gt;&lt;/DisplayText&gt;&lt;record&gt;&lt;rec-number&gt;7536&lt;/rec-number&gt;&lt;foreign-keys&gt;&lt;key app="EN" db-id="sa0zwzdwavzzeze9w5hx2fwlv0fds9srr2ff" timestamp="1481544333"&gt;7536&lt;/key&gt;&lt;/foreign-keys&gt;&lt;ref-type name="Book"&gt;6&lt;/ref-type&gt;&lt;contributors&gt;&lt;authors&gt;&lt;author&gt;R-Core-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055F52" w:rsidRPr="000755E4">
          <w:fldChar w:fldCharType="separate"/>
        </w:r>
        <w:r w:rsidR="00055F52" w:rsidRPr="00504836">
          <w:rPr>
            <w:noProof/>
            <w:vertAlign w:val="superscript"/>
          </w:rPr>
          <w:t>93</w:t>
        </w:r>
        <w:r w:rsidR="00055F52" w:rsidRPr="000755E4">
          <w:fldChar w:fldCharType="end"/>
        </w:r>
      </w:hyperlink>
      <w:r>
        <w:t xml:space="preserve"> and available </w:t>
      </w:r>
      <w:r w:rsidR="00857239">
        <w:t xml:space="preserve">in a public repository </w:t>
      </w:r>
      <w:r>
        <w:t xml:space="preserve"> </w:t>
      </w:r>
      <w:r w:rsidR="00857239">
        <w:t>(</w:t>
      </w:r>
      <w:hyperlink r:id="rId13" w:history="1">
        <w:r w:rsidR="002B35A3" w:rsidRPr="000A0CF7">
          <w:rPr>
            <w:rStyle w:val="Hyperlink"/>
          </w:rPr>
          <w:t>https://doi.org/10.5281/zenodo.10708267</w:t>
        </w:r>
      </w:hyperlink>
      <w:r w:rsidR="00857239">
        <w:t xml:space="preserve">, DOI: </w:t>
      </w:r>
      <w:r w:rsidR="002B35A3" w:rsidRPr="002B35A3">
        <w:t>10.5281/zenodo.10708267</w:t>
      </w:r>
      <w:r w:rsidR="00857239">
        <w:t>)</w:t>
      </w:r>
      <w:r>
        <w:t>.</w:t>
      </w:r>
    </w:p>
    <w:p w14:paraId="74F5757D" w14:textId="77777777" w:rsidR="0045230B" w:rsidRPr="000755E4" w:rsidRDefault="0045230B" w:rsidP="006123D2">
      <w:pPr>
        <w:rPr>
          <w:highlight w:val="yellow"/>
        </w:rPr>
      </w:pPr>
    </w:p>
    <w:p w14:paraId="38CB4793" w14:textId="4F097A1F" w:rsidR="00811218" w:rsidRPr="00263C54" w:rsidRDefault="00811218" w:rsidP="003B0047">
      <w:pPr>
        <w:pStyle w:val="MiTitulo1"/>
        <w:rPr>
          <w:rFonts w:eastAsia="Times New Roman"/>
        </w:rPr>
      </w:pPr>
      <w:bookmarkStart w:id="24" w:name="_Hlk151120999"/>
      <w:r w:rsidRPr="00263C54">
        <w:rPr>
          <w:rFonts w:eastAsia="Times New Roman"/>
        </w:rPr>
        <w:lastRenderedPageBreak/>
        <w:t>Data availability</w:t>
      </w:r>
    </w:p>
    <w:p w14:paraId="0D19DB1C" w14:textId="77777777" w:rsidR="00542B8D" w:rsidRDefault="00542B8D" w:rsidP="003B0047">
      <w:pPr>
        <w:keepNext/>
        <w:keepLines/>
        <w:rPr>
          <w:highlight w:val="yellow"/>
        </w:rPr>
      </w:pPr>
    </w:p>
    <w:p w14:paraId="4B75BEB1" w14:textId="1F943349" w:rsidR="006974A0" w:rsidRDefault="009B3014" w:rsidP="003B0047">
      <w:pPr>
        <w:keepNext/>
        <w:keepLines/>
      </w:pPr>
      <w:r>
        <w:t>Biodiversity o</w:t>
      </w:r>
      <w:r w:rsidR="006974A0" w:rsidRPr="00885CBE">
        <w:t>riginal</w:t>
      </w:r>
      <w:r w:rsidR="006974A0">
        <w:t xml:space="preserve"> data</w:t>
      </w:r>
      <w:r>
        <w:t xml:space="preserve"> (i.e., </w:t>
      </w:r>
      <w:r w:rsidR="009266AC">
        <w:t>species abundance at each year for</w:t>
      </w:r>
      <w:r w:rsidR="00765285">
        <w:t xml:space="preserve"> each site survey</w:t>
      </w:r>
      <w:r>
        <w:t>)</w:t>
      </w:r>
      <w:r w:rsidR="006974A0">
        <w:t xml:space="preserve"> </w:t>
      </w:r>
      <w:r w:rsidR="00D24B1B">
        <w:t xml:space="preserve">is subject to restrictions as it </w:t>
      </w:r>
      <w:r w:rsidR="00765285">
        <w:t>pertains to the corresponding institution.</w:t>
      </w:r>
      <w:r w:rsidR="008A6E64">
        <w:t xml:space="preserve"> </w:t>
      </w:r>
      <w:bookmarkStart w:id="25" w:name="_Hlk158205144"/>
      <w:r w:rsidR="008A6E64">
        <w:t xml:space="preserve">Certain </w:t>
      </w:r>
      <w:r w:rsidR="00725DCF">
        <w:t xml:space="preserve">original </w:t>
      </w:r>
      <w:r w:rsidR="008A6E64">
        <w:t>data</w:t>
      </w:r>
      <w:r w:rsidR="00153626">
        <w:t xml:space="preserve"> </w:t>
      </w:r>
      <w:r w:rsidR="008A6E64">
        <w:t>is</w:t>
      </w:r>
      <w:r w:rsidR="00267729">
        <w:t xml:space="preserve"> </w:t>
      </w:r>
      <w:r w:rsidR="00263749">
        <w:t xml:space="preserve">publicly </w:t>
      </w:r>
      <w:r w:rsidR="00153626">
        <w:t>available</w:t>
      </w:r>
      <w:r w:rsidR="00263749">
        <w:t xml:space="preserve"> (DATRAS-ICES</w:t>
      </w:r>
      <w:hyperlink w:anchor="_ENREF_88" w:tooltip="DATRAS-ICES, 2023 #16440" w:history="1">
        <w:r w:rsidR="00055F52">
          <w:fldChar w:fldCharType="begin"/>
        </w:r>
        <w:r w:rsidR="00055F52">
          <w:instrText xml:space="preserve"> ADDIN EN.CITE &lt;EndNote&gt;&lt;Cite&gt;&lt;Author&gt;DATRAS-ICES&lt;/Author&gt;&lt;Year&gt;2023&lt;/Year&gt;&lt;RecNum&gt;16440&lt;/RecNum&gt;&lt;DisplayText&gt;&lt;style face="superscript"&gt;88&lt;/style&gt;&lt;/DisplayText&gt;&lt;record&gt;&lt;rec-number&gt;16440&lt;/rec-number&gt;&lt;foreign-keys&gt;&lt;key app="EN" db-id="sa0zwzdwavzzeze9w5hx2fwlv0fds9srr2ff" timestamp="1707224880"&gt;16440&lt;/key&gt;&lt;/foreign-keys&gt;&lt;ref-type name="Dataset"&gt;59&lt;/ref-type&gt;&lt;contributors&gt;&lt;authors&gt;&lt;author&gt;DATRAS-ICES&lt;/author&gt;&lt;/authors&gt;&lt;/contributors&gt;&lt;titles&gt;&lt;title&gt;ICES Database on Trawl Surveys (DATRAS), ICES, Copenhagen, Denmark. https://datras.ices.dk&lt;/title&gt;&lt;/titles&gt;&lt;dates&gt;&lt;year&gt;2023&lt;/year&gt;&lt;/dates&gt;&lt;urls&gt;&lt;/urls&gt;&lt;/record&gt;&lt;/Cite&gt;&lt;/EndNote&gt;</w:instrText>
        </w:r>
        <w:r w:rsidR="00055F52">
          <w:fldChar w:fldCharType="separate"/>
        </w:r>
        <w:r w:rsidR="00055F52" w:rsidRPr="00263749">
          <w:rPr>
            <w:noProof/>
            <w:vertAlign w:val="superscript"/>
          </w:rPr>
          <w:t>88</w:t>
        </w:r>
        <w:r w:rsidR="00055F52">
          <w:fldChar w:fldCharType="end"/>
        </w:r>
      </w:hyperlink>
      <w:r w:rsidR="00263749">
        <w:t xml:space="preserve">, </w:t>
      </w:r>
      <w:r w:rsidR="00AA7744">
        <w:t>Danish marine monitoring</w:t>
      </w:r>
      <w:hyperlink w:anchor="_ENREF_84" w:tooltip="Josefson, 2015 #16443" w:history="1">
        <w:r w:rsidR="00055F52">
          <w:fldChar w:fldCharType="begin"/>
        </w:r>
        <w:r w:rsidR="00055F52">
          <w:instrText xml:space="preserve"> ADDIN EN.CITE &lt;EndNote&gt;&lt;Cite&gt;&lt;Author&gt;Josefson&lt;/Author&gt;&lt;Year&gt;2015&lt;/Year&gt;&lt;RecNum&gt;16443&lt;/RecNum&gt;&lt;DisplayText&gt;&lt;style face="superscript"&gt;84&lt;/style&gt;&lt;/DisplayText&gt;&lt;record&gt;&lt;rec-number&gt;16443&lt;/rec-number&gt;&lt;foreign-keys&gt;&lt;key app="EN" db-id="sa0zwzdwavzzeze9w5hx2fwlv0fds9srr2ff" timestamp="1707227151"&gt;16443&lt;/key&gt;&lt;/foreign-keys&gt;&lt;ref-type name="Dataset"&gt;59&lt;/ref-type&gt;&lt;contributors&gt;&lt;authors&gt;&lt;author&gt;Josefson, A.&lt;/author&gt;&lt;author&gt;Rytter, D.&lt;/author&gt;&lt;/authors&gt;&lt;/contributors&gt;&lt;titles&gt;&lt;title&gt;Danish benthic marine monitoring data from ODAM. Department of Bioscience - AU, Denmark. https://ipt.vliz.be/eurobis/resource?r=danishbenthicmonitoring&lt;/title&gt;&lt;/titles&gt;&lt;dates&gt;&lt;year&gt;2015&lt;/year&gt;&lt;/dates&gt;&lt;urls&gt;&lt;related-urls&gt;&lt;url&gt;https://ipt.vliz.be/eurobis/resource?r=danishbenthicmonitoring&lt;/url&gt;&lt;/related-urls&gt;&lt;/urls&gt;&lt;/record&gt;&lt;/Cite&gt;&lt;/EndNote&gt;</w:instrText>
        </w:r>
        <w:r w:rsidR="00055F52">
          <w:fldChar w:fldCharType="separate"/>
        </w:r>
        <w:r w:rsidR="00055F52" w:rsidRPr="00263749">
          <w:rPr>
            <w:noProof/>
            <w:vertAlign w:val="superscript"/>
          </w:rPr>
          <w:t>84</w:t>
        </w:r>
        <w:r w:rsidR="00055F52">
          <w:fldChar w:fldCharType="end"/>
        </w:r>
      </w:hyperlink>
      <w:r w:rsidR="00AA7744">
        <w:t>, soft-bottom benthos in Basque estuaries</w:t>
      </w:r>
      <w:hyperlink w:anchor="_ENREF_97" w:tooltip="Chust, 2024 #16456" w:history="1">
        <w:r w:rsidR="00055F52">
          <w:fldChar w:fldCharType="begin">
            <w:fldData xml:space="preserve">PEVuZE5vdGU+PENpdGU+PEF1dGhvcj5DaHVzdDwvQXV0aG9yPjxZZWFyPjIwMjQ8L1llYXI+PFJl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=
</w:fldData>
          </w:fldChar>
        </w:r>
        <w:r w:rsidR="00055F52">
          <w:instrText xml:space="preserve"> ADDIN EN.CITE </w:instrText>
        </w:r>
        <w:r w:rsidR="00055F52">
          <w:fldChar w:fldCharType="begin">
            <w:fldData xml:space="preserve">PEVuZE5vdGU+PENpdGU+PEF1dGhvcj5DaHVzdDwvQXV0aG9yPjxZZWFyPjIwMjQ8L1llYXI+PFJl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=
</w:fldData>
          </w:fldChar>
        </w:r>
        <w:r w:rsidR="00055F52">
          <w:instrText xml:space="preserve"> ADDIN EN.CITE.DATA </w:instrText>
        </w:r>
        <w:r w:rsidR="00055F52">
          <w:fldChar w:fldCharType="end"/>
        </w:r>
        <w:r w:rsidR="00055F52">
          <w:fldChar w:fldCharType="separate"/>
        </w:r>
        <w:r w:rsidR="00055F52" w:rsidRPr="00055F52">
          <w:rPr>
            <w:noProof/>
            <w:vertAlign w:val="superscript"/>
          </w:rPr>
          <w:t>97</w:t>
        </w:r>
        <w:r w:rsidR="00055F52">
          <w:fldChar w:fldCharType="end"/>
        </w:r>
      </w:hyperlink>
      <w:r w:rsidR="00263749">
        <w:t>)</w:t>
      </w:r>
      <w:r w:rsidR="00153626">
        <w:t xml:space="preserve"> </w:t>
      </w:r>
      <w:r w:rsidR="00263749">
        <w:t xml:space="preserve">or </w:t>
      </w:r>
      <w:r w:rsidR="00153626">
        <w:t>from the corresponding author upon request.</w:t>
      </w:r>
      <w:bookmarkEnd w:id="25"/>
    </w:p>
    <w:p w14:paraId="10FE9E92" w14:textId="77777777" w:rsidR="009317AE" w:rsidRDefault="009317AE" w:rsidP="00811218"/>
    <w:p w14:paraId="7B84E89F" w14:textId="2CDD0EB3" w:rsidR="005C1691" w:rsidRPr="00C24126" w:rsidRDefault="009B3014" w:rsidP="00BE3E54">
      <w:r w:rsidRPr="00673B9E">
        <w:t xml:space="preserve">Data generated during the study </w:t>
      </w:r>
      <w:r w:rsidR="00BE3E54" w:rsidRPr="00673B9E">
        <w:t>and</w:t>
      </w:r>
      <w:r w:rsidR="00281559" w:rsidRPr="00673B9E">
        <w:t xml:space="preserve"> that support their findings</w:t>
      </w:r>
      <w:r w:rsidR="00BE3E54" w:rsidRPr="00673B9E">
        <w:t xml:space="preserve"> </w:t>
      </w:r>
      <w:r w:rsidR="009317AE" w:rsidRPr="00673B9E">
        <w:t>(</w:t>
      </w:r>
      <w:r w:rsidR="007A6683" w:rsidRPr="00673B9E">
        <w:t xml:space="preserve">all </w:t>
      </w:r>
      <w:r w:rsidR="009317AE" w:rsidRPr="00673B9E">
        <w:t xml:space="preserve">CTI </w:t>
      </w:r>
      <w:r w:rsidR="00623E95" w:rsidRPr="00673B9E">
        <w:t>time series</w:t>
      </w:r>
      <w:r w:rsidR="007A6683" w:rsidRPr="00673B9E">
        <w:t xml:space="preserve">, i.e. CTI </w:t>
      </w:r>
      <w:r w:rsidR="009317AE" w:rsidRPr="00673B9E">
        <w:t>per year</w:t>
      </w:r>
      <w:r w:rsidR="00623E95" w:rsidRPr="00673B9E">
        <w:t xml:space="preserve"> for each site</w:t>
      </w:r>
      <w:r w:rsidR="007A6683" w:rsidRPr="00673B9E">
        <w:t xml:space="preserve">, and all </w:t>
      </w:r>
      <w:r w:rsidR="00A149BA" w:rsidRPr="00673B9E">
        <w:t xml:space="preserve">underlying process </w:t>
      </w:r>
      <w:r w:rsidR="00942646" w:rsidRPr="00673B9E">
        <w:t xml:space="preserve">scores ((de)tropicalization, (de)borealization) </w:t>
      </w:r>
      <w:r w:rsidR="00A149BA" w:rsidRPr="00673B9E">
        <w:t>at per-species and per-site basis</w:t>
      </w:r>
      <w:r w:rsidR="009317AE" w:rsidRPr="00673B9E">
        <w:t xml:space="preserve">) </w:t>
      </w:r>
      <w:r w:rsidR="00942646" w:rsidRPr="00673B9E">
        <w:t>are</w:t>
      </w:r>
      <w:r w:rsidR="009317AE" w:rsidRPr="00673B9E">
        <w:t xml:space="preserve"> </w:t>
      </w:r>
      <w:r w:rsidRPr="00673B9E">
        <w:t>available</w:t>
      </w:r>
      <w:r w:rsidR="0021371B" w:rsidRPr="00673B9E">
        <w:t xml:space="preserve"> </w:t>
      </w:r>
      <w:r w:rsidRPr="00673B9E">
        <w:t>in a public repository</w:t>
      </w:r>
      <w:hyperlink w:anchor="_ENREF_97" w:tooltip="Chust, 2024 #16456" w:history="1">
        <w:r w:rsidR="00055F52">
          <w:fldChar w:fldCharType="begin">
            <w:fldData xml:space="preserve">PEVuZE5vdGU+PENpdGU+PEF1dGhvcj5DaHVzdDwvQXV0aG9yPjxZZWFyPjIwMjQ8L1llYXI+PFJl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=
</w:fldData>
          </w:fldChar>
        </w:r>
        <w:r w:rsidR="00055F52">
          <w:instrText xml:space="preserve"> ADDIN EN.CITE </w:instrText>
        </w:r>
        <w:r w:rsidR="00055F52">
          <w:fldChar w:fldCharType="begin">
            <w:fldData xml:space="preserve">PEVuZE5vdGU+PENpdGU+PEF1dGhvcj5DaHVzdDwvQXV0aG9yPjxZZWFyPjIwMjQ8L1llYXI+PFJl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=
</w:fldData>
          </w:fldChar>
        </w:r>
        <w:r w:rsidR="00055F52">
          <w:instrText xml:space="preserve"> ADDIN EN.CITE.DATA </w:instrText>
        </w:r>
        <w:r w:rsidR="00055F52">
          <w:fldChar w:fldCharType="end"/>
        </w:r>
        <w:r w:rsidR="00055F52">
          <w:fldChar w:fldCharType="separate"/>
        </w:r>
        <w:r w:rsidR="00055F52" w:rsidRPr="00055F52">
          <w:rPr>
            <w:noProof/>
            <w:vertAlign w:val="superscript"/>
          </w:rPr>
          <w:t>97</w:t>
        </w:r>
        <w:r w:rsidR="00055F52">
          <w:fldChar w:fldCharType="end"/>
        </w:r>
      </w:hyperlink>
      <w:r w:rsidRPr="00673B9E">
        <w:t xml:space="preserve"> </w:t>
      </w:r>
      <w:r w:rsidR="007E5A42" w:rsidRPr="00673B9E">
        <w:t xml:space="preserve">under accession code DOI: </w:t>
      </w:r>
      <w:r w:rsidR="003774DB" w:rsidRPr="003774DB">
        <w:t xml:space="preserve">10.5281/zenodo.10708267 </w:t>
      </w:r>
      <w:r w:rsidRPr="00673B9E">
        <w:t>(</w:t>
      </w:r>
      <w:hyperlink r:id="rId14" w:history="1">
        <w:r w:rsidR="003774DB" w:rsidRPr="00672D01">
          <w:rPr>
            <w:rStyle w:val="Hyperlink"/>
          </w:rPr>
          <w:t>https://doi.org/10.5281/zenodo.10708267</w:t>
        </w:r>
      </w:hyperlink>
      <w:r w:rsidR="00857239" w:rsidRPr="00673B9E">
        <w:t>)</w:t>
      </w:r>
      <w:r w:rsidR="0014657A" w:rsidRPr="00673B9E">
        <w:t xml:space="preserve">, and in </w:t>
      </w:r>
      <w:r w:rsidR="006D5AF3" w:rsidRPr="00673B9E">
        <w:t>S</w:t>
      </w:r>
      <w:r w:rsidR="0014657A" w:rsidRPr="00673B9E">
        <w:t xml:space="preserve">upplementary </w:t>
      </w:r>
      <w:r w:rsidR="00AF5CCF" w:rsidRPr="00673B9E">
        <w:t>Data</w:t>
      </w:r>
      <w:r w:rsidR="00403AE4">
        <w:t xml:space="preserve"> 1</w:t>
      </w:r>
      <w:r w:rsidR="0014657A" w:rsidRPr="00673B9E">
        <w:t>.</w:t>
      </w:r>
      <w:r w:rsidR="009B6FE4" w:rsidRPr="00673B9E">
        <w:t xml:space="preserve"> Source data are provided with this paper.</w:t>
      </w:r>
    </w:p>
    <w:p w14:paraId="41017561" w14:textId="34DD09FB" w:rsidR="009B3014" w:rsidRDefault="009B3014" w:rsidP="009B3014"/>
    <w:p w14:paraId="147BF266" w14:textId="45F630CF" w:rsidR="0064016F" w:rsidRDefault="0064016F" w:rsidP="0064016F">
      <w:pPr>
        <w:pStyle w:val="MiTitulo1"/>
        <w:rPr>
          <w:rFonts w:eastAsia="Times New Roman"/>
        </w:rPr>
      </w:pPr>
      <w:r w:rsidRPr="00263C54">
        <w:rPr>
          <w:rFonts w:eastAsia="Times New Roman"/>
        </w:rPr>
        <w:t>Code availability</w:t>
      </w:r>
    </w:p>
    <w:p w14:paraId="1521A524" w14:textId="77777777" w:rsidR="00E017B9" w:rsidRDefault="00E017B9" w:rsidP="000734DE"/>
    <w:p w14:paraId="07A82AFD" w14:textId="03E458E6" w:rsidR="0064016F" w:rsidRDefault="008A448A" w:rsidP="0064016F">
      <w:r>
        <w:t>All code</w:t>
      </w:r>
      <w:r w:rsidR="009139FD">
        <w:t xml:space="preserve">s </w:t>
      </w:r>
      <w:r w:rsidR="00145C9B">
        <w:t>are available</w:t>
      </w:r>
      <w:r w:rsidR="009139FD" w:rsidRPr="009139FD">
        <w:t xml:space="preserve"> </w:t>
      </w:r>
      <w:r w:rsidR="004338F8">
        <w:t xml:space="preserve">in a public </w:t>
      </w:r>
      <w:r w:rsidR="009139FD" w:rsidRPr="009139FD">
        <w:t>repository</w:t>
      </w:r>
      <w:hyperlink w:anchor="_ENREF_97" w:tooltip="Chust, 2024 #16456" w:history="1">
        <w:r w:rsidR="00055F52">
          <w:fldChar w:fldCharType="begin">
            <w:fldData xml:space="preserve">PEVuZE5vdGU+PENpdGU+PEF1dGhvcj5DaHVzdDwvQXV0aG9yPjxZZWFyPjIwMjQ8L1llYXI+PFJl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=
</w:fldData>
          </w:fldChar>
        </w:r>
        <w:r w:rsidR="00055F52">
          <w:instrText xml:space="preserve"> ADDIN EN.CITE </w:instrText>
        </w:r>
        <w:r w:rsidR="00055F52">
          <w:fldChar w:fldCharType="begin">
            <w:fldData xml:space="preserve">PEVuZE5vdGU+PENpdGU+PEF1dGhvcj5DaHVzdDwvQXV0aG9yPjxZZWFyPjIwMjQ8L1llYXI+PFJl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=
</w:fldData>
          </w:fldChar>
        </w:r>
        <w:r w:rsidR="00055F52">
          <w:instrText xml:space="preserve"> ADDIN EN.CITE.DATA </w:instrText>
        </w:r>
        <w:r w:rsidR="00055F52">
          <w:fldChar w:fldCharType="end"/>
        </w:r>
        <w:r w:rsidR="00055F52">
          <w:fldChar w:fldCharType="separate"/>
        </w:r>
        <w:r w:rsidR="00055F52" w:rsidRPr="00055F52">
          <w:rPr>
            <w:noProof/>
            <w:vertAlign w:val="superscript"/>
          </w:rPr>
          <w:t>97</w:t>
        </w:r>
        <w:r w:rsidR="00055F52">
          <w:fldChar w:fldCharType="end"/>
        </w:r>
      </w:hyperlink>
      <w:r w:rsidR="009139FD" w:rsidRPr="009139FD">
        <w:t xml:space="preserve"> </w:t>
      </w:r>
      <w:r w:rsidR="004338F8">
        <w:t>(</w:t>
      </w:r>
      <w:hyperlink r:id="rId15" w:history="1">
        <w:r w:rsidR="003774DB" w:rsidRPr="00672D01">
          <w:rPr>
            <w:rStyle w:val="Hyperlink"/>
          </w:rPr>
          <w:t>https://doi.org/10.5281/zenodo.10708267</w:t>
        </w:r>
      </w:hyperlink>
      <w:r w:rsidR="00857239">
        <w:t xml:space="preserve">, </w:t>
      </w:r>
      <w:r w:rsidR="006D5AF3">
        <w:t>DOI</w:t>
      </w:r>
      <w:r w:rsidR="00857239">
        <w:t>:</w:t>
      </w:r>
      <w:r w:rsidR="006D5AF3">
        <w:t xml:space="preserve"> </w:t>
      </w:r>
      <w:r w:rsidR="003774DB" w:rsidRPr="003774DB">
        <w:t>10.5281/zenodo.10708267</w:t>
      </w:r>
      <w:r w:rsidR="004338F8">
        <w:t>).</w:t>
      </w:r>
      <w:r w:rsidR="00F24761">
        <w:t xml:space="preserve"> </w:t>
      </w:r>
    </w:p>
    <w:bookmarkEnd w:id="24"/>
    <w:p w14:paraId="6BF12939" w14:textId="77777777" w:rsidR="0064016F" w:rsidRDefault="0064016F" w:rsidP="000734DE"/>
    <w:p w14:paraId="721A54CD" w14:textId="6022B2FB" w:rsidR="007B7713" w:rsidRPr="00941578" w:rsidRDefault="00FB3CF6" w:rsidP="004F5E36">
      <w:pPr>
        <w:pStyle w:val="MiTitulo1"/>
      </w:pPr>
      <w:r w:rsidRPr="00941578">
        <w:t>References</w:t>
      </w:r>
    </w:p>
    <w:p w14:paraId="11C54CF4" w14:textId="77777777" w:rsidR="00973FCE" w:rsidRPr="00941578" w:rsidRDefault="00973FCE" w:rsidP="006123D2"/>
    <w:p w14:paraId="72884F7C" w14:textId="77777777" w:rsidR="00055F52" w:rsidRPr="00055F52" w:rsidRDefault="00973FCE" w:rsidP="00055F52">
      <w:pPr>
        <w:pStyle w:val="EndNoteBibliography"/>
        <w:ind w:left="720" w:hanging="720"/>
      </w:pPr>
      <w:r w:rsidRPr="000755E4">
        <w:rPr>
          <w:noProof w:val="0"/>
          <w:lang w:val="en-GB"/>
        </w:rPr>
        <w:fldChar w:fldCharType="begin"/>
      </w:r>
      <w:r w:rsidRPr="00941578">
        <w:rPr>
          <w:noProof w:val="0"/>
          <w:lang w:val="en-GB"/>
        </w:rPr>
        <w:instrText xml:space="preserve"> ADDIN EN.REFLIST </w:instrText>
      </w:r>
      <w:r w:rsidRPr="000755E4">
        <w:rPr>
          <w:noProof w:val="0"/>
          <w:lang w:val="en-GB"/>
        </w:rPr>
        <w:fldChar w:fldCharType="separate"/>
      </w:r>
      <w:bookmarkStart w:id="26" w:name="_ENREF_1"/>
      <w:r w:rsidR="00055F52" w:rsidRPr="00055F52">
        <w:t>1.</w:t>
      </w:r>
      <w:r w:rsidR="00055F52" w:rsidRPr="00055F52">
        <w:tab/>
        <w:t>Pecl GT</w:t>
      </w:r>
      <w:r w:rsidR="00055F52" w:rsidRPr="00055F52">
        <w:rPr>
          <w:i/>
        </w:rPr>
        <w:t>, et al.</w:t>
      </w:r>
      <w:r w:rsidR="00055F52" w:rsidRPr="00055F52">
        <w:t xml:space="preserve"> Biodiversity redistribution under climate change: Impacts on ecosystems and human well-being. </w:t>
      </w:r>
      <w:r w:rsidR="00055F52" w:rsidRPr="00055F52">
        <w:rPr>
          <w:i/>
        </w:rPr>
        <w:t>Science</w:t>
      </w:r>
      <w:r w:rsidR="00055F52" w:rsidRPr="00055F52">
        <w:t xml:space="preserve"> </w:t>
      </w:r>
      <w:r w:rsidR="00055F52" w:rsidRPr="00055F52">
        <w:rPr>
          <w:b/>
        </w:rPr>
        <w:t>355</w:t>
      </w:r>
      <w:r w:rsidR="00055F52" w:rsidRPr="00055F52">
        <w:t>, eaai9214 (2017).</w:t>
      </w:r>
    </w:p>
    <w:bookmarkEnd w:id="26"/>
    <w:p w14:paraId="2257BB6B" w14:textId="77777777" w:rsidR="00055F52" w:rsidRPr="00055F52" w:rsidRDefault="00055F52" w:rsidP="00055F52">
      <w:pPr>
        <w:pStyle w:val="EndNoteBibliography"/>
      </w:pPr>
    </w:p>
    <w:p w14:paraId="09DDD404" w14:textId="77777777" w:rsidR="00055F52" w:rsidRPr="00055F52" w:rsidRDefault="00055F52" w:rsidP="00055F52">
      <w:pPr>
        <w:pStyle w:val="EndNoteBibliography"/>
        <w:ind w:left="720" w:hanging="720"/>
      </w:pPr>
      <w:bookmarkStart w:id="27" w:name="_ENREF_2"/>
      <w:r w:rsidRPr="00055F52">
        <w:t>2.</w:t>
      </w:r>
      <w:r w:rsidRPr="00055F52">
        <w:tab/>
        <w:t>Baudron AR</w:t>
      </w:r>
      <w:r w:rsidRPr="00055F52">
        <w:rPr>
          <w:i/>
        </w:rPr>
        <w:t>, et al.</w:t>
      </w:r>
      <w:r w:rsidRPr="00055F52">
        <w:t xml:space="preserve"> Changing fish distributions challenge the effective management of European fisheries. </w:t>
      </w:r>
      <w:r w:rsidRPr="00055F52">
        <w:rPr>
          <w:i/>
        </w:rPr>
        <w:t>Ecography</w:t>
      </w:r>
      <w:r w:rsidRPr="00055F52">
        <w:t xml:space="preserve"> </w:t>
      </w:r>
      <w:r w:rsidRPr="00055F52">
        <w:rPr>
          <w:b/>
        </w:rPr>
        <w:t>43</w:t>
      </w:r>
      <w:r w:rsidRPr="00055F52">
        <w:t>, 494-505 (2020).</w:t>
      </w:r>
    </w:p>
    <w:bookmarkEnd w:id="27"/>
    <w:p w14:paraId="176FDDFC" w14:textId="77777777" w:rsidR="00055F52" w:rsidRPr="00055F52" w:rsidRDefault="00055F52" w:rsidP="00055F52">
      <w:pPr>
        <w:pStyle w:val="EndNoteBibliography"/>
      </w:pPr>
    </w:p>
    <w:p w14:paraId="043D0A16" w14:textId="77777777" w:rsidR="00055F52" w:rsidRPr="00055F52" w:rsidRDefault="00055F52" w:rsidP="00055F52">
      <w:pPr>
        <w:pStyle w:val="EndNoteBibliography"/>
        <w:ind w:left="720" w:hanging="720"/>
      </w:pPr>
      <w:bookmarkStart w:id="28" w:name="_ENREF_3"/>
      <w:r w:rsidRPr="00055F52">
        <w:t>3.</w:t>
      </w:r>
      <w:r w:rsidRPr="00055F52">
        <w:tab/>
        <w:t>IPCC. Summary for Policymakers. In: IPCC Special Report on the Ocean and Cryosphere in a Changing Climate. H.-O. Pörtner, D.C. Roberts, V. Masson-Delmotte, P. Zhai, M. Tignor, E. Poloczanska, K. Mintenbeck, A. Alegría, M. Nicolai, A. Okem, J. Petzold, B. Rama, N.M. Weyer (eds.). In press.) (2019).</w:t>
      </w:r>
    </w:p>
    <w:bookmarkEnd w:id="28"/>
    <w:p w14:paraId="28B5BA2D" w14:textId="77777777" w:rsidR="00055F52" w:rsidRPr="00055F52" w:rsidRDefault="00055F52" w:rsidP="00055F52">
      <w:pPr>
        <w:pStyle w:val="EndNoteBibliography"/>
      </w:pPr>
    </w:p>
    <w:p w14:paraId="3C2B9A01" w14:textId="77777777" w:rsidR="00055F52" w:rsidRPr="00055F52" w:rsidRDefault="00055F52" w:rsidP="00055F52">
      <w:pPr>
        <w:pStyle w:val="EndNoteBibliography"/>
        <w:ind w:left="720" w:hanging="720"/>
      </w:pPr>
      <w:bookmarkStart w:id="29" w:name="_ENREF_4"/>
      <w:r w:rsidRPr="00055F52">
        <w:t>4.</w:t>
      </w:r>
      <w:r w:rsidRPr="00055F52">
        <w:tab/>
        <w:t xml:space="preserve">Daufresne M, Lengfellner K, Sommer U. Global warming benefits the small in aquatic ecosystems. </w:t>
      </w:r>
      <w:r w:rsidRPr="00055F52">
        <w:rPr>
          <w:i/>
        </w:rPr>
        <w:t>Proceedings of the National Academy of Sciences</w:t>
      </w:r>
      <w:r w:rsidRPr="00055F52">
        <w:t xml:space="preserve"> </w:t>
      </w:r>
      <w:r w:rsidRPr="00055F52">
        <w:rPr>
          <w:b/>
        </w:rPr>
        <w:t>106</w:t>
      </w:r>
      <w:r w:rsidRPr="00055F52">
        <w:t>, 12788-12793 (2009).</w:t>
      </w:r>
    </w:p>
    <w:bookmarkEnd w:id="29"/>
    <w:p w14:paraId="314B6B9B" w14:textId="77777777" w:rsidR="00055F52" w:rsidRPr="00055F52" w:rsidRDefault="00055F52" w:rsidP="00055F52">
      <w:pPr>
        <w:pStyle w:val="EndNoteBibliography"/>
      </w:pPr>
    </w:p>
    <w:p w14:paraId="42C191A7" w14:textId="77777777" w:rsidR="00055F52" w:rsidRPr="00055F52" w:rsidRDefault="00055F52" w:rsidP="00055F52">
      <w:pPr>
        <w:pStyle w:val="EndNoteBibliography"/>
        <w:ind w:left="720" w:hanging="720"/>
      </w:pPr>
      <w:bookmarkStart w:id="30" w:name="_ENREF_5"/>
      <w:r w:rsidRPr="00055F52">
        <w:t>5.</w:t>
      </w:r>
      <w:r w:rsidRPr="00055F52">
        <w:tab/>
        <w:t xml:space="preserve">Monahan WB, Tingley MW. Niche Tracking and Rapid Establishment of Distributional Equilibrium in the House Sparrow Show Potential Responsiveness of Species to Climate Change. </w:t>
      </w:r>
      <w:r w:rsidRPr="00055F52">
        <w:rPr>
          <w:i/>
        </w:rPr>
        <w:t>PloS one</w:t>
      </w:r>
      <w:r w:rsidRPr="00055F52">
        <w:t xml:space="preserve"> </w:t>
      </w:r>
      <w:r w:rsidRPr="00055F52">
        <w:rPr>
          <w:b/>
        </w:rPr>
        <w:t>7</w:t>
      </w:r>
      <w:r w:rsidRPr="00055F52">
        <w:t>, e42097 (2012).</w:t>
      </w:r>
    </w:p>
    <w:bookmarkEnd w:id="30"/>
    <w:p w14:paraId="15D780AC" w14:textId="77777777" w:rsidR="00055F52" w:rsidRPr="00055F52" w:rsidRDefault="00055F52" w:rsidP="00055F52">
      <w:pPr>
        <w:pStyle w:val="EndNoteBibliography"/>
      </w:pPr>
    </w:p>
    <w:p w14:paraId="2E75FE73" w14:textId="77777777" w:rsidR="00055F52" w:rsidRPr="00055F52" w:rsidRDefault="00055F52" w:rsidP="00055F52">
      <w:pPr>
        <w:pStyle w:val="EndNoteBibliography"/>
        <w:ind w:left="720" w:hanging="720"/>
      </w:pPr>
      <w:bookmarkStart w:id="31" w:name="_ENREF_6"/>
      <w:r w:rsidRPr="00055F52">
        <w:t>6.</w:t>
      </w:r>
      <w:r w:rsidRPr="00055F52">
        <w:tab/>
        <w:t xml:space="preserve">Bruge A, Alvarez P, Fontán A, Cotano U, Chust G. Thermal Niche Tracking and Future Distribution of Atlantic Mackerel Spawning in response to Ocean Warming. </w:t>
      </w:r>
      <w:r w:rsidRPr="00055F52">
        <w:rPr>
          <w:i/>
        </w:rPr>
        <w:t>Frontiers in Marine Science</w:t>
      </w:r>
      <w:r w:rsidRPr="00055F52">
        <w:t xml:space="preserve"> </w:t>
      </w:r>
      <w:r w:rsidRPr="00055F52">
        <w:rPr>
          <w:b/>
        </w:rPr>
        <w:t>3</w:t>
      </w:r>
      <w:r w:rsidRPr="00055F52">
        <w:t>, 86 (2016).</w:t>
      </w:r>
    </w:p>
    <w:bookmarkEnd w:id="31"/>
    <w:p w14:paraId="045219F9" w14:textId="77777777" w:rsidR="00055F52" w:rsidRPr="00055F52" w:rsidRDefault="00055F52" w:rsidP="00055F52">
      <w:pPr>
        <w:pStyle w:val="EndNoteBibliography"/>
      </w:pPr>
    </w:p>
    <w:p w14:paraId="79DA1A85" w14:textId="77777777" w:rsidR="00055F52" w:rsidRPr="00055F52" w:rsidRDefault="00055F52" w:rsidP="00055F52">
      <w:pPr>
        <w:pStyle w:val="EndNoteBibliography"/>
        <w:ind w:left="720" w:hanging="720"/>
      </w:pPr>
      <w:bookmarkStart w:id="32" w:name="_ENREF_7"/>
      <w:r w:rsidRPr="00055F52">
        <w:t>7.</w:t>
      </w:r>
      <w:r w:rsidRPr="00055F52">
        <w:tab/>
        <w:t xml:space="preserve">Pinsky ML, Worm B, Fogarty MJ, Sarmiento JL, Levin SA. Marine Taxa Track Local Climate Velocities. </w:t>
      </w:r>
      <w:r w:rsidRPr="00055F52">
        <w:rPr>
          <w:i/>
        </w:rPr>
        <w:t>Science</w:t>
      </w:r>
      <w:r w:rsidRPr="00055F52">
        <w:t xml:space="preserve"> </w:t>
      </w:r>
      <w:r w:rsidRPr="00055F52">
        <w:rPr>
          <w:b/>
        </w:rPr>
        <w:t>341</w:t>
      </w:r>
      <w:r w:rsidRPr="00055F52">
        <w:t>, 1239-1242 (2013).</w:t>
      </w:r>
    </w:p>
    <w:bookmarkEnd w:id="32"/>
    <w:p w14:paraId="7145FB33" w14:textId="77777777" w:rsidR="00055F52" w:rsidRPr="00055F52" w:rsidRDefault="00055F52" w:rsidP="00055F52">
      <w:pPr>
        <w:pStyle w:val="EndNoteBibliography"/>
      </w:pPr>
    </w:p>
    <w:p w14:paraId="61559DD9" w14:textId="77777777" w:rsidR="00055F52" w:rsidRPr="00055F52" w:rsidRDefault="00055F52" w:rsidP="00055F52">
      <w:pPr>
        <w:pStyle w:val="EndNoteBibliography"/>
        <w:ind w:left="720" w:hanging="720"/>
      </w:pPr>
      <w:bookmarkStart w:id="33" w:name="_ENREF_8"/>
      <w:r w:rsidRPr="00055F52">
        <w:t>8.</w:t>
      </w:r>
      <w:r w:rsidRPr="00055F52">
        <w:tab/>
        <w:t xml:space="preserve">Queirós AM, Fernandes J, Genevier L, Lynam CP. Climate change alters fish community size-structure, requiring adaptive policy targets. </w:t>
      </w:r>
      <w:r w:rsidRPr="00055F52">
        <w:rPr>
          <w:i/>
        </w:rPr>
        <w:t>Fish Fish</w:t>
      </w:r>
      <w:r w:rsidRPr="00055F52">
        <w:t xml:space="preserve"> </w:t>
      </w:r>
      <w:r w:rsidRPr="00055F52">
        <w:rPr>
          <w:b/>
        </w:rPr>
        <w:t>19</w:t>
      </w:r>
      <w:r w:rsidRPr="00055F52">
        <w:t>, 613-621 (2018).</w:t>
      </w:r>
    </w:p>
    <w:bookmarkEnd w:id="33"/>
    <w:p w14:paraId="7E297B73" w14:textId="77777777" w:rsidR="00055F52" w:rsidRPr="00055F52" w:rsidRDefault="00055F52" w:rsidP="00055F52">
      <w:pPr>
        <w:pStyle w:val="EndNoteBibliography"/>
      </w:pPr>
    </w:p>
    <w:p w14:paraId="01666C68" w14:textId="77777777" w:rsidR="00055F52" w:rsidRPr="00055F52" w:rsidRDefault="00055F52" w:rsidP="00055F52">
      <w:pPr>
        <w:pStyle w:val="EndNoteBibliography"/>
        <w:ind w:left="720" w:hanging="720"/>
      </w:pPr>
      <w:bookmarkStart w:id="34" w:name="_ENREF_9"/>
      <w:r w:rsidRPr="00055F52">
        <w:t>9.</w:t>
      </w:r>
      <w:r w:rsidRPr="00055F52">
        <w:tab/>
        <w:t>Audzijonyte A</w:t>
      </w:r>
      <w:r w:rsidRPr="00055F52">
        <w:rPr>
          <w:i/>
        </w:rPr>
        <w:t>, et al.</w:t>
      </w:r>
      <w:r w:rsidRPr="00055F52">
        <w:t xml:space="preserve"> Fish body sizes change with temperature but not all species shrink with warming. </w:t>
      </w:r>
      <w:r w:rsidRPr="00055F52">
        <w:rPr>
          <w:i/>
        </w:rPr>
        <w:t>Nature Ecology &amp; Evolution</w:t>
      </w:r>
      <w:r w:rsidRPr="00055F52">
        <w:t xml:space="preserve"> </w:t>
      </w:r>
      <w:r w:rsidRPr="00055F52">
        <w:rPr>
          <w:b/>
        </w:rPr>
        <w:t>4</w:t>
      </w:r>
      <w:r w:rsidRPr="00055F52">
        <w:t>, 1-6 (2020).</w:t>
      </w:r>
    </w:p>
    <w:bookmarkEnd w:id="34"/>
    <w:p w14:paraId="70E45776" w14:textId="77777777" w:rsidR="00055F52" w:rsidRPr="00055F52" w:rsidRDefault="00055F52" w:rsidP="00055F52">
      <w:pPr>
        <w:pStyle w:val="EndNoteBibliography"/>
      </w:pPr>
    </w:p>
    <w:p w14:paraId="12AF92E3" w14:textId="77777777" w:rsidR="00055F52" w:rsidRPr="00055F52" w:rsidRDefault="00055F52" w:rsidP="00055F52">
      <w:pPr>
        <w:pStyle w:val="EndNoteBibliography"/>
        <w:ind w:left="720" w:hanging="720"/>
      </w:pPr>
      <w:bookmarkStart w:id="35" w:name="_ENREF_10"/>
      <w:r w:rsidRPr="00055F52">
        <w:t>10.</w:t>
      </w:r>
      <w:r w:rsidRPr="00055F52">
        <w:tab/>
        <w:t xml:space="preserve">Verberk WCEP, Atkinson D, Hoefnagel KN, Hirst AG, Horne CR, Siepel H. Shrinking body sizes in response to warming: explanations for the temperature–size rule with special emphasis on the role of oxygen. </w:t>
      </w:r>
      <w:r w:rsidRPr="00055F52">
        <w:rPr>
          <w:i/>
        </w:rPr>
        <w:t>Biological Reviews</w:t>
      </w:r>
      <w:r w:rsidRPr="00055F52">
        <w:t xml:space="preserve"> </w:t>
      </w:r>
      <w:r w:rsidRPr="00055F52">
        <w:rPr>
          <w:b/>
        </w:rPr>
        <w:t>96</w:t>
      </w:r>
      <w:r w:rsidRPr="00055F52">
        <w:t>, 247-268 (2021).</w:t>
      </w:r>
    </w:p>
    <w:bookmarkEnd w:id="35"/>
    <w:p w14:paraId="262A475E" w14:textId="77777777" w:rsidR="00055F52" w:rsidRPr="00055F52" w:rsidRDefault="00055F52" w:rsidP="00055F52">
      <w:pPr>
        <w:pStyle w:val="EndNoteBibliography"/>
      </w:pPr>
    </w:p>
    <w:p w14:paraId="167A76F8" w14:textId="77777777" w:rsidR="00055F52" w:rsidRPr="00055F52" w:rsidRDefault="00055F52" w:rsidP="00055F52">
      <w:pPr>
        <w:pStyle w:val="EndNoteBibliography"/>
        <w:ind w:left="720" w:hanging="720"/>
      </w:pPr>
      <w:bookmarkStart w:id="36" w:name="_ENREF_11"/>
      <w:r w:rsidRPr="00055F52">
        <w:t>11.</w:t>
      </w:r>
      <w:r w:rsidRPr="00055F52">
        <w:tab/>
        <w:t>Poloczanska ES</w:t>
      </w:r>
      <w:r w:rsidRPr="00055F52">
        <w:rPr>
          <w:i/>
        </w:rPr>
        <w:t>, et al.</w:t>
      </w:r>
      <w:r w:rsidRPr="00055F52">
        <w:t xml:space="preserve"> Global imprint of climate change on marine life. </w:t>
      </w:r>
      <w:r w:rsidRPr="00055F52">
        <w:rPr>
          <w:i/>
        </w:rPr>
        <w:t>Nature Clim Change</w:t>
      </w:r>
      <w:r w:rsidRPr="00055F52">
        <w:t xml:space="preserve"> </w:t>
      </w:r>
      <w:r w:rsidRPr="00055F52">
        <w:rPr>
          <w:b/>
        </w:rPr>
        <w:t>3</w:t>
      </w:r>
      <w:r w:rsidRPr="00055F52">
        <w:t>, 919-925 (2013).</w:t>
      </w:r>
    </w:p>
    <w:bookmarkEnd w:id="36"/>
    <w:p w14:paraId="7E6949A7" w14:textId="77777777" w:rsidR="00055F52" w:rsidRPr="00055F52" w:rsidRDefault="00055F52" w:rsidP="00055F52">
      <w:pPr>
        <w:pStyle w:val="EndNoteBibliography"/>
      </w:pPr>
    </w:p>
    <w:p w14:paraId="52568965" w14:textId="77777777" w:rsidR="00055F52" w:rsidRPr="00055F52" w:rsidRDefault="00055F52" w:rsidP="00055F52">
      <w:pPr>
        <w:pStyle w:val="EndNoteBibliography"/>
        <w:ind w:left="720" w:hanging="720"/>
      </w:pPr>
      <w:bookmarkStart w:id="37" w:name="_ENREF_12"/>
      <w:r w:rsidRPr="00055F52">
        <w:t>12.</w:t>
      </w:r>
      <w:r w:rsidRPr="00055F52">
        <w:tab/>
        <w:t xml:space="preserve">Hastings RA, Rutterford LA, Freer JJ, Collins RA, Simpson SD, Genner MJ. Climate Change Drives Poleward Increases and Equatorward Declines in Marine Species. </w:t>
      </w:r>
      <w:r w:rsidRPr="00055F52">
        <w:rPr>
          <w:i/>
        </w:rPr>
        <w:t>Curr Biol</w:t>
      </w:r>
      <w:r w:rsidRPr="00055F52">
        <w:t xml:space="preserve"> </w:t>
      </w:r>
      <w:r w:rsidRPr="00055F52">
        <w:rPr>
          <w:b/>
        </w:rPr>
        <w:t>30</w:t>
      </w:r>
      <w:r w:rsidRPr="00055F52">
        <w:t>, 1572-1577.e1572 (2020).</w:t>
      </w:r>
    </w:p>
    <w:bookmarkEnd w:id="37"/>
    <w:p w14:paraId="5F67E66F" w14:textId="77777777" w:rsidR="00055F52" w:rsidRPr="00055F52" w:rsidRDefault="00055F52" w:rsidP="00055F52">
      <w:pPr>
        <w:pStyle w:val="EndNoteBibliography"/>
      </w:pPr>
    </w:p>
    <w:p w14:paraId="478C27C9" w14:textId="77777777" w:rsidR="00055F52" w:rsidRPr="00055F52" w:rsidRDefault="00055F52" w:rsidP="00055F52">
      <w:pPr>
        <w:pStyle w:val="EndNoteBibliography"/>
        <w:ind w:left="720" w:hanging="720"/>
      </w:pPr>
      <w:bookmarkStart w:id="38" w:name="_ENREF_13"/>
      <w:r w:rsidRPr="00055F52">
        <w:t>13.</w:t>
      </w:r>
      <w:r w:rsidRPr="00055F52">
        <w:tab/>
        <w:t>Peck MA, Pinnegar JK. The Chapter 5: Climate Change Impacts and Vulnerabilities: The North Atlantic &amp; Atlantic Arctic, Pages 87-111, In Barange M, Bahri T, Beveridge M, Cochrane K, Funge-Smith S, Poulain F (Eds.) Impacts of Climate Change on Fisheries and Aquaculture: Synthesis of Current Knowledge, Adaptation and Mitigation Options. FAO Fisheries Technical Paper 2018: No. 627.) (2018).</w:t>
      </w:r>
    </w:p>
    <w:bookmarkEnd w:id="38"/>
    <w:p w14:paraId="18E586CE" w14:textId="77777777" w:rsidR="00055F52" w:rsidRPr="00055F52" w:rsidRDefault="00055F52" w:rsidP="00055F52">
      <w:pPr>
        <w:pStyle w:val="EndNoteBibliography"/>
      </w:pPr>
    </w:p>
    <w:p w14:paraId="6C91C529" w14:textId="77777777" w:rsidR="00055F52" w:rsidRPr="00055F52" w:rsidRDefault="00055F52" w:rsidP="00055F52">
      <w:pPr>
        <w:pStyle w:val="EndNoteBibliography"/>
        <w:ind w:left="720" w:hanging="720"/>
      </w:pPr>
      <w:bookmarkStart w:id="39" w:name="_ENREF_14"/>
      <w:r w:rsidRPr="00055F52">
        <w:t>14.</w:t>
      </w:r>
      <w:r w:rsidRPr="00055F52">
        <w:tab/>
        <w:t>Philippart C</w:t>
      </w:r>
      <w:r w:rsidRPr="00055F52">
        <w:rPr>
          <w:i/>
        </w:rPr>
        <w:t>, et al.</w:t>
      </w:r>
      <w:r w:rsidRPr="00055F52">
        <w:t xml:space="preserve"> Impacts of climate change on European marine ecosystems: Observations, expectations and indicators. </w:t>
      </w:r>
      <w:r w:rsidRPr="00055F52">
        <w:rPr>
          <w:i/>
        </w:rPr>
        <w:t>Journal of Experimental Marine Biology and Ecology - J EXP MAR BIOL ECOL</w:t>
      </w:r>
      <w:r w:rsidRPr="00055F52">
        <w:t xml:space="preserve"> </w:t>
      </w:r>
      <w:r w:rsidRPr="00055F52">
        <w:rPr>
          <w:b/>
        </w:rPr>
        <w:t>400</w:t>
      </w:r>
      <w:r w:rsidRPr="00055F52">
        <w:t>, 52-69 (2011).</w:t>
      </w:r>
    </w:p>
    <w:bookmarkEnd w:id="39"/>
    <w:p w14:paraId="20A12C3F" w14:textId="77777777" w:rsidR="00055F52" w:rsidRPr="00055F52" w:rsidRDefault="00055F52" w:rsidP="00055F52">
      <w:pPr>
        <w:pStyle w:val="EndNoteBibliography"/>
      </w:pPr>
    </w:p>
    <w:p w14:paraId="73FF2BB0" w14:textId="77777777" w:rsidR="00055F52" w:rsidRPr="00055F52" w:rsidRDefault="00055F52" w:rsidP="00055F52">
      <w:pPr>
        <w:pStyle w:val="EndNoteBibliography"/>
        <w:ind w:left="720" w:hanging="720"/>
      </w:pPr>
      <w:bookmarkStart w:id="40" w:name="_ENREF_15"/>
      <w:r w:rsidRPr="00055F52">
        <w:t>15.</w:t>
      </w:r>
      <w:r w:rsidRPr="00055F52">
        <w:tab/>
        <w:t>McLean M</w:t>
      </w:r>
      <w:r w:rsidRPr="00055F52">
        <w:rPr>
          <w:i/>
        </w:rPr>
        <w:t>, et al.</w:t>
      </w:r>
      <w:r w:rsidRPr="00055F52">
        <w:t xml:space="preserve"> Disentangling tropicalization and deborealization in marine ecosystems under climate change. </w:t>
      </w:r>
      <w:r w:rsidRPr="00055F52">
        <w:rPr>
          <w:i/>
        </w:rPr>
        <w:t>Curr Biol</w:t>
      </w:r>
      <w:r w:rsidRPr="00055F52">
        <w:t xml:space="preserve"> </w:t>
      </w:r>
      <w:r w:rsidRPr="00055F52">
        <w:rPr>
          <w:b/>
        </w:rPr>
        <w:t>31</w:t>
      </w:r>
      <w:r w:rsidRPr="00055F52">
        <w:t>, 4817-4823.e4815 (2021).</w:t>
      </w:r>
    </w:p>
    <w:bookmarkEnd w:id="40"/>
    <w:p w14:paraId="5A9866C2" w14:textId="77777777" w:rsidR="00055F52" w:rsidRPr="00055F52" w:rsidRDefault="00055F52" w:rsidP="00055F52">
      <w:pPr>
        <w:pStyle w:val="EndNoteBibliography"/>
      </w:pPr>
    </w:p>
    <w:p w14:paraId="06EF4665" w14:textId="77777777" w:rsidR="00055F52" w:rsidRPr="00055F52" w:rsidRDefault="00055F52" w:rsidP="00055F52">
      <w:pPr>
        <w:pStyle w:val="EndNoteBibliography"/>
        <w:ind w:left="720" w:hanging="720"/>
      </w:pPr>
      <w:bookmarkStart w:id="41" w:name="_ENREF_16"/>
      <w:r w:rsidRPr="00055F52">
        <w:t>16.</w:t>
      </w:r>
      <w:r w:rsidRPr="00055F52">
        <w:tab/>
        <w:t>Bowler DE</w:t>
      </w:r>
      <w:r w:rsidRPr="00055F52">
        <w:rPr>
          <w:i/>
        </w:rPr>
        <w:t>, et al.</w:t>
      </w:r>
      <w:r w:rsidRPr="00055F52">
        <w:t xml:space="preserve"> Cross-taxa generalities in the relationship between population abundance and ambient temperatures. </w:t>
      </w:r>
      <w:r w:rsidRPr="00055F52">
        <w:rPr>
          <w:i/>
        </w:rPr>
        <w:t>Proceedings of the Royal Society B: Biological Sciences</w:t>
      </w:r>
      <w:r w:rsidRPr="00055F52">
        <w:t xml:space="preserve"> </w:t>
      </w:r>
      <w:r w:rsidRPr="00055F52">
        <w:rPr>
          <w:b/>
        </w:rPr>
        <w:t>284</w:t>
      </w:r>
      <w:r w:rsidRPr="00055F52">
        <w:t>, 20170870 (2017).</w:t>
      </w:r>
    </w:p>
    <w:bookmarkEnd w:id="41"/>
    <w:p w14:paraId="69FB6638" w14:textId="77777777" w:rsidR="00055F52" w:rsidRPr="00055F52" w:rsidRDefault="00055F52" w:rsidP="00055F52">
      <w:pPr>
        <w:pStyle w:val="EndNoteBibliography"/>
      </w:pPr>
    </w:p>
    <w:p w14:paraId="08568335" w14:textId="77777777" w:rsidR="00055F52" w:rsidRPr="00055F52" w:rsidRDefault="00055F52" w:rsidP="00055F52">
      <w:pPr>
        <w:pStyle w:val="EndNoteBibliography"/>
        <w:ind w:left="720" w:hanging="720"/>
      </w:pPr>
      <w:bookmarkStart w:id="42" w:name="_ENREF_17"/>
      <w:r w:rsidRPr="00055F52">
        <w:t>17.</w:t>
      </w:r>
      <w:r w:rsidRPr="00055F52">
        <w:tab/>
        <w:t>Poloczanska ES</w:t>
      </w:r>
      <w:r w:rsidRPr="00055F52">
        <w:rPr>
          <w:i/>
        </w:rPr>
        <w:t>, et al.</w:t>
      </w:r>
      <w:r w:rsidRPr="00055F52">
        <w:t xml:space="preserve"> Responses of marine organisms to climate change across oceans. </w:t>
      </w:r>
      <w:r w:rsidRPr="00055F52">
        <w:rPr>
          <w:i/>
        </w:rPr>
        <w:t>Frontiers in Marine Science</w:t>
      </w:r>
      <w:r w:rsidRPr="00055F52">
        <w:t xml:space="preserve"> </w:t>
      </w:r>
      <w:r w:rsidRPr="00055F52">
        <w:rPr>
          <w:b/>
        </w:rPr>
        <w:t>3</w:t>
      </w:r>
      <w:r w:rsidRPr="00055F52">
        <w:t>,  (2016).</w:t>
      </w:r>
    </w:p>
    <w:bookmarkEnd w:id="42"/>
    <w:p w14:paraId="2C9B2477" w14:textId="77777777" w:rsidR="00055F52" w:rsidRPr="00055F52" w:rsidRDefault="00055F52" w:rsidP="00055F52">
      <w:pPr>
        <w:pStyle w:val="EndNoteBibliography"/>
      </w:pPr>
    </w:p>
    <w:p w14:paraId="040C3C91" w14:textId="77777777" w:rsidR="00055F52" w:rsidRPr="00055F52" w:rsidRDefault="00055F52" w:rsidP="00055F52">
      <w:pPr>
        <w:pStyle w:val="EndNoteBibliography"/>
        <w:ind w:left="720" w:hanging="720"/>
      </w:pPr>
      <w:bookmarkStart w:id="43" w:name="_ENREF_18"/>
      <w:r w:rsidRPr="00055F52">
        <w:t>18.</w:t>
      </w:r>
      <w:r w:rsidRPr="00055F52">
        <w:tab/>
        <w:t>Burrows MT</w:t>
      </w:r>
      <w:r w:rsidRPr="00055F52">
        <w:rPr>
          <w:i/>
        </w:rPr>
        <w:t>, et al.</w:t>
      </w:r>
      <w:r w:rsidRPr="00055F52">
        <w:t xml:space="preserve"> Global-scale species distributions predict temperature-related changes in species composition of rocky shore communities in Britain. </w:t>
      </w:r>
      <w:r w:rsidRPr="00055F52">
        <w:rPr>
          <w:i/>
        </w:rPr>
        <w:t>Global Change Biol</w:t>
      </w:r>
      <w:r w:rsidRPr="00055F52">
        <w:t xml:space="preserve"> </w:t>
      </w:r>
      <w:r w:rsidRPr="00055F52">
        <w:rPr>
          <w:b/>
        </w:rPr>
        <w:t>26</w:t>
      </w:r>
      <w:r w:rsidRPr="00055F52">
        <w:t>, 2093-2105 (2020).</w:t>
      </w:r>
    </w:p>
    <w:bookmarkEnd w:id="43"/>
    <w:p w14:paraId="0C0684E5" w14:textId="77777777" w:rsidR="00055F52" w:rsidRPr="00055F52" w:rsidRDefault="00055F52" w:rsidP="00055F52">
      <w:pPr>
        <w:pStyle w:val="EndNoteBibliography"/>
      </w:pPr>
    </w:p>
    <w:p w14:paraId="558A95DB" w14:textId="77777777" w:rsidR="00055F52" w:rsidRPr="00055F52" w:rsidRDefault="00055F52" w:rsidP="00055F52">
      <w:pPr>
        <w:pStyle w:val="EndNoteBibliography"/>
        <w:ind w:left="720" w:hanging="720"/>
      </w:pPr>
      <w:bookmarkStart w:id="44" w:name="_ENREF_19"/>
      <w:r w:rsidRPr="00055F52">
        <w:t>19.</w:t>
      </w:r>
      <w:r w:rsidRPr="00055F52">
        <w:tab/>
        <w:t>Burrows MT</w:t>
      </w:r>
      <w:r w:rsidRPr="00055F52">
        <w:rPr>
          <w:i/>
        </w:rPr>
        <w:t>, et al.</w:t>
      </w:r>
      <w:r w:rsidRPr="00055F52">
        <w:t xml:space="preserve"> Ocean community warming responses explained by thermal affinities and temperature gradients. </w:t>
      </w:r>
      <w:r w:rsidRPr="00055F52">
        <w:rPr>
          <w:i/>
        </w:rPr>
        <w:t>Nature Climate Change</w:t>
      </w:r>
      <w:r w:rsidRPr="00055F52">
        <w:t xml:space="preserve"> </w:t>
      </w:r>
      <w:r w:rsidRPr="00055F52">
        <w:rPr>
          <w:b/>
        </w:rPr>
        <w:t>9</w:t>
      </w:r>
      <w:r w:rsidRPr="00055F52">
        <w:t>, 959-963 (2019).</w:t>
      </w:r>
    </w:p>
    <w:bookmarkEnd w:id="44"/>
    <w:p w14:paraId="6A57AF05" w14:textId="77777777" w:rsidR="00055F52" w:rsidRPr="00055F52" w:rsidRDefault="00055F52" w:rsidP="00055F52">
      <w:pPr>
        <w:pStyle w:val="EndNoteBibliography"/>
      </w:pPr>
    </w:p>
    <w:p w14:paraId="45A617D7" w14:textId="77777777" w:rsidR="00055F52" w:rsidRPr="00055F52" w:rsidRDefault="00055F52" w:rsidP="00055F52">
      <w:pPr>
        <w:pStyle w:val="EndNoteBibliography"/>
        <w:ind w:left="720" w:hanging="720"/>
      </w:pPr>
      <w:bookmarkStart w:id="45" w:name="_ENREF_20"/>
      <w:r w:rsidRPr="00055F52">
        <w:t>20.</w:t>
      </w:r>
      <w:r w:rsidRPr="00055F52">
        <w:tab/>
        <w:t>Blowes SA</w:t>
      </w:r>
      <w:r w:rsidRPr="00055F52">
        <w:rPr>
          <w:i/>
        </w:rPr>
        <w:t>, et al.</w:t>
      </w:r>
      <w:r w:rsidRPr="00055F52">
        <w:t xml:space="preserve"> The geography of biodiversity change in marine and terrestrial assemblages. </w:t>
      </w:r>
      <w:r w:rsidRPr="00055F52">
        <w:rPr>
          <w:i/>
        </w:rPr>
        <w:t>Science</w:t>
      </w:r>
      <w:r w:rsidRPr="00055F52">
        <w:t xml:space="preserve"> </w:t>
      </w:r>
      <w:r w:rsidRPr="00055F52">
        <w:rPr>
          <w:b/>
        </w:rPr>
        <w:t>366</w:t>
      </w:r>
      <w:r w:rsidRPr="00055F52">
        <w:t>, 339-345 (2019).</w:t>
      </w:r>
    </w:p>
    <w:bookmarkEnd w:id="45"/>
    <w:p w14:paraId="251153B7" w14:textId="77777777" w:rsidR="00055F52" w:rsidRPr="00055F52" w:rsidRDefault="00055F52" w:rsidP="00055F52">
      <w:pPr>
        <w:pStyle w:val="EndNoteBibliography"/>
      </w:pPr>
    </w:p>
    <w:p w14:paraId="6A61F481" w14:textId="77777777" w:rsidR="00055F52" w:rsidRPr="00055F52" w:rsidRDefault="00055F52" w:rsidP="00055F52">
      <w:pPr>
        <w:pStyle w:val="EndNoteBibliography"/>
        <w:ind w:left="720" w:hanging="720"/>
      </w:pPr>
      <w:bookmarkStart w:id="46" w:name="_ENREF_21"/>
      <w:r w:rsidRPr="00055F52">
        <w:t>21.</w:t>
      </w:r>
      <w:r w:rsidRPr="00055F52">
        <w:tab/>
        <w:t xml:space="preserve">Cwynar LC, MacDonald GM. Geographical Variation of Lodgepole Pine in Relation to Population History. </w:t>
      </w:r>
      <w:r w:rsidRPr="00055F52">
        <w:rPr>
          <w:i/>
        </w:rPr>
        <w:t>The American Naturalist</w:t>
      </w:r>
      <w:r w:rsidRPr="00055F52">
        <w:t xml:space="preserve"> </w:t>
      </w:r>
      <w:r w:rsidRPr="00055F52">
        <w:rPr>
          <w:b/>
        </w:rPr>
        <w:t>129</w:t>
      </w:r>
      <w:r w:rsidRPr="00055F52">
        <w:t>, 463-469 (1987).</w:t>
      </w:r>
    </w:p>
    <w:bookmarkEnd w:id="46"/>
    <w:p w14:paraId="23FAAF8F" w14:textId="77777777" w:rsidR="00055F52" w:rsidRPr="00055F52" w:rsidRDefault="00055F52" w:rsidP="00055F52">
      <w:pPr>
        <w:pStyle w:val="EndNoteBibliography"/>
      </w:pPr>
    </w:p>
    <w:p w14:paraId="703DD3EA" w14:textId="77777777" w:rsidR="00055F52" w:rsidRPr="00055F52" w:rsidRDefault="00055F52" w:rsidP="00055F52">
      <w:pPr>
        <w:pStyle w:val="EndNoteBibliography"/>
        <w:ind w:left="720" w:hanging="720"/>
      </w:pPr>
      <w:bookmarkStart w:id="47" w:name="_ENREF_22"/>
      <w:r w:rsidRPr="00055F52">
        <w:lastRenderedPageBreak/>
        <w:t>22.</w:t>
      </w:r>
      <w:r w:rsidRPr="00055F52">
        <w:tab/>
        <w:t>Travis JMJ</w:t>
      </w:r>
      <w:r w:rsidRPr="00055F52">
        <w:rPr>
          <w:i/>
        </w:rPr>
        <w:t>, et al.</w:t>
      </w:r>
      <w:r w:rsidRPr="00055F52">
        <w:t xml:space="preserve"> Dispersal and species’ responses to climate change. </w:t>
      </w:r>
      <w:r w:rsidRPr="00055F52">
        <w:rPr>
          <w:i/>
        </w:rPr>
        <w:t>Oikos</w:t>
      </w:r>
      <w:r w:rsidRPr="00055F52">
        <w:t xml:space="preserve"> </w:t>
      </w:r>
      <w:r w:rsidRPr="00055F52">
        <w:rPr>
          <w:b/>
        </w:rPr>
        <w:t>122</w:t>
      </w:r>
      <w:r w:rsidRPr="00055F52">
        <w:t>, 1532-1540 (2013).</w:t>
      </w:r>
    </w:p>
    <w:bookmarkEnd w:id="47"/>
    <w:p w14:paraId="50740096" w14:textId="77777777" w:rsidR="00055F52" w:rsidRPr="00055F52" w:rsidRDefault="00055F52" w:rsidP="00055F52">
      <w:pPr>
        <w:pStyle w:val="EndNoteBibliography"/>
      </w:pPr>
    </w:p>
    <w:p w14:paraId="6080C933" w14:textId="77777777" w:rsidR="00055F52" w:rsidRPr="00055F52" w:rsidRDefault="00055F52" w:rsidP="00055F52">
      <w:pPr>
        <w:pStyle w:val="EndNoteBibliography"/>
        <w:ind w:left="720" w:hanging="720"/>
      </w:pPr>
      <w:bookmarkStart w:id="48" w:name="_ENREF_23"/>
      <w:r w:rsidRPr="00055F52">
        <w:t>23.</w:t>
      </w:r>
      <w:r w:rsidRPr="00055F52">
        <w:tab/>
        <w:t>Albano PG</w:t>
      </w:r>
      <w:r w:rsidRPr="00055F52">
        <w:rPr>
          <w:i/>
        </w:rPr>
        <w:t>, et al.</w:t>
      </w:r>
      <w:r w:rsidRPr="00055F52">
        <w:t xml:space="preserve"> Native biodiversity collapse in the eastern Mediterranean. </w:t>
      </w:r>
      <w:r w:rsidRPr="00055F52">
        <w:rPr>
          <w:i/>
        </w:rPr>
        <w:t>Proceedings of the Royal Society B: Biological Sciences</w:t>
      </w:r>
      <w:r w:rsidRPr="00055F52">
        <w:t xml:space="preserve"> </w:t>
      </w:r>
      <w:r w:rsidRPr="00055F52">
        <w:rPr>
          <w:b/>
        </w:rPr>
        <w:t>288</w:t>
      </w:r>
      <w:r w:rsidRPr="00055F52">
        <w:t>, 20202469 (2021).</w:t>
      </w:r>
    </w:p>
    <w:bookmarkEnd w:id="48"/>
    <w:p w14:paraId="4EA0A95A" w14:textId="77777777" w:rsidR="00055F52" w:rsidRPr="00055F52" w:rsidRDefault="00055F52" w:rsidP="00055F52">
      <w:pPr>
        <w:pStyle w:val="EndNoteBibliography"/>
      </w:pPr>
    </w:p>
    <w:p w14:paraId="1AC907B2" w14:textId="77777777" w:rsidR="00055F52" w:rsidRPr="00055F52" w:rsidRDefault="00055F52" w:rsidP="00055F52">
      <w:pPr>
        <w:pStyle w:val="EndNoteBibliography"/>
        <w:ind w:left="720" w:hanging="720"/>
      </w:pPr>
      <w:bookmarkStart w:id="49" w:name="_ENREF_24"/>
      <w:r w:rsidRPr="00055F52">
        <w:t>24.</w:t>
      </w:r>
      <w:r w:rsidRPr="00055F52">
        <w:tab/>
        <w:t xml:space="preserve">Pinsky ML, Eikeset AM, McCauley DJ, Payne JL, Sunday JM. Greater vulnerability to warming of marine versus terrestrial ectotherms. </w:t>
      </w:r>
      <w:r w:rsidRPr="00055F52">
        <w:rPr>
          <w:i/>
        </w:rPr>
        <w:t>Nature</w:t>
      </w:r>
      <w:r w:rsidRPr="00055F52">
        <w:t xml:space="preserve"> </w:t>
      </w:r>
      <w:r w:rsidRPr="00055F52">
        <w:rPr>
          <w:b/>
        </w:rPr>
        <w:t>569</w:t>
      </w:r>
      <w:r w:rsidRPr="00055F52">
        <w:t>, 108-111 (2019).</w:t>
      </w:r>
    </w:p>
    <w:bookmarkEnd w:id="49"/>
    <w:p w14:paraId="7E61D610" w14:textId="77777777" w:rsidR="00055F52" w:rsidRPr="00055F52" w:rsidRDefault="00055F52" w:rsidP="00055F52">
      <w:pPr>
        <w:pStyle w:val="EndNoteBibliography"/>
      </w:pPr>
    </w:p>
    <w:p w14:paraId="56B2B521" w14:textId="77777777" w:rsidR="00055F52" w:rsidRPr="00055F52" w:rsidRDefault="00055F52" w:rsidP="00055F52">
      <w:pPr>
        <w:pStyle w:val="EndNoteBibliography"/>
        <w:ind w:left="720" w:hanging="720"/>
      </w:pPr>
      <w:bookmarkStart w:id="50" w:name="_ENREF_25"/>
      <w:r w:rsidRPr="00055F52">
        <w:t>25.</w:t>
      </w:r>
      <w:r w:rsidRPr="00055F52">
        <w:tab/>
        <w:t xml:space="preserve">Kinlan BP, Gaines SD. Propagule dispersal in marine and terrestrial environments: A community perspective. </w:t>
      </w:r>
      <w:r w:rsidRPr="00055F52">
        <w:rPr>
          <w:i/>
        </w:rPr>
        <w:t>Ecology</w:t>
      </w:r>
      <w:r w:rsidRPr="00055F52">
        <w:t xml:space="preserve"> </w:t>
      </w:r>
      <w:r w:rsidRPr="00055F52">
        <w:rPr>
          <w:b/>
        </w:rPr>
        <w:t>84</w:t>
      </w:r>
      <w:r w:rsidRPr="00055F52">
        <w:t>, 2007-2020 (2003).</w:t>
      </w:r>
    </w:p>
    <w:bookmarkEnd w:id="50"/>
    <w:p w14:paraId="249EF132" w14:textId="77777777" w:rsidR="00055F52" w:rsidRPr="00055F52" w:rsidRDefault="00055F52" w:rsidP="00055F52">
      <w:pPr>
        <w:pStyle w:val="EndNoteBibliography"/>
      </w:pPr>
    </w:p>
    <w:p w14:paraId="62757858" w14:textId="77777777" w:rsidR="00055F52" w:rsidRPr="00055F52" w:rsidRDefault="00055F52" w:rsidP="00055F52">
      <w:pPr>
        <w:pStyle w:val="EndNoteBibliography"/>
        <w:ind w:left="720" w:hanging="720"/>
      </w:pPr>
      <w:bookmarkStart w:id="51" w:name="_ENREF_26"/>
      <w:r w:rsidRPr="00055F52">
        <w:t>26.</w:t>
      </w:r>
      <w:r w:rsidRPr="00055F52">
        <w:tab/>
        <w:t>Chust G</w:t>
      </w:r>
      <w:r w:rsidRPr="00055F52">
        <w:rPr>
          <w:i/>
        </w:rPr>
        <w:t>, et al.</w:t>
      </w:r>
      <w:r w:rsidRPr="00055F52">
        <w:t xml:space="preserve"> Dispersal similarly shapes both population genetics and community patterns in the marine realm. </w:t>
      </w:r>
      <w:r w:rsidRPr="00055F52">
        <w:rPr>
          <w:i/>
        </w:rPr>
        <w:t>Scientific Reports</w:t>
      </w:r>
      <w:r w:rsidRPr="00055F52">
        <w:t xml:space="preserve"> </w:t>
      </w:r>
      <w:r w:rsidRPr="00055F52">
        <w:rPr>
          <w:b/>
        </w:rPr>
        <w:t>6</w:t>
      </w:r>
      <w:r w:rsidRPr="00055F52">
        <w:t>, 28730 (2016).</w:t>
      </w:r>
    </w:p>
    <w:bookmarkEnd w:id="51"/>
    <w:p w14:paraId="658A3D2A" w14:textId="77777777" w:rsidR="00055F52" w:rsidRPr="00055F52" w:rsidRDefault="00055F52" w:rsidP="00055F52">
      <w:pPr>
        <w:pStyle w:val="EndNoteBibliography"/>
      </w:pPr>
    </w:p>
    <w:p w14:paraId="173DA26B" w14:textId="77777777" w:rsidR="00055F52" w:rsidRPr="00055F52" w:rsidRDefault="00055F52" w:rsidP="00055F52">
      <w:pPr>
        <w:pStyle w:val="EndNoteBibliography"/>
        <w:ind w:left="720" w:hanging="720"/>
      </w:pPr>
      <w:bookmarkStart w:id="52" w:name="_ENREF_27"/>
      <w:r w:rsidRPr="00055F52">
        <w:t>27.</w:t>
      </w:r>
      <w:r w:rsidRPr="00055F52">
        <w:tab/>
        <w:t xml:space="preserve">Jorda G, Marba N, Duarte CM. Mediterranean seagrass vulnerable to regional climate warming. </w:t>
      </w:r>
      <w:r w:rsidRPr="00055F52">
        <w:rPr>
          <w:i/>
        </w:rPr>
        <w:t>Nature Clim Change</w:t>
      </w:r>
      <w:r w:rsidRPr="00055F52">
        <w:t xml:space="preserve"> </w:t>
      </w:r>
      <w:r w:rsidRPr="00055F52">
        <w:rPr>
          <w:b/>
        </w:rPr>
        <w:t>2</w:t>
      </w:r>
      <w:r w:rsidRPr="00055F52">
        <w:t>, 821-824 (2012).</w:t>
      </w:r>
    </w:p>
    <w:bookmarkEnd w:id="52"/>
    <w:p w14:paraId="554E5311" w14:textId="77777777" w:rsidR="00055F52" w:rsidRPr="00055F52" w:rsidRDefault="00055F52" w:rsidP="00055F52">
      <w:pPr>
        <w:pStyle w:val="EndNoteBibliography"/>
      </w:pPr>
    </w:p>
    <w:p w14:paraId="27C3E417" w14:textId="77777777" w:rsidR="00055F52" w:rsidRPr="00055F52" w:rsidRDefault="00055F52" w:rsidP="00055F52">
      <w:pPr>
        <w:pStyle w:val="EndNoteBibliography"/>
        <w:ind w:left="720" w:hanging="720"/>
      </w:pPr>
      <w:bookmarkStart w:id="53" w:name="_ENREF_28"/>
      <w:r w:rsidRPr="00055F52">
        <w:t>28.</w:t>
      </w:r>
      <w:r w:rsidRPr="00055F52">
        <w:tab/>
        <w:t xml:space="preserve">Pörtner HO, Farrell AP. Physiology and Climate Change. </w:t>
      </w:r>
      <w:r w:rsidRPr="00055F52">
        <w:rPr>
          <w:i/>
        </w:rPr>
        <w:t>Science</w:t>
      </w:r>
      <w:r w:rsidRPr="00055F52">
        <w:t xml:space="preserve"> </w:t>
      </w:r>
      <w:r w:rsidRPr="00055F52">
        <w:rPr>
          <w:b/>
        </w:rPr>
        <w:t>322</w:t>
      </w:r>
      <w:r w:rsidRPr="00055F52">
        <w:t>, 690-692 (2008).</w:t>
      </w:r>
    </w:p>
    <w:bookmarkEnd w:id="53"/>
    <w:p w14:paraId="4EC8F714" w14:textId="77777777" w:rsidR="00055F52" w:rsidRPr="00055F52" w:rsidRDefault="00055F52" w:rsidP="00055F52">
      <w:pPr>
        <w:pStyle w:val="EndNoteBibliography"/>
      </w:pPr>
    </w:p>
    <w:p w14:paraId="4D336139" w14:textId="77777777" w:rsidR="00055F52" w:rsidRPr="00055F52" w:rsidRDefault="00055F52" w:rsidP="00055F52">
      <w:pPr>
        <w:pStyle w:val="EndNoteBibliography"/>
        <w:ind w:left="720" w:hanging="720"/>
      </w:pPr>
      <w:bookmarkStart w:id="54" w:name="_ENREF_29"/>
      <w:r w:rsidRPr="00055F52">
        <w:t>29.</w:t>
      </w:r>
      <w:r w:rsidRPr="00055F52">
        <w:tab/>
        <w:t xml:space="preserve">Devictor V, Julliard R, Couvet D, Jiguet F. Birds are tracking climate warming, but not fast enough. </w:t>
      </w:r>
      <w:r w:rsidRPr="00055F52">
        <w:rPr>
          <w:i/>
        </w:rPr>
        <w:t>Proceedings of the Royal Society B: Biological Sciences</w:t>
      </w:r>
      <w:r w:rsidRPr="00055F52">
        <w:t xml:space="preserve"> </w:t>
      </w:r>
      <w:r w:rsidRPr="00055F52">
        <w:rPr>
          <w:b/>
        </w:rPr>
        <w:t>275</w:t>
      </w:r>
      <w:r w:rsidRPr="00055F52">
        <w:t>, 2743-2748 (2008).</w:t>
      </w:r>
    </w:p>
    <w:bookmarkEnd w:id="54"/>
    <w:p w14:paraId="0865D889" w14:textId="77777777" w:rsidR="00055F52" w:rsidRPr="00055F52" w:rsidRDefault="00055F52" w:rsidP="00055F52">
      <w:pPr>
        <w:pStyle w:val="EndNoteBibliography"/>
      </w:pPr>
    </w:p>
    <w:p w14:paraId="70AAEF30" w14:textId="77777777" w:rsidR="00055F52" w:rsidRPr="00055F52" w:rsidRDefault="00055F52" w:rsidP="00055F52">
      <w:pPr>
        <w:pStyle w:val="EndNoteBibliography"/>
        <w:ind w:left="720" w:hanging="720"/>
      </w:pPr>
      <w:bookmarkStart w:id="55" w:name="_ENREF_30"/>
      <w:r w:rsidRPr="00055F52">
        <w:t>30.</w:t>
      </w:r>
      <w:r w:rsidRPr="00055F52">
        <w:tab/>
        <w:t xml:space="preserve">Stuart-Smith RD, Edgar GJ, Barrett NS, Kininmonth SJ, Bates AE. Thermal biases and vulnerability to warming in the world’s marine fauna. </w:t>
      </w:r>
      <w:r w:rsidRPr="00055F52">
        <w:rPr>
          <w:i/>
        </w:rPr>
        <w:t>Nature</w:t>
      </w:r>
      <w:r w:rsidRPr="00055F52">
        <w:t xml:space="preserve"> </w:t>
      </w:r>
      <w:r w:rsidRPr="00055F52">
        <w:rPr>
          <w:b/>
        </w:rPr>
        <w:t>528</w:t>
      </w:r>
      <w:r w:rsidRPr="00055F52">
        <w:t>, 88-92 (2015).</w:t>
      </w:r>
    </w:p>
    <w:bookmarkEnd w:id="55"/>
    <w:p w14:paraId="6A167D26" w14:textId="77777777" w:rsidR="00055F52" w:rsidRPr="00055F52" w:rsidRDefault="00055F52" w:rsidP="00055F52">
      <w:pPr>
        <w:pStyle w:val="EndNoteBibliography"/>
      </w:pPr>
    </w:p>
    <w:p w14:paraId="5D2430B4" w14:textId="77777777" w:rsidR="00055F52" w:rsidRPr="00055F52" w:rsidRDefault="00055F52" w:rsidP="00055F52">
      <w:pPr>
        <w:pStyle w:val="EndNoteBibliography"/>
        <w:ind w:left="720" w:hanging="720"/>
      </w:pPr>
      <w:bookmarkStart w:id="56" w:name="_ENREF_31"/>
      <w:r w:rsidRPr="00055F52">
        <w:t>31.</w:t>
      </w:r>
      <w:r w:rsidRPr="00055F52">
        <w:tab/>
        <w:t xml:space="preserve">Vellend M. Do commonly used indices of β-diversity measure species turnover? </w:t>
      </w:r>
      <w:r w:rsidRPr="00055F52">
        <w:rPr>
          <w:i/>
        </w:rPr>
        <w:t>Journal of Vegetation Science</w:t>
      </w:r>
      <w:r w:rsidRPr="00055F52">
        <w:t xml:space="preserve"> </w:t>
      </w:r>
      <w:r w:rsidRPr="00055F52">
        <w:rPr>
          <w:b/>
        </w:rPr>
        <w:t>12</w:t>
      </w:r>
      <w:r w:rsidRPr="00055F52">
        <w:t>, 545-552 (2001).</w:t>
      </w:r>
    </w:p>
    <w:bookmarkEnd w:id="56"/>
    <w:p w14:paraId="0C8AAB28" w14:textId="77777777" w:rsidR="00055F52" w:rsidRPr="00055F52" w:rsidRDefault="00055F52" w:rsidP="00055F52">
      <w:pPr>
        <w:pStyle w:val="EndNoteBibliography"/>
      </w:pPr>
    </w:p>
    <w:p w14:paraId="7E3D38A4" w14:textId="77777777" w:rsidR="00055F52" w:rsidRPr="00055F52" w:rsidRDefault="00055F52" w:rsidP="00055F52">
      <w:pPr>
        <w:pStyle w:val="EndNoteBibliography"/>
        <w:ind w:left="720" w:hanging="720"/>
      </w:pPr>
      <w:bookmarkStart w:id="57" w:name="_ENREF_32"/>
      <w:r w:rsidRPr="00055F52">
        <w:t>32.</w:t>
      </w:r>
      <w:r w:rsidRPr="00055F52">
        <w:tab/>
        <w:t xml:space="preserve">Talluto MV, Boulangeat I, Vissault S, Thuiller W, Gravel D. Extinction debt and colonization credit delay range shifts of eastern North American trees. </w:t>
      </w:r>
      <w:r w:rsidRPr="00055F52">
        <w:rPr>
          <w:i/>
        </w:rPr>
        <w:t>Nature Ecology &amp; Evolution</w:t>
      </w:r>
      <w:r w:rsidRPr="00055F52">
        <w:t xml:space="preserve"> </w:t>
      </w:r>
      <w:r w:rsidRPr="00055F52">
        <w:rPr>
          <w:b/>
        </w:rPr>
        <w:t>1</w:t>
      </w:r>
      <w:r w:rsidRPr="00055F52">
        <w:t>, 0182 (2017).</w:t>
      </w:r>
    </w:p>
    <w:bookmarkEnd w:id="57"/>
    <w:p w14:paraId="21E72208" w14:textId="77777777" w:rsidR="00055F52" w:rsidRPr="00055F52" w:rsidRDefault="00055F52" w:rsidP="00055F52">
      <w:pPr>
        <w:pStyle w:val="EndNoteBibliography"/>
      </w:pPr>
    </w:p>
    <w:p w14:paraId="7743957F" w14:textId="77777777" w:rsidR="00055F52" w:rsidRPr="00055F52" w:rsidRDefault="00055F52" w:rsidP="00055F52">
      <w:pPr>
        <w:pStyle w:val="EndNoteBibliography"/>
        <w:ind w:left="720" w:hanging="720"/>
      </w:pPr>
      <w:bookmarkStart w:id="58" w:name="_ENREF_33"/>
      <w:r w:rsidRPr="00055F52">
        <w:t>33.</w:t>
      </w:r>
      <w:r w:rsidRPr="00055F52">
        <w:tab/>
        <w:t xml:space="preserve">Fredston-Hermann A, Selden R, Pinsky M, Gaines SD, Halpern BS. Cold range edges of marine fishes track climate change better than warm edges. </w:t>
      </w:r>
      <w:r w:rsidRPr="00055F52">
        <w:rPr>
          <w:i/>
        </w:rPr>
        <w:t>Global Change Biol</w:t>
      </w:r>
      <w:r w:rsidRPr="00055F52">
        <w:t xml:space="preserve"> </w:t>
      </w:r>
      <w:r w:rsidRPr="00055F52">
        <w:rPr>
          <w:b/>
        </w:rPr>
        <w:t>26</w:t>
      </w:r>
      <w:r w:rsidRPr="00055F52">
        <w:t>, 2908-2922 (2020).</w:t>
      </w:r>
    </w:p>
    <w:bookmarkEnd w:id="58"/>
    <w:p w14:paraId="6C4B3159" w14:textId="77777777" w:rsidR="00055F52" w:rsidRPr="00055F52" w:rsidRDefault="00055F52" w:rsidP="00055F52">
      <w:pPr>
        <w:pStyle w:val="EndNoteBibliography"/>
      </w:pPr>
    </w:p>
    <w:p w14:paraId="4AAA407E" w14:textId="77777777" w:rsidR="00055F52" w:rsidRPr="00055F52" w:rsidRDefault="00055F52" w:rsidP="00055F52">
      <w:pPr>
        <w:pStyle w:val="EndNoteBibliography"/>
        <w:ind w:left="720" w:hanging="720"/>
      </w:pPr>
      <w:bookmarkStart w:id="59" w:name="_ENREF_34"/>
      <w:r w:rsidRPr="00055F52">
        <w:t>34.</w:t>
      </w:r>
      <w:r w:rsidRPr="00055F52">
        <w:tab/>
        <w:t xml:space="preserve">Robinson LM, Hobday AJ, Possingham HP, Richardson AJ. Trailing edges projected to move faster than leading edges for large pelagic fish habitats under climate change. </w:t>
      </w:r>
      <w:r w:rsidRPr="00055F52">
        <w:rPr>
          <w:i/>
        </w:rPr>
        <w:t>Deep-Sea Research Part Ii-Topical Studies in Oceanography</w:t>
      </w:r>
      <w:r w:rsidRPr="00055F52">
        <w:t xml:space="preserve"> </w:t>
      </w:r>
      <w:r w:rsidRPr="00055F52">
        <w:rPr>
          <w:b/>
        </w:rPr>
        <w:t>113</w:t>
      </w:r>
      <w:r w:rsidRPr="00055F52">
        <w:t>, 225-234 (2015).</w:t>
      </w:r>
    </w:p>
    <w:bookmarkEnd w:id="59"/>
    <w:p w14:paraId="3D33FDE1" w14:textId="77777777" w:rsidR="00055F52" w:rsidRPr="00055F52" w:rsidRDefault="00055F52" w:rsidP="00055F52">
      <w:pPr>
        <w:pStyle w:val="EndNoteBibliography"/>
      </w:pPr>
    </w:p>
    <w:p w14:paraId="162BA88B" w14:textId="77777777" w:rsidR="00055F52" w:rsidRPr="00055F52" w:rsidRDefault="00055F52" w:rsidP="00055F52">
      <w:pPr>
        <w:pStyle w:val="EndNoteBibliography"/>
        <w:ind w:left="720" w:hanging="720"/>
      </w:pPr>
      <w:bookmarkStart w:id="60" w:name="_ENREF_35"/>
      <w:r w:rsidRPr="00055F52">
        <w:t>35.</w:t>
      </w:r>
      <w:r w:rsidRPr="00055F52">
        <w:tab/>
        <w:t xml:space="preserve">Sunday JM, Bates AE, Dulvy NK. Thermal tolerance and the global redistribution of animals. </w:t>
      </w:r>
      <w:r w:rsidRPr="00055F52">
        <w:rPr>
          <w:i/>
        </w:rPr>
        <w:t>Nature Climate Change</w:t>
      </w:r>
      <w:r w:rsidRPr="00055F52">
        <w:t xml:space="preserve"> </w:t>
      </w:r>
      <w:r w:rsidRPr="00055F52">
        <w:rPr>
          <w:b/>
        </w:rPr>
        <w:t>2</w:t>
      </w:r>
      <w:r w:rsidRPr="00055F52">
        <w:t>, 686-690 (2012).</w:t>
      </w:r>
    </w:p>
    <w:bookmarkEnd w:id="60"/>
    <w:p w14:paraId="6E4B5783" w14:textId="77777777" w:rsidR="00055F52" w:rsidRPr="00055F52" w:rsidRDefault="00055F52" w:rsidP="00055F52">
      <w:pPr>
        <w:pStyle w:val="EndNoteBibliography"/>
      </w:pPr>
    </w:p>
    <w:p w14:paraId="6BCA520B" w14:textId="77777777" w:rsidR="00055F52" w:rsidRPr="00055F52" w:rsidRDefault="00055F52" w:rsidP="00055F52">
      <w:pPr>
        <w:pStyle w:val="EndNoteBibliography"/>
        <w:ind w:left="720" w:hanging="720"/>
      </w:pPr>
      <w:bookmarkStart w:id="61" w:name="_ENREF_36"/>
      <w:r w:rsidRPr="00055F52">
        <w:lastRenderedPageBreak/>
        <w:t>36.</w:t>
      </w:r>
      <w:r w:rsidRPr="00055F52">
        <w:tab/>
        <w:t xml:space="preserve">Jablonski D. Lessons from the past: Evolutionary impacts of mass extinctions. </w:t>
      </w:r>
      <w:r w:rsidRPr="00055F52">
        <w:rPr>
          <w:i/>
        </w:rPr>
        <w:t>Proceedings of the National Academy of Sciences</w:t>
      </w:r>
      <w:r w:rsidRPr="00055F52">
        <w:t xml:space="preserve"> </w:t>
      </w:r>
      <w:r w:rsidRPr="00055F52">
        <w:rPr>
          <w:b/>
        </w:rPr>
        <w:t>98</w:t>
      </w:r>
      <w:r w:rsidRPr="00055F52">
        <w:t>, 5393-5398 (2001).</w:t>
      </w:r>
    </w:p>
    <w:bookmarkEnd w:id="61"/>
    <w:p w14:paraId="4A49C808" w14:textId="77777777" w:rsidR="00055F52" w:rsidRPr="00055F52" w:rsidRDefault="00055F52" w:rsidP="00055F52">
      <w:pPr>
        <w:pStyle w:val="EndNoteBibliography"/>
      </w:pPr>
    </w:p>
    <w:p w14:paraId="0EFC1DF2" w14:textId="77777777" w:rsidR="00055F52" w:rsidRPr="00055F52" w:rsidRDefault="00055F52" w:rsidP="00055F52">
      <w:pPr>
        <w:pStyle w:val="EndNoteBibliography"/>
        <w:ind w:left="720" w:hanging="720"/>
      </w:pPr>
      <w:bookmarkStart w:id="62" w:name="_ENREF_37"/>
      <w:r w:rsidRPr="00055F52">
        <w:t>37.</w:t>
      </w:r>
      <w:r w:rsidRPr="00055F52">
        <w:tab/>
        <w:t>Donnelly A</w:t>
      </w:r>
      <w:r w:rsidRPr="00055F52">
        <w:rPr>
          <w:i/>
        </w:rPr>
        <w:t>, et al.</w:t>
      </w:r>
      <w:r w:rsidRPr="00055F52">
        <w:t xml:space="preserve"> Surviving in a warmer world environmental and genetic responses. </w:t>
      </w:r>
      <w:r w:rsidRPr="00055F52">
        <w:rPr>
          <w:i/>
        </w:rPr>
        <w:t>Clim Res</w:t>
      </w:r>
      <w:r w:rsidRPr="00055F52">
        <w:t xml:space="preserve"> </w:t>
      </w:r>
      <w:r w:rsidRPr="00055F52">
        <w:rPr>
          <w:b/>
        </w:rPr>
        <w:t>53</w:t>
      </w:r>
      <w:r w:rsidRPr="00055F52">
        <w:t>, 245-262 (2012).</w:t>
      </w:r>
    </w:p>
    <w:bookmarkEnd w:id="62"/>
    <w:p w14:paraId="4B6F3108" w14:textId="77777777" w:rsidR="00055F52" w:rsidRPr="00055F52" w:rsidRDefault="00055F52" w:rsidP="00055F52">
      <w:pPr>
        <w:pStyle w:val="EndNoteBibliography"/>
      </w:pPr>
    </w:p>
    <w:p w14:paraId="651ECAB6" w14:textId="77777777" w:rsidR="00055F52" w:rsidRPr="00055F52" w:rsidRDefault="00055F52" w:rsidP="00055F52">
      <w:pPr>
        <w:pStyle w:val="EndNoteBibliography"/>
        <w:ind w:left="720" w:hanging="720"/>
      </w:pPr>
      <w:bookmarkStart w:id="63" w:name="_ENREF_38"/>
      <w:r w:rsidRPr="00055F52">
        <w:t>38.</w:t>
      </w:r>
      <w:r w:rsidRPr="00055F52">
        <w:tab/>
        <w:t>EEA. Climate change, impacts and vulnerability in Europe 2016. An indicator-based report. EEA Report No 1.) (2017).</w:t>
      </w:r>
    </w:p>
    <w:bookmarkEnd w:id="63"/>
    <w:p w14:paraId="48986D08" w14:textId="77777777" w:rsidR="00055F52" w:rsidRPr="00055F52" w:rsidRDefault="00055F52" w:rsidP="00055F52">
      <w:pPr>
        <w:pStyle w:val="EndNoteBibliography"/>
      </w:pPr>
    </w:p>
    <w:p w14:paraId="5FD66632" w14:textId="77777777" w:rsidR="00055F52" w:rsidRPr="00055F52" w:rsidRDefault="00055F52" w:rsidP="00055F52">
      <w:pPr>
        <w:pStyle w:val="EndNoteBibliography"/>
        <w:ind w:left="720" w:hanging="720"/>
      </w:pPr>
      <w:bookmarkStart w:id="64" w:name="_ENREF_39"/>
      <w:r w:rsidRPr="00055F52">
        <w:t>39.</w:t>
      </w:r>
      <w:r w:rsidRPr="00055F52">
        <w:tab/>
        <w:t>EEA. European sea surface temperature.  (ed Agency EE) (2022).</w:t>
      </w:r>
    </w:p>
    <w:bookmarkEnd w:id="64"/>
    <w:p w14:paraId="1B97A9D8" w14:textId="77777777" w:rsidR="00055F52" w:rsidRPr="00055F52" w:rsidRDefault="00055F52" w:rsidP="00055F52">
      <w:pPr>
        <w:pStyle w:val="EndNoteBibliography"/>
      </w:pPr>
    </w:p>
    <w:p w14:paraId="295462F5" w14:textId="77777777" w:rsidR="00055F52" w:rsidRPr="00055F52" w:rsidRDefault="00055F52" w:rsidP="00055F52">
      <w:pPr>
        <w:pStyle w:val="EndNoteBibliography"/>
        <w:ind w:left="720" w:hanging="720"/>
      </w:pPr>
      <w:bookmarkStart w:id="65" w:name="_ENREF_40"/>
      <w:r w:rsidRPr="00055F52">
        <w:t>40.</w:t>
      </w:r>
      <w:r w:rsidRPr="00055F52">
        <w:tab/>
        <w:t xml:space="preserve">Kniebusch M, Meier HEM, Neumann T, Börgel F. Temperature Variability of the Baltic Sea Since 1850 and Attribution to Atmospheric Forcing Variables. </w:t>
      </w:r>
      <w:r w:rsidRPr="00055F52">
        <w:rPr>
          <w:i/>
        </w:rPr>
        <w:t>Journal of Geophysical Research: Oceans</w:t>
      </w:r>
      <w:r w:rsidRPr="00055F52">
        <w:t xml:space="preserve"> </w:t>
      </w:r>
      <w:r w:rsidRPr="00055F52">
        <w:rPr>
          <w:b/>
        </w:rPr>
        <w:t>124</w:t>
      </w:r>
      <w:r w:rsidRPr="00055F52">
        <w:t>, 4168-4187 (2019).</w:t>
      </w:r>
    </w:p>
    <w:bookmarkEnd w:id="65"/>
    <w:p w14:paraId="32917004" w14:textId="77777777" w:rsidR="00055F52" w:rsidRPr="00055F52" w:rsidRDefault="00055F52" w:rsidP="00055F52">
      <w:pPr>
        <w:pStyle w:val="EndNoteBibliography"/>
      </w:pPr>
    </w:p>
    <w:p w14:paraId="6A04DF95" w14:textId="77777777" w:rsidR="00055F52" w:rsidRPr="00055F52" w:rsidRDefault="00055F52" w:rsidP="00055F52">
      <w:pPr>
        <w:pStyle w:val="EndNoteBibliography"/>
        <w:ind w:left="720" w:hanging="720"/>
      </w:pPr>
      <w:bookmarkStart w:id="66" w:name="_ENREF_41"/>
      <w:r w:rsidRPr="00055F52">
        <w:t>41.</w:t>
      </w:r>
      <w:r w:rsidRPr="00055F52">
        <w:tab/>
        <w:t xml:space="preserve">Palmer M, Slangen A, Domingues C, Savita A, Dias F, Koll R. </w:t>
      </w:r>
      <w:r w:rsidRPr="00055F52">
        <w:rPr>
          <w:i/>
        </w:rPr>
        <w:t>Chapter 9: Ocean, cryosphere and sea level change - IPCC AR6 Fox-Kemper, B., H.T. Hewitt, C. Xiao, G. Aðalgeirsdóttir, S.S. Drijfhout, T.L. Edwards, N.R. Golledge, M. Hemer, R.E. Kopp, G. Krinner, A. Mix, D. Notz, S. Nowicki, I.S. Nurhati, L. Ruiz, J.-B. Sallée, A.B.A. Slangen, and Y. Yu, 2021</w:t>
      </w:r>
      <w:r w:rsidRPr="00055F52">
        <w:t xml:space="preserve"> (2021).</w:t>
      </w:r>
    </w:p>
    <w:bookmarkEnd w:id="66"/>
    <w:p w14:paraId="6C504FE3" w14:textId="77777777" w:rsidR="00055F52" w:rsidRPr="00055F52" w:rsidRDefault="00055F52" w:rsidP="00055F52">
      <w:pPr>
        <w:pStyle w:val="EndNoteBibliography"/>
      </w:pPr>
    </w:p>
    <w:p w14:paraId="37E6FE53" w14:textId="77777777" w:rsidR="00055F52" w:rsidRPr="00055F52" w:rsidRDefault="00055F52" w:rsidP="00055F52">
      <w:pPr>
        <w:pStyle w:val="EndNoteBibliography"/>
        <w:ind w:left="720" w:hanging="720"/>
      </w:pPr>
      <w:bookmarkStart w:id="67" w:name="_ENREF_42"/>
      <w:r w:rsidRPr="00055F52">
        <w:t>42.</w:t>
      </w:r>
      <w:r w:rsidRPr="00055F52">
        <w:tab/>
        <w:t>Chust G</w:t>
      </w:r>
      <w:r w:rsidRPr="00055F52">
        <w:rPr>
          <w:i/>
        </w:rPr>
        <w:t>, et al.</w:t>
      </w:r>
      <w:r w:rsidRPr="00055F52">
        <w:t xml:space="preserve"> Climate regime shifts and biodiversity redistribution in the Bay of Biscay. </w:t>
      </w:r>
      <w:r w:rsidRPr="00055F52">
        <w:rPr>
          <w:i/>
        </w:rPr>
        <w:t>Sci Total Environ</w:t>
      </w:r>
      <w:r w:rsidRPr="00055F52">
        <w:t xml:space="preserve"> </w:t>
      </w:r>
      <w:r w:rsidRPr="00055F52">
        <w:rPr>
          <w:b/>
        </w:rPr>
        <w:t>803</w:t>
      </w:r>
      <w:r w:rsidRPr="00055F52">
        <w:t>, 149622 (2022).</w:t>
      </w:r>
    </w:p>
    <w:bookmarkEnd w:id="67"/>
    <w:p w14:paraId="24DC6C48" w14:textId="77777777" w:rsidR="00055F52" w:rsidRPr="00055F52" w:rsidRDefault="00055F52" w:rsidP="00055F52">
      <w:pPr>
        <w:pStyle w:val="EndNoteBibliography"/>
      </w:pPr>
    </w:p>
    <w:p w14:paraId="3EF86CCA" w14:textId="77777777" w:rsidR="00055F52" w:rsidRPr="00055F52" w:rsidRDefault="00055F52" w:rsidP="00055F52">
      <w:pPr>
        <w:pStyle w:val="EndNoteBibliography"/>
        <w:ind w:left="720" w:hanging="720"/>
      </w:pPr>
      <w:bookmarkStart w:id="68" w:name="_ENREF_43"/>
      <w:r w:rsidRPr="00055F52">
        <w:t>43.</w:t>
      </w:r>
      <w:r w:rsidRPr="00055F52">
        <w:tab/>
        <w:t xml:space="preserve">Barnosky AD. Climatic change, refugia, and biodiversity: where do we go from here? An editorial comment. </w:t>
      </w:r>
      <w:r w:rsidRPr="00055F52">
        <w:rPr>
          <w:i/>
        </w:rPr>
        <w:t>Clim Change</w:t>
      </w:r>
      <w:r w:rsidRPr="00055F52">
        <w:t xml:space="preserve"> </w:t>
      </w:r>
      <w:r w:rsidRPr="00055F52">
        <w:rPr>
          <w:b/>
        </w:rPr>
        <w:t>86</w:t>
      </w:r>
      <w:r w:rsidRPr="00055F52">
        <w:t>, 29-32 (2008).</w:t>
      </w:r>
    </w:p>
    <w:bookmarkEnd w:id="68"/>
    <w:p w14:paraId="4B22C266" w14:textId="77777777" w:rsidR="00055F52" w:rsidRPr="00055F52" w:rsidRDefault="00055F52" w:rsidP="00055F52">
      <w:pPr>
        <w:pStyle w:val="EndNoteBibliography"/>
      </w:pPr>
    </w:p>
    <w:p w14:paraId="0798C7A0" w14:textId="77777777" w:rsidR="00055F52" w:rsidRPr="00055F52" w:rsidRDefault="00055F52" w:rsidP="00055F52">
      <w:pPr>
        <w:pStyle w:val="EndNoteBibliography"/>
        <w:ind w:left="720" w:hanging="720"/>
      </w:pPr>
      <w:bookmarkStart w:id="69" w:name="_ENREF_44"/>
      <w:r w:rsidRPr="00055F52">
        <w:t>44.</w:t>
      </w:r>
      <w:r w:rsidRPr="00055F52">
        <w:tab/>
        <w:t>Brito-Morales I</w:t>
      </w:r>
      <w:r w:rsidRPr="00055F52">
        <w:rPr>
          <w:i/>
        </w:rPr>
        <w:t>, et al.</w:t>
      </w:r>
      <w:r w:rsidRPr="00055F52">
        <w:t xml:space="preserve"> Climate velocity reveals increasing exposure of deep-ocean biodiversity to future warming. </w:t>
      </w:r>
      <w:r w:rsidRPr="00055F52">
        <w:rPr>
          <w:i/>
        </w:rPr>
        <w:t>Nature Climate Change</w:t>
      </w:r>
      <w:r w:rsidRPr="00055F52">
        <w:t xml:space="preserve"> </w:t>
      </w:r>
      <w:r w:rsidRPr="00055F52">
        <w:rPr>
          <w:b/>
        </w:rPr>
        <w:t>10</w:t>
      </w:r>
      <w:r w:rsidRPr="00055F52">
        <w:t>, 576-581 (2020).</w:t>
      </w:r>
    </w:p>
    <w:bookmarkEnd w:id="69"/>
    <w:p w14:paraId="23DBBF6E" w14:textId="77777777" w:rsidR="00055F52" w:rsidRPr="00055F52" w:rsidRDefault="00055F52" w:rsidP="00055F52">
      <w:pPr>
        <w:pStyle w:val="EndNoteBibliography"/>
      </w:pPr>
    </w:p>
    <w:p w14:paraId="1B277343" w14:textId="77777777" w:rsidR="00055F52" w:rsidRPr="00055F52" w:rsidRDefault="00055F52" w:rsidP="00055F52">
      <w:pPr>
        <w:pStyle w:val="EndNoteBibliography"/>
        <w:ind w:left="720" w:hanging="720"/>
      </w:pPr>
      <w:bookmarkStart w:id="70" w:name="_ENREF_45"/>
      <w:r w:rsidRPr="00055F52">
        <w:t>45.</w:t>
      </w:r>
      <w:r w:rsidRPr="00055F52">
        <w:tab/>
        <w:t xml:space="preserve">Hawkins SJ, Burrows MT, Mieszkowska N. Shoreline sentinels of global change show the consequences of extreme events. </w:t>
      </w:r>
      <w:r w:rsidRPr="00055F52">
        <w:rPr>
          <w:i/>
        </w:rPr>
        <w:t>Global Change Biol</w:t>
      </w:r>
      <w:r w:rsidRPr="00055F52">
        <w:t xml:space="preserve"> </w:t>
      </w:r>
      <w:r w:rsidRPr="00055F52">
        <w:rPr>
          <w:b/>
        </w:rPr>
        <w:t>n/a</w:t>
      </w:r>
      <w:r w:rsidRPr="00055F52">
        <w:t>.</w:t>
      </w:r>
    </w:p>
    <w:bookmarkEnd w:id="70"/>
    <w:p w14:paraId="1245ED20" w14:textId="77777777" w:rsidR="00055F52" w:rsidRPr="00055F52" w:rsidRDefault="00055F52" w:rsidP="00055F52">
      <w:pPr>
        <w:pStyle w:val="EndNoteBibliography"/>
      </w:pPr>
    </w:p>
    <w:p w14:paraId="56CC7C1B" w14:textId="77777777" w:rsidR="00055F52" w:rsidRPr="00055F52" w:rsidRDefault="00055F52" w:rsidP="00055F52">
      <w:pPr>
        <w:pStyle w:val="EndNoteBibliography"/>
        <w:ind w:left="720" w:hanging="720"/>
      </w:pPr>
      <w:bookmarkStart w:id="71" w:name="_ENREF_46"/>
      <w:r w:rsidRPr="00055F52">
        <w:t>46.</w:t>
      </w:r>
      <w:r w:rsidRPr="00055F52">
        <w:tab/>
        <w:t xml:space="preserve">Lima FP, Wethey DS. Three decades of high-resolution coastal sea surface temperatures reveal more than warming. </w:t>
      </w:r>
      <w:r w:rsidRPr="00055F52">
        <w:rPr>
          <w:i/>
        </w:rPr>
        <w:t>Nature Communications</w:t>
      </w:r>
      <w:r w:rsidRPr="00055F52">
        <w:t xml:space="preserve"> </w:t>
      </w:r>
      <w:r w:rsidRPr="00055F52">
        <w:rPr>
          <w:b/>
        </w:rPr>
        <w:t>3</w:t>
      </w:r>
      <w:r w:rsidRPr="00055F52">
        <w:t>, 704 (2012).</w:t>
      </w:r>
    </w:p>
    <w:bookmarkEnd w:id="71"/>
    <w:p w14:paraId="158291EB" w14:textId="77777777" w:rsidR="00055F52" w:rsidRPr="00055F52" w:rsidRDefault="00055F52" w:rsidP="00055F52">
      <w:pPr>
        <w:pStyle w:val="EndNoteBibliography"/>
      </w:pPr>
    </w:p>
    <w:p w14:paraId="775FC361" w14:textId="77777777" w:rsidR="00055F52" w:rsidRPr="00055F52" w:rsidRDefault="00055F52" w:rsidP="00055F52">
      <w:pPr>
        <w:pStyle w:val="EndNoteBibliography"/>
        <w:ind w:left="720" w:hanging="720"/>
      </w:pPr>
      <w:bookmarkStart w:id="72" w:name="_ENREF_47"/>
      <w:r w:rsidRPr="00055F52">
        <w:t>47.</w:t>
      </w:r>
      <w:r w:rsidRPr="00055F52">
        <w:tab/>
        <w:t xml:space="preserve">Gordó-Vilaseca C, Stephenson F, Coll M, Lavin C, Costello MJ. Three decades of increasing fish biodiversity across the northeast Atlantic and the Arctic Ocean. </w:t>
      </w:r>
      <w:r w:rsidRPr="00055F52">
        <w:rPr>
          <w:i/>
        </w:rPr>
        <w:t>Proceedings of the National Academy of Sciences</w:t>
      </w:r>
      <w:r w:rsidRPr="00055F52">
        <w:t xml:space="preserve"> </w:t>
      </w:r>
      <w:r w:rsidRPr="00055F52">
        <w:rPr>
          <w:b/>
        </w:rPr>
        <w:t>120</w:t>
      </w:r>
      <w:r w:rsidRPr="00055F52">
        <w:t>, e2120869120 (2023).</w:t>
      </w:r>
    </w:p>
    <w:bookmarkEnd w:id="72"/>
    <w:p w14:paraId="7129286C" w14:textId="77777777" w:rsidR="00055F52" w:rsidRPr="00055F52" w:rsidRDefault="00055F52" w:rsidP="00055F52">
      <w:pPr>
        <w:pStyle w:val="EndNoteBibliography"/>
      </w:pPr>
    </w:p>
    <w:p w14:paraId="42BAFB69" w14:textId="77777777" w:rsidR="00055F52" w:rsidRPr="00055F52" w:rsidRDefault="00055F52" w:rsidP="00055F52">
      <w:pPr>
        <w:pStyle w:val="EndNoteBibliography"/>
        <w:ind w:left="720" w:hanging="720"/>
      </w:pPr>
      <w:bookmarkStart w:id="73" w:name="_ENREF_48"/>
      <w:r w:rsidRPr="00055F52">
        <w:t>48.</w:t>
      </w:r>
      <w:r w:rsidRPr="00055F52">
        <w:tab/>
        <w:t xml:space="preserve">Costoya X, deCastro M, Gómez-Gesteira M, Santos F. Changes in sea surface temperature seasonality in the Bay of Biscay over the last decades (1982–2014). </w:t>
      </w:r>
      <w:r w:rsidRPr="00055F52">
        <w:rPr>
          <w:i/>
        </w:rPr>
        <w:t>J Mar Syst</w:t>
      </w:r>
      <w:r w:rsidRPr="00055F52">
        <w:t xml:space="preserve"> </w:t>
      </w:r>
      <w:r w:rsidRPr="00055F52">
        <w:rPr>
          <w:b/>
        </w:rPr>
        <w:t>150</w:t>
      </w:r>
      <w:r w:rsidRPr="00055F52">
        <w:t>, 91-101 (2015).</w:t>
      </w:r>
    </w:p>
    <w:bookmarkEnd w:id="73"/>
    <w:p w14:paraId="69A27444" w14:textId="77777777" w:rsidR="00055F52" w:rsidRPr="00055F52" w:rsidRDefault="00055F52" w:rsidP="00055F52">
      <w:pPr>
        <w:pStyle w:val="EndNoteBibliography"/>
      </w:pPr>
    </w:p>
    <w:p w14:paraId="03B9CE37" w14:textId="77777777" w:rsidR="00055F52" w:rsidRPr="00055F52" w:rsidRDefault="00055F52" w:rsidP="00055F52">
      <w:pPr>
        <w:pStyle w:val="EndNoteBibliography"/>
        <w:ind w:left="720" w:hanging="720"/>
      </w:pPr>
      <w:bookmarkStart w:id="74" w:name="_ENREF_49"/>
      <w:r w:rsidRPr="00055F52">
        <w:t>49.</w:t>
      </w:r>
      <w:r w:rsidRPr="00055F52">
        <w:tab/>
        <w:t xml:space="preserve">Valencia V, Fontán A, Goikoetxea N, Chifflet M, González M, López A. Long-term evolution of the stratification, winter mixing and θ-S signature of upper water masses in the southeastern Bay of Biscay. </w:t>
      </w:r>
      <w:r w:rsidRPr="00055F52">
        <w:rPr>
          <w:i/>
        </w:rPr>
        <w:t>Cont Shelf Res</w:t>
      </w:r>
      <w:r w:rsidRPr="00055F52">
        <w:t xml:space="preserve"> </w:t>
      </w:r>
      <w:r w:rsidRPr="00055F52">
        <w:rPr>
          <w:b/>
        </w:rPr>
        <w:t>181</w:t>
      </w:r>
      <w:r w:rsidRPr="00055F52">
        <w:t>, 124-134 (2019).</w:t>
      </w:r>
    </w:p>
    <w:bookmarkEnd w:id="74"/>
    <w:p w14:paraId="57539DE0" w14:textId="77777777" w:rsidR="00055F52" w:rsidRPr="00055F52" w:rsidRDefault="00055F52" w:rsidP="00055F52">
      <w:pPr>
        <w:pStyle w:val="EndNoteBibliography"/>
      </w:pPr>
    </w:p>
    <w:p w14:paraId="02FE88BE" w14:textId="77777777" w:rsidR="00055F52" w:rsidRPr="00055F52" w:rsidRDefault="00055F52" w:rsidP="00055F52">
      <w:pPr>
        <w:pStyle w:val="EndNoteBibliography"/>
        <w:ind w:left="720" w:hanging="720"/>
      </w:pPr>
      <w:bookmarkStart w:id="75" w:name="_ENREF_50"/>
      <w:r w:rsidRPr="00055F52">
        <w:t>50.</w:t>
      </w:r>
      <w:r w:rsidRPr="00055F52">
        <w:tab/>
        <w:t xml:space="preserve">Dahlke FT, Wohlrab S, Butzin M, Pörtner H-O. Thermal bottlenecks in the life cycle define climate vulnerability of fish. </w:t>
      </w:r>
      <w:r w:rsidRPr="00055F52">
        <w:rPr>
          <w:i/>
        </w:rPr>
        <w:t>Science</w:t>
      </w:r>
      <w:r w:rsidRPr="00055F52">
        <w:t xml:space="preserve"> </w:t>
      </w:r>
      <w:r w:rsidRPr="00055F52">
        <w:rPr>
          <w:b/>
        </w:rPr>
        <w:t>369</w:t>
      </w:r>
      <w:r w:rsidRPr="00055F52">
        <w:t>, 65-70 (2020).</w:t>
      </w:r>
    </w:p>
    <w:bookmarkEnd w:id="75"/>
    <w:p w14:paraId="532B352C" w14:textId="77777777" w:rsidR="00055F52" w:rsidRPr="00055F52" w:rsidRDefault="00055F52" w:rsidP="00055F52">
      <w:pPr>
        <w:pStyle w:val="EndNoteBibliography"/>
      </w:pPr>
    </w:p>
    <w:p w14:paraId="12CDD1CB" w14:textId="77777777" w:rsidR="00055F52" w:rsidRPr="00055F52" w:rsidRDefault="00055F52" w:rsidP="00055F52">
      <w:pPr>
        <w:pStyle w:val="EndNoteBibliography"/>
        <w:ind w:left="720" w:hanging="720"/>
      </w:pPr>
      <w:bookmarkStart w:id="76" w:name="_ENREF_51"/>
      <w:r w:rsidRPr="00055F52">
        <w:t>51.</w:t>
      </w:r>
      <w:r w:rsidRPr="00055F52">
        <w:tab/>
        <w:t>Petitgas P</w:t>
      </w:r>
      <w:r w:rsidRPr="00055F52">
        <w:rPr>
          <w:i/>
        </w:rPr>
        <w:t>, et al.</w:t>
      </w:r>
      <w:r w:rsidRPr="00055F52">
        <w:t xml:space="preserve"> Impacts of climate change on the complex life cycles of fish. </w:t>
      </w:r>
      <w:r w:rsidRPr="00055F52">
        <w:rPr>
          <w:i/>
        </w:rPr>
        <w:t>Fish Oceanogr</w:t>
      </w:r>
      <w:r w:rsidRPr="00055F52">
        <w:t xml:space="preserve"> </w:t>
      </w:r>
      <w:r w:rsidRPr="00055F52">
        <w:rPr>
          <w:b/>
        </w:rPr>
        <w:t>22</w:t>
      </w:r>
      <w:r w:rsidRPr="00055F52">
        <w:t>, 121-139 (2013).</w:t>
      </w:r>
    </w:p>
    <w:bookmarkEnd w:id="76"/>
    <w:p w14:paraId="05AA3F1C" w14:textId="77777777" w:rsidR="00055F52" w:rsidRPr="00055F52" w:rsidRDefault="00055F52" w:rsidP="00055F52">
      <w:pPr>
        <w:pStyle w:val="EndNoteBibliography"/>
      </w:pPr>
    </w:p>
    <w:p w14:paraId="23A04CFA" w14:textId="77777777" w:rsidR="00055F52" w:rsidRPr="00055F52" w:rsidRDefault="00055F52" w:rsidP="00055F52">
      <w:pPr>
        <w:pStyle w:val="EndNoteBibliography"/>
        <w:ind w:left="720" w:hanging="720"/>
      </w:pPr>
      <w:bookmarkStart w:id="77" w:name="_ENREF_52"/>
      <w:r w:rsidRPr="00055F52">
        <w:t>52.</w:t>
      </w:r>
      <w:r w:rsidRPr="00055F52">
        <w:tab/>
        <w:t>Garrabou J</w:t>
      </w:r>
      <w:r w:rsidRPr="00055F52">
        <w:rPr>
          <w:i/>
        </w:rPr>
        <w:t>, et al.</w:t>
      </w:r>
      <w:r w:rsidRPr="00055F52">
        <w:t xml:space="preserve"> Mass mortality in Northwestern Mediterranean rocky benthic communities: effects of the 2003 heat wave. </w:t>
      </w:r>
      <w:r w:rsidRPr="00055F52">
        <w:rPr>
          <w:i/>
        </w:rPr>
        <w:t>Global Change Biol</w:t>
      </w:r>
      <w:r w:rsidRPr="00055F52">
        <w:t xml:space="preserve"> </w:t>
      </w:r>
      <w:r w:rsidRPr="00055F52">
        <w:rPr>
          <w:b/>
        </w:rPr>
        <w:t>15</w:t>
      </w:r>
      <w:r w:rsidRPr="00055F52">
        <w:t>, 1090-1103 (2009).</w:t>
      </w:r>
    </w:p>
    <w:bookmarkEnd w:id="77"/>
    <w:p w14:paraId="78FD044C" w14:textId="77777777" w:rsidR="00055F52" w:rsidRPr="00055F52" w:rsidRDefault="00055F52" w:rsidP="00055F52">
      <w:pPr>
        <w:pStyle w:val="EndNoteBibliography"/>
      </w:pPr>
    </w:p>
    <w:p w14:paraId="56760DD5" w14:textId="77777777" w:rsidR="00055F52" w:rsidRPr="00055F52" w:rsidRDefault="00055F52" w:rsidP="00055F52">
      <w:pPr>
        <w:pStyle w:val="EndNoteBibliography"/>
        <w:ind w:left="720" w:hanging="720"/>
      </w:pPr>
      <w:bookmarkStart w:id="78" w:name="_ENREF_53"/>
      <w:r w:rsidRPr="00055F52">
        <w:t>53.</w:t>
      </w:r>
      <w:r w:rsidRPr="00055F52">
        <w:tab/>
        <w:t>Smale DA</w:t>
      </w:r>
      <w:r w:rsidRPr="00055F52">
        <w:rPr>
          <w:i/>
        </w:rPr>
        <w:t>, et al.</w:t>
      </w:r>
      <w:r w:rsidRPr="00055F52">
        <w:t xml:space="preserve"> Marine heatwaves threaten global biodiversity and the provision of ecosystem services. </w:t>
      </w:r>
      <w:r w:rsidRPr="00055F52">
        <w:rPr>
          <w:i/>
        </w:rPr>
        <w:t>Nature Climate Change</w:t>
      </w:r>
      <w:r w:rsidRPr="00055F52">
        <w:t xml:space="preserve"> </w:t>
      </w:r>
      <w:r w:rsidRPr="00055F52">
        <w:rPr>
          <w:b/>
        </w:rPr>
        <w:t>9</w:t>
      </w:r>
      <w:r w:rsidRPr="00055F52">
        <w:t>, 306-312 (2019).</w:t>
      </w:r>
    </w:p>
    <w:bookmarkEnd w:id="78"/>
    <w:p w14:paraId="5C75A0CD" w14:textId="77777777" w:rsidR="00055F52" w:rsidRPr="00055F52" w:rsidRDefault="00055F52" w:rsidP="00055F52">
      <w:pPr>
        <w:pStyle w:val="EndNoteBibliography"/>
      </w:pPr>
    </w:p>
    <w:p w14:paraId="73D1C1C3" w14:textId="77777777" w:rsidR="00055F52" w:rsidRPr="00055F52" w:rsidRDefault="00055F52" w:rsidP="00055F52">
      <w:pPr>
        <w:pStyle w:val="EndNoteBibliography"/>
        <w:ind w:left="720" w:hanging="720"/>
      </w:pPr>
      <w:bookmarkStart w:id="79" w:name="_ENREF_54"/>
      <w:r w:rsidRPr="00055F52">
        <w:t>54.</w:t>
      </w:r>
      <w:r w:rsidRPr="00055F52">
        <w:tab/>
        <w:t>Wisz MS</w:t>
      </w:r>
      <w:r w:rsidRPr="00055F52">
        <w:rPr>
          <w:i/>
        </w:rPr>
        <w:t>, et al.</w:t>
      </w:r>
      <w:r w:rsidRPr="00055F52">
        <w:t xml:space="preserve"> The role of biotic interactions in shaping distributions and realised assemblages of species: implications for species distribution modelling. </w:t>
      </w:r>
      <w:r w:rsidRPr="00055F52">
        <w:rPr>
          <w:i/>
        </w:rPr>
        <w:t>Biological Reviews</w:t>
      </w:r>
      <w:r w:rsidRPr="00055F52">
        <w:t xml:space="preserve"> </w:t>
      </w:r>
      <w:r w:rsidRPr="00055F52">
        <w:rPr>
          <w:b/>
        </w:rPr>
        <w:t>88</w:t>
      </w:r>
      <w:r w:rsidRPr="00055F52">
        <w:t>, 15-30 (2013).</w:t>
      </w:r>
    </w:p>
    <w:bookmarkEnd w:id="79"/>
    <w:p w14:paraId="053A1614" w14:textId="77777777" w:rsidR="00055F52" w:rsidRPr="00055F52" w:rsidRDefault="00055F52" w:rsidP="00055F52">
      <w:pPr>
        <w:pStyle w:val="EndNoteBibliography"/>
      </w:pPr>
    </w:p>
    <w:p w14:paraId="74C5F8A1" w14:textId="77777777" w:rsidR="00055F52" w:rsidRPr="00055F52" w:rsidRDefault="00055F52" w:rsidP="00055F52">
      <w:pPr>
        <w:pStyle w:val="EndNoteBibliography"/>
        <w:ind w:left="720" w:hanging="720"/>
      </w:pPr>
      <w:bookmarkStart w:id="80" w:name="_ENREF_55"/>
      <w:r w:rsidRPr="00055F52">
        <w:t>55.</w:t>
      </w:r>
      <w:r w:rsidRPr="00055F52">
        <w:tab/>
        <w:t>Bates AE</w:t>
      </w:r>
      <w:r w:rsidRPr="00055F52">
        <w:rPr>
          <w:i/>
        </w:rPr>
        <w:t>, et al.</w:t>
      </w:r>
      <w:r w:rsidRPr="00055F52">
        <w:t xml:space="preserve"> Defining and observing stages of climate-mediated range shifts in marine systems. </w:t>
      </w:r>
      <w:r w:rsidRPr="00055F52">
        <w:rPr>
          <w:i/>
        </w:rPr>
        <w:t>Global Environ Change</w:t>
      </w:r>
      <w:r w:rsidRPr="00055F52">
        <w:t xml:space="preserve"> </w:t>
      </w:r>
      <w:r w:rsidRPr="00055F52">
        <w:rPr>
          <w:b/>
        </w:rPr>
        <w:t>26</w:t>
      </w:r>
      <w:r w:rsidRPr="00055F52">
        <w:t>, 27-38 (2014).</w:t>
      </w:r>
    </w:p>
    <w:bookmarkEnd w:id="80"/>
    <w:p w14:paraId="58E8FBB0" w14:textId="77777777" w:rsidR="00055F52" w:rsidRPr="00055F52" w:rsidRDefault="00055F52" w:rsidP="00055F52">
      <w:pPr>
        <w:pStyle w:val="EndNoteBibliography"/>
      </w:pPr>
    </w:p>
    <w:p w14:paraId="7C926744" w14:textId="77777777" w:rsidR="00055F52" w:rsidRPr="00055F52" w:rsidRDefault="00055F52" w:rsidP="00055F52">
      <w:pPr>
        <w:pStyle w:val="EndNoteBibliography"/>
        <w:ind w:left="720" w:hanging="720"/>
      </w:pPr>
      <w:bookmarkStart w:id="81" w:name="_ENREF_56"/>
      <w:r w:rsidRPr="00055F52">
        <w:t>56.</w:t>
      </w:r>
      <w:r w:rsidRPr="00055F52">
        <w:tab/>
        <w:t xml:space="preserve">Bates AE, Stuart-Smith RD, Barrett NS, Edgar GJ. Biological interactions both facilitate and resist climate-related functional change in temperate reef communities. </w:t>
      </w:r>
      <w:r w:rsidRPr="00055F52">
        <w:rPr>
          <w:i/>
        </w:rPr>
        <w:t>Proceedings of the Royal Society B: Biological Sciences</w:t>
      </w:r>
      <w:r w:rsidRPr="00055F52">
        <w:t xml:space="preserve"> </w:t>
      </w:r>
      <w:r w:rsidRPr="00055F52">
        <w:rPr>
          <w:b/>
        </w:rPr>
        <w:t>284</w:t>
      </w:r>
      <w:r w:rsidRPr="00055F52">
        <w:t>, 20170484-20170484 (2017).</w:t>
      </w:r>
    </w:p>
    <w:bookmarkEnd w:id="81"/>
    <w:p w14:paraId="221E8094" w14:textId="77777777" w:rsidR="00055F52" w:rsidRPr="00055F52" w:rsidRDefault="00055F52" w:rsidP="00055F52">
      <w:pPr>
        <w:pStyle w:val="EndNoteBibliography"/>
      </w:pPr>
    </w:p>
    <w:p w14:paraId="76015202" w14:textId="77777777" w:rsidR="00055F52" w:rsidRPr="00055F52" w:rsidRDefault="00055F52" w:rsidP="00055F52">
      <w:pPr>
        <w:pStyle w:val="EndNoteBibliography"/>
        <w:ind w:left="720" w:hanging="720"/>
      </w:pPr>
      <w:bookmarkStart w:id="82" w:name="_ENREF_57"/>
      <w:r w:rsidRPr="00055F52">
        <w:t>57.</w:t>
      </w:r>
      <w:r w:rsidRPr="00055F52">
        <w:tab/>
        <w:t xml:space="preserve">Cheung WWL, Watson R, Pauly D. Signature of ocean warming in global fisheries catch. </w:t>
      </w:r>
      <w:r w:rsidRPr="00055F52">
        <w:rPr>
          <w:i/>
        </w:rPr>
        <w:t>Nature</w:t>
      </w:r>
      <w:r w:rsidRPr="00055F52">
        <w:t xml:space="preserve"> </w:t>
      </w:r>
      <w:r w:rsidRPr="00055F52">
        <w:rPr>
          <w:b/>
        </w:rPr>
        <w:t>497</w:t>
      </w:r>
      <w:r w:rsidRPr="00055F52">
        <w:t>, 365-368 (2013).</w:t>
      </w:r>
    </w:p>
    <w:bookmarkEnd w:id="82"/>
    <w:p w14:paraId="33A77F40" w14:textId="77777777" w:rsidR="00055F52" w:rsidRPr="00055F52" w:rsidRDefault="00055F52" w:rsidP="00055F52">
      <w:pPr>
        <w:pStyle w:val="EndNoteBibliography"/>
      </w:pPr>
    </w:p>
    <w:p w14:paraId="7A035619" w14:textId="77777777" w:rsidR="00055F52" w:rsidRPr="00055F52" w:rsidRDefault="00055F52" w:rsidP="00055F52">
      <w:pPr>
        <w:pStyle w:val="EndNoteBibliography"/>
        <w:ind w:left="720" w:hanging="720"/>
      </w:pPr>
      <w:bookmarkStart w:id="83" w:name="_ENREF_58"/>
      <w:r w:rsidRPr="00055F52">
        <w:t>58.</w:t>
      </w:r>
      <w:r w:rsidRPr="00055F52">
        <w:tab/>
        <w:t xml:space="preserve">Vila-Gispert A, Moreno-Amich R, García-Berthou E. Gradients of life-history variation: an intercontinental comparison of fishes. </w:t>
      </w:r>
      <w:r w:rsidRPr="00055F52">
        <w:rPr>
          <w:i/>
        </w:rPr>
        <w:t>Rev Fish Biol Fish</w:t>
      </w:r>
      <w:r w:rsidRPr="00055F52">
        <w:t xml:space="preserve"> </w:t>
      </w:r>
      <w:r w:rsidRPr="00055F52">
        <w:rPr>
          <w:b/>
        </w:rPr>
        <w:t>12</w:t>
      </w:r>
      <w:r w:rsidRPr="00055F52">
        <w:t>, 417-427 (2002).</w:t>
      </w:r>
    </w:p>
    <w:bookmarkEnd w:id="83"/>
    <w:p w14:paraId="586D393B" w14:textId="77777777" w:rsidR="00055F52" w:rsidRPr="00055F52" w:rsidRDefault="00055F52" w:rsidP="00055F52">
      <w:pPr>
        <w:pStyle w:val="EndNoteBibliography"/>
      </w:pPr>
    </w:p>
    <w:p w14:paraId="5D8D54B0" w14:textId="77777777" w:rsidR="00055F52" w:rsidRPr="00055F52" w:rsidRDefault="00055F52" w:rsidP="00055F52">
      <w:pPr>
        <w:pStyle w:val="EndNoteBibliography"/>
        <w:ind w:left="720" w:hanging="720"/>
      </w:pPr>
      <w:bookmarkStart w:id="84" w:name="_ENREF_59"/>
      <w:r w:rsidRPr="00055F52">
        <w:t>59.</w:t>
      </w:r>
      <w:r w:rsidRPr="00055F52">
        <w:tab/>
        <w:t xml:space="preserve">Chust G, Taboada FG, Alvarez P, Ibaibarriaga L. Species acclimatization pathways: Latitudinal shifts and timing adjustments to track ocean warming. </w:t>
      </w:r>
      <w:r w:rsidRPr="00055F52">
        <w:rPr>
          <w:i/>
        </w:rPr>
        <w:t>Ecol Indicators</w:t>
      </w:r>
      <w:r w:rsidRPr="00055F52">
        <w:t xml:space="preserve"> </w:t>
      </w:r>
      <w:r w:rsidRPr="00055F52">
        <w:rPr>
          <w:b/>
        </w:rPr>
        <w:t>146</w:t>
      </w:r>
      <w:r w:rsidRPr="00055F52">
        <w:t>, 109752 (2023).</w:t>
      </w:r>
    </w:p>
    <w:bookmarkEnd w:id="84"/>
    <w:p w14:paraId="4170F1C0" w14:textId="77777777" w:rsidR="00055F52" w:rsidRPr="00055F52" w:rsidRDefault="00055F52" w:rsidP="00055F52">
      <w:pPr>
        <w:pStyle w:val="EndNoteBibliography"/>
      </w:pPr>
    </w:p>
    <w:p w14:paraId="393FD0FC" w14:textId="77777777" w:rsidR="00055F52" w:rsidRPr="00055F52" w:rsidRDefault="00055F52" w:rsidP="00055F52">
      <w:pPr>
        <w:pStyle w:val="EndNoteBibliography"/>
        <w:ind w:left="720" w:hanging="720"/>
      </w:pPr>
      <w:bookmarkStart w:id="85" w:name="_ENREF_60"/>
      <w:r w:rsidRPr="00055F52">
        <w:t>60.</w:t>
      </w:r>
      <w:r w:rsidRPr="00055F52">
        <w:tab/>
        <w:t>Hyndes GA</w:t>
      </w:r>
      <w:r w:rsidRPr="00055F52">
        <w:rPr>
          <w:i/>
        </w:rPr>
        <w:t>, et al.</w:t>
      </w:r>
      <w:r w:rsidRPr="00055F52">
        <w:t xml:space="preserve"> Accelerating Tropicalization and the Transformation of Temperate Seagrass Meadows. </w:t>
      </w:r>
      <w:r w:rsidRPr="00055F52">
        <w:rPr>
          <w:i/>
        </w:rPr>
        <w:t>Bioscience</w:t>
      </w:r>
      <w:r w:rsidRPr="00055F52">
        <w:t xml:space="preserve"> </w:t>
      </w:r>
      <w:r w:rsidRPr="00055F52">
        <w:rPr>
          <w:b/>
        </w:rPr>
        <w:t>66</w:t>
      </w:r>
      <w:r w:rsidRPr="00055F52">
        <w:t>, 938-948 (2016).</w:t>
      </w:r>
    </w:p>
    <w:bookmarkEnd w:id="85"/>
    <w:p w14:paraId="3FA21EB2" w14:textId="77777777" w:rsidR="00055F52" w:rsidRPr="00055F52" w:rsidRDefault="00055F52" w:rsidP="00055F52">
      <w:pPr>
        <w:pStyle w:val="EndNoteBibliography"/>
      </w:pPr>
    </w:p>
    <w:p w14:paraId="7819D00E" w14:textId="77777777" w:rsidR="00055F52" w:rsidRPr="00055F52" w:rsidRDefault="00055F52" w:rsidP="00055F52">
      <w:pPr>
        <w:pStyle w:val="EndNoteBibliography"/>
        <w:ind w:left="720" w:hanging="720"/>
      </w:pPr>
      <w:bookmarkStart w:id="86" w:name="_ENREF_61"/>
      <w:r w:rsidRPr="00055F52">
        <w:t>61.</w:t>
      </w:r>
      <w:r w:rsidRPr="00055F52">
        <w:tab/>
        <w:t>Strathmann RR</w:t>
      </w:r>
      <w:r w:rsidRPr="00055F52">
        <w:rPr>
          <w:i/>
        </w:rPr>
        <w:t>, et al.</w:t>
      </w:r>
      <w:r w:rsidRPr="00055F52">
        <w:t xml:space="preserve"> Evolution of local recruitment and its consequences for marine populations. </w:t>
      </w:r>
      <w:r w:rsidRPr="00055F52">
        <w:rPr>
          <w:i/>
        </w:rPr>
        <w:t>Bull Mar Sci</w:t>
      </w:r>
      <w:r w:rsidRPr="00055F52">
        <w:t xml:space="preserve"> </w:t>
      </w:r>
      <w:r w:rsidRPr="00055F52">
        <w:rPr>
          <w:b/>
        </w:rPr>
        <w:t>70</w:t>
      </w:r>
      <w:r w:rsidRPr="00055F52">
        <w:t>, 377-396 (2002).</w:t>
      </w:r>
    </w:p>
    <w:bookmarkEnd w:id="86"/>
    <w:p w14:paraId="35B7294E" w14:textId="77777777" w:rsidR="00055F52" w:rsidRPr="00055F52" w:rsidRDefault="00055F52" w:rsidP="00055F52">
      <w:pPr>
        <w:pStyle w:val="EndNoteBibliography"/>
      </w:pPr>
    </w:p>
    <w:p w14:paraId="0692915A" w14:textId="77777777" w:rsidR="00055F52" w:rsidRPr="00055F52" w:rsidRDefault="00055F52" w:rsidP="00055F52">
      <w:pPr>
        <w:pStyle w:val="EndNoteBibliography"/>
        <w:ind w:left="720" w:hanging="720"/>
      </w:pPr>
      <w:bookmarkStart w:id="87" w:name="_ENREF_62"/>
      <w:r w:rsidRPr="00055F52">
        <w:t>62.</w:t>
      </w:r>
      <w:r w:rsidRPr="00055F52">
        <w:tab/>
        <w:t>Bosch NE</w:t>
      </w:r>
      <w:r w:rsidRPr="00055F52">
        <w:rPr>
          <w:i/>
        </w:rPr>
        <w:t>, et al.</w:t>
      </w:r>
      <w:r w:rsidRPr="00055F52">
        <w:t xml:space="preserve"> Persistent thermally driven shift in the functional trait structure of herbivorous fishes: Evidence of top-down control on the rebound potential of temperate seaweed forests? </w:t>
      </w:r>
      <w:r w:rsidRPr="00055F52">
        <w:rPr>
          <w:i/>
        </w:rPr>
        <w:t>Global Change Biol</w:t>
      </w:r>
      <w:r w:rsidRPr="00055F52">
        <w:t xml:space="preserve"> </w:t>
      </w:r>
      <w:r w:rsidRPr="00055F52">
        <w:rPr>
          <w:b/>
        </w:rPr>
        <w:t>28</w:t>
      </w:r>
      <w:r w:rsidRPr="00055F52">
        <w:t>, 2296-2311 (2022).</w:t>
      </w:r>
    </w:p>
    <w:bookmarkEnd w:id="87"/>
    <w:p w14:paraId="66A65253" w14:textId="77777777" w:rsidR="00055F52" w:rsidRPr="00055F52" w:rsidRDefault="00055F52" w:rsidP="00055F52">
      <w:pPr>
        <w:pStyle w:val="EndNoteBibliography"/>
      </w:pPr>
    </w:p>
    <w:p w14:paraId="461C4027" w14:textId="77777777" w:rsidR="00055F52" w:rsidRPr="00055F52" w:rsidRDefault="00055F52" w:rsidP="00055F52">
      <w:pPr>
        <w:pStyle w:val="EndNoteBibliography"/>
        <w:ind w:left="720" w:hanging="720"/>
      </w:pPr>
      <w:bookmarkStart w:id="88" w:name="_ENREF_63"/>
      <w:r w:rsidRPr="00055F52">
        <w:t>63.</w:t>
      </w:r>
      <w:r w:rsidRPr="00055F52">
        <w:tab/>
        <w:t xml:space="preserve">Van Beveren E, Fromentin J-M, Rouyer T, Bonhommeau S, Brosset P, Saraux C. The fisheries history of small pelagics in the Northern Mediterranean. </w:t>
      </w:r>
      <w:r w:rsidRPr="00055F52">
        <w:rPr>
          <w:i/>
        </w:rPr>
        <w:t>ICES J Mar Sci</w:t>
      </w:r>
      <w:r w:rsidRPr="00055F52">
        <w:t xml:space="preserve"> </w:t>
      </w:r>
      <w:r w:rsidRPr="00055F52">
        <w:rPr>
          <w:b/>
        </w:rPr>
        <w:t>73</w:t>
      </w:r>
      <w:r w:rsidRPr="00055F52">
        <w:t>, 1474-1484 (2016).</w:t>
      </w:r>
    </w:p>
    <w:bookmarkEnd w:id="88"/>
    <w:p w14:paraId="5CE05D59" w14:textId="77777777" w:rsidR="00055F52" w:rsidRPr="00055F52" w:rsidRDefault="00055F52" w:rsidP="00055F52">
      <w:pPr>
        <w:pStyle w:val="EndNoteBibliography"/>
      </w:pPr>
    </w:p>
    <w:p w14:paraId="26D5668E" w14:textId="77777777" w:rsidR="00055F52" w:rsidRPr="00055F52" w:rsidRDefault="00055F52" w:rsidP="00055F52">
      <w:pPr>
        <w:pStyle w:val="EndNoteBibliography"/>
        <w:ind w:left="720" w:hanging="720"/>
      </w:pPr>
      <w:bookmarkStart w:id="89" w:name="_ENREF_64"/>
      <w:r w:rsidRPr="00055F52">
        <w:lastRenderedPageBreak/>
        <w:t>64.</w:t>
      </w:r>
      <w:r w:rsidRPr="00055F52">
        <w:tab/>
        <w:t xml:space="preserve">Lindegren M, Eero M. Threshold-dependent climate effects and high mortality limit recruitment and recovery of the Kattegat cod. </w:t>
      </w:r>
      <w:r w:rsidRPr="00055F52">
        <w:rPr>
          <w:i/>
        </w:rPr>
        <w:t>Mar Ecol Prog Ser</w:t>
      </w:r>
      <w:r w:rsidRPr="00055F52">
        <w:t xml:space="preserve"> </w:t>
      </w:r>
      <w:r w:rsidRPr="00055F52">
        <w:rPr>
          <w:b/>
        </w:rPr>
        <w:t>490</w:t>
      </w:r>
      <w:r w:rsidRPr="00055F52">
        <w:t>, 223-232 (2013).</w:t>
      </w:r>
    </w:p>
    <w:bookmarkEnd w:id="89"/>
    <w:p w14:paraId="2941B16C" w14:textId="77777777" w:rsidR="00055F52" w:rsidRPr="00055F52" w:rsidRDefault="00055F52" w:rsidP="00055F52">
      <w:pPr>
        <w:pStyle w:val="EndNoteBibliography"/>
      </w:pPr>
    </w:p>
    <w:p w14:paraId="7AC54AA2" w14:textId="77777777" w:rsidR="00055F52" w:rsidRPr="00055F52" w:rsidRDefault="00055F52" w:rsidP="00055F52">
      <w:pPr>
        <w:pStyle w:val="EndNoteBibliography"/>
        <w:ind w:left="720" w:hanging="720"/>
      </w:pPr>
      <w:bookmarkStart w:id="90" w:name="_ENREF_65"/>
      <w:r w:rsidRPr="00055F52">
        <w:t>65.</w:t>
      </w:r>
      <w:r w:rsidRPr="00055F52">
        <w:tab/>
        <w:t xml:space="preserve">Coll M, Albo-Puigserver M, Navarro J, Palomera I, Dambacher J. Who is to blame? Plausible pressures on small pelagic fish population changes in the northwestern Mediterranean Sea. </w:t>
      </w:r>
      <w:r w:rsidRPr="00055F52">
        <w:rPr>
          <w:i/>
        </w:rPr>
        <w:t>Mar Ecol Prog Ser</w:t>
      </w:r>
      <w:r w:rsidRPr="00055F52">
        <w:t xml:space="preserve"> </w:t>
      </w:r>
      <w:r w:rsidRPr="00055F52">
        <w:rPr>
          <w:b/>
        </w:rPr>
        <w:t>617-618</w:t>
      </w:r>
      <w:r w:rsidRPr="00055F52">
        <w:t>, 277-294 (2019).</w:t>
      </w:r>
    </w:p>
    <w:bookmarkEnd w:id="90"/>
    <w:p w14:paraId="416ADE51" w14:textId="77777777" w:rsidR="00055F52" w:rsidRPr="00055F52" w:rsidRDefault="00055F52" w:rsidP="00055F52">
      <w:pPr>
        <w:pStyle w:val="EndNoteBibliography"/>
      </w:pPr>
    </w:p>
    <w:p w14:paraId="644BF5E4" w14:textId="77777777" w:rsidR="00055F52" w:rsidRPr="00055F52" w:rsidRDefault="00055F52" w:rsidP="00055F52">
      <w:pPr>
        <w:pStyle w:val="EndNoteBibliography"/>
        <w:ind w:left="720" w:hanging="720"/>
      </w:pPr>
      <w:bookmarkStart w:id="91" w:name="_ENREF_66"/>
      <w:r w:rsidRPr="00055F52">
        <w:t>66.</w:t>
      </w:r>
      <w:r w:rsidRPr="00055F52">
        <w:tab/>
        <w:t xml:space="preserve">Auber A, Gohin F, Goascoz N, Schlaich I. Decline of cold-water fish species in the Bay of Somme (English Channel, France) in response to ocean warming. </w:t>
      </w:r>
      <w:r w:rsidRPr="00055F52">
        <w:rPr>
          <w:i/>
        </w:rPr>
        <w:t>Estuar Coast Shelf Sci</w:t>
      </w:r>
      <w:r w:rsidRPr="00055F52">
        <w:t xml:space="preserve"> </w:t>
      </w:r>
      <w:r w:rsidRPr="00055F52">
        <w:rPr>
          <w:b/>
        </w:rPr>
        <w:t>189</w:t>
      </w:r>
      <w:r w:rsidRPr="00055F52">
        <w:t>, 189-202 (2017).</w:t>
      </w:r>
    </w:p>
    <w:bookmarkEnd w:id="91"/>
    <w:p w14:paraId="18707397" w14:textId="77777777" w:rsidR="00055F52" w:rsidRPr="00055F52" w:rsidRDefault="00055F52" w:rsidP="00055F52">
      <w:pPr>
        <w:pStyle w:val="EndNoteBibliography"/>
      </w:pPr>
    </w:p>
    <w:p w14:paraId="3C1349F3" w14:textId="77777777" w:rsidR="00055F52" w:rsidRPr="00055F52" w:rsidRDefault="00055F52" w:rsidP="00055F52">
      <w:pPr>
        <w:pStyle w:val="EndNoteBibliography"/>
        <w:ind w:left="720" w:hanging="720"/>
      </w:pPr>
      <w:bookmarkStart w:id="92" w:name="_ENREF_67"/>
      <w:r w:rsidRPr="00055F52">
        <w:t>67.</w:t>
      </w:r>
      <w:r w:rsidRPr="00055F52">
        <w:tab/>
        <w:t xml:space="preserve">Quinn TP. A review of homing and straying of wild and hatchery-produced salmon. </w:t>
      </w:r>
      <w:r w:rsidRPr="00055F52">
        <w:rPr>
          <w:i/>
        </w:rPr>
        <w:t>Fisheries Research</w:t>
      </w:r>
      <w:r w:rsidRPr="00055F52">
        <w:t xml:space="preserve"> </w:t>
      </w:r>
      <w:r w:rsidRPr="00055F52">
        <w:rPr>
          <w:b/>
        </w:rPr>
        <w:t>18</w:t>
      </w:r>
      <w:r w:rsidRPr="00055F52">
        <w:t>, 29-44 (1993).</w:t>
      </w:r>
    </w:p>
    <w:bookmarkEnd w:id="92"/>
    <w:p w14:paraId="2BD32D2A" w14:textId="77777777" w:rsidR="00055F52" w:rsidRPr="00055F52" w:rsidRDefault="00055F52" w:rsidP="00055F52">
      <w:pPr>
        <w:pStyle w:val="EndNoteBibliography"/>
      </w:pPr>
    </w:p>
    <w:p w14:paraId="1D02412D" w14:textId="77777777" w:rsidR="00055F52" w:rsidRPr="00055F52" w:rsidRDefault="00055F52" w:rsidP="00055F52">
      <w:pPr>
        <w:pStyle w:val="EndNoteBibliography"/>
        <w:ind w:left="720" w:hanging="720"/>
      </w:pPr>
      <w:bookmarkStart w:id="93" w:name="_ENREF_68"/>
      <w:r w:rsidRPr="00055F52">
        <w:t>68.</w:t>
      </w:r>
      <w:r w:rsidRPr="00055F52">
        <w:tab/>
        <w:t xml:space="preserve">Lin H-Y, Bush A, Linke S, Possingham HP, Brown CJ. Climate change decouples marine and freshwater habitats of a threatened migratory fish. </w:t>
      </w:r>
      <w:r w:rsidRPr="00055F52">
        <w:rPr>
          <w:i/>
        </w:rPr>
        <w:t>Divers Distrib</w:t>
      </w:r>
      <w:r w:rsidRPr="00055F52">
        <w:t xml:space="preserve"> </w:t>
      </w:r>
      <w:r w:rsidRPr="00055F52">
        <w:rPr>
          <w:b/>
        </w:rPr>
        <w:t>23</w:t>
      </w:r>
      <w:r w:rsidRPr="00055F52">
        <w:t>, 751-760 (2017).</w:t>
      </w:r>
    </w:p>
    <w:bookmarkEnd w:id="93"/>
    <w:p w14:paraId="47F1D637" w14:textId="77777777" w:rsidR="00055F52" w:rsidRPr="00055F52" w:rsidRDefault="00055F52" w:rsidP="00055F52">
      <w:pPr>
        <w:pStyle w:val="EndNoteBibliography"/>
      </w:pPr>
    </w:p>
    <w:p w14:paraId="28F81702" w14:textId="77777777" w:rsidR="00055F52" w:rsidRPr="00055F52" w:rsidRDefault="00055F52" w:rsidP="00055F52">
      <w:pPr>
        <w:pStyle w:val="EndNoteBibliography"/>
        <w:ind w:left="720" w:hanging="720"/>
      </w:pPr>
      <w:bookmarkStart w:id="94" w:name="_ENREF_69"/>
      <w:r w:rsidRPr="00055F52">
        <w:t>69.</w:t>
      </w:r>
      <w:r w:rsidRPr="00055F52">
        <w:tab/>
        <w:t>Benedetti-Cecchi L</w:t>
      </w:r>
      <w:r w:rsidRPr="00055F52">
        <w:rPr>
          <w:i/>
        </w:rPr>
        <w:t>, et al.</w:t>
      </w:r>
      <w:r w:rsidRPr="00055F52">
        <w:t xml:space="preserve"> Predicting the consequences of anthropogenic disturbance: large-scale effects of loss of canopy algae on rocky shores. </w:t>
      </w:r>
      <w:r w:rsidRPr="00055F52">
        <w:rPr>
          <w:i/>
        </w:rPr>
        <w:t>Mar Ecol Prog Ser</w:t>
      </w:r>
      <w:r w:rsidRPr="00055F52">
        <w:t xml:space="preserve"> </w:t>
      </w:r>
      <w:r w:rsidRPr="00055F52">
        <w:rPr>
          <w:b/>
        </w:rPr>
        <w:t>214</w:t>
      </w:r>
      <w:r w:rsidRPr="00055F52">
        <w:t>, 137-150 (2001).</w:t>
      </w:r>
    </w:p>
    <w:bookmarkEnd w:id="94"/>
    <w:p w14:paraId="5E7AD30C" w14:textId="77777777" w:rsidR="00055F52" w:rsidRPr="00055F52" w:rsidRDefault="00055F52" w:rsidP="00055F52">
      <w:pPr>
        <w:pStyle w:val="EndNoteBibliography"/>
      </w:pPr>
    </w:p>
    <w:p w14:paraId="02A75468" w14:textId="77777777" w:rsidR="00055F52" w:rsidRPr="00055F52" w:rsidRDefault="00055F52" w:rsidP="00055F52">
      <w:pPr>
        <w:pStyle w:val="EndNoteBibliography"/>
        <w:ind w:left="720" w:hanging="720"/>
      </w:pPr>
      <w:bookmarkStart w:id="95" w:name="_ENREF_70"/>
      <w:r w:rsidRPr="00055F52">
        <w:t>70.</w:t>
      </w:r>
      <w:r w:rsidRPr="00055F52">
        <w:tab/>
        <w:t xml:space="preserve">Bulleri F, Benedetti-Cecchi L, Acunto S, Cinelli F, Hawkins SJ. The influence of canopy algae on vertical patterns of distribution of low-shore assemblages on rocky coasts in the northwest Mediterranean. </w:t>
      </w:r>
      <w:r w:rsidRPr="00055F52">
        <w:rPr>
          <w:i/>
        </w:rPr>
        <w:t>J Exp Mar Biol Ecol</w:t>
      </w:r>
      <w:r w:rsidRPr="00055F52">
        <w:t xml:space="preserve"> </w:t>
      </w:r>
      <w:r w:rsidRPr="00055F52">
        <w:rPr>
          <w:b/>
        </w:rPr>
        <w:t>267</w:t>
      </w:r>
      <w:r w:rsidRPr="00055F52">
        <w:t>, 89-106 (2002).</w:t>
      </w:r>
    </w:p>
    <w:bookmarkEnd w:id="95"/>
    <w:p w14:paraId="712533D2" w14:textId="77777777" w:rsidR="00055F52" w:rsidRPr="00055F52" w:rsidRDefault="00055F52" w:rsidP="00055F52">
      <w:pPr>
        <w:pStyle w:val="EndNoteBibliography"/>
      </w:pPr>
    </w:p>
    <w:p w14:paraId="6D49BE13" w14:textId="77777777" w:rsidR="00055F52" w:rsidRPr="00055F52" w:rsidRDefault="00055F52" w:rsidP="00055F52">
      <w:pPr>
        <w:pStyle w:val="EndNoteBibliography"/>
        <w:ind w:left="720" w:hanging="720"/>
      </w:pPr>
      <w:bookmarkStart w:id="96" w:name="_ENREF_71"/>
      <w:r w:rsidRPr="00055F52">
        <w:t>71.</w:t>
      </w:r>
      <w:r w:rsidRPr="00055F52">
        <w:tab/>
        <w:t xml:space="preserve">Givan O, Edelist D, Sonin O, Belmaker J. Thermal affinity as the dominant factor changing Mediterranean fish abundances. </w:t>
      </w:r>
      <w:r w:rsidRPr="00055F52">
        <w:rPr>
          <w:i/>
        </w:rPr>
        <w:t>Global Change Biol</w:t>
      </w:r>
      <w:r w:rsidRPr="00055F52">
        <w:t xml:space="preserve"> </w:t>
      </w:r>
      <w:r w:rsidRPr="00055F52">
        <w:rPr>
          <w:b/>
        </w:rPr>
        <w:t>24</w:t>
      </w:r>
      <w:r w:rsidRPr="00055F52">
        <w:t>, e80-e89 (2018).</w:t>
      </w:r>
    </w:p>
    <w:bookmarkEnd w:id="96"/>
    <w:p w14:paraId="48552D3F" w14:textId="77777777" w:rsidR="00055F52" w:rsidRPr="00055F52" w:rsidRDefault="00055F52" w:rsidP="00055F52">
      <w:pPr>
        <w:pStyle w:val="EndNoteBibliography"/>
      </w:pPr>
    </w:p>
    <w:p w14:paraId="6221B2D7" w14:textId="77777777" w:rsidR="00055F52" w:rsidRPr="00055F52" w:rsidRDefault="00055F52" w:rsidP="00055F52">
      <w:pPr>
        <w:pStyle w:val="EndNoteBibliography"/>
        <w:ind w:left="720" w:hanging="720"/>
      </w:pPr>
      <w:bookmarkStart w:id="97" w:name="_ENREF_72"/>
      <w:r w:rsidRPr="00055F52">
        <w:t>72.</w:t>
      </w:r>
      <w:r w:rsidRPr="00055F52">
        <w:tab/>
        <w:t xml:space="preserve">Rilov G, Peleg O, Guy-Haim T, Yeruham E. Community dynamics and ecological shifts on Mediterranean vermetid reefs. </w:t>
      </w:r>
      <w:r w:rsidRPr="00055F52">
        <w:rPr>
          <w:i/>
        </w:rPr>
        <w:t>Mar Environ Res</w:t>
      </w:r>
      <w:r w:rsidRPr="00055F52">
        <w:t xml:space="preserve"> </w:t>
      </w:r>
      <w:r w:rsidRPr="00055F52">
        <w:rPr>
          <w:b/>
        </w:rPr>
        <w:t>160</w:t>
      </w:r>
      <w:r w:rsidRPr="00055F52">
        <w:t>, 105045 (2020).</w:t>
      </w:r>
    </w:p>
    <w:bookmarkEnd w:id="97"/>
    <w:p w14:paraId="6A505268" w14:textId="77777777" w:rsidR="00055F52" w:rsidRPr="00055F52" w:rsidRDefault="00055F52" w:rsidP="00055F52">
      <w:pPr>
        <w:pStyle w:val="EndNoteBibliography"/>
      </w:pPr>
    </w:p>
    <w:p w14:paraId="22538601" w14:textId="77777777" w:rsidR="00055F52" w:rsidRPr="00055F52" w:rsidRDefault="00055F52" w:rsidP="00055F52">
      <w:pPr>
        <w:pStyle w:val="EndNoteBibliography"/>
        <w:ind w:left="720" w:hanging="720"/>
      </w:pPr>
      <w:bookmarkStart w:id="98" w:name="_ENREF_73"/>
      <w:r w:rsidRPr="00055F52">
        <w:t>73.</w:t>
      </w:r>
      <w:r w:rsidRPr="00055F52">
        <w:tab/>
        <w:t xml:space="preserve">Rilov G. Multi-species collapses at the warm edge of a warming sea. </w:t>
      </w:r>
      <w:r w:rsidRPr="00055F52">
        <w:rPr>
          <w:i/>
        </w:rPr>
        <w:t>Scientific Reports</w:t>
      </w:r>
      <w:r w:rsidRPr="00055F52">
        <w:t xml:space="preserve"> </w:t>
      </w:r>
      <w:r w:rsidRPr="00055F52">
        <w:rPr>
          <w:b/>
        </w:rPr>
        <w:t>6</w:t>
      </w:r>
      <w:r w:rsidRPr="00055F52">
        <w:t>, 36897 (2016).</w:t>
      </w:r>
    </w:p>
    <w:bookmarkEnd w:id="98"/>
    <w:p w14:paraId="6EA713BD" w14:textId="77777777" w:rsidR="00055F52" w:rsidRPr="00055F52" w:rsidRDefault="00055F52" w:rsidP="00055F52">
      <w:pPr>
        <w:pStyle w:val="EndNoteBibliography"/>
      </w:pPr>
    </w:p>
    <w:p w14:paraId="732924D4" w14:textId="77777777" w:rsidR="00055F52" w:rsidRPr="00055F52" w:rsidRDefault="00055F52" w:rsidP="00055F52">
      <w:pPr>
        <w:pStyle w:val="EndNoteBibliography"/>
        <w:ind w:left="720" w:hanging="720"/>
      </w:pPr>
      <w:bookmarkStart w:id="99" w:name="_ENREF_74"/>
      <w:r w:rsidRPr="00055F52">
        <w:t>74.</w:t>
      </w:r>
      <w:r w:rsidRPr="00055F52">
        <w:tab/>
        <w:t xml:space="preserve">Rilov G, Klein L, Iluz D, Dubinsky Z, Guy-Haim T. Last snail standing? superior thermal resilience of an alien tropical intertidal gastropod over natives in an ocean-warming hotspot. </w:t>
      </w:r>
      <w:r w:rsidRPr="00055F52">
        <w:rPr>
          <w:i/>
        </w:rPr>
        <w:t>Biol Invasions</w:t>
      </w:r>
      <w:r w:rsidRPr="00055F52">
        <w:t xml:space="preserve"> </w:t>
      </w:r>
      <w:r w:rsidRPr="00055F52">
        <w:rPr>
          <w:b/>
        </w:rPr>
        <w:t>24</w:t>
      </w:r>
      <w:r w:rsidRPr="00055F52">
        <w:t>, 3703-3719 (2022).</w:t>
      </w:r>
    </w:p>
    <w:bookmarkEnd w:id="99"/>
    <w:p w14:paraId="422E136C" w14:textId="77777777" w:rsidR="00055F52" w:rsidRPr="00055F52" w:rsidRDefault="00055F52" w:rsidP="00055F52">
      <w:pPr>
        <w:pStyle w:val="EndNoteBibliography"/>
      </w:pPr>
    </w:p>
    <w:p w14:paraId="3243FCC9" w14:textId="77777777" w:rsidR="00055F52" w:rsidRPr="00055F52" w:rsidRDefault="00055F52" w:rsidP="00055F52">
      <w:pPr>
        <w:pStyle w:val="EndNoteBibliography"/>
        <w:ind w:left="720" w:hanging="720"/>
      </w:pPr>
      <w:bookmarkStart w:id="100" w:name="_ENREF_75"/>
      <w:r w:rsidRPr="00055F52">
        <w:t>75.</w:t>
      </w:r>
      <w:r w:rsidRPr="00055F52">
        <w:tab/>
        <w:t xml:space="preserve">Ballesteros E. Mediterranean coralligenous assemblages: A synthesis of present knowledge. </w:t>
      </w:r>
      <w:r w:rsidRPr="00055F52">
        <w:rPr>
          <w:i/>
        </w:rPr>
        <w:t>Oceanography and Marine Biology</w:t>
      </w:r>
      <w:r w:rsidRPr="00055F52">
        <w:t xml:space="preserve"> </w:t>
      </w:r>
      <w:r w:rsidRPr="00055F52">
        <w:rPr>
          <w:b/>
        </w:rPr>
        <w:t>44</w:t>
      </w:r>
      <w:r w:rsidRPr="00055F52">
        <w:t>, 123-195 (2006).</w:t>
      </w:r>
    </w:p>
    <w:bookmarkEnd w:id="100"/>
    <w:p w14:paraId="05F5A9E2" w14:textId="77777777" w:rsidR="00055F52" w:rsidRPr="00055F52" w:rsidRDefault="00055F52" w:rsidP="00055F52">
      <w:pPr>
        <w:pStyle w:val="EndNoteBibliography"/>
      </w:pPr>
    </w:p>
    <w:p w14:paraId="0859D082" w14:textId="77777777" w:rsidR="00055F52" w:rsidRPr="00055F52" w:rsidRDefault="00055F52" w:rsidP="00055F52">
      <w:pPr>
        <w:pStyle w:val="EndNoteBibliography"/>
        <w:ind w:left="720" w:hanging="720"/>
      </w:pPr>
      <w:bookmarkStart w:id="101" w:name="_ENREF_76"/>
      <w:r w:rsidRPr="00055F52">
        <w:t>76.</w:t>
      </w:r>
      <w:r w:rsidRPr="00055F52">
        <w:tab/>
        <w:t xml:space="preserve">Cebrian E, Rodríguez-Prieto C. Marine Invasion in the Mediterranean Sea: The Role of Abiotic Factors When There Is No Biological Resistance. </w:t>
      </w:r>
      <w:r w:rsidRPr="00055F52">
        <w:rPr>
          <w:i/>
        </w:rPr>
        <w:t>PLOS ONE</w:t>
      </w:r>
      <w:r w:rsidRPr="00055F52">
        <w:t xml:space="preserve"> </w:t>
      </w:r>
      <w:r w:rsidRPr="00055F52">
        <w:rPr>
          <w:b/>
        </w:rPr>
        <w:t>7</w:t>
      </w:r>
      <w:r w:rsidRPr="00055F52">
        <w:t>, e31135 (2012).</w:t>
      </w:r>
    </w:p>
    <w:bookmarkEnd w:id="101"/>
    <w:p w14:paraId="4B2B00C4" w14:textId="77777777" w:rsidR="00055F52" w:rsidRPr="00055F52" w:rsidRDefault="00055F52" w:rsidP="00055F52">
      <w:pPr>
        <w:pStyle w:val="EndNoteBibliography"/>
      </w:pPr>
    </w:p>
    <w:p w14:paraId="04390EAB" w14:textId="77777777" w:rsidR="00055F52" w:rsidRPr="00055F52" w:rsidRDefault="00055F52" w:rsidP="00055F52">
      <w:pPr>
        <w:pStyle w:val="EndNoteBibliography"/>
        <w:ind w:left="720" w:hanging="720"/>
      </w:pPr>
      <w:bookmarkStart w:id="102" w:name="_ENREF_77"/>
      <w:r w:rsidRPr="00055F52">
        <w:lastRenderedPageBreak/>
        <w:t>77.</w:t>
      </w:r>
      <w:r w:rsidRPr="00055F52">
        <w:tab/>
        <w:t>Gómez-Gras D</w:t>
      </w:r>
      <w:r w:rsidRPr="00055F52">
        <w:rPr>
          <w:i/>
        </w:rPr>
        <w:t>, et al.</w:t>
      </w:r>
      <w:r w:rsidRPr="00055F52">
        <w:t xml:space="preserve"> Climate change transforms the functional identity of Mediterranean coralligenous assemblages. </w:t>
      </w:r>
      <w:r w:rsidRPr="00055F52">
        <w:rPr>
          <w:i/>
        </w:rPr>
        <w:t>Ecol Lett</w:t>
      </w:r>
      <w:r w:rsidRPr="00055F52">
        <w:t xml:space="preserve"> </w:t>
      </w:r>
      <w:r w:rsidRPr="00055F52">
        <w:rPr>
          <w:b/>
        </w:rPr>
        <w:t>24</w:t>
      </w:r>
      <w:r w:rsidRPr="00055F52">
        <w:t>, 1038-1051 (2021).</w:t>
      </w:r>
    </w:p>
    <w:bookmarkEnd w:id="102"/>
    <w:p w14:paraId="0AE59FDC" w14:textId="77777777" w:rsidR="00055F52" w:rsidRPr="00055F52" w:rsidRDefault="00055F52" w:rsidP="00055F52">
      <w:pPr>
        <w:pStyle w:val="EndNoteBibliography"/>
      </w:pPr>
    </w:p>
    <w:p w14:paraId="0257AE28" w14:textId="77777777" w:rsidR="00055F52" w:rsidRPr="00055F52" w:rsidRDefault="00055F52" w:rsidP="00055F52">
      <w:pPr>
        <w:pStyle w:val="EndNoteBibliography"/>
        <w:ind w:left="720" w:hanging="720"/>
      </w:pPr>
      <w:bookmarkStart w:id="103" w:name="_ENREF_78"/>
      <w:r w:rsidRPr="00055F52">
        <w:t>78.</w:t>
      </w:r>
      <w:r w:rsidRPr="00055F52">
        <w:tab/>
        <w:t>Gómez-Gras D</w:t>
      </w:r>
      <w:r w:rsidRPr="00055F52">
        <w:rPr>
          <w:i/>
        </w:rPr>
        <w:t>, et al.</w:t>
      </w:r>
      <w:r w:rsidRPr="00055F52">
        <w:t xml:space="preserve"> Population collapse of habitat-forming species in the Mediterranean: a long-term study of gorgonian populations affected by recurrent marine heatwaves. </w:t>
      </w:r>
      <w:r w:rsidRPr="00055F52">
        <w:rPr>
          <w:i/>
        </w:rPr>
        <w:t>Proceedings of the Royal Society B: Biological Sciences</w:t>
      </w:r>
      <w:r w:rsidRPr="00055F52">
        <w:t xml:space="preserve"> </w:t>
      </w:r>
      <w:r w:rsidRPr="00055F52">
        <w:rPr>
          <w:b/>
        </w:rPr>
        <w:t>288</w:t>
      </w:r>
      <w:r w:rsidRPr="00055F52">
        <w:t>, 20212384 (2021).</w:t>
      </w:r>
    </w:p>
    <w:bookmarkEnd w:id="103"/>
    <w:p w14:paraId="1DBF0D50" w14:textId="77777777" w:rsidR="00055F52" w:rsidRPr="00055F52" w:rsidRDefault="00055F52" w:rsidP="00055F52">
      <w:pPr>
        <w:pStyle w:val="EndNoteBibliography"/>
      </w:pPr>
    </w:p>
    <w:p w14:paraId="3705223E" w14:textId="77777777" w:rsidR="00055F52" w:rsidRPr="00055F52" w:rsidRDefault="00055F52" w:rsidP="00055F52">
      <w:pPr>
        <w:pStyle w:val="EndNoteBibliography"/>
        <w:ind w:left="720" w:hanging="720"/>
      </w:pPr>
      <w:bookmarkStart w:id="104" w:name="_ENREF_79"/>
      <w:r w:rsidRPr="00055F52">
        <w:t>79.</w:t>
      </w:r>
      <w:r w:rsidRPr="00055F52">
        <w:tab/>
        <w:t>Villarino E</w:t>
      </w:r>
      <w:r w:rsidRPr="00055F52">
        <w:rPr>
          <w:i/>
        </w:rPr>
        <w:t>, et al.</w:t>
      </w:r>
      <w:r w:rsidRPr="00055F52">
        <w:t xml:space="preserve"> Response of copepod communities to ocean warming in three time-series across the North Atlantic and Mediterranean Sea. </w:t>
      </w:r>
      <w:r w:rsidRPr="00055F52">
        <w:rPr>
          <w:i/>
        </w:rPr>
        <w:t>Mar Ecol Prog Ser</w:t>
      </w:r>
      <w:r w:rsidRPr="00055F52">
        <w:t xml:space="preserve"> </w:t>
      </w:r>
      <w:r w:rsidRPr="00055F52">
        <w:rPr>
          <w:b/>
        </w:rPr>
        <w:t>636</w:t>
      </w:r>
      <w:r w:rsidRPr="00055F52">
        <w:t>, 47-61 (2020).</w:t>
      </w:r>
    </w:p>
    <w:bookmarkEnd w:id="104"/>
    <w:p w14:paraId="13720C0F" w14:textId="77777777" w:rsidR="00055F52" w:rsidRPr="00055F52" w:rsidRDefault="00055F52" w:rsidP="00055F52">
      <w:pPr>
        <w:pStyle w:val="EndNoteBibliography"/>
      </w:pPr>
    </w:p>
    <w:p w14:paraId="152DB209" w14:textId="77777777" w:rsidR="00055F52" w:rsidRPr="00055F52" w:rsidRDefault="00055F52" w:rsidP="00055F52">
      <w:pPr>
        <w:pStyle w:val="EndNoteBibliography"/>
        <w:ind w:left="720" w:hanging="720"/>
      </w:pPr>
      <w:bookmarkStart w:id="105" w:name="_ENREF_80"/>
      <w:r w:rsidRPr="00055F52">
        <w:t>80.</w:t>
      </w:r>
      <w:r w:rsidRPr="00055F52">
        <w:tab/>
        <w:t xml:space="preserve">Zuur AF, Ieno EN, Walker NJ. </w:t>
      </w:r>
      <w:r w:rsidRPr="00055F52">
        <w:rPr>
          <w:i/>
        </w:rPr>
        <w:t>Mixed effects models and extensions in ecology with R</w:t>
      </w:r>
      <w:r w:rsidRPr="00055F52">
        <w:t>. Springer Science (2009).</w:t>
      </w:r>
    </w:p>
    <w:bookmarkEnd w:id="105"/>
    <w:p w14:paraId="33DA4695" w14:textId="77777777" w:rsidR="00055F52" w:rsidRPr="00055F52" w:rsidRDefault="00055F52" w:rsidP="00055F52">
      <w:pPr>
        <w:pStyle w:val="EndNoteBibliography"/>
      </w:pPr>
    </w:p>
    <w:p w14:paraId="7DFAAC20" w14:textId="77777777" w:rsidR="00055F52" w:rsidRPr="00055F52" w:rsidRDefault="00055F52" w:rsidP="00055F52">
      <w:pPr>
        <w:pStyle w:val="EndNoteBibliography"/>
        <w:ind w:left="720" w:hanging="720"/>
      </w:pPr>
      <w:bookmarkStart w:id="106" w:name="_ENREF_81"/>
      <w:r w:rsidRPr="00055F52">
        <w:t>81.</w:t>
      </w:r>
      <w:r w:rsidRPr="00055F52">
        <w:tab/>
        <w:t>Atkinson A</w:t>
      </w:r>
      <w:r w:rsidRPr="00055F52">
        <w:rPr>
          <w:i/>
        </w:rPr>
        <w:t>, et al.</w:t>
      </w:r>
      <w:r w:rsidRPr="00055F52">
        <w:t xml:space="preserve"> Questioning the role of phenology shifts and trophic mismatching in a planktonic food web. </w:t>
      </w:r>
      <w:r w:rsidRPr="00055F52">
        <w:rPr>
          <w:i/>
        </w:rPr>
        <w:t>Prog Oceanogr</w:t>
      </w:r>
      <w:r w:rsidRPr="00055F52">
        <w:t xml:space="preserve"> </w:t>
      </w:r>
      <w:r w:rsidRPr="00055F52">
        <w:rPr>
          <w:b/>
        </w:rPr>
        <w:t>137</w:t>
      </w:r>
      <w:r w:rsidRPr="00055F52">
        <w:t>, 498-512 (2015).</w:t>
      </w:r>
    </w:p>
    <w:bookmarkEnd w:id="106"/>
    <w:p w14:paraId="60D50151" w14:textId="77777777" w:rsidR="00055F52" w:rsidRPr="00055F52" w:rsidRDefault="00055F52" w:rsidP="00055F52">
      <w:pPr>
        <w:pStyle w:val="EndNoteBibliography"/>
      </w:pPr>
    </w:p>
    <w:p w14:paraId="78BE48F1" w14:textId="77777777" w:rsidR="00055F52" w:rsidRPr="00055F52" w:rsidRDefault="00055F52" w:rsidP="00055F52">
      <w:pPr>
        <w:pStyle w:val="EndNoteBibliography"/>
        <w:ind w:left="720" w:hanging="720"/>
      </w:pPr>
      <w:bookmarkStart w:id="107" w:name="_ENREF_82"/>
      <w:r w:rsidRPr="00055F52">
        <w:t>82.</w:t>
      </w:r>
      <w:r w:rsidRPr="00055F52">
        <w:tab/>
        <w:t xml:space="preserve">Tamburello L, Bulleri F, Bertocci I, Maggi E, Benedetti-Cecchi L. Reddened seascapes: Experimentally induced shifts in 1/f spectra of spatial variability in rocky intertidal assemblages. </w:t>
      </w:r>
      <w:r w:rsidRPr="00055F52">
        <w:rPr>
          <w:i/>
        </w:rPr>
        <w:t>Ecology</w:t>
      </w:r>
      <w:r w:rsidRPr="00055F52">
        <w:t xml:space="preserve"> </w:t>
      </w:r>
      <w:r w:rsidRPr="00055F52">
        <w:rPr>
          <w:b/>
        </w:rPr>
        <w:t>94</w:t>
      </w:r>
      <w:r w:rsidRPr="00055F52">
        <w:t>, 1102-1111 (2013).</w:t>
      </w:r>
    </w:p>
    <w:bookmarkEnd w:id="107"/>
    <w:p w14:paraId="4493693E" w14:textId="77777777" w:rsidR="00055F52" w:rsidRPr="00055F52" w:rsidRDefault="00055F52" w:rsidP="00055F52">
      <w:pPr>
        <w:pStyle w:val="EndNoteBibliography"/>
      </w:pPr>
    </w:p>
    <w:p w14:paraId="3F3BE0E5" w14:textId="77777777" w:rsidR="00055F52" w:rsidRPr="00055F52" w:rsidRDefault="00055F52" w:rsidP="00055F52">
      <w:pPr>
        <w:pStyle w:val="EndNoteBibliography"/>
        <w:ind w:left="720" w:hanging="720"/>
      </w:pPr>
      <w:bookmarkStart w:id="108" w:name="_ENREF_83"/>
      <w:r w:rsidRPr="00055F52">
        <w:t>83.</w:t>
      </w:r>
      <w:r w:rsidRPr="00055F52">
        <w:tab/>
        <w:t>Borja Á</w:t>
      </w:r>
      <w:r w:rsidRPr="00055F52">
        <w:rPr>
          <w:i/>
        </w:rPr>
        <w:t>, et al.</w:t>
      </w:r>
      <w:r w:rsidRPr="00055F52">
        <w:t xml:space="preserve"> ‘The past is the future of the present’: Learning from long-time series of marine monitoring. </w:t>
      </w:r>
      <w:r w:rsidRPr="00055F52">
        <w:rPr>
          <w:i/>
        </w:rPr>
        <w:t>Sci Total Environ</w:t>
      </w:r>
      <w:r w:rsidRPr="00055F52">
        <w:t xml:space="preserve"> </w:t>
      </w:r>
      <w:r w:rsidRPr="00055F52">
        <w:rPr>
          <w:b/>
        </w:rPr>
        <w:t>566–567</w:t>
      </w:r>
      <w:r w:rsidRPr="00055F52">
        <w:t>, 698-711 (2016).</w:t>
      </w:r>
    </w:p>
    <w:bookmarkEnd w:id="108"/>
    <w:p w14:paraId="7814CB22" w14:textId="77777777" w:rsidR="00055F52" w:rsidRPr="00055F52" w:rsidRDefault="00055F52" w:rsidP="00055F52">
      <w:pPr>
        <w:pStyle w:val="EndNoteBibliography"/>
      </w:pPr>
    </w:p>
    <w:p w14:paraId="071D52BC" w14:textId="67659527" w:rsidR="00055F52" w:rsidRPr="00055F52" w:rsidRDefault="00055F52" w:rsidP="00055F52">
      <w:pPr>
        <w:pStyle w:val="EndNoteBibliography"/>
        <w:ind w:left="720" w:hanging="720"/>
      </w:pPr>
      <w:bookmarkStart w:id="109" w:name="_ENREF_84"/>
      <w:r w:rsidRPr="00055F52">
        <w:t>84.</w:t>
      </w:r>
      <w:r w:rsidRPr="00055F52">
        <w:tab/>
        <w:t xml:space="preserve">Josefson A, Rytter D. Danish benthic marine monitoring data from ODAM. Department of Bioscience - AU, Denmark. </w:t>
      </w:r>
      <w:hyperlink r:id="rId16" w:history="1">
        <w:r w:rsidRPr="00055F52">
          <w:rPr>
            <w:rStyle w:val="Hyperlink"/>
          </w:rPr>
          <w:t>https://ipt.vliz.be/eurobis/resource?r=danishbenthicmonitoring</w:t>
        </w:r>
      </w:hyperlink>
      <w:r w:rsidRPr="00055F52">
        <w:t>.) (2015).</w:t>
      </w:r>
    </w:p>
    <w:bookmarkEnd w:id="109"/>
    <w:p w14:paraId="73D520CA" w14:textId="77777777" w:rsidR="00055F52" w:rsidRPr="00055F52" w:rsidRDefault="00055F52" w:rsidP="00055F52">
      <w:pPr>
        <w:pStyle w:val="EndNoteBibliography"/>
      </w:pPr>
    </w:p>
    <w:p w14:paraId="61A73A62" w14:textId="77777777" w:rsidR="00055F52" w:rsidRPr="00055F52" w:rsidRDefault="00055F52" w:rsidP="00055F52">
      <w:pPr>
        <w:pStyle w:val="EndNoteBibliography"/>
        <w:ind w:left="720" w:hanging="720"/>
      </w:pPr>
      <w:bookmarkStart w:id="110" w:name="_ENREF_85"/>
      <w:r w:rsidRPr="00055F52">
        <w:t>85.</w:t>
      </w:r>
      <w:r w:rsidRPr="00055F52">
        <w:tab/>
        <w:t xml:space="preserve">Beukema JJ, Flach EC, Dekker R, Starink M. A long-term study of the recovery of the macrozoobenthos on large defaunated plots on a tidal flat in the Wadden Sea. </w:t>
      </w:r>
      <w:r w:rsidRPr="00055F52">
        <w:rPr>
          <w:i/>
        </w:rPr>
        <w:t>J Sea Res</w:t>
      </w:r>
      <w:r w:rsidRPr="00055F52">
        <w:t xml:space="preserve"> </w:t>
      </w:r>
      <w:r w:rsidRPr="00055F52">
        <w:rPr>
          <w:b/>
        </w:rPr>
        <w:t>42</w:t>
      </w:r>
      <w:r w:rsidRPr="00055F52">
        <w:t>, 235-254 (1999).</w:t>
      </w:r>
    </w:p>
    <w:bookmarkEnd w:id="110"/>
    <w:p w14:paraId="72A44EF2" w14:textId="77777777" w:rsidR="00055F52" w:rsidRPr="00055F52" w:rsidRDefault="00055F52" w:rsidP="00055F52">
      <w:pPr>
        <w:pStyle w:val="EndNoteBibliography"/>
      </w:pPr>
    </w:p>
    <w:p w14:paraId="1EEC990A" w14:textId="77777777" w:rsidR="00055F52" w:rsidRPr="00055F52" w:rsidRDefault="00055F52" w:rsidP="00055F52">
      <w:pPr>
        <w:pStyle w:val="EndNoteBibliography"/>
        <w:ind w:left="720" w:hanging="720"/>
      </w:pPr>
      <w:bookmarkStart w:id="111" w:name="_ENREF_86"/>
      <w:r w:rsidRPr="00055F52">
        <w:t>86.</w:t>
      </w:r>
      <w:r w:rsidRPr="00055F52">
        <w:tab/>
        <w:t xml:space="preserve">Spedicato MT, Massutí E, Mérigot B, Tserpes G, Jadaud A, Relini G. The MEDITS trawl survey specifications in an ecosystem approach to fishery management. </w:t>
      </w:r>
      <w:r w:rsidRPr="00055F52">
        <w:rPr>
          <w:i/>
        </w:rPr>
        <w:t>Scientia Marina</w:t>
      </w:r>
      <w:r w:rsidRPr="00055F52">
        <w:t xml:space="preserve"> </w:t>
      </w:r>
      <w:r w:rsidRPr="00055F52">
        <w:rPr>
          <w:b/>
        </w:rPr>
        <w:t>83</w:t>
      </w:r>
      <w:r w:rsidRPr="00055F52">
        <w:t>, 9-20 (2019).</w:t>
      </w:r>
    </w:p>
    <w:bookmarkEnd w:id="111"/>
    <w:p w14:paraId="284AD769" w14:textId="77777777" w:rsidR="00055F52" w:rsidRPr="00055F52" w:rsidRDefault="00055F52" w:rsidP="00055F52">
      <w:pPr>
        <w:pStyle w:val="EndNoteBibliography"/>
      </w:pPr>
    </w:p>
    <w:p w14:paraId="75A6DDDB" w14:textId="77777777" w:rsidR="00055F52" w:rsidRPr="00055F52" w:rsidRDefault="00055F52" w:rsidP="00055F52">
      <w:pPr>
        <w:pStyle w:val="EndNoteBibliography"/>
        <w:ind w:left="720" w:hanging="720"/>
      </w:pPr>
      <w:bookmarkStart w:id="112" w:name="_ENREF_87"/>
      <w:r w:rsidRPr="00055F52">
        <w:t>87.</w:t>
      </w:r>
      <w:r w:rsidRPr="00055F52">
        <w:tab/>
        <w:t xml:space="preserve">Edelist D, Sonin O, Golani D, Rilov G, Spanier E. Spatiotemporal patterns of catch and discards of the Israeli Mediterranean trawl fishery in the early 1990s: ecological and conservation perspectives. </w:t>
      </w:r>
      <w:r w:rsidRPr="00055F52">
        <w:rPr>
          <w:i/>
        </w:rPr>
        <w:t>Scientia Marina</w:t>
      </w:r>
      <w:r w:rsidRPr="00055F52">
        <w:t xml:space="preserve"> </w:t>
      </w:r>
      <w:r w:rsidRPr="00055F52">
        <w:rPr>
          <w:b/>
        </w:rPr>
        <w:t>75</w:t>
      </w:r>
      <w:r w:rsidRPr="00055F52">
        <w:t>, 641-652 (2011).</w:t>
      </w:r>
    </w:p>
    <w:bookmarkEnd w:id="112"/>
    <w:p w14:paraId="3AB9CB55" w14:textId="77777777" w:rsidR="00055F52" w:rsidRPr="00055F52" w:rsidRDefault="00055F52" w:rsidP="00055F52">
      <w:pPr>
        <w:pStyle w:val="EndNoteBibliography"/>
      </w:pPr>
    </w:p>
    <w:p w14:paraId="781BCC2E" w14:textId="6A3D6FF5" w:rsidR="00055F52" w:rsidRPr="00055F52" w:rsidRDefault="00055F52" w:rsidP="00055F52">
      <w:pPr>
        <w:pStyle w:val="EndNoteBibliography"/>
        <w:ind w:left="720" w:hanging="720"/>
      </w:pPr>
      <w:bookmarkStart w:id="113" w:name="_ENREF_88"/>
      <w:r w:rsidRPr="00055F52">
        <w:t>88.</w:t>
      </w:r>
      <w:r w:rsidRPr="00055F52">
        <w:tab/>
        <w:t xml:space="preserve">DATRAS-ICES. ICES Database on Trawl Surveys (DATRAS), ICES, Copenhagen, Denmark. </w:t>
      </w:r>
      <w:hyperlink r:id="rId17" w:history="1">
        <w:r w:rsidRPr="00055F52">
          <w:rPr>
            <w:rStyle w:val="Hyperlink"/>
          </w:rPr>
          <w:t>https://datras.ices.dk</w:t>
        </w:r>
      </w:hyperlink>
      <w:r w:rsidRPr="00055F52">
        <w:t>.) (2023).</w:t>
      </w:r>
    </w:p>
    <w:bookmarkEnd w:id="113"/>
    <w:p w14:paraId="6D4EFBB7" w14:textId="77777777" w:rsidR="00055F52" w:rsidRPr="00055F52" w:rsidRDefault="00055F52" w:rsidP="00055F52">
      <w:pPr>
        <w:pStyle w:val="EndNoteBibliography"/>
      </w:pPr>
    </w:p>
    <w:p w14:paraId="5CFD1F41" w14:textId="77777777" w:rsidR="00055F52" w:rsidRPr="00055F52" w:rsidRDefault="00055F52" w:rsidP="00055F52">
      <w:pPr>
        <w:pStyle w:val="EndNoteBibliography"/>
        <w:ind w:left="720" w:hanging="720"/>
      </w:pPr>
      <w:bookmarkStart w:id="114" w:name="_ENREF_89"/>
      <w:r w:rsidRPr="00055F52">
        <w:t>89.</w:t>
      </w:r>
      <w:r w:rsidRPr="00055F52">
        <w:tab/>
        <w:t>van Leeuwen A, van der Veer H, Witte JIJ. NIOZ fyke programme Stuifdijk.). V2 edn. NIOZ (2023).</w:t>
      </w:r>
    </w:p>
    <w:bookmarkEnd w:id="114"/>
    <w:p w14:paraId="502C8803" w14:textId="77777777" w:rsidR="00055F52" w:rsidRPr="00055F52" w:rsidRDefault="00055F52" w:rsidP="00055F52">
      <w:pPr>
        <w:pStyle w:val="EndNoteBibliography"/>
      </w:pPr>
    </w:p>
    <w:p w14:paraId="65E77004" w14:textId="77777777" w:rsidR="00055F52" w:rsidRPr="00055F52" w:rsidRDefault="00055F52" w:rsidP="00055F52">
      <w:pPr>
        <w:pStyle w:val="EndNoteBibliography"/>
        <w:ind w:left="720" w:hanging="720"/>
      </w:pPr>
      <w:bookmarkStart w:id="115" w:name="_ENREF_90"/>
      <w:r w:rsidRPr="00055F52">
        <w:t>90.</w:t>
      </w:r>
      <w:r w:rsidRPr="00055F52">
        <w:tab/>
        <w:t xml:space="preserve">Chevillot X, Drouineau H, Lambert P, Carassou L, Sautour B, Lobry J. Toward a phenological mismatch in estuarine pelagic food web? </w:t>
      </w:r>
      <w:r w:rsidRPr="00055F52">
        <w:rPr>
          <w:i/>
        </w:rPr>
        <w:t>Plos One</w:t>
      </w:r>
      <w:r w:rsidRPr="00055F52">
        <w:t xml:space="preserve"> </w:t>
      </w:r>
      <w:r w:rsidRPr="00055F52">
        <w:rPr>
          <w:b/>
        </w:rPr>
        <w:t>12</w:t>
      </w:r>
      <w:r w:rsidRPr="00055F52">
        <w:t>, e0173752 (2017).</w:t>
      </w:r>
    </w:p>
    <w:bookmarkEnd w:id="115"/>
    <w:p w14:paraId="62EEB251" w14:textId="77777777" w:rsidR="00055F52" w:rsidRPr="00055F52" w:rsidRDefault="00055F52" w:rsidP="00055F52">
      <w:pPr>
        <w:pStyle w:val="EndNoteBibliography"/>
      </w:pPr>
    </w:p>
    <w:p w14:paraId="670B620C" w14:textId="77777777" w:rsidR="00055F52" w:rsidRPr="00055F52" w:rsidRDefault="00055F52" w:rsidP="00055F52">
      <w:pPr>
        <w:pStyle w:val="EndNoteBibliography"/>
        <w:ind w:left="720" w:hanging="720"/>
      </w:pPr>
      <w:bookmarkStart w:id="116" w:name="_ENREF_91"/>
      <w:r w:rsidRPr="00055F52">
        <w:t>91.</w:t>
      </w:r>
      <w:r w:rsidRPr="00055F52">
        <w:tab/>
        <w:t xml:space="preserve">Trimoreau E, Archambault B, Brind'Amour A, Lepage M, Guitton J, Le Pape O. A quantitative estimate of the function of soft-bottom sheltered coastal areas as essential flatfish nursery habitat. </w:t>
      </w:r>
      <w:r w:rsidRPr="00055F52">
        <w:rPr>
          <w:i/>
        </w:rPr>
        <w:t>Estuar Coast Shelf Sci</w:t>
      </w:r>
      <w:r w:rsidRPr="00055F52">
        <w:t xml:space="preserve"> </w:t>
      </w:r>
      <w:r w:rsidRPr="00055F52">
        <w:rPr>
          <w:b/>
        </w:rPr>
        <w:t>133</w:t>
      </w:r>
      <w:r w:rsidRPr="00055F52">
        <w:t>, 193-205 (2013).</w:t>
      </w:r>
    </w:p>
    <w:bookmarkEnd w:id="116"/>
    <w:p w14:paraId="0B4BBF92" w14:textId="77777777" w:rsidR="00055F52" w:rsidRPr="00055F52" w:rsidRDefault="00055F52" w:rsidP="00055F52">
      <w:pPr>
        <w:pStyle w:val="EndNoteBibliography"/>
      </w:pPr>
    </w:p>
    <w:p w14:paraId="297D76FC" w14:textId="77777777" w:rsidR="00055F52" w:rsidRPr="00055F52" w:rsidRDefault="00055F52" w:rsidP="00055F52">
      <w:pPr>
        <w:pStyle w:val="EndNoteBibliography"/>
        <w:ind w:left="720" w:hanging="720"/>
      </w:pPr>
      <w:bookmarkStart w:id="117" w:name="_ENREF_92"/>
      <w:r w:rsidRPr="00055F52">
        <w:t>92.</w:t>
      </w:r>
      <w:r w:rsidRPr="00055F52">
        <w:tab/>
        <w:t xml:space="preserve">Uriarte A, Borja A. Assessing fish quality status in transitional waters, within the European Water Framework Directive: Setting boundary classes and responding to anthropogenic pressures. </w:t>
      </w:r>
      <w:r w:rsidRPr="00055F52">
        <w:rPr>
          <w:i/>
        </w:rPr>
        <w:t>Estuar Coast Shelf Sci</w:t>
      </w:r>
      <w:r w:rsidRPr="00055F52">
        <w:t xml:space="preserve"> </w:t>
      </w:r>
      <w:r w:rsidRPr="00055F52">
        <w:rPr>
          <w:b/>
        </w:rPr>
        <w:t>82</w:t>
      </w:r>
      <w:r w:rsidRPr="00055F52">
        <w:t>, 214-224 (2009).</w:t>
      </w:r>
    </w:p>
    <w:bookmarkEnd w:id="117"/>
    <w:p w14:paraId="3C6C8226" w14:textId="77777777" w:rsidR="00055F52" w:rsidRPr="00055F52" w:rsidRDefault="00055F52" w:rsidP="00055F52">
      <w:pPr>
        <w:pStyle w:val="EndNoteBibliography"/>
      </w:pPr>
    </w:p>
    <w:p w14:paraId="3A181A7D" w14:textId="77777777" w:rsidR="00055F52" w:rsidRPr="00055F52" w:rsidRDefault="00055F52" w:rsidP="00055F52">
      <w:pPr>
        <w:pStyle w:val="EndNoteBibliography"/>
        <w:ind w:left="720" w:hanging="720"/>
      </w:pPr>
      <w:bookmarkStart w:id="118" w:name="_ENREF_93"/>
      <w:r w:rsidRPr="00055F52">
        <w:t>93.</w:t>
      </w:r>
      <w:r w:rsidRPr="00055F52">
        <w:tab/>
        <w:t xml:space="preserve">R-Core-Team. </w:t>
      </w:r>
      <w:r w:rsidRPr="00055F52">
        <w:rPr>
          <w:i/>
        </w:rPr>
        <w:t>R: A language and environment for statistical computing</w:t>
      </w:r>
      <w:r w:rsidRPr="00055F52">
        <w:t>. R Foundation for Statistical Computing (2014).</w:t>
      </w:r>
    </w:p>
    <w:bookmarkEnd w:id="118"/>
    <w:p w14:paraId="72A9A0FB" w14:textId="77777777" w:rsidR="00055F52" w:rsidRPr="00055F52" w:rsidRDefault="00055F52" w:rsidP="00055F52">
      <w:pPr>
        <w:pStyle w:val="EndNoteBibliography"/>
      </w:pPr>
    </w:p>
    <w:p w14:paraId="4C1D01C1" w14:textId="77777777" w:rsidR="00055F52" w:rsidRPr="00055F52" w:rsidRDefault="00055F52" w:rsidP="00055F52">
      <w:pPr>
        <w:pStyle w:val="EndNoteBibliography"/>
        <w:ind w:left="720" w:hanging="720"/>
      </w:pPr>
      <w:bookmarkStart w:id="119" w:name="_ENREF_94"/>
      <w:r w:rsidRPr="00055F52">
        <w:t>94.</w:t>
      </w:r>
      <w:r w:rsidRPr="00055F52">
        <w:tab/>
        <w:t xml:space="preserve">Mudelsee M. Trend analysis of climate time series: A review of methods. </w:t>
      </w:r>
      <w:r w:rsidRPr="00055F52">
        <w:rPr>
          <w:i/>
        </w:rPr>
        <w:t>Earth-Sci Rev</w:t>
      </w:r>
      <w:r w:rsidRPr="00055F52">
        <w:t xml:space="preserve"> </w:t>
      </w:r>
      <w:r w:rsidRPr="00055F52">
        <w:rPr>
          <w:b/>
        </w:rPr>
        <w:t>190</w:t>
      </w:r>
      <w:r w:rsidRPr="00055F52">
        <w:t>, 310-322 (2019).</w:t>
      </w:r>
    </w:p>
    <w:bookmarkEnd w:id="119"/>
    <w:p w14:paraId="188357CA" w14:textId="77777777" w:rsidR="00055F52" w:rsidRPr="00055F52" w:rsidRDefault="00055F52" w:rsidP="00055F52">
      <w:pPr>
        <w:pStyle w:val="EndNoteBibliography"/>
      </w:pPr>
    </w:p>
    <w:p w14:paraId="7B448176" w14:textId="77777777" w:rsidR="00055F52" w:rsidRPr="00055F52" w:rsidRDefault="00055F52" w:rsidP="00055F52">
      <w:pPr>
        <w:pStyle w:val="EndNoteBibliography"/>
        <w:ind w:left="720" w:hanging="720"/>
      </w:pPr>
      <w:bookmarkStart w:id="120" w:name="_ENREF_95"/>
      <w:r w:rsidRPr="00055F52">
        <w:t>95.</w:t>
      </w:r>
      <w:r w:rsidRPr="00055F52">
        <w:tab/>
        <w:t xml:space="preserve">Burnham KP, Anderson DR. </w:t>
      </w:r>
      <w:r w:rsidRPr="00055F52">
        <w:rPr>
          <w:i/>
        </w:rPr>
        <w:t>Model selection and multi-model inference: A practical information-theoretic approach</w:t>
      </w:r>
      <w:r w:rsidRPr="00055F52">
        <w:t>. Springer (2002).</w:t>
      </w:r>
    </w:p>
    <w:bookmarkEnd w:id="120"/>
    <w:p w14:paraId="1ADFBDB4" w14:textId="77777777" w:rsidR="00055F52" w:rsidRPr="00055F52" w:rsidRDefault="00055F52" w:rsidP="00055F52">
      <w:pPr>
        <w:pStyle w:val="EndNoteBibliography"/>
      </w:pPr>
    </w:p>
    <w:p w14:paraId="1A6F8942" w14:textId="77777777" w:rsidR="00055F52" w:rsidRPr="00055F52" w:rsidRDefault="00055F52" w:rsidP="00055F52">
      <w:pPr>
        <w:pStyle w:val="EndNoteBibliography"/>
        <w:ind w:left="720" w:hanging="720"/>
      </w:pPr>
      <w:bookmarkStart w:id="121" w:name="_ENREF_96"/>
      <w:r w:rsidRPr="00055F52">
        <w:t>96.</w:t>
      </w:r>
      <w:r w:rsidRPr="00055F52">
        <w:tab/>
        <w:t xml:space="preserve">Chambers JM. Linear models. In: </w:t>
      </w:r>
      <w:r w:rsidRPr="00055F52">
        <w:rPr>
          <w:i/>
        </w:rPr>
        <w:t>Statistical Models in S</w:t>
      </w:r>
      <w:r w:rsidRPr="00055F52">
        <w:t xml:space="preserve"> (eds Chambers JM, Hastie TJ). Wadsworth &amp; Brooks/Cole (1992).</w:t>
      </w:r>
    </w:p>
    <w:bookmarkEnd w:id="121"/>
    <w:p w14:paraId="1CCDE751" w14:textId="77777777" w:rsidR="00055F52" w:rsidRPr="00055F52" w:rsidRDefault="00055F52" w:rsidP="00055F52">
      <w:pPr>
        <w:pStyle w:val="EndNoteBibliography"/>
      </w:pPr>
    </w:p>
    <w:p w14:paraId="5CA2A9FF" w14:textId="77777777" w:rsidR="00055F52" w:rsidRPr="00055F52" w:rsidRDefault="00055F52" w:rsidP="00055F52">
      <w:pPr>
        <w:pStyle w:val="EndNoteBibliography"/>
        <w:ind w:left="720" w:hanging="720"/>
      </w:pPr>
      <w:bookmarkStart w:id="122" w:name="_ENREF_97"/>
      <w:r w:rsidRPr="00055F52">
        <w:t>97.</w:t>
      </w:r>
      <w:r w:rsidRPr="00055F52">
        <w:tab/>
        <w:t>Chust G</w:t>
      </w:r>
      <w:r w:rsidRPr="00055F52">
        <w:rPr>
          <w:i/>
        </w:rPr>
        <w:t>, et al.</w:t>
      </w:r>
      <w:r w:rsidRPr="00055F52">
        <w:t xml:space="preserve"> Cross-basin and cross-taxa patterns of marine community tropicalization and deborealization in warming European seas. In: </w:t>
      </w:r>
      <w:r w:rsidRPr="00055F52">
        <w:rPr>
          <w:i/>
        </w:rPr>
        <w:t>Zenodo (DOI:10.5281/zenodo.10708267)</w:t>
      </w:r>
      <w:r w:rsidRPr="00055F52">
        <w:t>) (2024).</w:t>
      </w:r>
    </w:p>
    <w:bookmarkEnd w:id="122"/>
    <w:p w14:paraId="7F13C69D" w14:textId="77777777" w:rsidR="00055F52" w:rsidRPr="00055F52" w:rsidRDefault="00055F52" w:rsidP="00055F52">
      <w:pPr>
        <w:pStyle w:val="EndNoteBibliography"/>
      </w:pPr>
    </w:p>
    <w:p w14:paraId="7A1FB940" w14:textId="77777777" w:rsidR="00055F52" w:rsidRPr="00055F52" w:rsidRDefault="00055F52" w:rsidP="00055F52">
      <w:pPr>
        <w:pStyle w:val="EndNoteBibliography"/>
        <w:ind w:left="720" w:hanging="720"/>
      </w:pPr>
      <w:bookmarkStart w:id="123" w:name="_ENREF_98"/>
      <w:r w:rsidRPr="00055F52">
        <w:t>98.</w:t>
      </w:r>
      <w:r w:rsidRPr="00055F52">
        <w:tab/>
        <w:t>Wickham H. ggplot2: Elegant Graphics for Data Analysis. Springer-Verlag New York.) (2016).</w:t>
      </w:r>
    </w:p>
    <w:bookmarkEnd w:id="123"/>
    <w:p w14:paraId="212EFBFE" w14:textId="77777777" w:rsidR="00055F52" w:rsidRPr="00055F52" w:rsidRDefault="00055F52" w:rsidP="00055F52">
      <w:pPr>
        <w:pStyle w:val="EndNoteBibliography"/>
      </w:pPr>
    </w:p>
    <w:p w14:paraId="73D8FF8B" w14:textId="2E12C57C" w:rsidR="00E44512" w:rsidRPr="000755E4" w:rsidRDefault="00973FCE" w:rsidP="006123D2">
      <w:r w:rsidRPr="000755E4">
        <w:fldChar w:fldCharType="end"/>
      </w:r>
      <w:r w:rsidR="00E44512" w:rsidRPr="000755E4">
        <w:br w:type="page"/>
      </w:r>
    </w:p>
    <w:p w14:paraId="263B40AE" w14:textId="77777777" w:rsidR="007E2A3B" w:rsidRPr="000755E4" w:rsidRDefault="007E2A3B" w:rsidP="007E2A3B">
      <w:pPr>
        <w:pStyle w:val="MiTitulo1"/>
      </w:pPr>
      <w:r w:rsidRPr="000755E4">
        <w:lastRenderedPageBreak/>
        <w:t>Acknowledgements</w:t>
      </w:r>
    </w:p>
    <w:p w14:paraId="4A2D0902" w14:textId="77777777" w:rsidR="007E2A3B" w:rsidRPr="000755E4" w:rsidRDefault="007E2A3B" w:rsidP="007E2A3B">
      <w:pPr>
        <w:keepNext/>
        <w:keepLines/>
      </w:pPr>
    </w:p>
    <w:p w14:paraId="3CBF7B9A" w14:textId="5CE43842" w:rsidR="007E2A3B" w:rsidRPr="000755E4" w:rsidRDefault="007E2A3B" w:rsidP="007E2A3B">
      <w:pPr>
        <w:keepNext/>
        <w:keepLines/>
      </w:pPr>
      <w:r>
        <w:t>This study has been supported by the European Union’s Horizon 2020 research and innovation programme under grant agreement No 869300 (FutureMARES project)</w:t>
      </w:r>
      <w:r w:rsidR="00A64421">
        <w:t xml:space="preserve"> (G.C., E.V., J.</w:t>
      </w:r>
      <w:r w:rsidR="00105235">
        <w:t>A.</w:t>
      </w:r>
      <w:r w:rsidR="00A64421">
        <w:t>F-S., M.</w:t>
      </w:r>
      <w:r w:rsidR="00105235">
        <w:t>A.</w:t>
      </w:r>
      <w:r w:rsidR="00A64421">
        <w:t>P., M.Lin., C.D., D.G-G., G.R., L.B</w:t>
      </w:r>
      <w:r w:rsidR="00D85847">
        <w:t>-C</w:t>
      </w:r>
      <w:r w:rsidR="00A64421">
        <w:t xml:space="preserve">., C.R., M.C., F.R., G.R., </w:t>
      </w:r>
      <w:r w:rsidR="00A64421" w:rsidRPr="00243E40">
        <w:t>P.B.,</w:t>
      </w:r>
      <w:r w:rsidR="00A64421">
        <w:t xml:space="preserve"> M.Lep., J.L., A.B., N.M</w:t>
      </w:r>
      <w:r w:rsidR="00843BC2">
        <w:t>i</w:t>
      </w:r>
      <w:r w:rsidR="00A64421">
        <w:t>., J.G., F.B., A.</w:t>
      </w:r>
      <w:r w:rsidR="00D85847">
        <w:t>M.</w:t>
      </w:r>
      <w:r w:rsidR="00A64421">
        <w:t>Q., F.V., A.I., and I.U.)</w:t>
      </w:r>
      <w:r>
        <w:t>, and by the Urban Klima 2050 – LIFE 18 IPC 000001 project, which has been received funding from European Union’s LIFE programme</w:t>
      </w:r>
      <w:r w:rsidR="00A64421">
        <w:t xml:space="preserve"> (G.C., E.V., L.I., A.B., A.U., and M.R.)</w:t>
      </w:r>
      <w:r>
        <w:t xml:space="preserve">. </w:t>
      </w:r>
      <w:r w:rsidRPr="0043509B">
        <w:t>Additional financial support was obtained from the Basque Government (PIBA2020-1-0028 &amp; IT1723-22)</w:t>
      </w:r>
      <w:r>
        <w:t xml:space="preserve">. We thank the NOAA Climate Prediction Center for providing Sea Temperature data through the NCEP Global Ocean Data Assimilation System (GODAS) www.cpc.ncep.noaa.gov/products/GODAS. We also thank Ocean Biodiversity Information System (OBIS) for providing global occurrences of the biological group studied here. </w:t>
      </w:r>
      <w:r w:rsidRPr="00982C02">
        <w:t>Data from the Basque Country were obtained from the Basque Water Agency (URA) monitoring network, through a Convention with AZTI</w:t>
      </w:r>
      <w:r>
        <w:t>. M.C</w:t>
      </w:r>
      <w:r w:rsidR="00A64421">
        <w:t>.</w:t>
      </w:r>
      <w:r>
        <w:t>, J.G</w:t>
      </w:r>
      <w:r w:rsidR="00A64421">
        <w:t>.</w:t>
      </w:r>
      <w:r>
        <w:t>, D.G</w:t>
      </w:r>
      <w:r w:rsidR="00A64421">
        <w:t>.</w:t>
      </w:r>
      <w:r>
        <w:t>-G</w:t>
      </w:r>
      <w:r w:rsidR="00A64421">
        <w:t>.</w:t>
      </w:r>
      <w:r>
        <w:t xml:space="preserve"> and F.R</w:t>
      </w:r>
      <w:r w:rsidR="00A64421">
        <w:t>.</w:t>
      </w:r>
      <w:r>
        <w:t xml:space="preserve"> acknowledge the ‘Severo Ochoa Centre of Excellence’ accreditation (CEX2019-000928-S). </w:t>
      </w:r>
      <w:r w:rsidR="00A64731" w:rsidRPr="00A64731">
        <w:t>Authors M</w:t>
      </w:r>
      <w:r w:rsidR="00A64731">
        <w:t>.</w:t>
      </w:r>
      <w:r w:rsidR="00A64731" w:rsidRPr="00A64731">
        <w:t>H</w:t>
      </w:r>
      <w:r w:rsidR="00A64421">
        <w:t>.</w:t>
      </w:r>
      <w:r w:rsidR="00A64731" w:rsidRPr="00A64731">
        <w:t xml:space="preserve"> and M</w:t>
      </w:r>
      <w:r w:rsidR="00A64731">
        <w:t>.</w:t>
      </w:r>
      <w:r w:rsidR="00A64731" w:rsidRPr="00A64731">
        <w:t>L</w:t>
      </w:r>
      <w:r w:rsidR="00A64731">
        <w:t>in</w:t>
      </w:r>
      <w:r w:rsidR="00A64421">
        <w:t>.</w:t>
      </w:r>
      <w:r w:rsidR="00A64731" w:rsidRPr="00A64731">
        <w:t xml:space="preserve"> are grateful for the support from ICES Working Group on Comparative Ecosystem-based Analyses of Atlantic and Mediterranean marine systems (WGCOMEDA) for this research</w:t>
      </w:r>
      <w:r w:rsidR="00A64731">
        <w:t xml:space="preserve">. </w:t>
      </w:r>
      <w:r>
        <w:t xml:space="preserve">This paper is contribution nº </w:t>
      </w:r>
      <w:r w:rsidR="00ED5F85" w:rsidRPr="00ED5F85">
        <w:t>1208</w:t>
      </w:r>
      <w:r w:rsidR="00ED5F85">
        <w:t xml:space="preserve"> </w:t>
      </w:r>
      <w:r>
        <w:t>from AZTI, Marine Research, Basque Research and Technology Alliance (BRTA).</w:t>
      </w:r>
    </w:p>
    <w:p w14:paraId="18F58FAD" w14:textId="77777777" w:rsidR="007E2A3B" w:rsidRDefault="007E2A3B" w:rsidP="007E2A3B"/>
    <w:p w14:paraId="60496230" w14:textId="2EF30259" w:rsidR="007E2A3B" w:rsidRPr="007E2A3B" w:rsidRDefault="007E2A3B" w:rsidP="00243E40">
      <w:pPr>
        <w:pStyle w:val="MiTitulo1"/>
      </w:pPr>
      <w:bookmarkStart w:id="124" w:name="_Hlk157848950"/>
      <w:r w:rsidRPr="007E2A3B">
        <w:t>Author Contributions Statement</w:t>
      </w:r>
    </w:p>
    <w:p w14:paraId="0D5F2FF8" w14:textId="77777777" w:rsidR="007E2A3B" w:rsidRDefault="007E2A3B" w:rsidP="007E2A3B"/>
    <w:p w14:paraId="4872C6B7" w14:textId="58D78885" w:rsidR="007E2A3B" w:rsidRDefault="003E3D21" w:rsidP="003E3D21">
      <w:r>
        <w:t>G.C., E.V., M.Lin., M.McL, and A.A. conceived and designed the research.</w:t>
      </w:r>
      <w:r w:rsidR="00FC65C5">
        <w:t xml:space="preserve"> </w:t>
      </w:r>
      <w:r>
        <w:t xml:space="preserve">G.C., E.V., </w:t>
      </w:r>
      <w:r w:rsidR="00AD7C35">
        <w:t xml:space="preserve">and </w:t>
      </w:r>
      <w:r>
        <w:t>M.</w:t>
      </w:r>
      <w:r w:rsidR="00105235">
        <w:t>A.</w:t>
      </w:r>
      <w:r>
        <w:t xml:space="preserve">P. wrote the main text of the manuscript. G.C., E.V., L.I., C.D., D.G-G., </w:t>
      </w:r>
      <w:r w:rsidR="00AB78CC">
        <w:t>P.</w:t>
      </w:r>
      <w:r w:rsidR="006731BD">
        <w:t>d.l.</w:t>
      </w:r>
      <w:r w:rsidR="00AB78CC">
        <w:t>B</w:t>
      </w:r>
      <w:r w:rsidR="00AD7C35">
        <w:t>., F.R., G.R., E.Y., L.B</w:t>
      </w:r>
      <w:r w:rsidR="00D85847">
        <w:t>-</w:t>
      </w:r>
      <w:r w:rsidR="0025495F">
        <w:t>C</w:t>
      </w:r>
      <w:r w:rsidR="00AD7C35">
        <w:t>,</w:t>
      </w:r>
      <w:r w:rsidR="00D85847">
        <w:t xml:space="preserve"> and</w:t>
      </w:r>
      <w:r w:rsidR="00AD7C35">
        <w:t xml:space="preserve"> C.R.</w:t>
      </w:r>
      <w:r>
        <w:t xml:space="preserve"> analysed the data</w:t>
      </w:r>
      <w:r w:rsidR="0098395B">
        <w:t>.</w:t>
      </w:r>
      <w:r w:rsidR="00FC65C5">
        <w:t xml:space="preserve"> </w:t>
      </w:r>
      <w:r w:rsidR="00A64DD2">
        <w:t xml:space="preserve">G.C., </w:t>
      </w:r>
      <w:r>
        <w:t xml:space="preserve">E.V., </w:t>
      </w:r>
      <w:r w:rsidR="00D977C5">
        <w:t>M.Lin., M.McL, A.A</w:t>
      </w:r>
      <w:r w:rsidR="006E7DE8">
        <w:t>., C.D., D.G-G., A.v.L., G.R.,</w:t>
      </w:r>
      <w:r w:rsidR="00381DAC">
        <w:t xml:space="preserve"> </w:t>
      </w:r>
      <w:r w:rsidR="006E7DE8">
        <w:t>L.B</w:t>
      </w:r>
      <w:r w:rsidR="00D85847">
        <w:t>-C</w:t>
      </w:r>
      <w:r w:rsidR="006E7DE8">
        <w:t xml:space="preserve">., C.R., M.H., M.C., F.R., G.R., E.Y., </w:t>
      </w:r>
      <w:r w:rsidR="006E7DE8" w:rsidRPr="00243E40">
        <w:t>P.</w:t>
      </w:r>
      <w:r w:rsidR="00D85847">
        <w:t>d.l.</w:t>
      </w:r>
      <w:r w:rsidR="006E7DE8" w:rsidRPr="00243E40">
        <w:t>B.,</w:t>
      </w:r>
      <w:r w:rsidR="006E7DE8" w:rsidRPr="008A1394">
        <w:t xml:space="preserve"> </w:t>
      </w:r>
      <w:r w:rsidR="006E7DE8" w:rsidRPr="00E74092">
        <w:t>M.P.</w:t>
      </w:r>
      <w:r w:rsidR="006E7DE8">
        <w:t>, M.L</w:t>
      </w:r>
      <w:r w:rsidR="00691BFF">
        <w:t>ep.</w:t>
      </w:r>
      <w:r w:rsidR="006E7DE8">
        <w:t>, C.D., J.L., A.B., N.M</w:t>
      </w:r>
      <w:r w:rsidR="00843BC2">
        <w:t>i</w:t>
      </w:r>
      <w:r w:rsidR="006E7DE8">
        <w:t>., J.G., F.B., J.C., A.</w:t>
      </w:r>
      <w:r w:rsidR="00105235">
        <w:t>M.</w:t>
      </w:r>
      <w:r w:rsidR="006E7DE8">
        <w:t xml:space="preserve">Q., F.V., A.I., I.U. </w:t>
      </w:r>
      <w:r w:rsidR="00ED5F85">
        <w:t>and J.</w:t>
      </w:r>
      <w:r w:rsidR="00105235">
        <w:t>A.</w:t>
      </w:r>
      <w:r w:rsidR="00ED5F85">
        <w:t xml:space="preserve">F-S. </w:t>
      </w:r>
      <w:r>
        <w:t xml:space="preserve">interpreted </w:t>
      </w:r>
      <w:r w:rsidR="0025495F" w:rsidRPr="0025495F">
        <w:t xml:space="preserve">and discussed </w:t>
      </w:r>
      <w:r>
        <w:t>the results.</w:t>
      </w:r>
      <w:r w:rsidR="00FC65C5">
        <w:t xml:space="preserve"> </w:t>
      </w:r>
      <w:r w:rsidR="00A64DD2">
        <w:t xml:space="preserve">M.Lin. provided </w:t>
      </w:r>
      <w:r w:rsidR="0096431D">
        <w:t>data on d</w:t>
      </w:r>
      <w:r w:rsidR="0096431D" w:rsidRPr="0096431D">
        <w:t>emersal fish in the North-East Atlantic</w:t>
      </w:r>
      <w:r w:rsidR="0096431D">
        <w:t>.</w:t>
      </w:r>
      <w:r w:rsidR="00FC65C5">
        <w:t xml:space="preserve"> </w:t>
      </w:r>
      <w:r w:rsidR="00A64DD2">
        <w:t>M.</w:t>
      </w:r>
      <w:r w:rsidR="0096431D">
        <w:t xml:space="preserve">H. provided </w:t>
      </w:r>
      <w:r w:rsidR="00C62599">
        <w:t xml:space="preserve">processed </w:t>
      </w:r>
      <w:r w:rsidR="0096431D">
        <w:t xml:space="preserve">data on demersal and benthic fish, cephalopods, and crustaceans </w:t>
      </w:r>
      <w:r w:rsidR="00C62599" w:rsidRPr="00C62599">
        <w:t>of the Iberian Mediterranean coast</w:t>
      </w:r>
      <w:r w:rsidR="0096431D">
        <w:t>.</w:t>
      </w:r>
      <w:r w:rsidR="00FC65C5">
        <w:t xml:space="preserve"> </w:t>
      </w:r>
      <w:r w:rsidR="0096431D">
        <w:t>M.C.</w:t>
      </w:r>
      <w:r w:rsidR="00C62599">
        <w:t xml:space="preserve"> and</w:t>
      </w:r>
      <w:r w:rsidR="0096431D">
        <w:t xml:space="preserve"> F.R. provided data on pelagic, demersal and benthic fish, cephalopods, and crustaceans in the Western Mediterranean.</w:t>
      </w:r>
      <w:r w:rsidR="00FC65C5">
        <w:t xml:space="preserve"> </w:t>
      </w:r>
      <w:r w:rsidR="00864D25">
        <w:t>G.R. and E.Y.</w:t>
      </w:r>
      <w:r w:rsidR="0096431D">
        <w:t xml:space="preserve"> provided data on demersal and benthic fish, cephalopods, and crustaceans in the Eastern Mediterranean.</w:t>
      </w:r>
      <w:r w:rsidR="00FC65C5">
        <w:t xml:space="preserve"> </w:t>
      </w:r>
      <w:r w:rsidR="00AB78CC" w:rsidRPr="00243E40">
        <w:t>A.v.L</w:t>
      </w:r>
      <w:r w:rsidR="00AB78CC" w:rsidRPr="00AB78CC">
        <w:t xml:space="preserve"> </w:t>
      </w:r>
      <w:r w:rsidR="00E74092" w:rsidRPr="00243E40">
        <w:t xml:space="preserve">and </w:t>
      </w:r>
      <w:r w:rsidR="00E74092" w:rsidRPr="00AB78CC">
        <w:t>M.</w:t>
      </w:r>
      <w:r w:rsidR="00105235">
        <w:t>A.</w:t>
      </w:r>
      <w:r w:rsidR="00E74092" w:rsidRPr="00AB78CC">
        <w:t>P.</w:t>
      </w:r>
      <w:r w:rsidR="0096431D" w:rsidRPr="00AB78CC">
        <w:t xml:space="preserve"> provided data on fish in Wadden Sea.</w:t>
      </w:r>
      <w:r w:rsidR="00FC65C5">
        <w:t xml:space="preserve"> </w:t>
      </w:r>
      <w:r w:rsidR="00AB78CC" w:rsidRPr="00243E40">
        <w:t>P.</w:t>
      </w:r>
      <w:r w:rsidR="006731BD">
        <w:t>d.l.</w:t>
      </w:r>
      <w:r w:rsidR="00AB78CC" w:rsidRPr="00243E40">
        <w:t xml:space="preserve">B. </w:t>
      </w:r>
      <w:r w:rsidR="00E74092" w:rsidRPr="00AB78CC">
        <w:t>and M.</w:t>
      </w:r>
      <w:r w:rsidR="00105235">
        <w:t>A.</w:t>
      </w:r>
      <w:r w:rsidR="00E74092" w:rsidRPr="00AB78CC">
        <w:t>P. provided data on soft-bottom benthos in Wadden Sea.</w:t>
      </w:r>
      <w:r w:rsidR="00FC65C5">
        <w:t xml:space="preserve"> </w:t>
      </w:r>
      <w:r w:rsidR="0096431D">
        <w:t>M.L</w:t>
      </w:r>
      <w:r w:rsidR="00691BFF">
        <w:t>ep.</w:t>
      </w:r>
      <w:r w:rsidR="0096431D">
        <w:t>, C.D.</w:t>
      </w:r>
      <w:r w:rsidR="007A5897">
        <w:t>,</w:t>
      </w:r>
      <w:r w:rsidR="00843BC2">
        <w:t xml:space="preserve"> A.B’A.,</w:t>
      </w:r>
      <w:r w:rsidR="007A5897">
        <w:t xml:space="preserve"> and</w:t>
      </w:r>
      <w:r w:rsidR="0096431D">
        <w:t xml:space="preserve"> </w:t>
      </w:r>
      <w:r w:rsidR="007A5897">
        <w:t xml:space="preserve">J.L. </w:t>
      </w:r>
      <w:r w:rsidR="0096431D">
        <w:t xml:space="preserve">provided data on fish in </w:t>
      </w:r>
      <w:r w:rsidR="007A5897">
        <w:t>French estuaries</w:t>
      </w:r>
      <w:r w:rsidR="0096431D">
        <w:t>.</w:t>
      </w:r>
      <w:r w:rsidR="00FC65C5">
        <w:t xml:space="preserve"> </w:t>
      </w:r>
      <w:r w:rsidR="0096431D">
        <w:t xml:space="preserve">A.B., A.U., </w:t>
      </w:r>
      <w:r w:rsidR="007A5897">
        <w:t xml:space="preserve">and </w:t>
      </w:r>
      <w:r w:rsidR="0096431D">
        <w:t>M.R. provided data on fish in Basque estuaries.</w:t>
      </w:r>
      <w:r w:rsidR="00FC65C5">
        <w:t xml:space="preserve"> </w:t>
      </w:r>
      <w:r w:rsidR="0096431D">
        <w:t>N.M</w:t>
      </w:r>
      <w:r w:rsidR="00843BC2">
        <w:t>i</w:t>
      </w:r>
      <w:r w:rsidR="0096431D">
        <w:t>. provided data on hard bottom benthic intertidal communities in UK coastline.</w:t>
      </w:r>
      <w:r w:rsidR="00FC65C5">
        <w:t xml:space="preserve"> </w:t>
      </w:r>
      <w:r w:rsidR="0096431D">
        <w:t>J.G., D.G-G., C.L.</w:t>
      </w:r>
      <w:r w:rsidR="00843BC2">
        <w:t>, and N.Ma.</w:t>
      </w:r>
      <w:r w:rsidR="0096431D">
        <w:t xml:space="preserve"> provided data on hard-bottom coralligenous communities.</w:t>
      </w:r>
      <w:r w:rsidR="00FC65C5">
        <w:t xml:space="preserve"> </w:t>
      </w:r>
      <w:r w:rsidR="00AF4336">
        <w:t>F.B., L.B</w:t>
      </w:r>
      <w:r w:rsidR="00D85847">
        <w:t>-</w:t>
      </w:r>
      <w:r w:rsidR="0025495F">
        <w:t>C</w:t>
      </w:r>
      <w:r w:rsidR="00D85847">
        <w:t>.</w:t>
      </w:r>
      <w:r w:rsidR="00AF4336">
        <w:t xml:space="preserve">, and C.R. </w:t>
      </w:r>
      <w:r w:rsidR="00AD7C35">
        <w:t>provided data on h</w:t>
      </w:r>
      <w:r w:rsidR="0096431D">
        <w:t>ard-bottom benthos in the Ligurian Sea</w:t>
      </w:r>
      <w:r w:rsidR="0098395B">
        <w:t>.</w:t>
      </w:r>
      <w:r w:rsidR="00FC65C5">
        <w:t xml:space="preserve"> </w:t>
      </w:r>
      <w:r w:rsidR="007A5897">
        <w:t xml:space="preserve">A.B and I.M provided data on </w:t>
      </w:r>
      <w:r w:rsidR="00AD7C35">
        <w:t>benthos</w:t>
      </w:r>
      <w:r w:rsidR="0096431D">
        <w:t xml:space="preserve"> in the Bay of Biscay</w:t>
      </w:r>
      <w:r w:rsidR="007A5897">
        <w:t>.</w:t>
      </w:r>
      <w:r w:rsidR="00FC65C5">
        <w:t xml:space="preserve"> </w:t>
      </w:r>
      <w:r w:rsidR="006C6D75">
        <w:t xml:space="preserve">J.C. provided data on </w:t>
      </w:r>
      <w:r w:rsidR="00AD7C35">
        <w:t>s</w:t>
      </w:r>
      <w:r w:rsidR="0096431D">
        <w:t xml:space="preserve">oft-bottom </w:t>
      </w:r>
      <w:r w:rsidR="00AD7C35">
        <w:t xml:space="preserve">benthos </w:t>
      </w:r>
      <w:r w:rsidR="0096431D">
        <w:t>in the Kattegat</w:t>
      </w:r>
      <w:r w:rsidR="0098395B">
        <w:t>.</w:t>
      </w:r>
      <w:r w:rsidR="00FC65C5">
        <w:t xml:space="preserve"> </w:t>
      </w:r>
      <w:r w:rsidR="00D23D0F">
        <w:t>A.</w:t>
      </w:r>
      <w:r w:rsidR="00105235">
        <w:t>J.</w:t>
      </w:r>
      <w:r w:rsidR="00D23D0F">
        <w:t>McE</w:t>
      </w:r>
      <w:r w:rsidR="00864D25">
        <w:t xml:space="preserve"> and </w:t>
      </w:r>
      <w:bookmarkStart w:id="125" w:name="_Hlk159486594"/>
      <w:r w:rsidR="00864D25">
        <w:t>A.</w:t>
      </w:r>
      <w:r w:rsidR="00105235">
        <w:t>M.</w:t>
      </w:r>
      <w:r w:rsidR="00864D25">
        <w:t>Q</w:t>
      </w:r>
      <w:bookmarkEnd w:id="125"/>
      <w:r w:rsidR="00864D25">
        <w:t>.</w:t>
      </w:r>
      <w:r w:rsidR="00D23D0F">
        <w:t xml:space="preserve"> provided data on s</w:t>
      </w:r>
      <w:r w:rsidR="0096431D">
        <w:t>oft-bottom benthos</w:t>
      </w:r>
      <w:r w:rsidR="00D23D0F">
        <w:t xml:space="preserve"> (L4).</w:t>
      </w:r>
      <w:r w:rsidR="00FC65C5">
        <w:t xml:space="preserve"> </w:t>
      </w:r>
      <w:r w:rsidR="0098395B">
        <w:t>J.C., F.V., A.I., I.U., S.Z.</w:t>
      </w:r>
      <w:r w:rsidR="00D23D0F">
        <w:t>, A.</w:t>
      </w:r>
      <w:r w:rsidR="00843BC2">
        <w:t>M.</w:t>
      </w:r>
      <w:r w:rsidR="00D23D0F">
        <w:t xml:space="preserve">Q., A.McE., and </w:t>
      </w:r>
      <w:bookmarkStart w:id="126" w:name="_Hlk159486419"/>
      <w:r w:rsidR="00D23D0F">
        <w:t>P.</w:t>
      </w:r>
      <w:r w:rsidR="00105235">
        <w:t>J.</w:t>
      </w:r>
      <w:r w:rsidR="00D23D0F">
        <w:t>S</w:t>
      </w:r>
      <w:bookmarkEnd w:id="126"/>
      <w:r w:rsidR="00D23D0F">
        <w:t>.</w:t>
      </w:r>
      <w:r w:rsidR="0098395B">
        <w:t xml:space="preserve"> provided data on z</w:t>
      </w:r>
      <w:r w:rsidR="0096431D">
        <w:t>ooplankton</w:t>
      </w:r>
      <w:r w:rsidR="0098395B">
        <w:t>.</w:t>
      </w:r>
      <w:r w:rsidR="00FC65C5">
        <w:t xml:space="preserve"> </w:t>
      </w:r>
      <w:r>
        <w:t xml:space="preserve">All authors </w:t>
      </w:r>
      <w:r w:rsidR="0093661A">
        <w:t>revised</w:t>
      </w:r>
      <w:r>
        <w:t xml:space="preserve"> the manuscript.</w:t>
      </w:r>
    </w:p>
    <w:bookmarkEnd w:id="124"/>
    <w:p w14:paraId="6A30DB2C" w14:textId="77777777" w:rsidR="007E2A3B" w:rsidRDefault="007E2A3B" w:rsidP="007E2A3B"/>
    <w:p w14:paraId="6CEBA461" w14:textId="333B46DB" w:rsidR="007E2A3B" w:rsidRDefault="00243E40" w:rsidP="00243E40">
      <w:pPr>
        <w:pStyle w:val="MiTitulo1"/>
      </w:pPr>
      <w:r w:rsidRPr="00B25B67">
        <w:t>Competing Interests Statement</w:t>
      </w:r>
    </w:p>
    <w:p w14:paraId="76CDDF0A" w14:textId="77777777" w:rsidR="00243E40" w:rsidRDefault="00243E40" w:rsidP="007E2A3B"/>
    <w:p w14:paraId="0D83833E" w14:textId="1231180B" w:rsidR="00B25B67" w:rsidRDefault="00B25B67" w:rsidP="007E2A3B">
      <w:r w:rsidRPr="00B25B67">
        <w:t>The authors declare no competing interests</w:t>
      </w:r>
      <w:r>
        <w:t>.</w:t>
      </w:r>
    </w:p>
    <w:p w14:paraId="30810BF6" w14:textId="77777777" w:rsidR="007E2A3B" w:rsidRDefault="007E2A3B">
      <w:pPr>
        <w:spacing w:after="160" w:line="259" w:lineRule="auto"/>
        <w:jc w:val="left"/>
      </w:pPr>
      <w:r>
        <w:br w:type="page"/>
      </w:r>
    </w:p>
    <w:p w14:paraId="1580B144" w14:textId="2B4C7DC0" w:rsidR="007E2A3B" w:rsidRDefault="007E2A3B" w:rsidP="0067415D">
      <w:pPr>
        <w:pStyle w:val="MiTitulo1"/>
      </w:pPr>
      <w:r>
        <w:lastRenderedPageBreak/>
        <w:t>Tables</w:t>
      </w:r>
    </w:p>
    <w:p w14:paraId="55E73D7E" w14:textId="77777777" w:rsidR="007E2A3B" w:rsidRDefault="007E2A3B" w:rsidP="007E2A3B"/>
    <w:p w14:paraId="2CD66A51" w14:textId="09B2B620" w:rsidR="00B67E2E" w:rsidRDefault="00B67E2E" w:rsidP="005A6D3A">
      <w:bookmarkStart w:id="127" w:name="_Ref157439013"/>
      <w:r w:rsidRPr="005A6D3A">
        <w:t xml:space="preserve">Table </w:t>
      </w:r>
      <w:r w:rsidRPr="005A6D3A">
        <w:fldChar w:fldCharType="begin"/>
      </w:r>
      <w:r w:rsidRPr="005A6D3A">
        <w:instrText xml:space="preserve"> SEQ Table \* ARABIC </w:instrText>
      </w:r>
      <w:r w:rsidRPr="005A6D3A">
        <w:fldChar w:fldCharType="separate"/>
      </w:r>
      <w:r w:rsidR="000A0A2F">
        <w:rPr>
          <w:noProof/>
        </w:rPr>
        <w:t>1</w:t>
      </w:r>
      <w:r w:rsidRPr="005A6D3A">
        <w:fldChar w:fldCharType="end"/>
      </w:r>
      <w:bookmarkEnd w:id="127"/>
      <w:r w:rsidRPr="005A6D3A">
        <w:t>. Community Temperature Index temporal change (CTI</w:t>
      </w:r>
      <w:r w:rsidRPr="005A6D3A">
        <w:rPr>
          <w:vertAlign w:val="subscript"/>
        </w:rPr>
        <w:t>r</w:t>
      </w:r>
      <w:r w:rsidRPr="005A6D3A">
        <w:t xml:space="preserve">) by factors and </w:t>
      </w:r>
      <w:r w:rsidR="005A6D3A">
        <w:t xml:space="preserve">its </w:t>
      </w:r>
      <w:r w:rsidRPr="005A6D3A">
        <w:t>levels. Test for significant differences in mean CTI</w:t>
      </w:r>
      <w:r w:rsidRPr="005A6D3A">
        <w:rPr>
          <w:vertAlign w:val="subscript"/>
        </w:rPr>
        <w:t>r</w:t>
      </w:r>
      <w:r w:rsidRPr="005A6D3A">
        <w:t xml:space="preserve"> from zero, according to linear mixed models.</w:t>
      </w:r>
      <w:r w:rsidR="00C55B28">
        <w:t xml:space="preserve"> </w:t>
      </w:r>
      <w:bookmarkStart w:id="128" w:name="_Hlk158295544"/>
      <w:r w:rsidR="00C55B28" w:rsidRPr="00C55B28">
        <w:t xml:space="preserve">t- and p-values </w:t>
      </w:r>
      <w:r w:rsidR="00C55B28">
        <w:t xml:space="preserve">correspond to </w:t>
      </w:r>
      <w:r w:rsidR="00C55B28" w:rsidRPr="00C55B28">
        <w:t>two-sided Wald</w:t>
      </w:r>
      <w:r w:rsidR="00C55B28">
        <w:t xml:space="preserve"> test</w:t>
      </w:r>
      <w:bookmarkEnd w:id="128"/>
      <w:r w:rsidR="00C55B28" w:rsidRPr="00C55B28">
        <w:t>.</w:t>
      </w:r>
      <w:r w:rsidRPr="005A6D3A">
        <w:t xml:space="preserve"> HB: hard bottom; SB: soft bottom; SE: Standard Error; AICc: Akaike’s Information Criterion corrected. </w:t>
      </w:r>
      <w:bookmarkStart w:id="129" w:name="_Hlk158201784"/>
      <w:r w:rsidRPr="005A6D3A">
        <w:t xml:space="preserve">Significant </w:t>
      </w:r>
      <w:r w:rsidR="009F2224">
        <w:t>p-</w:t>
      </w:r>
      <w:r w:rsidRPr="005A6D3A">
        <w:t>values (p&lt;0.05) are in bold.</w:t>
      </w:r>
      <w:bookmarkEnd w:id="129"/>
      <w:r w:rsidR="00CF4C6C">
        <w:t xml:space="preserve"> DF: Degrees of freedom.</w:t>
      </w:r>
    </w:p>
    <w:p w14:paraId="69434065" w14:textId="77777777" w:rsidR="005A6D3A" w:rsidRPr="005A6D3A" w:rsidRDefault="005A6D3A" w:rsidP="0067415D"/>
    <w:tbl>
      <w:tblPr>
        <w:tblStyle w:val="TableGrid"/>
        <w:tblW w:w="9890" w:type="dxa"/>
        <w:jc w:val="center"/>
        <w:tblLook w:val="04A0" w:firstRow="1" w:lastRow="0" w:firstColumn="1" w:lastColumn="0" w:noHBand="0" w:noVBand="1"/>
      </w:tblPr>
      <w:tblGrid>
        <w:gridCol w:w="1256"/>
        <w:gridCol w:w="2002"/>
        <w:gridCol w:w="416"/>
        <w:gridCol w:w="1337"/>
        <w:gridCol w:w="973"/>
        <w:gridCol w:w="980"/>
        <w:gridCol w:w="980"/>
        <w:gridCol w:w="980"/>
        <w:gridCol w:w="966"/>
      </w:tblGrid>
      <w:tr w:rsidR="00CF4C6C" w:rsidRPr="00CF4C6C" w14:paraId="2639F43B" w14:textId="77777777" w:rsidTr="00CF4C6C">
        <w:trPr>
          <w:jc w:val="center"/>
        </w:trPr>
        <w:tc>
          <w:tcPr>
            <w:tcW w:w="0" w:type="auto"/>
            <w:shd w:val="clear" w:color="auto" w:fill="auto"/>
          </w:tcPr>
          <w:p w14:paraId="38B96BEF" w14:textId="77777777" w:rsidR="00CF4C6C" w:rsidRPr="0067415D" w:rsidRDefault="00CF4C6C" w:rsidP="00CF4C6C">
            <w:pPr>
              <w:keepNext/>
              <w:keepLines/>
              <w:rPr>
                <w:sz w:val="20"/>
                <w:szCs w:val="20"/>
              </w:rPr>
            </w:pPr>
            <w:bookmarkStart w:id="130" w:name="_Hlk158295514"/>
            <w:r w:rsidRPr="0067415D">
              <w:rPr>
                <w:sz w:val="20"/>
                <w:szCs w:val="20"/>
              </w:rPr>
              <w:t>Factor</w:t>
            </w:r>
          </w:p>
        </w:tc>
        <w:tc>
          <w:tcPr>
            <w:tcW w:w="2002" w:type="dxa"/>
            <w:shd w:val="clear" w:color="auto" w:fill="auto"/>
          </w:tcPr>
          <w:p w14:paraId="3C6E86BE" w14:textId="77777777" w:rsidR="00CF4C6C" w:rsidRPr="0067415D" w:rsidRDefault="00CF4C6C" w:rsidP="00CF4C6C">
            <w:pPr>
              <w:keepNext/>
              <w:keepLines/>
              <w:rPr>
                <w:sz w:val="20"/>
                <w:szCs w:val="20"/>
              </w:rPr>
            </w:pPr>
            <w:r w:rsidRPr="0067415D">
              <w:rPr>
                <w:sz w:val="20"/>
                <w:szCs w:val="20"/>
              </w:rPr>
              <w:t>Level</w:t>
            </w:r>
          </w:p>
        </w:tc>
        <w:tc>
          <w:tcPr>
            <w:tcW w:w="0" w:type="auto"/>
          </w:tcPr>
          <w:p w14:paraId="7733F578" w14:textId="77777777" w:rsidR="00CF4C6C" w:rsidRPr="0067415D" w:rsidRDefault="00CF4C6C" w:rsidP="0067415D">
            <w:pPr>
              <w:keepNext/>
              <w:keepLines/>
              <w:jc w:val="center"/>
              <w:rPr>
                <w:sz w:val="20"/>
                <w:szCs w:val="20"/>
              </w:rPr>
            </w:pPr>
            <w:r w:rsidRPr="0067415D">
              <w:rPr>
                <w:sz w:val="20"/>
                <w:szCs w:val="20"/>
              </w:rPr>
              <w:t>n</w:t>
            </w:r>
          </w:p>
        </w:tc>
        <w:tc>
          <w:tcPr>
            <w:tcW w:w="1337" w:type="dxa"/>
          </w:tcPr>
          <w:p w14:paraId="1F5D039E" w14:textId="77777777" w:rsidR="00CF4C6C" w:rsidRPr="0067415D" w:rsidRDefault="00CF4C6C" w:rsidP="0067415D">
            <w:pPr>
              <w:keepNext/>
              <w:keepLines/>
              <w:jc w:val="center"/>
              <w:rPr>
                <w:sz w:val="20"/>
                <w:szCs w:val="20"/>
              </w:rPr>
            </w:pPr>
            <w:r w:rsidRPr="0067415D">
              <w:rPr>
                <w:sz w:val="20"/>
                <w:szCs w:val="20"/>
              </w:rPr>
              <w:t>CTI</w:t>
            </w:r>
            <w:r w:rsidRPr="0067415D">
              <w:rPr>
                <w:i/>
                <w:iCs/>
                <w:sz w:val="20"/>
                <w:szCs w:val="20"/>
                <w:vertAlign w:val="subscript"/>
              </w:rPr>
              <w:t>r</w:t>
            </w:r>
            <w:r w:rsidRPr="0067415D">
              <w:rPr>
                <w:sz w:val="20"/>
                <w:szCs w:val="20"/>
              </w:rPr>
              <w:t xml:space="preserve"> mean (ºC y</w:t>
            </w:r>
            <w:r w:rsidRPr="0067415D">
              <w:rPr>
                <w:sz w:val="20"/>
                <w:szCs w:val="20"/>
                <w:vertAlign w:val="superscript"/>
              </w:rPr>
              <w:t>-1</w:t>
            </w:r>
            <w:r w:rsidRPr="0067415D">
              <w:rPr>
                <w:sz w:val="20"/>
                <w:szCs w:val="20"/>
              </w:rPr>
              <w:t>)</w:t>
            </w:r>
          </w:p>
        </w:tc>
        <w:tc>
          <w:tcPr>
            <w:tcW w:w="973" w:type="dxa"/>
            <w:shd w:val="clear" w:color="auto" w:fill="auto"/>
          </w:tcPr>
          <w:p w14:paraId="4E608429" w14:textId="77777777" w:rsidR="00CF4C6C" w:rsidRPr="0067415D" w:rsidRDefault="00CF4C6C" w:rsidP="0067415D">
            <w:pPr>
              <w:keepNext/>
              <w:keepLines/>
              <w:jc w:val="center"/>
              <w:rPr>
                <w:sz w:val="20"/>
                <w:szCs w:val="20"/>
              </w:rPr>
            </w:pPr>
            <w:r w:rsidRPr="0067415D">
              <w:rPr>
                <w:sz w:val="20"/>
                <w:szCs w:val="20"/>
              </w:rPr>
              <w:t>CTI</w:t>
            </w:r>
            <w:r w:rsidRPr="0067415D">
              <w:rPr>
                <w:i/>
                <w:iCs/>
                <w:sz w:val="20"/>
                <w:szCs w:val="20"/>
                <w:vertAlign w:val="subscript"/>
              </w:rPr>
              <w:t>r</w:t>
            </w:r>
            <w:r w:rsidRPr="0067415D">
              <w:rPr>
                <w:sz w:val="20"/>
                <w:szCs w:val="20"/>
              </w:rPr>
              <w:t xml:space="preserve"> SE</w:t>
            </w:r>
          </w:p>
        </w:tc>
        <w:tc>
          <w:tcPr>
            <w:tcW w:w="980" w:type="dxa"/>
          </w:tcPr>
          <w:p w14:paraId="171DA8FA" w14:textId="4FD2E1AE" w:rsidR="00CF4C6C" w:rsidRPr="00864974" w:rsidRDefault="00CF4C6C" w:rsidP="00CF4C6C">
            <w:pPr>
              <w:keepNext/>
              <w:keepLines/>
              <w:jc w:val="center"/>
              <w:rPr>
                <w:sz w:val="20"/>
                <w:szCs w:val="20"/>
              </w:rPr>
            </w:pPr>
            <w:r w:rsidRPr="00864974">
              <w:rPr>
                <w:sz w:val="20"/>
                <w:szCs w:val="20"/>
              </w:rPr>
              <w:t>DF</w:t>
            </w:r>
          </w:p>
        </w:tc>
        <w:tc>
          <w:tcPr>
            <w:tcW w:w="980" w:type="dxa"/>
          </w:tcPr>
          <w:p w14:paraId="43431052" w14:textId="04246A21" w:rsidR="00CF4C6C" w:rsidRPr="00CF4C6C" w:rsidRDefault="00CF4C6C" w:rsidP="00CF4C6C">
            <w:pPr>
              <w:keepNext/>
              <w:keepLines/>
              <w:jc w:val="center"/>
              <w:rPr>
                <w:sz w:val="20"/>
                <w:szCs w:val="20"/>
              </w:rPr>
            </w:pPr>
            <w:r w:rsidRPr="00CF4C6C">
              <w:rPr>
                <w:sz w:val="20"/>
                <w:szCs w:val="20"/>
              </w:rPr>
              <w:t>t-value</w:t>
            </w:r>
          </w:p>
        </w:tc>
        <w:tc>
          <w:tcPr>
            <w:tcW w:w="980" w:type="dxa"/>
          </w:tcPr>
          <w:p w14:paraId="67BB08D6" w14:textId="3A7C07C6" w:rsidR="00CF4C6C" w:rsidRPr="0067415D" w:rsidRDefault="00CF4C6C" w:rsidP="0067415D">
            <w:pPr>
              <w:keepNext/>
              <w:keepLines/>
              <w:jc w:val="center"/>
              <w:rPr>
                <w:sz w:val="20"/>
                <w:szCs w:val="20"/>
              </w:rPr>
            </w:pPr>
            <w:r w:rsidRPr="0067415D">
              <w:rPr>
                <w:sz w:val="20"/>
                <w:szCs w:val="20"/>
              </w:rPr>
              <w:t>p-value</w:t>
            </w:r>
          </w:p>
        </w:tc>
        <w:tc>
          <w:tcPr>
            <w:tcW w:w="966" w:type="dxa"/>
            <w:shd w:val="clear" w:color="auto" w:fill="auto"/>
          </w:tcPr>
          <w:p w14:paraId="0D4EE1D2" w14:textId="77777777" w:rsidR="00CF4C6C" w:rsidRPr="0067415D" w:rsidRDefault="00CF4C6C" w:rsidP="0067415D">
            <w:pPr>
              <w:keepNext/>
              <w:keepLines/>
              <w:jc w:val="center"/>
              <w:rPr>
                <w:sz w:val="20"/>
                <w:szCs w:val="20"/>
              </w:rPr>
            </w:pPr>
            <w:r w:rsidRPr="0067415D">
              <w:rPr>
                <w:sz w:val="20"/>
                <w:szCs w:val="20"/>
              </w:rPr>
              <w:t>AICc</w:t>
            </w:r>
          </w:p>
        </w:tc>
      </w:tr>
      <w:bookmarkEnd w:id="130"/>
      <w:tr w:rsidR="004E26A8" w:rsidRPr="00CF4C6C" w14:paraId="0520CDC9" w14:textId="77777777" w:rsidTr="0067415D">
        <w:trPr>
          <w:jc w:val="center"/>
        </w:trPr>
        <w:tc>
          <w:tcPr>
            <w:tcW w:w="0" w:type="auto"/>
            <w:vMerge w:val="restart"/>
            <w:shd w:val="clear" w:color="auto" w:fill="auto"/>
            <w:vAlign w:val="center"/>
          </w:tcPr>
          <w:p w14:paraId="185B4517" w14:textId="77777777" w:rsidR="004E26A8" w:rsidRPr="0067415D" w:rsidRDefault="004E26A8" w:rsidP="00CF4C6C">
            <w:pPr>
              <w:keepNext/>
              <w:keepLines/>
              <w:rPr>
                <w:sz w:val="20"/>
                <w:szCs w:val="20"/>
              </w:rPr>
            </w:pPr>
            <w:r w:rsidRPr="0067415D">
              <w:rPr>
                <w:sz w:val="20"/>
                <w:szCs w:val="20"/>
              </w:rPr>
              <w:t>Biological group</w:t>
            </w:r>
          </w:p>
        </w:tc>
        <w:tc>
          <w:tcPr>
            <w:tcW w:w="2002" w:type="dxa"/>
            <w:shd w:val="clear" w:color="auto" w:fill="auto"/>
          </w:tcPr>
          <w:p w14:paraId="00764C0A" w14:textId="77777777" w:rsidR="004E26A8" w:rsidRPr="0067415D" w:rsidRDefault="004E26A8" w:rsidP="00CF4C6C">
            <w:pPr>
              <w:keepNext/>
              <w:keepLines/>
              <w:rPr>
                <w:sz w:val="20"/>
                <w:szCs w:val="20"/>
              </w:rPr>
            </w:pPr>
            <w:r w:rsidRPr="0067415D">
              <w:rPr>
                <w:sz w:val="20"/>
                <w:szCs w:val="20"/>
              </w:rPr>
              <w:t>CHB benthos</w:t>
            </w:r>
          </w:p>
        </w:tc>
        <w:tc>
          <w:tcPr>
            <w:tcW w:w="0" w:type="auto"/>
          </w:tcPr>
          <w:p w14:paraId="554FD673" w14:textId="77777777" w:rsidR="004E26A8" w:rsidRPr="0067415D" w:rsidRDefault="004E26A8" w:rsidP="00CF4C6C">
            <w:pPr>
              <w:keepNext/>
              <w:keepLines/>
              <w:jc w:val="right"/>
              <w:rPr>
                <w:sz w:val="20"/>
                <w:szCs w:val="20"/>
              </w:rPr>
            </w:pPr>
            <w:r w:rsidRPr="0067415D">
              <w:rPr>
                <w:sz w:val="20"/>
                <w:szCs w:val="20"/>
              </w:rPr>
              <w:t>7</w:t>
            </w:r>
          </w:p>
        </w:tc>
        <w:tc>
          <w:tcPr>
            <w:tcW w:w="1337" w:type="dxa"/>
          </w:tcPr>
          <w:p w14:paraId="72E2EA2B" w14:textId="77777777" w:rsidR="004E26A8" w:rsidRPr="0067415D" w:rsidRDefault="004E26A8" w:rsidP="00CF4C6C">
            <w:pPr>
              <w:keepNext/>
              <w:keepLines/>
              <w:jc w:val="right"/>
              <w:rPr>
                <w:bCs/>
                <w:sz w:val="20"/>
                <w:szCs w:val="20"/>
              </w:rPr>
            </w:pPr>
            <w:r w:rsidRPr="0067415D">
              <w:rPr>
                <w:bCs/>
                <w:sz w:val="20"/>
                <w:szCs w:val="20"/>
              </w:rPr>
              <w:t xml:space="preserve">0.01171  </w:t>
            </w:r>
          </w:p>
        </w:tc>
        <w:tc>
          <w:tcPr>
            <w:tcW w:w="973" w:type="dxa"/>
            <w:shd w:val="clear" w:color="auto" w:fill="auto"/>
          </w:tcPr>
          <w:p w14:paraId="063E6A9C" w14:textId="77777777" w:rsidR="004E26A8" w:rsidRPr="0067415D" w:rsidRDefault="004E26A8" w:rsidP="00CF4C6C">
            <w:pPr>
              <w:keepNext/>
              <w:keepLines/>
              <w:jc w:val="right"/>
              <w:rPr>
                <w:bCs/>
                <w:sz w:val="20"/>
                <w:szCs w:val="20"/>
              </w:rPr>
            </w:pPr>
            <w:r w:rsidRPr="0067415D">
              <w:rPr>
                <w:bCs/>
                <w:sz w:val="20"/>
                <w:szCs w:val="20"/>
              </w:rPr>
              <w:t>0.00991</w:t>
            </w:r>
          </w:p>
        </w:tc>
        <w:tc>
          <w:tcPr>
            <w:tcW w:w="980" w:type="dxa"/>
          </w:tcPr>
          <w:p w14:paraId="51180834" w14:textId="44E5A6E1" w:rsidR="004E26A8" w:rsidRPr="00864974" w:rsidRDefault="004E26A8" w:rsidP="00CF4C6C">
            <w:pPr>
              <w:keepNext/>
              <w:keepLines/>
              <w:jc w:val="right"/>
              <w:rPr>
                <w:sz w:val="20"/>
                <w:szCs w:val="20"/>
              </w:rPr>
            </w:pPr>
            <w:r w:rsidRPr="00864974">
              <w:rPr>
                <w:sz w:val="20"/>
                <w:szCs w:val="20"/>
              </w:rPr>
              <w:t>1659</w:t>
            </w:r>
          </w:p>
        </w:tc>
        <w:tc>
          <w:tcPr>
            <w:tcW w:w="980" w:type="dxa"/>
          </w:tcPr>
          <w:p w14:paraId="6F32AD34" w14:textId="06FCAD2C" w:rsidR="004E26A8" w:rsidRPr="00CF4C6C" w:rsidRDefault="004E26A8" w:rsidP="00CF4C6C">
            <w:pPr>
              <w:keepNext/>
              <w:keepLines/>
              <w:jc w:val="right"/>
              <w:rPr>
                <w:sz w:val="20"/>
                <w:szCs w:val="20"/>
              </w:rPr>
            </w:pPr>
            <w:r w:rsidRPr="00CF4C6C">
              <w:rPr>
                <w:sz w:val="20"/>
                <w:szCs w:val="20"/>
              </w:rPr>
              <w:t>1.181</w:t>
            </w:r>
          </w:p>
        </w:tc>
        <w:tc>
          <w:tcPr>
            <w:tcW w:w="980" w:type="dxa"/>
          </w:tcPr>
          <w:p w14:paraId="238CA73C" w14:textId="7ED5E803" w:rsidR="004E26A8" w:rsidRPr="0067415D" w:rsidRDefault="004E26A8" w:rsidP="00CF4C6C">
            <w:pPr>
              <w:keepNext/>
              <w:keepLines/>
              <w:jc w:val="right"/>
              <w:rPr>
                <w:bCs/>
                <w:sz w:val="20"/>
                <w:szCs w:val="20"/>
              </w:rPr>
            </w:pPr>
            <w:r w:rsidRPr="0067415D">
              <w:rPr>
                <w:bCs/>
                <w:sz w:val="20"/>
                <w:szCs w:val="20"/>
              </w:rPr>
              <w:t>0.2378</w:t>
            </w:r>
          </w:p>
        </w:tc>
        <w:tc>
          <w:tcPr>
            <w:tcW w:w="966" w:type="dxa"/>
            <w:vMerge w:val="restart"/>
            <w:shd w:val="clear" w:color="auto" w:fill="auto"/>
            <w:vAlign w:val="center"/>
          </w:tcPr>
          <w:p w14:paraId="65F863FD" w14:textId="5544C0A0" w:rsidR="004E26A8" w:rsidRPr="0067415D" w:rsidRDefault="004E26A8" w:rsidP="00CF4C6C">
            <w:pPr>
              <w:keepNext/>
              <w:keepLines/>
              <w:jc w:val="right"/>
              <w:rPr>
                <w:bCs/>
                <w:sz w:val="20"/>
                <w:szCs w:val="20"/>
              </w:rPr>
            </w:pPr>
            <w:r w:rsidRPr="0067415D">
              <w:rPr>
                <w:sz w:val="20"/>
                <w:szCs w:val="20"/>
              </w:rPr>
              <w:t>1841.87</w:t>
            </w:r>
          </w:p>
        </w:tc>
      </w:tr>
      <w:tr w:rsidR="004E26A8" w:rsidRPr="00CF4C6C" w14:paraId="1E1E37D3" w14:textId="77777777" w:rsidTr="00CF4C6C">
        <w:trPr>
          <w:jc w:val="center"/>
        </w:trPr>
        <w:tc>
          <w:tcPr>
            <w:tcW w:w="0" w:type="auto"/>
            <w:vMerge/>
          </w:tcPr>
          <w:p w14:paraId="56834892" w14:textId="77777777" w:rsidR="004E26A8" w:rsidRPr="0067415D" w:rsidRDefault="004E26A8" w:rsidP="00CF4C6C">
            <w:pPr>
              <w:keepNext/>
              <w:keepLines/>
              <w:rPr>
                <w:sz w:val="20"/>
                <w:szCs w:val="20"/>
              </w:rPr>
            </w:pPr>
          </w:p>
        </w:tc>
        <w:tc>
          <w:tcPr>
            <w:tcW w:w="2002" w:type="dxa"/>
            <w:shd w:val="clear" w:color="auto" w:fill="auto"/>
          </w:tcPr>
          <w:p w14:paraId="0583FDDB" w14:textId="77777777" w:rsidR="004E26A8" w:rsidRPr="0067415D" w:rsidRDefault="004E26A8" w:rsidP="00CF4C6C">
            <w:pPr>
              <w:keepNext/>
              <w:keepLines/>
              <w:rPr>
                <w:sz w:val="20"/>
                <w:szCs w:val="20"/>
              </w:rPr>
            </w:pPr>
            <w:r w:rsidRPr="0067415D">
              <w:rPr>
                <w:sz w:val="20"/>
                <w:szCs w:val="20"/>
              </w:rPr>
              <w:t>CSB benthos</w:t>
            </w:r>
          </w:p>
        </w:tc>
        <w:tc>
          <w:tcPr>
            <w:tcW w:w="0" w:type="auto"/>
          </w:tcPr>
          <w:p w14:paraId="33AE74DB" w14:textId="77777777" w:rsidR="004E26A8" w:rsidRPr="0067415D" w:rsidRDefault="004E26A8" w:rsidP="00CF4C6C">
            <w:pPr>
              <w:keepNext/>
              <w:keepLines/>
              <w:jc w:val="right"/>
              <w:rPr>
                <w:sz w:val="20"/>
                <w:szCs w:val="20"/>
              </w:rPr>
            </w:pPr>
            <w:r w:rsidRPr="0067415D">
              <w:rPr>
                <w:sz w:val="20"/>
                <w:szCs w:val="20"/>
              </w:rPr>
              <w:t>19</w:t>
            </w:r>
          </w:p>
        </w:tc>
        <w:tc>
          <w:tcPr>
            <w:tcW w:w="1337" w:type="dxa"/>
          </w:tcPr>
          <w:p w14:paraId="46C5B52C" w14:textId="77777777" w:rsidR="004E26A8" w:rsidRPr="0067415D" w:rsidRDefault="004E26A8" w:rsidP="00CF4C6C">
            <w:pPr>
              <w:keepNext/>
              <w:keepLines/>
              <w:jc w:val="right"/>
              <w:rPr>
                <w:bCs/>
                <w:sz w:val="20"/>
                <w:szCs w:val="20"/>
              </w:rPr>
            </w:pPr>
            <w:r w:rsidRPr="0067415D">
              <w:rPr>
                <w:bCs/>
                <w:sz w:val="20"/>
                <w:szCs w:val="20"/>
              </w:rPr>
              <w:t xml:space="preserve">0.02553  </w:t>
            </w:r>
          </w:p>
        </w:tc>
        <w:tc>
          <w:tcPr>
            <w:tcW w:w="973" w:type="dxa"/>
            <w:shd w:val="clear" w:color="auto" w:fill="auto"/>
          </w:tcPr>
          <w:p w14:paraId="29C43AFE" w14:textId="77777777" w:rsidR="004E26A8" w:rsidRPr="0067415D" w:rsidRDefault="004E26A8" w:rsidP="00CF4C6C">
            <w:pPr>
              <w:keepNext/>
              <w:keepLines/>
              <w:jc w:val="right"/>
              <w:rPr>
                <w:bCs/>
                <w:sz w:val="20"/>
                <w:szCs w:val="20"/>
              </w:rPr>
            </w:pPr>
            <w:r w:rsidRPr="0067415D">
              <w:rPr>
                <w:bCs/>
                <w:sz w:val="20"/>
                <w:szCs w:val="20"/>
              </w:rPr>
              <w:t>0.00188</w:t>
            </w:r>
          </w:p>
        </w:tc>
        <w:tc>
          <w:tcPr>
            <w:tcW w:w="980" w:type="dxa"/>
          </w:tcPr>
          <w:p w14:paraId="6613F917" w14:textId="393FDF5A" w:rsidR="004E26A8" w:rsidRPr="0067415D" w:rsidRDefault="004E26A8" w:rsidP="00CF4C6C">
            <w:pPr>
              <w:keepNext/>
              <w:keepLines/>
              <w:jc w:val="right"/>
              <w:rPr>
                <w:sz w:val="20"/>
                <w:szCs w:val="20"/>
              </w:rPr>
            </w:pPr>
            <w:r w:rsidRPr="00864974">
              <w:rPr>
                <w:sz w:val="20"/>
                <w:szCs w:val="20"/>
              </w:rPr>
              <w:t>1659</w:t>
            </w:r>
          </w:p>
        </w:tc>
        <w:tc>
          <w:tcPr>
            <w:tcW w:w="980" w:type="dxa"/>
          </w:tcPr>
          <w:p w14:paraId="51321643" w14:textId="48126FB6" w:rsidR="004E26A8" w:rsidRPr="0067415D" w:rsidRDefault="004E26A8" w:rsidP="00CF4C6C">
            <w:pPr>
              <w:keepNext/>
              <w:keepLines/>
              <w:jc w:val="right"/>
              <w:rPr>
                <w:sz w:val="20"/>
                <w:szCs w:val="20"/>
              </w:rPr>
            </w:pPr>
            <w:r w:rsidRPr="0067415D">
              <w:rPr>
                <w:sz w:val="20"/>
                <w:szCs w:val="20"/>
              </w:rPr>
              <w:t>13.546</w:t>
            </w:r>
          </w:p>
        </w:tc>
        <w:tc>
          <w:tcPr>
            <w:tcW w:w="980" w:type="dxa"/>
          </w:tcPr>
          <w:p w14:paraId="6817EC3A" w14:textId="062B964F" w:rsidR="004E26A8" w:rsidRPr="0067415D" w:rsidRDefault="004E26A8" w:rsidP="00CF4C6C">
            <w:pPr>
              <w:keepNext/>
              <w:keepLines/>
              <w:jc w:val="right"/>
              <w:rPr>
                <w:b/>
                <w:sz w:val="20"/>
                <w:szCs w:val="20"/>
              </w:rPr>
            </w:pPr>
            <w:r w:rsidRPr="0067415D">
              <w:rPr>
                <w:b/>
                <w:sz w:val="20"/>
                <w:szCs w:val="20"/>
              </w:rPr>
              <w:t>&lt;0.0001</w:t>
            </w:r>
          </w:p>
        </w:tc>
        <w:tc>
          <w:tcPr>
            <w:tcW w:w="966" w:type="dxa"/>
            <w:vMerge/>
            <w:shd w:val="clear" w:color="auto" w:fill="auto"/>
          </w:tcPr>
          <w:p w14:paraId="78CE519F" w14:textId="26F6631B" w:rsidR="004E26A8" w:rsidRPr="0067415D" w:rsidRDefault="004E26A8" w:rsidP="00CF4C6C">
            <w:pPr>
              <w:keepNext/>
              <w:keepLines/>
              <w:jc w:val="right"/>
              <w:rPr>
                <w:b/>
                <w:sz w:val="20"/>
                <w:szCs w:val="20"/>
              </w:rPr>
            </w:pPr>
          </w:p>
        </w:tc>
      </w:tr>
      <w:tr w:rsidR="004E26A8" w:rsidRPr="00CF4C6C" w14:paraId="15B31886" w14:textId="77777777" w:rsidTr="00CF4C6C">
        <w:trPr>
          <w:jc w:val="center"/>
        </w:trPr>
        <w:tc>
          <w:tcPr>
            <w:tcW w:w="0" w:type="auto"/>
            <w:vMerge/>
          </w:tcPr>
          <w:p w14:paraId="08506542" w14:textId="77777777" w:rsidR="004E26A8" w:rsidRPr="0067415D" w:rsidRDefault="004E26A8" w:rsidP="00CF4C6C">
            <w:pPr>
              <w:keepNext/>
              <w:keepLines/>
              <w:rPr>
                <w:sz w:val="20"/>
                <w:szCs w:val="20"/>
              </w:rPr>
            </w:pPr>
          </w:p>
        </w:tc>
        <w:tc>
          <w:tcPr>
            <w:tcW w:w="2002" w:type="dxa"/>
            <w:shd w:val="clear" w:color="auto" w:fill="auto"/>
          </w:tcPr>
          <w:p w14:paraId="0F495305" w14:textId="77777777" w:rsidR="004E26A8" w:rsidRPr="0067415D" w:rsidRDefault="004E26A8" w:rsidP="00CF4C6C">
            <w:pPr>
              <w:keepNext/>
              <w:keepLines/>
              <w:rPr>
                <w:sz w:val="20"/>
                <w:szCs w:val="20"/>
              </w:rPr>
            </w:pPr>
            <w:r w:rsidRPr="0067415D">
              <w:rPr>
                <w:sz w:val="20"/>
                <w:szCs w:val="20"/>
              </w:rPr>
              <w:t>Zooplankton</w:t>
            </w:r>
          </w:p>
        </w:tc>
        <w:tc>
          <w:tcPr>
            <w:tcW w:w="0" w:type="auto"/>
          </w:tcPr>
          <w:p w14:paraId="0B02A995" w14:textId="77777777" w:rsidR="004E26A8" w:rsidRPr="0067415D" w:rsidRDefault="004E26A8" w:rsidP="00CF4C6C">
            <w:pPr>
              <w:keepNext/>
              <w:keepLines/>
              <w:jc w:val="right"/>
              <w:rPr>
                <w:sz w:val="20"/>
                <w:szCs w:val="20"/>
              </w:rPr>
            </w:pPr>
            <w:r w:rsidRPr="0067415D">
              <w:rPr>
                <w:sz w:val="20"/>
                <w:szCs w:val="20"/>
              </w:rPr>
              <w:t>4</w:t>
            </w:r>
          </w:p>
        </w:tc>
        <w:tc>
          <w:tcPr>
            <w:tcW w:w="1337" w:type="dxa"/>
          </w:tcPr>
          <w:p w14:paraId="0030668A" w14:textId="77777777" w:rsidR="004E26A8" w:rsidRPr="0067415D" w:rsidRDefault="004E26A8" w:rsidP="00CF4C6C">
            <w:pPr>
              <w:keepNext/>
              <w:keepLines/>
              <w:jc w:val="right"/>
              <w:rPr>
                <w:bCs/>
                <w:sz w:val="20"/>
                <w:szCs w:val="20"/>
              </w:rPr>
            </w:pPr>
            <w:r w:rsidRPr="0067415D">
              <w:rPr>
                <w:bCs/>
                <w:sz w:val="20"/>
                <w:szCs w:val="20"/>
              </w:rPr>
              <w:t xml:space="preserve">0.01641  </w:t>
            </w:r>
          </w:p>
        </w:tc>
        <w:tc>
          <w:tcPr>
            <w:tcW w:w="973" w:type="dxa"/>
            <w:shd w:val="clear" w:color="auto" w:fill="auto"/>
          </w:tcPr>
          <w:p w14:paraId="5BDA7274" w14:textId="77777777" w:rsidR="004E26A8" w:rsidRPr="0067415D" w:rsidRDefault="004E26A8" w:rsidP="00CF4C6C">
            <w:pPr>
              <w:keepNext/>
              <w:keepLines/>
              <w:jc w:val="right"/>
              <w:rPr>
                <w:bCs/>
                <w:sz w:val="20"/>
                <w:szCs w:val="20"/>
              </w:rPr>
            </w:pPr>
            <w:r w:rsidRPr="0067415D">
              <w:rPr>
                <w:bCs/>
                <w:sz w:val="20"/>
                <w:szCs w:val="20"/>
              </w:rPr>
              <w:t>0.00629</w:t>
            </w:r>
          </w:p>
        </w:tc>
        <w:tc>
          <w:tcPr>
            <w:tcW w:w="980" w:type="dxa"/>
          </w:tcPr>
          <w:p w14:paraId="0C5A4CD3" w14:textId="626862D3" w:rsidR="004E26A8" w:rsidRPr="0067415D" w:rsidRDefault="004E26A8" w:rsidP="00CF4C6C">
            <w:pPr>
              <w:keepNext/>
              <w:keepLines/>
              <w:jc w:val="right"/>
              <w:rPr>
                <w:sz w:val="20"/>
                <w:szCs w:val="20"/>
              </w:rPr>
            </w:pPr>
            <w:r w:rsidRPr="00864974">
              <w:rPr>
                <w:sz w:val="20"/>
                <w:szCs w:val="20"/>
              </w:rPr>
              <w:t>1659</w:t>
            </w:r>
          </w:p>
        </w:tc>
        <w:tc>
          <w:tcPr>
            <w:tcW w:w="980" w:type="dxa"/>
          </w:tcPr>
          <w:p w14:paraId="7C6EF4A6" w14:textId="27A4AB7F" w:rsidR="004E26A8" w:rsidRPr="0067415D" w:rsidRDefault="004E26A8" w:rsidP="00CF4C6C">
            <w:pPr>
              <w:keepNext/>
              <w:keepLines/>
              <w:jc w:val="right"/>
              <w:rPr>
                <w:sz w:val="20"/>
                <w:szCs w:val="20"/>
              </w:rPr>
            </w:pPr>
            <w:r w:rsidRPr="0067415D">
              <w:rPr>
                <w:sz w:val="20"/>
                <w:szCs w:val="20"/>
              </w:rPr>
              <w:t>2.605</w:t>
            </w:r>
          </w:p>
        </w:tc>
        <w:tc>
          <w:tcPr>
            <w:tcW w:w="980" w:type="dxa"/>
          </w:tcPr>
          <w:p w14:paraId="6665C06E" w14:textId="098CDFB6" w:rsidR="004E26A8" w:rsidRPr="0067415D" w:rsidRDefault="004E26A8" w:rsidP="00CF4C6C">
            <w:pPr>
              <w:keepNext/>
              <w:keepLines/>
              <w:jc w:val="right"/>
              <w:rPr>
                <w:b/>
                <w:bCs/>
                <w:sz w:val="20"/>
                <w:szCs w:val="20"/>
              </w:rPr>
            </w:pPr>
            <w:r w:rsidRPr="0067415D">
              <w:rPr>
                <w:b/>
                <w:bCs/>
                <w:sz w:val="20"/>
                <w:szCs w:val="20"/>
              </w:rPr>
              <w:t>0.0093</w:t>
            </w:r>
          </w:p>
        </w:tc>
        <w:tc>
          <w:tcPr>
            <w:tcW w:w="966" w:type="dxa"/>
            <w:vMerge/>
            <w:shd w:val="clear" w:color="auto" w:fill="auto"/>
          </w:tcPr>
          <w:p w14:paraId="68942096" w14:textId="7F6F88F8" w:rsidR="004E26A8" w:rsidRPr="0067415D" w:rsidRDefault="004E26A8" w:rsidP="00CF4C6C">
            <w:pPr>
              <w:keepNext/>
              <w:keepLines/>
              <w:jc w:val="right"/>
              <w:rPr>
                <w:b/>
                <w:bCs/>
                <w:sz w:val="20"/>
                <w:szCs w:val="20"/>
              </w:rPr>
            </w:pPr>
          </w:p>
        </w:tc>
      </w:tr>
      <w:tr w:rsidR="004E26A8" w:rsidRPr="00CF4C6C" w14:paraId="7FD2CD5B" w14:textId="77777777" w:rsidTr="00CF4C6C">
        <w:trPr>
          <w:jc w:val="center"/>
        </w:trPr>
        <w:tc>
          <w:tcPr>
            <w:tcW w:w="0" w:type="auto"/>
            <w:vMerge/>
          </w:tcPr>
          <w:p w14:paraId="12C09417" w14:textId="77777777" w:rsidR="004E26A8" w:rsidRPr="0067415D" w:rsidRDefault="004E26A8" w:rsidP="00CF4C6C">
            <w:pPr>
              <w:keepNext/>
              <w:keepLines/>
              <w:rPr>
                <w:sz w:val="20"/>
                <w:szCs w:val="20"/>
              </w:rPr>
            </w:pPr>
          </w:p>
        </w:tc>
        <w:tc>
          <w:tcPr>
            <w:tcW w:w="2002" w:type="dxa"/>
            <w:shd w:val="clear" w:color="auto" w:fill="auto"/>
          </w:tcPr>
          <w:p w14:paraId="00FDEDCE" w14:textId="77777777" w:rsidR="004E26A8" w:rsidRPr="0067415D" w:rsidRDefault="004E26A8" w:rsidP="00CF4C6C">
            <w:pPr>
              <w:keepNext/>
              <w:keepLines/>
              <w:rPr>
                <w:sz w:val="20"/>
                <w:szCs w:val="20"/>
              </w:rPr>
            </w:pPr>
            <w:r w:rsidRPr="0067415D">
              <w:rPr>
                <w:sz w:val="20"/>
                <w:szCs w:val="20"/>
              </w:rPr>
              <w:t>Demersal crustaceans</w:t>
            </w:r>
          </w:p>
        </w:tc>
        <w:tc>
          <w:tcPr>
            <w:tcW w:w="0" w:type="auto"/>
          </w:tcPr>
          <w:p w14:paraId="2898BB33" w14:textId="77777777" w:rsidR="004E26A8" w:rsidRPr="0067415D" w:rsidRDefault="004E26A8" w:rsidP="00CF4C6C">
            <w:pPr>
              <w:keepNext/>
              <w:keepLines/>
              <w:jc w:val="right"/>
              <w:rPr>
                <w:sz w:val="20"/>
                <w:szCs w:val="20"/>
              </w:rPr>
            </w:pPr>
            <w:r w:rsidRPr="0067415D">
              <w:rPr>
                <w:sz w:val="20"/>
                <w:szCs w:val="20"/>
              </w:rPr>
              <w:t>7</w:t>
            </w:r>
          </w:p>
        </w:tc>
        <w:tc>
          <w:tcPr>
            <w:tcW w:w="1337" w:type="dxa"/>
          </w:tcPr>
          <w:p w14:paraId="06525253" w14:textId="77777777" w:rsidR="004E26A8" w:rsidRPr="0067415D" w:rsidRDefault="004E26A8" w:rsidP="00CF4C6C">
            <w:pPr>
              <w:keepNext/>
              <w:keepLines/>
              <w:jc w:val="right"/>
              <w:rPr>
                <w:bCs/>
                <w:sz w:val="20"/>
                <w:szCs w:val="20"/>
              </w:rPr>
            </w:pPr>
            <w:r w:rsidRPr="0067415D">
              <w:rPr>
                <w:bCs/>
                <w:sz w:val="20"/>
                <w:szCs w:val="20"/>
              </w:rPr>
              <w:t xml:space="preserve">0.00464  </w:t>
            </w:r>
          </w:p>
        </w:tc>
        <w:tc>
          <w:tcPr>
            <w:tcW w:w="973" w:type="dxa"/>
            <w:shd w:val="clear" w:color="auto" w:fill="auto"/>
          </w:tcPr>
          <w:p w14:paraId="1F2CDB03" w14:textId="77777777" w:rsidR="004E26A8" w:rsidRPr="0067415D" w:rsidRDefault="004E26A8" w:rsidP="00CF4C6C">
            <w:pPr>
              <w:keepNext/>
              <w:keepLines/>
              <w:jc w:val="right"/>
              <w:rPr>
                <w:bCs/>
                <w:sz w:val="20"/>
                <w:szCs w:val="20"/>
              </w:rPr>
            </w:pPr>
            <w:r w:rsidRPr="0067415D">
              <w:rPr>
                <w:bCs/>
                <w:sz w:val="20"/>
                <w:szCs w:val="20"/>
              </w:rPr>
              <w:t>0.00590</w:t>
            </w:r>
          </w:p>
        </w:tc>
        <w:tc>
          <w:tcPr>
            <w:tcW w:w="980" w:type="dxa"/>
          </w:tcPr>
          <w:p w14:paraId="1E4825F3" w14:textId="59A41E67" w:rsidR="004E26A8" w:rsidRPr="00864974" w:rsidRDefault="004E26A8" w:rsidP="00CF4C6C">
            <w:pPr>
              <w:keepNext/>
              <w:keepLines/>
              <w:jc w:val="right"/>
              <w:rPr>
                <w:sz w:val="20"/>
                <w:szCs w:val="20"/>
              </w:rPr>
            </w:pPr>
            <w:r w:rsidRPr="00864974">
              <w:rPr>
                <w:sz w:val="20"/>
                <w:szCs w:val="20"/>
              </w:rPr>
              <w:t>1659</w:t>
            </w:r>
          </w:p>
        </w:tc>
        <w:tc>
          <w:tcPr>
            <w:tcW w:w="980" w:type="dxa"/>
          </w:tcPr>
          <w:p w14:paraId="3DB53FCF" w14:textId="77CAB5D4" w:rsidR="004E26A8" w:rsidRPr="00CF4C6C" w:rsidRDefault="004E26A8" w:rsidP="00CF4C6C">
            <w:pPr>
              <w:keepNext/>
              <w:keepLines/>
              <w:jc w:val="right"/>
              <w:rPr>
                <w:sz w:val="20"/>
                <w:szCs w:val="20"/>
              </w:rPr>
            </w:pPr>
            <w:r w:rsidRPr="00CF4C6C">
              <w:rPr>
                <w:sz w:val="20"/>
                <w:szCs w:val="20"/>
              </w:rPr>
              <w:t>0.786</w:t>
            </w:r>
          </w:p>
        </w:tc>
        <w:tc>
          <w:tcPr>
            <w:tcW w:w="980" w:type="dxa"/>
          </w:tcPr>
          <w:p w14:paraId="16DABB4D" w14:textId="47AC7299" w:rsidR="004E26A8" w:rsidRPr="0067415D" w:rsidRDefault="004E26A8" w:rsidP="00CF4C6C">
            <w:pPr>
              <w:keepNext/>
              <w:keepLines/>
              <w:jc w:val="right"/>
              <w:rPr>
                <w:sz w:val="20"/>
                <w:szCs w:val="20"/>
              </w:rPr>
            </w:pPr>
            <w:r w:rsidRPr="0067415D">
              <w:rPr>
                <w:sz w:val="20"/>
                <w:szCs w:val="20"/>
              </w:rPr>
              <w:t>0.4315</w:t>
            </w:r>
          </w:p>
        </w:tc>
        <w:tc>
          <w:tcPr>
            <w:tcW w:w="966" w:type="dxa"/>
            <w:vMerge/>
            <w:shd w:val="clear" w:color="auto" w:fill="auto"/>
          </w:tcPr>
          <w:p w14:paraId="60503374" w14:textId="77777777" w:rsidR="004E26A8" w:rsidRPr="0067415D" w:rsidRDefault="004E26A8" w:rsidP="00CF4C6C">
            <w:pPr>
              <w:keepNext/>
              <w:keepLines/>
              <w:jc w:val="right"/>
              <w:rPr>
                <w:sz w:val="20"/>
                <w:szCs w:val="20"/>
              </w:rPr>
            </w:pPr>
          </w:p>
        </w:tc>
      </w:tr>
      <w:tr w:rsidR="004E26A8" w:rsidRPr="00CF4C6C" w14:paraId="13450900" w14:textId="77777777" w:rsidTr="00CF4C6C">
        <w:trPr>
          <w:jc w:val="center"/>
        </w:trPr>
        <w:tc>
          <w:tcPr>
            <w:tcW w:w="0" w:type="auto"/>
            <w:vMerge/>
          </w:tcPr>
          <w:p w14:paraId="551D06E8" w14:textId="77777777" w:rsidR="004E26A8" w:rsidRPr="0067415D" w:rsidRDefault="004E26A8" w:rsidP="00CF4C6C">
            <w:pPr>
              <w:keepNext/>
              <w:keepLines/>
              <w:rPr>
                <w:sz w:val="20"/>
                <w:szCs w:val="20"/>
              </w:rPr>
            </w:pPr>
          </w:p>
        </w:tc>
        <w:tc>
          <w:tcPr>
            <w:tcW w:w="2002" w:type="dxa"/>
            <w:shd w:val="clear" w:color="auto" w:fill="auto"/>
          </w:tcPr>
          <w:p w14:paraId="559ECD05" w14:textId="77777777" w:rsidR="004E26A8" w:rsidRPr="0067415D" w:rsidRDefault="004E26A8" w:rsidP="00CF4C6C">
            <w:pPr>
              <w:keepNext/>
              <w:keepLines/>
              <w:rPr>
                <w:sz w:val="20"/>
                <w:szCs w:val="20"/>
              </w:rPr>
            </w:pPr>
            <w:r w:rsidRPr="0067415D">
              <w:rPr>
                <w:sz w:val="20"/>
                <w:szCs w:val="20"/>
              </w:rPr>
              <w:t>Cephalopods</w:t>
            </w:r>
          </w:p>
        </w:tc>
        <w:tc>
          <w:tcPr>
            <w:tcW w:w="0" w:type="auto"/>
          </w:tcPr>
          <w:p w14:paraId="482C1162" w14:textId="77777777" w:rsidR="004E26A8" w:rsidRPr="0067415D" w:rsidRDefault="004E26A8" w:rsidP="00CF4C6C">
            <w:pPr>
              <w:keepNext/>
              <w:keepLines/>
              <w:jc w:val="right"/>
              <w:rPr>
                <w:sz w:val="20"/>
                <w:szCs w:val="20"/>
              </w:rPr>
            </w:pPr>
            <w:r w:rsidRPr="0067415D">
              <w:rPr>
                <w:sz w:val="20"/>
                <w:szCs w:val="20"/>
              </w:rPr>
              <w:t>10</w:t>
            </w:r>
          </w:p>
        </w:tc>
        <w:tc>
          <w:tcPr>
            <w:tcW w:w="1337" w:type="dxa"/>
          </w:tcPr>
          <w:p w14:paraId="5DA3AAE6" w14:textId="77777777" w:rsidR="004E26A8" w:rsidRPr="0067415D" w:rsidRDefault="004E26A8" w:rsidP="00CF4C6C">
            <w:pPr>
              <w:keepNext/>
              <w:keepLines/>
              <w:jc w:val="right"/>
              <w:rPr>
                <w:bCs/>
                <w:sz w:val="20"/>
                <w:szCs w:val="20"/>
              </w:rPr>
            </w:pPr>
            <w:r w:rsidRPr="0067415D">
              <w:rPr>
                <w:bCs/>
                <w:sz w:val="20"/>
                <w:szCs w:val="20"/>
              </w:rPr>
              <w:t xml:space="preserve">-0.00792  </w:t>
            </w:r>
          </w:p>
        </w:tc>
        <w:tc>
          <w:tcPr>
            <w:tcW w:w="973" w:type="dxa"/>
            <w:shd w:val="clear" w:color="auto" w:fill="auto"/>
          </w:tcPr>
          <w:p w14:paraId="6AE032A3" w14:textId="77777777" w:rsidR="004E26A8" w:rsidRPr="0067415D" w:rsidRDefault="004E26A8" w:rsidP="00CF4C6C">
            <w:pPr>
              <w:keepNext/>
              <w:keepLines/>
              <w:jc w:val="right"/>
              <w:rPr>
                <w:bCs/>
                <w:sz w:val="20"/>
                <w:szCs w:val="20"/>
              </w:rPr>
            </w:pPr>
            <w:r w:rsidRPr="0067415D">
              <w:rPr>
                <w:bCs/>
                <w:sz w:val="20"/>
                <w:szCs w:val="20"/>
              </w:rPr>
              <w:t>0.00536</w:t>
            </w:r>
          </w:p>
        </w:tc>
        <w:tc>
          <w:tcPr>
            <w:tcW w:w="980" w:type="dxa"/>
          </w:tcPr>
          <w:p w14:paraId="6C64C6DA" w14:textId="190BDC6C" w:rsidR="004E26A8" w:rsidRPr="00864974" w:rsidRDefault="004E26A8" w:rsidP="00CF4C6C">
            <w:pPr>
              <w:keepNext/>
              <w:keepLines/>
              <w:jc w:val="right"/>
              <w:rPr>
                <w:sz w:val="20"/>
                <w:szCs w:val="20"/>
              </w:rPr>
            </w:pPr>
            <w:r w:rsidRPr="00864974">
              <w:rPr>
                <w:sz w:val="20"/>
                <w:szCs w:val="20"/>
              </w:rPr>
              <w:t>1659</w:t>
            </w:r>
          </w:p>
        </w:tc>
        <w:tc>
          <w:tcPr>
            <w:tcW w:w="980" w:type="dxa"/>
          </w:tcPr>
          <w:p w14:paraId="3EF881AE" w14:textId="106FF4FB" w:rsidR="004E26A8" w:rsidRPr="00CF4C6C" w:rsidRDefault="004E26A8" w:rsidP="00CF4C6C">
            <w:pPr>
              <w:keepNext/>
              <w:keepLines/>
              <w:jc w:val="right"/>
              <w:rPr>
                <w:sz w:val="20"/>
                <w:szCs w:val="20"/>
              </w:rPr>
            </w:pPr>
            <w:r w:rsidRPr="00CF4C6C">
              <w:rPr>
                <w:sz w:val="20"/>
                <w:szCs w:val="20"/>
              </w:rPr>
              <w:t>-1.476</w:t>
            </w:r>
          </w:p>
        </w:tc>
        <w:tc>
          <w:tcPr>
            <w:tcW w:w="980" w:type="dxa"/>
          </w:tcPr>
          <w:p w14:paraId="3603856F" w14:textId="6D5DB513" w:rsidR="004E26A8" w:rsidRPr="0067415D" w:rsidRDefault="004E26A8" w:rsidP="00CF4C6C">
            <w:pPr>
              <w:keepNext/>
              <w:keepLines/>
              <w:jc w:val="right"/>
              <w:rPr>
                <w:sz w:val="20"/>
                <w:szCs w:val="20"/>
              </w:rPr>
            </w:pPr>
            <w:r w:rsidRPr="0067415D">
              <w:rPr>
                <w:sz w:val="20"/>
                <w:szCs w:val="20"/>
              </w:rPr>
              <w:t>0.1400</w:t>
            </w:r>
          </w:p>
        </w:tc>
        <w:tc>
          <w:tcPr>
            <w:tcW w:w="966" w:type="dxa"/>
            <w:vMerge/>
            <w:shd w:val="clear" w:color="auto" w:fill="auto"/>
          </w:tcPr>
          <w:p w14:paraId="4022D4A8" w14:textId="77777777" w:rsidR="004E26A8" w:rsidRPr="0067415D" w:rsidRDefault="004E26A8" w:rsidP="00CF4C6C">
            <w:pPr>
              <w:keepNext/>
              <w:keepLines/>
              <w:jc w:val="right"/>
              <w:rPr>
                <w:sz w:val="20"/>
                <w:szCs w:val="20"/>
              </w:rPr>
            </w:pPr>
          </w:p>
        </w:tc>
      </w:tr>
      <w:tr w:rsidR="004E26A8" w:rsidRPr="00CF4C6C" w14:paraId="351751CD" w14:textId="77777777" w:rsidTr="00CF4C6C">
        <w:trPr>
          <w:jc w:val="center"/>
        </w:trPr>
        <w:tc>
          <w:tcPr>
            <w:tcW w:w="0" w:type="auto"/>
            <w:vMerge/>
          </w:tcPr>
          <w:p w14:paraId="5A7701EA" w14:textId="77777777" w:rsidR="004E26A8" w:rsidRPr="0067415D" w:rsidRDefault="004E26A8" w:rsidP="00CF4C6C">
            <w:pPr>
              <w:keepNext/>
              <w:keepLines/>
              <w:rPr>
                <w:sz w:val="20"/>
                <w:szCs w:val="20"/>
              </w:rPr>
            </w:pPr>
          </w:p>
        </w:tc>
        <w:tc>
          <w:tcPr>
            <w:tcW w:w="2002" w:type="dxa"/>
            <w:shd w:val="clear" w:color="auto" w:fill="auto"/>
          </w:tcPr>
          <w:p w14:paraId="229161B3" w14:textId="77777777" w:rsidR="004E26A8" w:rsidRPr="0067415D" w:rsidRDefault="004E26A8" w:rsidP="00CF4C6C">
            <w:pPr>
              <w:keepNext/>
              <w:keepLines/>
              <w:rPr>
                <w:sz w:val="20"/>
                <w:szCs w:val="20"/>
              </w:rPr>
            </w:pPr>
            <w:r w:rsidRPr="0067415D">
              <w:rPr>
                <w:sz w:val="20"/>
                <w:szCs w:val="20"/>
              </w:rPr>
              <w:t>Fish</w:t>
            </w:r>
          </w:p>
        </w:tc>
        <w:tc>
          <w:tcPr>
            <w:tcW w:w="0" w:type="auto"/>
          </w:tcPr>
          <w:p w14:paraId="3E5DD4E3" w14:textId="77777777" w:rsidR="004E26A8" w:rsidRPr="0067415D" w:rsidRDefault="004E26A8" w:rsidP="00CF4C6C">
            <w:pPr>
              <w:keepNext/>
              <w:keepLines/>
              <w:jc w:val="right"/>
              <w:rPr>
                <w:sz w:val="20"/>
                <w:szCs w:val="20"/>
              </w:rPr>
            </w:pPr>
            <w:r w:rsidRPr="0067415D">
              <w:rPr>
                <w:sz w:val="20"/>
                <w:szCs w:val="20"/>
              </w:rPr>
              <w:t>18</w:t>
            </w:r>
          </w:p>
        </w:tc>
        <w:tc>
          <w:tcPr>
            <w:tcW w:w="1337" w:type="dxa"/>
          </w:tcPr>
          <w:p w14:paraId="30BCDF88" w14:textId="77777777" w:rsidR="004E26A8" w:rsidRPr="0067415D" w:rsidRDefault="004E26A8" w:rsidP="00CF4C6C">
            <w:pPr>
              <w:keepNext/>
              <w:keepLines/>
              <w:jc w:val="right"/>
              <w:rPr>
                <w:bCs/>
                <w:sz w:val="20"/>
                <w:szCs w:val="20"/>
              </w:rPr>
            </w:pPr>
            <w:r w:rsidRPr="0067415D">
              <w:rPr>
                <w:bCs/>
                <w:sz w:val="20"/>
                <w:szCs w:val="20"/>
              </w:rPr>
              <w:t xml:space="preserve">0.03234  </w:t>
            </w:r>
          </w:p>
        </w:tc>
        <w:tc>
          <w:tcPr>
            <w:tcW w:w="973" w:type="dxa"/>
            <w:shd w:val="clear" w:color="auto" w:fill="auto"/>
          </w:tcPr>
          <w:p w14:paraId="58D840CB" w14:textId="77777777" w:rsidR="004E26A8" w:rsidRPr="0067415D" w:rsidRDefault="004E26A8" w:rsidP="00CF4C6C">
            <w:pPr>
              <w:keepNext/>
              <w:keepLines/>
              <w:jc w:val="right"/>
              <w:rPr>
                <w:bCs/>
                <w:sz w:val="20"/>
                <w:szCs w:val="20"/>
              </w:rPr>
            </w:pPr>
            <w:r w:rsidRPr="0067415D">
              <w:rPr>
                <w:bCs/>
                <w:sz w:val="20"/>
                <w:szCs w:val="20"/>
              </w:rPr>
              <w:t>0.00299</w:t>
            </w:r>
          </w:p>
        </w:tc>
        <w:tc>
          <w:tcPr>
            <w:tcW w:w="980" w:type="dxa"/>
          </w:tcPr>
          <w:p w14:paraId="790D21B8" w14:textId="7713D84C" w:rsidR="004E26A8" w:rsidRPr="0067415D" w:rsidRDefault="004E26A8" w:rsidP="00CF4C6C">
            <w:pPr>
              <w:keepNext/>
              <w:keepLines/>
              <w:jc w:val="right"/>
              <w:rPr>
                <w:sz w:val="20"/>
                <w:szCs w:val="20"/>
              </w:rPr>
            </w:pPr>
            <w:r w:rsidRPr="00864974">
              <w:rPr>
                <w:sz w:val="20"/>
                <w:szCs w:val="20"/>
              </w:rPr>
              <w:t>1659</w:t>
            </w:r>
          </w:p>
        </w:tc>
        <w:tc>
          <w:tcPr>
            <w:tcW w:w="980" w:type="dxa"/>
          </w:tcPr>
          <w:p w14:paraId="64488296" w14:textId="206CB9E3" w:rsidR="004E26A8" w:rsidRPr="0067415D" w:rsidRDefault="004E26A8" w:rsidP="00CF4C6C">
            <w:pPr>
              <w:keepNext/>
              <w:keepLines/>
              <w:jc w:val="right"/>
              <w:rPr>
                <w:sz w:val="20"/>
                <w:szCs w:val="20"/>
              </w:rPr>
            </w:pPr>
            <w:r w:rsidRPr="0067415D">
              <w:rPr>
                <w:sz w:val="20"/>
                <w:szCs w:val="20"/>
              </w:rPr>
              <w:t>10.831</w:t>
            </w:r>
          </w:p>
        </w:tc>
        <w:tc>
          <w:tcPr>
            <w:tcW w:w="980" w:type="dxa"/>
          </w:tcPr>
          <w:p w14:paraId="7B3A8428" w14:textId="5E93B9B7" w:rsidR="004E26A8" w:rsidRPr="0067415D" w:rsidRDefault="004E26A8" w:rsidP="00CF4C6C">
            <w:pPr>
              <w:keepNext/>
              <w:keepLines/>
              <w:jc w:val="right"/>
              <w:rPr>
                <w:b/>
                <w:sz w:val="20"/>
                <w:szCs w:val="20"/>
              </w:rPr>
            </w:pPr>
            <w:r w:rsidRPr="0067415D">
              <w:rPr>
                <w:b/>
                <w:sz w:val="20"/>
                <w:szCs w:val="20"/>
              </w:rPr>
              <w:t>&lt;0.0001</w:t>
            </w:r>
          </w:p>
        </w:tc>
        <w:tc>
          <w:tcPr>
            <w:tcW w:w="966" w:type="dxa"/>
            <w:vMerge/>
            <w:shd w:val="clear" w:color="auto" w:fill="auto"/>
          </w:tcPr>
          <w:p w14:paraId="0EECFFA0" w14:textId="77777777" w:rsidR="004E26A8" w:rsidRPr="0067415D" w:rsidRDefault="004E26A8" w:rsidP="00CF4C6C">
            <w:pPr>
              <w:keepNext/>
              <w:keepLines/>
              <w:jc w:val="right"/>
              <w:rPr>
                <w:b/>
                <w:sz w:val="20"/>
                <w:szCs w:val="20"/>
              </w:rPr>
            </w:pPr>
          </w:p>
        </w:tc>
      </w:tr>
      <w:tr w:rsidR="004E26A8" w:rsidRPr="00CF4C6C" w14:paraId="325B123F" w14:textId="77777777" w:rsidTr="0067415D">
        <w:trPr>
          <w:jc w:val="center"/>
        </w:trPr>
        <w:tc>
          <w:tcPr>
            <w:tcW w:w="0" w:type="auto"/>
            <w:vMerge w:val="restart"/>
            <w:shd w:val="clear" w:color="auto" w:fill="auto"/>
            <w:vAlign w:val="center"/>
          </w:tcPr>
          <w:p w14:paraId="5AA9F38C" w14:textId="77777777" w:rsidR="004E26A8" w:rsidRPr="0067415D" w:rsidRDefault="004E26A8" w:rsidP="00864974">
            <w:pPr>
              <w:keepNext/>
              <w:keepLines/>
              <w:rPr>
                <w:sz w:val="20"/>
                <w:szCs w:val="20"/>
              </w:rPr>
            </w:pPr>
            <w:r w:rsidRPr="0067415D">
              <w:rPr>
                <w:sz w:val="20"/>
                <w:szCs w:val="20"/>
              </w:rPr>
              <w:t>Habitat</w:t>
            </w:r>
          </w:p>
        </w:tc>
        <w:tc>
          <w:tcPr>
            <w:tcW w:w="2002" w:type="dxa"/>
            <w:shd w:val="clear" w:color="auto" w:fill="auto"/>
          </w:tcPr>
          <w:p w14:paraId="44F1260A" w14:textId="77777777" w:rsidR="004E26A8" w:rsidRPr="0067415D" w:rsidRDefault="004E26A8" w:rsidP="00864974">
            <w:pPr>
              <w:keepNext/>
              <w:keepLines/>
              <w:rPr>
                <w:sz w:val="20"/>
                <w:szCs w:val="20"/>
              </w:rPr>
            </w:pPr>
            <w:r w:rsidRPr="0067415D">
              <w:rPr>
                <w:sz w:val="20"/>
                <w:szCs w:val="20"/>
              </w:rPr>
              <w:t>Benthic / demersal</w:t>
            </w:r>
          </w:p>
        </w:tc>
        <w:tc>
          <w:tcPr>
            <w:tcW w:w="0" w:type="auto"/>
          </w:tcPr>
          <w:p w14:paraId="724D21D9" w14:textId="77777777" w:rsidR="004E26A8" w:rsidRPr="0067415D" w:rsidRDefault="004E26A8" w:rsidP="00864974">
            <w:pPr>
              <w:keepNext/>
              <w:keepLines/>
              <w:jc w:val="right"/>
              <w:rPr>
                <w:sz w:val="20"/>
                <w:szCs w:val="20"/>
              </w:rPr>
            </w:pPr>
            <w:r w:rsidRPr="0067415D">
              <w:rPr>
                <w:sz w:val="20"/>
                <w:szCs w:val="20"/>
              </w:rPr>
              <w:t>52</w:t>
            </w:r>
          </w:p>
        </w:tc>
        <w:tc>
          <w:tcPr>
            <w:tcW w:w="1337" w:type="dxa"/>
          </w:tcPr>
          <w:p w14:paraId="14188855" w14:textId="77777777" w:rsidR="004E26A8" w:rsidRPr="0067415D" w:rsidRDefault="004E26A8" w:rsidP="00864974">
            <w:pPr>
              <w:keepNext/>
              <w:keepLines/>
              <w:jc w:val="right"/>
              <w:rPr>
                <w:bCs/>
                <w:sz w:val="20"/>
                <w:szCs w:val="20"/>
              </w:rPr>
            </w:pPr>
            <w:r w:rsidRPr="0067415D">
              <w:rPr>
                <w:bCs/>
                <w:sz w:val="20"/>
                <w:szCs w:val="20"/>
              </w:rPr>
              <w:t xml:space="preserve">0.02061  </w:t>
            </w:r>
          </w:p>
        </w:tc>
        <w:tc>
          <w:tcPr>
            <w:tcW w:w="973" w:type="dxa"/>
            <w:shd w:val="clear" w:color="auto" w:fill="auto"/>
          </w:tcPr>
          <w:p w14:paraId="0C32DA28" w14:textId="77777777" w:rsidR="004E26A8" w:rsidRPr="0067415D" w:rsidRDefault="004E26A8" w:rsidP="00864974">
            <w:pPr>
              <w:keepNext/>
              <w:keepLines/>
              <w:jc w:val="right"/>
              <w:rPr>
                <w:bCs/>
                <w:sz w:val="20"/>
                <w:szCs w:val="20"/>
              </w:rPr>
            </w:pPr>
            <w:r w:rsidRPr="0067415D">
              <w:rPr>
                <w:bCs/>
                <w:sz w:val="20"/>
                <w:szCs w:val="20"/>
              </w:rPr>
              <w:t>0.00149</w:t>
            </w:r>
          </w:p>
        </w:tc>
        <w:tc>
          <w:tcPr>
            <w:tcW w:w="980" w:type="dxa"/>
          </w:tcPr>
          <w:p w14:paraId="58334629" w14:textId="6A7E9134" w:rsidR="004E26A8" w:rsidRPr="0067415D" w:rsidRDefault="004E26A8" w:rsidP="00864974">
            <w:pPr>
              <w:keepNext/>
              <w:keepLines/>
              <w:jc w:val="right"/>
              <w:rPr>
                <w:sz w:val="20"/>
                <w:szCs w:val="20"/>
              </w:rPr>
            </w:pPr>
            <w:r w:rsidRPr="0067415D">
              <w:rPr>
                <w:sz w:val="20"/>
                <w:szCs w:val="20"/>
              </w:rPr>
              <w:t xml:space="preserve">1661 </w:t>
            </w:r>
          </w:p>
        </w:tc>
        <w:tc>
          <w:tcPr>
            <w:tcW w:w="980" w:type="dxa"/>
          </w:tcPr>
          <w:p w14:paraId="7AA509A6" w14:textId="1CB7B02E" w:rsidR="004E26A8" w:rsidRPr="0067415D" w:rsidRDefault="004E26A8" w:rsidP="00864974">
            <w:pPr>
              <w:keepNext/>
              <w:keepLines/>
              <w:jc w:val="right"/>
              <w:rPr>
                <w:sz w:val="20"/>
                <w:szCs w:val="20"/>
              </w:rPr>
            </w:pPr>
            <w:r w:rsidRPr="00864974">
              <w:rPr>
                <w:sz w:val="20"/>
                <w:szCs w:val="20"/>
              </w:rPr>
              <w:t>13.820</w:t>
            </w:r>
          </w:p>
        </w:tc>
        <w:tc>
          <w:tcPr>
            <w:tcW w:w="980" w:type="dxa"/>
          </w:tcPr>
          <w:p w14:paraId="15E7E9A1" w14:textId="4CC69DEA" w:rsidR="004E26A8" w:rsidRPr="0067415D" w:rsidRDefault="004E26A8" w:rsidP="00864974">
            <w:pPr>
              <w:keepNext/>
              <w:keepLines/>
              <w:jc w:val="right"/>
              <w:rPr>
                <w:b/>
                <w:sz w:val="20"/>
                <w:szCs w:val="20"/>
              </w:rPr>
            </w:pPr>
            <w:r w:rsidRPr="0067415D">
              <w:rPr>
                <w:b/>
                <w:sz w:val="20"/>
                <w:szCs w:val="20"/>
              </w:rPr>
              <w:t>&lt;0.0001</w:t>
            </w:r>
          </w:p>
        </w:tc>
        <w:tc>
          <w:tcPr>
            <w:tcW w:w="966" w:type="dxa"/>
            <w:vMerge w:val="restart"/>
            <w:shd w:val="clear" w:color="auto" w:fill="auto"/>
            <w:vAlign w:val="center"/>
          </w:tcPr>
          <w:p w14:paraId="7CFA88B2" w14:textId="4D2460EE" w:rsidR="004E26A8" w:rsidRPr="0067415D" w:rsidRDefault="004E26A8" w:rsidP="00864974">
            <w:pPr>
              <w:keepNext/>
              <w:keepLines/>
              <w:jc w:val="right"/>
              <w:rPr>
                <w:b/>
                <w:sz w:val="20"/>
                <w:szCs w:val="20"/>
              </w:rPr>
            </w:pPr>
            <w:r w:rsidRPr="0067415D">
              <w:rPr>
                <w:bCs/>
                <w:sz w:val="20"/>
                <w:szCs w:val="20"/>
              </w:rPr>
              <w:t>1843.39</w:t>
            </w:r>
          </w:p>
        </w:tc>
      </w:tr>
      <w:tr w:rsidR="004E26A8" w:rsidRPr="00CF4C6C" w14:paraId="58D6264C" w14:textId="77777777" w:rsidTr="00CF4C6C">
        <w:trPr>
          <w:jc w:val="center"/>
        </w:trPr>
        <w:tc>
          <w:tcPr>
            <w:tcW w:w="0" w:type="auto"/>
            <w:vMerge/>
          </w:tcPr>
          <w:p w14:paraId="6AD7BED8" w14:textId="77777777" w:rsidR="004E26A8" w:rsidRPr="0067415D" w:rsidRDefault="004E26A8" w:rsidP="00864974">
            <w:pPr>
              <w:keepNext/>
              <w:keepLines/>
              <w:rPr>
                <w:sz w:val="20"/>
                <w:szCs w:val="20"/>
              </w:rPr>
            </w:pPr>
          </w:p>
        </w:tc>
        <w:tc>
          <w:tcPr>
            <w:tcW w:w="2002" w:type="dxa"/>
            <w:shd w:val="clear" w:color="auto" w:fill="auto"/>
          </w:tcPr>
          <w:p w14:paraId="71C15B01" w14:textId="77777777" w:rsidR="004E26A8" w:rsidRPr="0067415D" w:rsidRDefault="004E26A8" w:rsidP="00864974">
            <w:pPr>
              <w:keepNext/>
              <w:keepLines/>
              <w:rPr>
                <w:sz w:val="20"/>
                <w:szCs w:val="20"/>
              </w:rPr>
            </w:pPr>
            <w:r w:rsidRPr="0067415D">
              <w:rPr>
                <w:sz w:val="20"/>
                <w:szCs w:val="20"/>
              </w:rPr>
              <w:t>Estuarine</w:t>
            </w:r>
          </w:p>
        </w:tc>
        <w:tc>
          <w:tcPr>
            <w:tcW w:w="0" w:type="auto"/>
          </w:tcPr>
          <w:p w14:paraId="21CD1CFE" w14:textId="77777777" w:rsidR="004E26A8" w:rsidRPr="0067415D" w:rsidRDefault="004E26A8" w:rsidP="00864974">
            <w:pPr>
              <w:keepNext/>
              <w:keepLines/>
              <w:jc w:val="right"/>
              <w:rPr>
                <w:sz w:val="20"/>
                <w:szCs w:val="20"/>
              </w:rPr>
            </w:pPr>
            <w:r w:rsidRPr="0067415D">
              <w:rPr>
                <w:sz w:val="20"/>
                <w:szCs w:val="20"/>
              </w:rPr>
              <w:t>3</w:t>
            </w:r>
          </w:p>
        </w:tc>
        <w:tc>
          <w:tcPr>
            <w:tcW w:w="1337" w:type="dxa"/>
          </w:tcPr>
          <w:p w14:paraId="54DDF7D7" w14:textId="77777777" w:rsidR="004E26A8" w:rsidRPr="0067415D" w:rsidRDefault="004E26A8" w:rsidP="00864974">
            <w:pPr>
              <w:keepNext/>
              <w:keepLines/>
              <w:jc w:val="right"/>
              <w:rPr>
                <w:bCs/>
                <w:sz w:val="20"/>
                <w:szCs w:val="20"/>
              </w:rPr>
            </w:pPr>
            <w:r w:rsidRPr="0067415D">
              <w:rPr>
                <w:bCs/>
                <w:sz w:val="20"/>
                <w:szCs w:val="20"/>
              </w:rPr>
              <w:t xml:space="preserve">0.07732  </w:t>
            </w:r>
          </w:p>
        </w:tc>
        <w:tc>
          <w:tcPr>
            <w:tcW w:w="973" w:type="dxa"/>
            <w:shd w:val="clear" w:color="auto" w:fill="auto"/>
          </w:tcPr>
          <w:p w14:paraId="6279DC74" w14:textId="77777777" w:rsidR="004E26A8" w:rsidRPr="0067415D" w:rsidRDefault="004E26A8" w:rsidP="00864974">
            <w:pPr>
              <w:keepNext/>
              <w:keepLines/>
              <w:jc w:val="right"/>
              <w:rPr>
                <w:bCs/>
                <w:sz w:val="20"/>
                <w:szCs w:val="20"/>
              </w:rPr>
            </w:pPr>
            <w:r w:rsidRPr="0067415D">
              <w:rPr>
                <w:bCs/>
                <w:sz w:val="20"/>
                <w:szCs w:val="20"/>
              </w:rPr>
              <w:t>0.00624</w:t>
            </w:r>
          </w:p>
        </w:tc>
        <w:tc>
          <w:tcPr>
            <w:tcW w:w="980" w:type="dxa"/>
          </w:tcPr>
          <w:p w14:paraId="18909003" w14:textId="1495679D" w:rsidR="004E26A8" w:rsidRPr="0067415D" w:rsidRDefault="004E26A8" w:rsidP="00864974">
            <w:pPr>
              <w:keepNext/>
              <w:keepLines/>
              <w:jc w:val="right"/>
              <w:rPr>
                <w:sz w:val="20"/>
                <w:szCs w:val="20"/>
              </w:rPr>
            </w:pPr>
            <w:r w:rsidRPr="0067415D">
              <w:rPr>
                <w:sz w:val="20"/>
                <w:szCs w:val="20"/>
              </w:rPr>
              <w:t xml:space="preserve">1661 </w:t>
            </w:r>
          </w:p>
        </w:tc>
        <w:tc>
          <w:tcPr>
            <w:tcW w:w="980" w:type="dxa"/>
          </w:tcPr>
          <w:p w14:paraId="6F509582" w14:textId="5E17AF6D" w:rsidR="004E26A8" w:rsidRPr="0067415D" w:rsidRDefault="004E26A8" w:rsidP="00864974">
            <w:pPr>
              <w:keepNext/>
              <w:keepLines/>
              <w:jc w:val="right"/>
              <w:rPr>
                <w:sz w:val="20"/>
                <w:szCs w:val="20"/>
              </w:rPr>
            </w:pPr>
            <w:r w:rsidRPr="00864974">
              <w:rPr>
                <w:sz w:val="20"/>
                <w:szCs w:val="20"/>
              </w:rPr>
              <w:t>12.387</w:t>
            </w:r>
          </w:p>
        </w:tc>
        <w:tc>
          <w:tcPr>
            <w:tcW w:w="980" w:type="dxa"/>
          </w:tcPr>
          <w:p w14:paraId="780B36D0" w14:textId="287017DF" w:rsidR="004E26A8" w:rsidRPr="0067415D" w:rsidRDefault="004E26A8" w:rsidP="00864974">
            <w:pPr>
              <w:keepNext/>
              <w:keepLines/>
              <w:jc w:val="right"/>
              <w:rPr>
                <w:b/>
                <w:sz w:val="20"/>
                <w:szCs w:val="20"/>
              </w:rPr>
            </w:pPr>
            <w:r w:rsidRPr="0067415D">
              <w:rPr>
                <w:b/>
                <w:sz w:val="20"/>
                <w:szCs w:val="20"/>
              </w:rPr>
              <w:t>&lt;0.0001</w:t>
            </w:r>
          </w:p>
        </w:tc>
        <w:tc>
          <w:tcPr>
            <w:tcW w:w="966" w:type="dxa"/>
            <w:vMerge/>
            <w:shd w:val="clear" w:color="auto" w:fill="auto"/>
          </w:tcPr>
          <w:p w14:paraId="6142C03F" w14:textId="19362489" w:rsidR="004E26A8" w:rsidRPr="0067415D" w:rsidRDefault="004E26A8" w:rsidP="00864974">
            <w:pPr>
              <w:keepNext/>
              <w:keepLines/>
              <w:jc w:val="right"/>
              <w:rPr>
                <w:b/>
                <w:sz w:val="20"/>
                <w:szCs w:val="20"/>
              </w:rPr>
            </w:pPr>
          </w:p>
        </w:tc>
      </w:tr>
      <w:tr w:rsidR="004E26A8" w:rsidRPr="00CF4C6C" w14:paraId="08759CF0" w14:textId="77777777" w:rsidTr="00CF4C6C">
        <w:trPr>
          <w:jc w:val="center"/>
        </w:trPr>
        <w:tc>
          <w:tcPr>
            <w:tcW w:w="0" w:type="auto"/>
            <w:vMerge/>
          </w:tcPr>
          <w:p w14:paraId="2A8823A7" w14:textId="77777777" w:rsidR="004E26A8" w:rsidRPr="0067415D" w:rsidRDefault="004E26A8" w:rsidP="00864974">
            <w:pPr>
              <w:keepNext/>
              <w:keepLines/>
              <w:rPr>
                <w:sz w:val="20"/>
                <w:szCs w:val="20"/>
              </w:rPr>
            </w:pPr>
          </w:p>
        </w:tc>
        <w:tc>
          <w:tcPr>
            <w:tcW w:w="2002" w:type="dxa"/>
            <w:shd w:val="clear" w:color="auto" w:fill="auto"/>
          </w:tcPr>
          <w:p w14:paraId="43CC82AD" w14:textId="77777777" w:rsidR="004E26A8" w:rsidRPr="0067415D" w:rsidRDefault="004E26A8" w:rsidP="00864974">
            <w:pPr>
              <w:keepNext/>
              <w:keepLines/>
              <w:rPr>
                <w:sz w:val="20"/>
                <w:szCs w:val="20"/>
              </w:rPr>
            </w:pPr>
            <w:r w:rsidRPr="0067415D">
              <w:rPr>
                <w:sz w:val="20"/>
                <w:szCs w:val="20"/>
              </w:rPr>
              <w:t>Pelagic</w:t>
            </w:r>
          </w:p>
        </w:tc>
        <w:tc>
          <w:tcPr>
            <w:tcW w:w="0" w:type="auto"/>
          </w:tcPr>
          <w:p w14:paraId="17BE0BDB" w14:textId="77777777" w:rsidR="004E26A8" w:rsidRPr="0067415D" w:rsidRDefault="004E26A8" w:rsidP="00864974">
            <w:pPr>
              <w:keepNext/>
              <w:keepLines/>
              <w:jc w:val="right"/>
              <w:rPr>
                <w:sz w:val="20"/>
                <w:szCs w:val="20"/>
              </w:rPr>
            </w:pPr>
            <w:r w:rsidRPr="0067415D">
              <w:rPr>
                <w:sz w:val="20"/>
                <w:szCs w:val="20"/>
              </w:rPr>
              <w:t>10</w:t>
            </w:r>
          </w:p>
        </w:tc>
        <w:tc>
          <w:tcPr>
            <w:tcW w:w="1337" w:type="dxa"/>
          </w:tcPr>
          <w:p w14:paraId="70D97E56" w14:textId="77777777" w:rsidR="004E26A8" w:rsidRPr="0067415D" w:rsidRDefault="004E26A8" w:rsidP="00864974">
            <w:pPr>
              <w:keepNext/>
              <w:keepLines/>
              <w:jc w:val="right"/>
              <w:rPr>
                <w:bCs/>
                <w:sz w:val="20"/>
                <w:szCs w:val="20"/>
              </w:rPr>
            </w:pPr>
            <w:r w:rsidRPr="0067415D">
              <w:rPr>
                <w:bCs/>
                <w:sz w:val="20"/>
                <w:szCs w:val="20"/>
              </w:rPr>
              <w:t xml:space="preserve">0.01822  </w:t>
            </w:r>
          </w:p>
        </w:tc>
        <w:tc>
          <w:tcPr>
            <w:tcW w:w="973" w:type="dxa"/>
            <w:shd w:val="clear" w:color="auto" w:fill="auto"/>
          </w:tcPr>
          <w:p w14:paraId="62D0A8C5" w14:textId="77777777" w:rsidR="004E26A8" w:rsidRPr="0067415D" w:rsidRDefault="004E26A8" w:rsidP="00864974">
            <w:pPr>
              <w:keepNext/>
              <w:keepLines/>
              <w:jc w:val="right"/>
              <w:rPr>
                <w:bCs/>
                <w:sz w:val="20"/>
                <w:szCs w:val="20"/>
              </w:rPr>
            </w:pPr>
            <w:r w:rsidRPr="0067415D">
              <w:rPr>
                <w:bCs/>
                <w:sz w:val="20"/>
                <w:szCs w:val="20"/>
              </w:rPr>
              <w:t>0.00487</w:t>
            </w:r>
          </w:p>
        </w:tc>
        <w:tc>
          <w:tcPr>
            <w:tcW w:w="980" w:type="dxa"/>
          </w:tcPr>
          <w:p w14:paraId="5A7D5AE2" w14:textId="42B49ED8" w:rsidR="004E26A8" w:rsidRPr="0067415D" w:rsidRDefault="004E26A8" w:rsidP="00864974">
            <w:pPr>
              <w:keepNext/>
              <w:keepLines/>
              <w:jc w:val="right"/>
              <w:rPr>
                <w:sz w:val="20"/>
                <w:szCs w:val="20"/>
              </w:rPr>
            </w:pPr>
            <w:r w:rsidRPr="0067415D">
              <w:rPr>
                <w:sz w:val="20"/>
                <w:szCs w:val="20"/>
              </w:rPr>
              <w:t xml:space="preserve">1661 </w:t>
            </w:r>
          </w:p>
        </w:tc>
        <w:tc>
          <w:tcPr>
            <w:tcW w:w="980" w:type="dxa"/>
          </w:tcPr>
          <w:p w14:paraId="55D6EC20" w14:textId="72FD2D88" w:rsidR="004E26A8" w:rsidRPr="0067415D" w:rsidRDefault="004E26A8" w:rsidP="00864974">
            <w:pPr>
              <w:keepNext/>
              <w:keepLines/>
              <w:jc w:val="right"/>
              <w:rPr>
                <w:sz w:val="20"/>
                <w:szCs w:val="20"/>
              </w:rPr>
            </w:pPr>
            <w:r w:rsidRPr="00864974">
              <w:rPr>
                <w:sz w:val="20"/>
                <w:szCs w:val="20"/>
              </w:rPr>
              <w:t>3.741</w:t>
            </w:r>
          </w:p>
        </w:tc>
        <w:tc>
          <w:tcPr>
            <w:tcW w:w="980" w:type="dxa"/>
          </w:tcPr>
          <w:p w14:paraId="79E76D65" w14:textId="018491B8" w:rsidR="004E26A8" w:rsidRPr="0067415D" w:rsidRDefault="004E26A8" w:rsidP="00864974">
            <w:pPr>
              <w:keepNext/>
              <w:keepLines/>
              <w:jc w:val="right"/>
              <w:rPr>
                <w:b/>
                <w:sz w:val="20"/>
                <w:szCs w:val="20"/>
              </w:rPr>
            </w:pPr>
            <w:r w:rsidRPr="0067415D">
              <w:rPr>
                <w:b/>
                <w:sz w:val="20"/>
                <w:szCs w:val="20"/>
              </w:rPr>
              <w:t>0.0002</w:t>
            </w:r>
          </w:p>
        </w:tc>
        <w:tc>
          <w:tcPr>
            <w:tcW w:w="966" w:type="dxa"/>
            <w:vMerge/>
            <w:shd w:val="clear" w:color="auto" w:fill="auto"/>
          </w:tcPr>
          <w:p w14:paraId="3E5CC81C" w14:textId="77777777" w:rsidR="004E26A8" w:rsidRPr="0067415D" w:rsidRDefault="004E26A8" w:rsidP="00864974">
            <w:pPr>
              <w:keepNext/>
              <w:keepLines/>
              <w:jc w:val="right"/>
              <w:rPr>
                <w:b/>
                <w:sz w:val="20"/>
                <w:szCs w:val="20"/>
              </w:rPr>
            </w:pPr>
          </w:p>
        </w:tc>
      </w:tr>
      <w:tr w:rsidR="004E26A8" w:rsidRPr="00CF4C6C" w14:paraId="358658DC" w14:textId="77777777" w:rsidTr="0067415D">
        <w:trPr>
          <w:jc w:val="center"/>
        </w:trPr>
        <w:tc>
          <w:tcPr>
            <w:tcW w:w="0" w:type="auto"/>
            <w:vMerge w:val="restart"/>
            <w:shd w:val="clear" w:color="auto" w:fill="auto"/>
            <w:vAlign w:val="center"/>
          </w:tcPr>
          <w:p w14:paraId="23125099" w14:textId="77777777" w:rsidR="004E26A8" w:rsidRPr="0067415D" w:rsidRDefault="004E26A8" w:rsidP="00CF4C6C">
            <w:pPr>
              <w:keepNext/>
              <w:keepLines/>
              <w:rPr>
                <w:sz w:val="20"/>
                <w:szCs w:val="20"/>
              </w:rPr>
            </w:pPr>
            <w:r w:rsidRPr="0067415D">
              <w:rPr>
                <w:sz w:val="20"/>
                <w:szCs w:val="20"/>
              </w:rPr>
              <w:t>Region</w:t>
            </w:r>
          </w:p>
        </w:tc>
        <w:tc>
          <w:tcPr>
            <w:tcW w:w="2002" w:type="dxa"/>
            <w:shd w:val="clear" w:color="auto" w:fill="auto"/>
          </w:tcPr>
          <w:p w14:paraId="10AAB3E9" w14:textId="77777777" w:rsidR="004E26A8" w:rsidRPr="0067415D" w:rsidRDefault="004E26A8" w:rsidP="00CF4C6C">
            <w:pPr>
              <w:keepNext/>
              <w:keepLines/>
              <w:rPr>
                <w:sz w:val="20"/>
                <w:szCs w:val="20"/>
              </w:rPr>
            </w:pPr>
            <w:r w:rsidRPr="0067415D">
              <w:rPr>
                <w:sz w:val="20"/>
                <w:szCs w:val="20"/>
              </w:rPr>
              <w:t>Baltic Sea</w:t>
            </w:r>
          </w:p>
        </w:tc>
        <w:tc>
          <w:tcPr>
            <w:tcW w:w="0" w:type="auto"/>
          </w:tcPr>
          <w:p w14:paraId="7FC49934" w14:textId="77777777" w:rsidR="004E26A8" w:rsidRPr="0067415D" w:rsidRDefault="004E26A8" w:rsidP="00CF4C6C">
            <w:pPr>
              <w:keepNext/>
              <w:keepLines/>
              <w:jc w:val="right"/>
              <w:rPr>
                <w:sz w:val="20"/>
                <w:szCs w:val="20"/>
              </w:rPr>
            </w:pPr>
            <w:r w:rsidRPr="0067415D">
              <w:rPr>
                <w:sz w:val="20"/>
                <w:szCs w:val="20"/>
              </w:rPr>
              <w:t>4</w:t>
            </w:r>
          </w:p>
        </w:tc>
        <w:tc>
          <w:tcPr>
            <w:tcW w:w="1337" w:type="dxa"/>
          </w:tcPr>
          <w:p w14:paraId="34365C7F" w14:textId="77777777" w:rsidR="004E26A8" w:rsidRPr="0067415D" w:rsidRDefault="004E26A8" w:rsidP="00CF4C6C">
            <w:pPr>
              <w:keepNext/>
              <w:keepLines/>
              <w:jc w:val="right"/>
              <w:rPr>
                <w:bCs/>
                <w:sz w:val="20"/>
                <w:szCs w:val="20"/>
              </w:rPr>
            </w:pPr>
            <w:r w:rsidRPr="0067415D">
              <w:rPr>
                <w:bCs/>
                <w:sz w:val="20"/>
                <w:szCs w:val="20"/>
              </w:rPr>
              <w:t xml:space="preserve">0.02037  </w:t>
            </w:r>
          </w:p>
        </w:tc>
        <w:tc>
          <w:tcPr>
            <w:tcW w:w="973" w:type="dxa"/>
            <w:shd w:val="clear" w:color="auto" w:fill="auto"/>
          </w:tcPr>
          <w:p w14:paraId="248750AD" w14:textId="77777777" w:rsidR="004E26A8" w:rsidRPr="0067415D" w:rsidRDefault="004E26A8" w:rsidP="00CF4C6C">
            <w:pPr>
              <w:keepNext/>
              <w:keepLines/>
              <w:jc w:val="right"/>
              <w:rPr>
                <w:bCs/>
                <w:sz w:val="20"/>
                <w:szCs w:val="20"/>
              </w:rPr>
            </w:pPr>
            <w:r w:rsidRPr="0067415D">
              <w:rPr>
                <w:bCs/>
                <w:sz w:val="20"/>
                <w:szCs w:val="20"/>
              </w:rPr>
              <w:t>0.00526</w:t>
            </w:r>
          </w:p>
        </w:tc>
        <w:tc>
          <w:tcPr>
            <w:tcW w:w="980" w:type="dxa"/>
          </w:tcPr>
          <w:p w14:paraId="2B72AEB8" w14:textId="0488A078" w:rsidR="004E26A8" w:rsidRPr="0067415D" w:rsidRDefault="004E26A8" w:rsidP="00CF4C6C">
            <w:pPr>
              <w:keepNext/>
              <w:keepLines/>
              <w:jc w:val="right"/>
              <w:rPr>
                <w:sz w:val="20"/>
                <w:szCs w:val="20"/>
              </w:rPr>
            </w:pPr>
            <w:r w:rsidRPr="0067415D">
              <w:rPr>
                <w:sz w:val="20"/>
                <w:szCs w:val="20"/>
              </w:rPr>
              <w:t xml:space="preserve">1662  </w:t>
            </w:r>
          </w:p>
        </w:tc>
        <w:tc>
          <w:tcPr>
            <w:tcW w:w="980" w:type="dxa"/>
          </w:tcPr>
          <w:p w14:paraId="37037838" w14:textId="42B3AEF3" w:rsidR="004E26A8" w:rsidRPr="0067415D" w:rsidRDefault="004E26A8" w:rsidP="00CF4C6C">
            <w:pPr>
              <w:keepNext/>
              <w:keepLines/>
              <w:jc w:val="right"/>
              <w:rPr>
                <w:sz w:val="20"/>
                <w:szCs w:val="20"/>
              </w:rPr>
            </w:pPr>
            <w:r w:rsidRPr="00864974">
              <w:rPr>
                <w:sz w:val="20"/>
                <w:szCs w:val="20"/>
              </w:rPr>
              <w:t>3.872</w:t>
            </w:r>
          </w:p>
        </w:tc>
        <w:tc>
          <w:tcPr>
            <w:tcW w:w="980" w:type="dxa"/>
          </w:tcPr>
          <w:p w14:paraId="762EBCD5" w14:textId="312D6EE1" w:rsidR="004E26A8" w:rsidRPr="0067415D" w:rsidRDefault="004E26A8" w:rsidP="00CF4C6C">
            <w:pPr>
              <w:keepNext/>
              <w:keepLines/>
              <w:jc w:val="right"/>
              <w:rPr>
                <w:b/>
                <w:bCs/>
                <w:sz w:val="20"/>
                <w:szCs w:val="20"/>
              </w:rPr>
            </w:pPr>
            <w:r w:rsidRPr="0067415D">
              <w:rPr>
                <w:b/>
                <w:bCs/>
                <w:sz w:val="20"/>
                <w:szCs w:val="20"/>
              </w:rPr>
              <w:t>0.0001</w:t>
            </w:r>
          </w:p>
        </w:tc>
        <w:tc>
          <w:tcPr>
            <w:tcW w:w="966" w:type="dxa"/>
            <w:vMerge w:val="restart"/>
            <w:shd w:val="clear" w:color="auto" w:fill="auto"/>
            <w:vAlign w:val="center"/>
          </w:tcPr>
          <w:p w14:paraId="7A0F3C39" w14:textId="3D300D24" w:rsidR="004E26A8" w:rsidRPr="0067415D" w:rsidRDefault="004E26A8" w:rsidP="00864974">
            <w:pPr>
              <w:keepNext/>
              <w:keepLines/>
              <w:jc w:val="right"/>
              <w:rPr>
                <w:b/>
                <w:bCs/>
                <w:sz w:val="20"/>
                <w:szCs w:val="20"/>
              </w:rPr>
            </w:pPr>
            <w:r w:rsidRPr="0067415D">
              <w:rPr>
                <w:sz w:val="20"/>
                <w:szCs w:val="20"/>
              </w:rPr>
              <w:t>1744.97</w:t>
            </w:r>
          </w:p>
        </w:tc>
      </w:tr>
      <w:tr w:rsidR="004E26A8" w:rsidRPr="00CF4C6C" w14:paraId="235C08A1" w14:textId="77777777" w:rsidTr="00CF4C6C">
        <w:trPr>
          <w:jc w:val="center"/>
        </w:trPr>
        <w:tc>
          <w:tcPr>
            <w:tcW w:w="0" w:type="auto"/>
            <w:vMerge/>
          </w:tcPr>
          <w:p w14:paraId="7E0BB706" w14:textId="77777777" w:rsidR="004E26A8" w:rsidRPr="0067415D" w:rsidRDefault="004E26A8" w:rsidP="00864974">
            <w:pPr>
              <w:keepNext/>
              <w:keepLines/>
              <w:rPr>
                <w:sz w:val="20"/>
                <w:szCs w:val="20"/>
              </w:rPr>
            </w:pPr>
          </w:p>
        </w:tc>
        <w:tc>
          <w:tcPr>
            <w:tcW w:w="2002" w:type="dxa"/>
            <w:shd w:val="clear" w:color="auto" w:fill="auto"/>
          </w:tcPr>
          <w:p w14:paraId="22796FD8" w14:textId="77777777" w:rsidR="004E26A8" w:rsidRPr="0067415D" w:rsidRDefault="004E26A8" w:rsidP="00864974">
            <w:pPr>
              <w:keepNext/>
              <w:keepLines/>
              <w:rPr>
                <w:sz w:val="20"/>
                <w:szCs w:val="20"/>
              </w:rPr>
            </w:pPr>
            <w:r w:rsidRPr="0067415D">
              <w:rPr>
                <w:sz w:val="20"/>
                <w:szCs w:val="20"/>
              </w:rPr>
              <w:t>Mediterranean Sea</w:t>
            </w:r>
          </w:p>
        </w:tc>
        <w:tc>
          <w:tcPr>
            <w:tcW w:w="0" w:type="auto"/>
          </w:tcPr>
          <w:p w14:paraId="27C48551" w14:textId="77777777" w:rsidR="004E26A8" w:rsidRPr="0067415D" w:rsidRDefault="004E26A8" w:rsidP="00864974">
            <w:pPr>
              <w:keepNext/>
              <w:keepLines/>
              <w:jc w:val="right"/>
              <w:rPr>
                <w:sz w:val="20"/>
                <w:szCs w:val="20"/>
              </w:rPr>
            </w:pPr>
            <w:r w:rsidRPr="0067415D">
              <w:rPr>
                <w:sz w:val="20"/>
                <w:szCs w:val="20"/>
              </w:rPr>
              <w:t>30</w:t>
            </w:r>
          </w:p>
        </w:tc>
        <w:tc>
          <w:tcPr>
            <w:tcW w:w="1337" w:type="dxa"/>
          </w:tcPr>
          <w:p w14:paraId="393B31B8" w14:textId="77777777" w:rsidR="004E26A8" w:rsidRPr="0067415D" w:rsidRDefault="004E26A8" w:rsidP="00864974">
            <w:pPr>
              <w:keepNext/>
              <w:keepLines/>
              <w:jc w:val="right"/>
              <w:rPr>
                <w:bCs/>
                <w:sz w:val="20"/>
                <w:szCs w:val="20"/>
              </w:rPr>
            </w:pPr>
            <w:r w:rsidRPr="0067415D">
              <w:rPr>
                <w:bCs/>
                <w:sz w:val="20"/>
                <w:szCs w:val="20"/>
              </w:rPr>
              <w:t xml:space="preserve">0.00512  </w:t>
            </w:r>
          </w:p>
        </w:tc>
        <w:tc>
          <w:tcPr>
            <w:tcW w:w="973" w:type="dxa"/>
            <w:shd w:val="clear" w:color="auto" w:fill="auto"/>
          </w:tcPr>
          <w:p w14:paraId="2EEF29A6" w14:textId="77777777" w:rsidR="004E26A8" w:rsidRPr="0067415D" w:rsidRDefault="004E26A8" w:rsidP="00864974">
            <w:pPr>
              <w:keepNext/>
              <w:keepLines/>
              <w:jc w:val="right"/>
              <w:rPr>
                <w:bCs/>
                <w:sz w:val="20"/>
                <w:szCs w:val="20"/>
              </w:rPr>
            </w:pPr>
            <w:r w:rsidRPr="0067415D">
              <w:rPr>
                <w:bCs/>
                <w:sz w:val="20"/>
                <w:szCs w:val="20"/>
              </w:rPr>
              <w:t>0.00306</w:t>
            </w:r>
          </w:p>
        </w:tc>
        <w:tc>
          <w:tcPr>
            <w:tcW w:w="980" w:type="dxa"/>
          </w:tcPr>
          <w:p w14:paraId="116D701D" w14:textId="1F423A5E" w:rsidR="004E26A8" w:rsidRPr="00864974" w:rsidRDefault="004E26A8" w:rsidP="00864974">
            <w:pPr>
              <w:keepNext/>
              <w:keepLines/>
              <w:jc w:val="right"/>
              <w:rPr>
                <w:sz w:val="20"/>
                <w:szCs w:val="20"/>
              </w:rPr>
            </w:pPr>
            <w:r w:rsidRPr="0067415D">
              <w:rPr>
                <w:sz w:val="20"/>
                <w:szCs w:val="20"/>
              </w:rPr>
              <w:t xml:space="preserve">1662  </w:t>
            </w:r>
          </w:p>
        </w:tc>
        <w:tc>
          <w:tcPr>
            <w:tcW w:w="980" w:type="dxa"/>
          </w:tcPr>
          <w:p w14:paraId="5FBB787D" w14:textId="66328223" w:rsidR="004E26A8" w:rsidRPr="00CF4C6C" w:rsidRDefault="004E26A8" w:rsidP="00864974">
            <w:pPr>
              <w:keepNext/>
              <w:keepLines/>
              <w:jc w:val="right"/>
              <w:rPr>
                <w:sz w:val="20"/>
                <w:szCs w:val="20"/>
              </w:rPr>
            </w:pPr>
            <w:r w:rsidRPr="00864974">
              <w:rPr>
                <w:sz w:val="20"/>
                <w:szCs w:val="20"/>
              </w:rPr>
              <w:t>1.674</w:t>
            </w:r>
          </w:p>
        </w:tc>
        <w:tc>
          <w:tcPr>
            <w:tcW w:w="980" w:type="dxa"/>
          </w:tcPr>
          <w:p w14:paraId="281D9BEC" w14:textId="1B27C4F4" w:rsidR="004E26A8" w:rsidRPr="0067415D" w:rsidRDefault="004E26A8" w:rsidP="00864974">
            <w:pPr>
              <w:keepNext/>
              <w:keepLines/>
              <w:jc w:val="right"/>
              <w:rPr>
                <w:sz w:val="20"/>
                <w:szCs w:val="20"/>
              </w:rPr>
            </w:pPr>
            <w:r w:rsidRPr="0067415D">
              <w:rPr>
                <w:sz w:val="20"/>
                <w:szCs w:val="20"/>
              </w:rPr>
              <w:t>0.0943</w:t>
            </w:r>
          </w:p>
        </w:tc>
        <w:tc>
          <w:tcPr>
            <w:tcW w:w="966" w:type="dxa"/>
            <w:vMerge/>
            <w:shd w:val="clear" w:color="auto" w:fill="auto"/>
          </w:tcPr>
          <w:p w14:paraId="12F385AD" w14:textId="3FE7DDAD" w:rsidR="004E26A8" w:rsidRPr="0067415D" w:rsidRDefault="004E26A8" w:rsidP="00864974">
            <w:pPr>
              <w:keepNext/>
              <w:keepLines/>
              <w:jc w:val="right"/>
              <w:rPr>
                <w:sz w:val="20"/>
                <w:szCs w:val="20"/>
              </w:rPr>
            </w:pPr>
          </w:p>
        </w:tc>
      </w:tr>
      <w:tr w:rsidR="004E26A8" w:rsidRPr="00CF4C6C" w14:paraId="4A31BCBF" w14:textId="77777777" w:rsidTr="00CF4C6C">
        <w:trPr>
          <w:jc w:val="center"/>
        </w:trPr>
        <w:tc>
          <w:tcPr>
            <w:tcW w:w="0" w:type="auto"/>
            <w:vMerge/>
          </w:tcPr>
          <w:p w14:paraId="1CC3C69B" w14:textId="77777777" w:rsidR="004E26A8" w:rsidRPr="0067415D" w:rsidRDefault="004E26A8" w:rsidP="00864974">
            <w:pPr>
              <w:keepNext/>
              <w:keepLines/>
              <w:rPr>
                <w:sz w:val="20"/>
                <w:szCs w:val="20"/>
              </w:rPr>
            </w:pPr>
          </w:p>
        </w:tc>
        <w:tc>
          <w:tcPr>
            <w:tcW w:w="2002" w:type="dxa"/>
            <w:shd w:val="clear" w:color="auto" w:fill="auto"/>
          </w:tcPr>
          <w:p w14:paraId="1DA6F20A" w14:textId="77777777" w:rsidR="004E26A8" w:rsidRPr="0067415D" w:rsidRDefault="004E26A8" w:rsidP="00864974">
            <w:pPr>
              <w:keepNext/>
              <w:keepLines/>
              <w:rPr>
                <w:sz w:val="20"/>
                <w:szCs w:val="20"/>
              </w:rPr>
            </w:pPr>
            <w:r w:rsidRPr="0067415D">
              <w:rPr>
                <w:sz w:val="20"/>
                <w:szCs w:val="20"/>
              </w:rPr>
              <w:t>Northeast Atlantic</w:t>
            </w:r>
          </w:p>
        </w:tc>
        <w:tc>
          <w:tcPr>
            <w:tcW w:w="0" w:type="auto"/>
          </w:tcPr>
          <w:p w14:paraId="28A03949" w14:textId="77777777" w:rsidR="004E26A8" w:rsidRPr="0067415D" w:rsidRDefault="004E26A8" w:rsidP="00864974">
            <w:pPr>
              <w:keepNext/>
              <w:keepLines/>
              <w:jc w:val="right"/>
              <w:rPr>
                <w:sz w:val="20"/>
                <w:szCs w:val="20"/>
              </w:rPr>
            </w:pPr>
            <w:r w:rsidRPr="0067415D">
              <w:rPr>
                <w:sz w:val="20"/>
                <w:szCs w:val="20"/>
              </w:rPr>
              <w:t>31</w:t>
            </w:r>
          </w:p>
        </w:tc>
        <w:tc>
          <w:tcPr>
            <w:tcW w:w="1337" w:type="dxa"/>
          </w:tcPr>
          <w:p w14:paraId="25C25C38" w14:textId="77777777" w:rsidR="004E26A8" w:rsidRPr="0067415D" w:rsidRDefault="004E26A8" w:rsidP="00864974">
            <w:pPr>
              <w:keepNext/>
              <w:keepLines/>
              <w:jc w:val="right"/>
              <w:rPr>
                <w:bCs/>
                <w:sz w:val="20"/>
                <w:szCs w:val="20"/>
              </w:rPr>
            </w:pPr>
            <w:r w:rsidRPr="0067415D">
              <w:rPr>
                <w:bCs/>
                <w:sz w:val="20"/>
                <w:szCs w:val="20"/>
              </w:rPr>
              <w:t xml:space="preserve">0.02854  </w:t>
            </w:r>
          </w:p>
        </w:tc>
        <w:tc>
          <w:tcPr>
            <w:tcW w:w="973" w:type="dxa"/>
            <w:shd w:val="clear" w:color="auto" w:fill="auto"/>
          </w:tcPr>
          <w:p w14:paraId="2C589AC0" w14:textId="77777777" w:rsidR="004E26A8" w:rsidRPr="0067415D" w:rsidRDefault="004E26A8" w:rsidP="00864974">
            <w:pPr>
              <w:keepNext/>
              <w:keepLines/>
              <w:jc w:val="right"/>
              <w:rPr>
                <w:bCs/>
                <w:sz w:val="20"/>
                <w:szCs w:val="20"/>
              </w:rPr>
            </w:pPr>
            <w:r w:rsidRPr="0067415D">
              <w:rPr>
                <w:bCs/>
                <w:sz w:val="20"/>
                <w:szCs w:val="20"/>
              </w:rPr>
              <w:t>0.00171</w:t>
            </w:r>
          </w:p>
        </w:tc>
        <w:tc>
          <w:tcPr>
            <w:tcW w:w="980" w:type="dxa"/>
          </w:tcPr>
          <w:p w14:paraId="02B4CFFD" w14:textId="4AC5F0D4" w:rsidR="004E26A8" w:rsidRPr="0067415D" w:rsidRDefault="004E26A8" w:rsidP="00864974">
            <w:pPr>
              <w:keepNext/>
              <w:keepLines/>
              <w:jc w:val="right"/>
              <w:rPr>
                <w:sz w:val="20"/>
                <w:szCs w:val="20"/>
              </w:rPr>
            </w:pPr>
            <w:r w:rsidRPr="0067415D">
              <w:rPr>
                <w:sz w:val="20"/>
                <w:szCs w:val="20"/>
              </w:rPr>
              <w:t xml:space="preserve">1662  </w:t>
            </w:r>
          </w:p>
        </w:tc>
        <w:tc>
          <w:tcPr>
            <w:tcW w:w="980" w:type="dxa"/>
          </w:tcPr>
          <w:p w14:paraId="437613E2" w14:textId="1DB28C34" w:rsidR="004E26A8" w:rsidRPr="0067415D" w:rsidRDefault="004E26A8" w:rsidP="00864974">
            <w:pPr>
              <w:keepNext/>
              <w:keepLines/>
              <w:jc w:val="right"/>
              <w:rPr>
                <w:sz w:val="20"/>
                <w:szCs w:val="20"/>
              </w:rPr>
            </w:pPr>
            <w:r w:rsidRPr="00864974">
              <w:rPr>
                <w:sz w:val="20"/>
                <w:szCs w:val="20"/>
              </w:rPr>
              <w:t>16.668</w:t>
            </w:r>
          </w:p>
        </w:tc>
        <w:tc>
          <w:tcPr>
            <w:tcW w:w="980" w:type="dxa"/>
          </w:tcPr>
          <w:p w14:paraId="5E357963" w14:textId="360A47ED" w:rsidR="004E26A8" w:rsidRPr="0067415D" w:rsidRDefault="004E26A8" w:rsidP="00864974">
            <w:pPr>
              <w:keepNext/>
              <w:keepLines/>
              <w:jc w:val="right"/>
              <w:rPr>
                <w:b/>
                <w:bCs/>
                <w:sz w:val="20"/>
                <w:szCs w:val="20"/>
              </w:rPr>
            </w:pPr>
            <w:r w:rsidRPr="0067415D">
              <w:rPr>
                <w:b/>
                <w:bCs/>
                <w:sz w:val="20"/>
                <w:szCs w:val="20"/>
              </w:rPr>
              <w:t>&lt;0.0001</w:t>
            </w:r>
          </w:p>
        </w:tc>
        <w:tc>
          <w:tcPr>
            <w:tcW w:w="966" w:type="dxa"/>
            <w:vMerge/>
            <w:shd w:val="clear" w:color="auto" w:fill="auto"/>
          </w:tcPr>
          <w:p w14:paraId="447EA94D" w14:textId="77777777" w:rsidR="004E26A8" w:rsidRPr="0067415D" w:rsidRDefault="004E26A8" w:rsidP="00864974">
            <w:pPr>
              <w:keepNext/>
              <w:keepLines/>
              <w:jc w:val="right"/>
              <w:rPr>
                <w:b/>
                <w:sz w:val="20"/>
                <w:szCs w:val="20"/>
              </w:rPr>
            </w:pPr>
          </w:p>
        </w:tc>
      </w:tr>
      <w:tr w:rsidR="004E26A8" w:rsidRPr="00CF4C6C" w14:paraId="46AD09C9" w14:textId="77777777" w:rsidTr="0067415D">
        <w:trPr>
          <w:jc w:val="center"/>
        </w:trPr>
        <w:tc>
          <w:tcPr>
            <w:tcW w:w="0" w:type="auto"/>
            <w:vMerge w:val="restart"/>
            <w:shd w:val="clear" w:color="auto" w:fill="auto"/>
            <w:vAlign w:val="center"/>
          </w:tcPr>
          <w:p w14:paraId="7122DA0E" w14:textId="77777777" w:rsidR="004E26A8" w:rsidRPr="0067415D" w:rsidRDefault="004E26A8" w:rsidP="00864974">
            <w:pPr>
              <w:keepNext/>
              <w:keepLines/>
              <w:rPr>
                <w:sz w:val="20"/>
                <w:szCs w:val="20"/>
              </w:rPr>
            </w:pPr>
            <w:r w:rsidRPr="0067415D">
              <w:rPr>
                <w:sz w:val="20"/>
                <w:szCs w:val="20"/>
              </w:rPr>
              <w:t>Basin type</w:t>
            </w:r>
          </w:p>
        </w:tc>
        <w:tc>
          <w:tcPr>
            <w:tcW w:w="2002" w:type="dxa"/>
            <w:shd w:val="clear" w:color="auto" w:fill="auto"/>
          </w:tcPr>
          <w:p w14:paraId="61142FCA" w14:textId="77777777" w:rsidR="004E26A8" w:rsidRPr="0067415D" w:rsidRDefault="004E26A8" w:rsidP="00864974">
            <w:pPr>
              <w:keepNext/>
              <w:keepLines/>
              <w:rPr>
                <w:sz w:val="20"/>
                <w:szCs w:val="20"/>
              </w:rPr>
            </w:pPr>
            <w:r w:rsidRPr="0067415D">
              <w:rPr>
                <w:sz w:val="20"/>
                <w:szCs w:val="20"/>
              </w:rPr>
              <w:t>Non-enclosed</w:t>
            </w:r>
          </w:p>
        </w:tc>
        <w:tc>
          <w:tcPr>
            <w:tcW w:w="0" w:type="auto"/>
          </w:tcPr>
          <w:p w14:paraId="5E7A3704" w14:textId="77777777" w:rsidR="004E26A8" w:rsidRPr="0067415D" w:rsidRDefault="004E26A8" w:rsidP="00864974">
            <w:pPr>
              <w:keepNext/>
              <w:keepLines/>
              <w:jc w:val="right"/>
              <w:rPr>
                <w:sz w:val="20"/>
                <w:szCs w:val="20"/>
              </w:rPr>
            </w:pPr>
            <w:r w:rsidRPr="0067415D">
              <w:rPr>
                <w:sz w:val="20"/>
                <w:szCs w:val="20"/>
              </w:rPr>
              <w:t>28</w:t>
            </w:r>
          </w:p>
        </w:tc>
        <w:tc>
          <w:tcPr>
            <w:tcW w:w="1337" w:type="dxa"/>
          </w:tcPr>
          <w:p w14:paraId="119D7E1B" w14:textId="77777777" w:rsidR="004E26A8" w:rsidRPr="0067415D" w:rsidRDefault="004E26A8" w:rsidP="00864974">
            <w:pPr>
              <w:keepNext/>
              <w:keepLines/>
              <w:jc w:val="right"/>
              <w:rPr>
                <w:bCs/>
                <w:sz w:val="20"/>
                <w:szCs w:val="20"/>
              </w:rPr>
            </w:pPr>
            <w:r w:rsidRPr="0067415D">
              <w:rPr>
                <w:bCs/>
                <w:sz w:val="20"/>
                <w:szCs w:val="20"/>
              </w:rPr>
              <w:t xml:space="preserve">0.02482  </w:t>
            </w:r>
          </w:p>
        </w:tc>
        <w:tc>
          <w:tcPr>
            <w:tcW w:w="973" w:type="dxa"/>
            <w:shd w:val="clear" w:color="auto" w:fill="auto"/>
          </w:tcPr>
          <w:p w14:paraId="61FB89A1" w14:textId="4491ADDD" w:rsidR="004E26A8" w:rsidRPr="0067415D" w:rsidRDefault="004E26A8" w:rsidP="00864974">
            <w:pPr>
              <w:keepNext/>
              <w:keepLines/>
              <w:jc w:val="right"/>
              <w:rPr>
                <w:bCs/>
                <w:sz w:val="20"/>
                <w:szCs w:val="20"/>
              </w:rPr>
            </w:pPr>
            <w:r w:rsidRPr="0067415D">
              <w:rPr>
                <w:bCs/>
                <w:sz w:val="20"/>
                <w:szCs w:val="20"/>
              </w:rPr>
              <w:t>0.00189</w:t>
            </w:r>
          </w:p>
        </w:tc>
        <w:tc>
          <w:tcPr>
            <w:tcW w:w="980" w:type="dxa"/>
          </w:tcPr>
          <w:p w14:paraId="0F9020E2" w14:textId="24FB9889" w:rsidR="004E26A8" w:rsidRPr="0067415D" w:rsidRDefault="004E26A8" w:rsidP="00864974">
            <w:pPr>
              <w:keepNext/>
              <w:keepLines/>
              <w:jc w:val="right"/>
              <w:rPr>
                <w:sz w:val="20"/>
                <w:szCs w:val="20"/>
              </w:rPr>
            </w:pPr>
            <w:r w:rsidRPr="0067415D">
              <w:rPr>
                <w:sz w:val="20"/>
                <w:szCs w:val="20"/>
              </w:rPr>
              <w:t xml:space="preserve">1663 </w:t>
            </w:r>
          </w:p>
        </w:tc>
        <w:tc>
          <w:tcPr>
            <w:tcW w:w="980" w:type="dxa"/>
          </w:tcPr>
          <w:p w14:paraId="3999A609" w14:textId="0FE3DF0C" w:rsidR="004E26A8" w:rsidRPr="0067415D" w:rsidRDefault="004E26A8" w:rsidP="00864974">
            <w:pPr>
              <w:keepNext/>
              <w:keepLines/>
              <w:jc w:val="right"/>
              <w:rPr>
                <w:sz w:val="20"/>
                <w:szCs w:val="20"/>
              </w:rPr>
            </w:pPr>
            <w:r w:rsidRPr="00864974">
              <w:rPr>
                <w:sz w:val="20"/>
                <w:szCs w:val="20"/>
              </w:rPr>
              <w:t>13.069</w:t>
            </w:r>
          </w:p>
        </w:tc>
        <w:tc>
          <w:tcPr>
            <w:tcW w:w="980" w:type="dxa"/>
          </w:tcPr>
          <w:p w14:paraId="09DBCBB2" w14:textId="23E59534" w:rsidR="004E26A8" w:rsidRPr="0067415D" w:rsidRDefault="004E26A8" w:rsidP="00864974">
            <w:pPr>
              <w:keepNext/>
              <w:keepLines/>
              <w:jc w:val="right"/>
              <w:rPr>
                <w:b/>
                <w:bCs/>
                <w:sz w:val="20"/>
                <w:szCs w:val="20"/>
              </w:rPr>
            </w:pPr>
            <w:r w:rsidRPr="0067415D">
              <w:rPr>
                <w:b/>
                <w:bCs/>
                <w:sz w:val="20"/>
                <w:szCs w:val="20"/>
              </w:rPr>
              <w:t>&lt;0.0001</w:t>
            </w:r>
          </w:p>
        </w:tc>
        <w:tc>
          <w:tcPr>
            <w:tcW w:w="966" w:type="dxa"/>
            <w:vMerge w:val="restart"/>
            <w:shd w:val="clear" w:color="auto" w:fill="auto"/>
            <w:vAlign w:val="center"/>
          </w:tcPr>
          <w:p w14:paraId="502215D9" w14:textId="36A50553" w:rsidR="004E26A8" w:rsidRPr="0067415D" w:rsidRDefault="004E26A8" w:rsidP="00864974">
            <w:pPr>
              <w:keepNext/>
              <w:keepLines/>
              <w:jc w:val="right"/>
              <w:rPr>
                <w:b/>
                <w:sz w:val="20"/>
                <w:szCs w:val="20"/>
              </w:rPr>
            </w:pPr>
            <w:r w:rsidRPr="0067415D">
              <w:rPr>
                <w:bCs/>
                <w:sz w:val="20"/>
                <w:szCs w:val="20"/>
              </w:rPr>
              <w:t>1850.98</w:t>
            </w:r>
          </w:p>
        </w:tc>
      </w:tr>
      <w:tr w:rsidR="004E26A8" w:rsidRPr="00CF4C6C" w14:paraId="6859DE60" w14:textId="77777777" w:rsidTr="00CF4C6C">
        <w:trPr>
          <w:jc w:val="center"/>
        </w:trPr>
        <w:tc>
          <w:tcPr>
            <w:tcW w:w="0" w:type="auto"/>
            <w:vMerge/>
          </w:tcPr>
          <w:p w14:paraId="775D49B2" w14:textId="77777777" w:rsidR="004E26A8" w:rsidRPr="0067415D" w:rsidRDefault="004E26A8" w:rsidP="00864974">
            <w:pPr>
              <w:keepNext/>
              <w:keepLines/>
              <w:rPr>
                <w:sz w:val="20"/>
                <w:szCs w:val="20"/>
              </w:rPr>
            </w:pPr>
          </w:p>
        </w:tc>
        <w:tc>
          <w:tcPr>
            <w:tcW w:w="2002" w:type="dxa"/>
            <w:shd w:val="clear" w:color="auto" w:fill="auto"/>
          </w:tcPr>
          <w:p w14:paraId="50E11E29" w14:textId="77777777" w:rsidR="004E26A8" w:rsidRPr="0067415D" w:rsidRDefault="004E26A8" w:rsidP="00864974">
            <w:pPr>
              <w:keepNext/>
              <w:keepLines/>
              <w:rPr>
                <w:sz w:val="20"/>
                <w:szCs w:val="20"/>
              </w:rPr>
            </w:pPr>
            <w:r w:rsidRPr="0067415D">
              <w:rPr>
                <w:sz w:val="20"/>
                <w:szCs w:val="20"/>
              </w:rPr>
              <w:t>Semi-enclosed seas</w:t>
            </w:r>
          </w:p>
        </w:tc>
        <w:tc>
          <w:tcPr>
            <w:tcW w:w="0" w:type="auto"/>
          </w:tcPr>
          <w:p w14:paraId="674EE555" w14:textId="77777777" w:rsidR="004E26A8" w:rsidRPr="0067415D" w:rsidRDefault="004E26A8" w:rsidP="00864974">
            <w:pPr>
              <w:keepNext/>
              <w:keepLines/>
              <w:jc w:val="right"/>
              <w:rPr>
                <w:sz w:val="20"/>
                <w:szCs w:val="20"/>
              </w:rPr>
            </w:pPr>
            <w:r w:rsidRPr="0067415D">
              <w:rPr>
                <w:sz w:val="20"/>
                <w:szCs w:val="20"/>
              </w:rPr>
              <w:t>37</w:t>
            </w:r>
          </w:p>
        </w:tc>
        <w:tc>
          <w:tcPr>
            <w:tcW w:w="1337" w:type="dxa"/>
          </w:tcPr>
          <w:p w14:paraId="58C0D0EF" w14:textId="77777777" w:rsidR="004E26A8" w:rsidRPr="0067415D" w:rsidRDefault="004E26A8" w:rsidP="00864974">
            <w:pPr>
              <w:keepNext/>
              <w:keepLines/>
              <w:jc w:val="right"/>
              <w:rPr>
                <w:bCs/>
                <w:sz w:val="20"/>
                <w:szCs w:val="20"/>
              </w:rPr>
            </w:pPr>
            <w:r w:rsidRPr="0067415D">
              <w:rPr>
                <w:bCs/>
                <w:sz w:val="20"/>
                <w:szCs w:val="20"/>
              </w:rPr>
              <w:t xml:space="preserve">0.01876  </w:t>
            </w:r>
          </w:p>
        </w:tc>
        <w:tc>
          <w:tcPr>
            <w:tcW w:w="973" w:type="dxa"/>
            <w:shd w:val="clear" w:color="auto" w:fill="auto"/>
          </w:tcPr>
          <w:p w14:paraId="781C3F9B" w14:textId="38B7EC1E" w:rsidR="004E26A8" w:rsidRPr="0067415D" w:rsidRDefault="004E26A8" w:rsidP="00864974">
            <w:pPr>
              <w:keepNext/>
              <w:keepLines/>
              <w:jc w:val="right"/>
              <w:rPr>
                <w:bCs/>
                <w:sz w:val="20"/>
                <w:szCs w:val="20"/>
              </w:rPr>
            </w:pPr>
            <w:r w:rsidRPr="0067415D">
              <w:rPr>
                <w:bCs/>
                <w:sz w:val="20"/>
                <w:szCs w:val="20"/>
              </w:rPr>
              <w:t>0.00261</w:t>
            </w:r>
          </w:p>
        </w:tc>
        <w:tc>
          <w:tcPr>
            <w:tcW w:w="980" w:type="dxa"/>
          </w:tcPr>
          <w:p w14:paraId="628B2163" w14:textId="63179051" w:rsidR="004E26A8" w:rsidRPr="0067415D" w:rsidRDefault="004E26A8" w:rsidP="00864974">
            <w:pPr>
              <w:keepNext/>
              <w:keepLines/>
              <w:jc w:val="right"/>
              <w:rPr>
                <w:sz w:val="20"/>
                <w:szCs w:val="20"/>
              </w:rPr>
            </w:pPr>
            <w:r w:rsidRPr="0067415D">
              <w:rPr>
                <w:sz w:val="20"/>
                <w:szCs w:val="20"/>
              </w:rPr>
              <w:t xml:space="preserve">1663 </w:t>
            </w:r>
          </w:p>
        </w:tc>
        <w:tc>
          <w:tcPr>
            <w:tcW w:w="980" w:type="dxa"/>
          </w:tcPr>
          <w:p w14:paraId="0DB7E3F3" w14:textId="595E649F" w:rsidR="004E26A8" w:rsidRPr="0067415D" w:rsidRDefault="004E26A8" w:rsidP="00864974">
            <w:pPr>
              <w:keepNext/>
              <w:keepLines/>
              <w:jc w:val="right"/>
              <w:rPr>
                <w:sz w:val="20"/>
                <w:szCs w:val="20"/>
              </w:rPr>
            </w:pPr>
            <w:r w:rsidRPr="00864974">
              <w:rPr>
                <w:sz w:val="20"/>
                <w:szCs w:val="20"/>
              </w:rPr>
              <w:t>7.178</w:t>
            </w:r>
          </w:p>
        </w:tc>
        <w:tc>
          <w:tcPr>
            <w:tcW w:w="980" w:type="dxa"/>
          </w:tcPr>
          <w:p w14:paraId="6EC114E4" w14:textId="56837F4F" w:rsidR="004E26A8" w:rsidRPr="0067415D" w:rsidRDefault="004E26A8" w:rsidP="00864974">
            <w:pPr>
              <w:keepNext/>
              <w:keepLines/>
              <w:jc w:val="right"/>
              <w:rPr>
                <w:b/>
                <w:bCs/>
                <w:sz w:val="20"/>
                <w:szCs w:val="20"/>
              </w:rPr>
            </w:pPr>
            <w:r w:rsidRPr="0067415D">
              <w:rPr>
                <w:b/>
                <w:bCs/>
                <w:sz w:val="20"/>
                <w:szCs w:val="20"/>
              </w:rPr>
              <w:t>&lt;0.0001</w:t>
            </w:r>
          </w:p>
        </w:tc>
        <w:tc>
          <w:tcPr>
            <w:tcW w:w="966" w:type="dxa"/>
            <w:vMerge/>
            <w:shd w:val="clear" w:color="auto" w:fill="auto"/>
          </w:tcPr>
          <w:p w14:paraId="004B6B23" w14:textId="0C305E79" w:rsidR="004E26A8" w:rsidRPr="0067415D" w:rsidRDefault="004E26A8" w:rsidP="00864974">
            <w:pPr>
              <w:keepNext/>
              <w:keepLines/>
              <w:jc w:val="right"/>
              <w:rPr>
                <w:bCs/>
                <w:sz w:val="20"/>
                <w:szCs w:val="20"/>
              </w:rPr>
            </w:pPr>
          </w:p>
        </w:tc>
      </w:tr>
    </w:tbl>
    <w:p w14:paraId="5AB4FFB6" w14:textId="77777777" w:rsidR="00B67E2E" w:rsidRPr="000755E4" w:rsidRDefault="00B67E2E" w:rsidP="00B67E2E"/>
    <w:p w14:paraId="47B99E83" w14:textId="77777777" w:rsidR="00B67E2E" w:rsidRDefault="00B67E2E" w:rsidP="007E2A3B"/>
    <w:p w14:paraId="1A6DACD6" w14:textId="77777777" w:rsidR="00B67E2E" w:rsidRDefault="00B67E2E">
      <w:pPr>
        <w:spacing w:after="160" w:line="259" w:lineRule="auto"/>
        <w:jc w:val="left"/>
      </w:pPr>
      <w:r>
        <w:br w:type="page"/>
      </w:r>
    </w:p>
    <w:p w14:paraId="44841B62" w14:textId="48AABE03" w:rsidR="00B67E2E" w:rsidRDefault="00B67E2E" w:rsidP="005A6D3A">
      <w:bookmarkStart w:id="131" w:name="_Ref157439116"/>
      <w:r w:rsidRPr="005A6D3A">
        <w:lastRenderedPageBreak/>
        <w:t xml:space="preserve">Table </w:t>
      </w:r>
      <w:r w:rsidRPr="005A6D3A">
        <w:fldChar w:fldCharType="begin"/>
      </w:r>
      <w:r w:rsidRPr="005A6D3A">
        <w:instrText xml:space="preserve"> SEQ Table \* ARABIC </w:instrText>
      </w:r>
      <w:r w:rsidRPr="005A6D3A">
        <w:fldChar w:fldCharType="separate"/>
      </w:r>
      <w:r w:rsidR="000A0A2F">
        <w:rPr>
          <w:noProof/>
        </w:rPr>
        <w:t>2</w:t>
      </w:r>
      <w:r w:rsidRPr="005A6D3A">
        <w:fldChar w:fldCharType="end"/>
      </w:r>
      <w:bookmarkEnd w:id="131"/>
      <w:r w:rsidRPr="005A6D3A">
        <w:t>. Underlying process for positive temporal rate of Community Temperature Index (CTI</w:t>
      </w:r>
      <w:r w:rsidRPr="005A6D3A">
        <w:rPr>
          <w:vertAlign w:val="subscript"/>
        </w:rPr>
        <w:t>r</w:t>
      </w:r>
      <w:r w:rsidR="006375CC" w:rsidRPr="00F35517">
        <w:rPr>
          <w:sz w:val="22"/>
          <w:szCs w:val="22"/>
        </w:rPr>
        <w:t>&gt;0</w:t>
      </w:r>
      <w:r w:rsidRPr="005A6D3A">
        <w:t>). Tropicalization minus deborealization analysed with linear models by factors.</w:t>
      </w:r>
      <w:r w:rsidR="00C55B28">
        <w:t xml:space="preserve"> </w:t>
      </w:r>
      <w:r w:rsidR="00C55B28" w:rsidRPr="00C55B28">
        <w:t xml:space="preserve">t- and p-values </w:t>
      </w:r>
      <w:r w:rsidR="00C55B28">
        <w:t xml:space="preserve">correspond to </w:t>
      </w:r>
      <w:r w:rsidR="00C55B28" w:rsidRPr="00C55B28">
        <w:t>two-sided Wald</w:t>
      </w:r>
      <w:r w:rsidR="00C55B28">
        <w:t xml:space="preserve"> test.</w:t>
      </w:r>
      <w:r w:rsidRPr="005A6D3A">
        <w:t xml:space="preserve"> CHB: coastal hard bottom; CSB: coastal soft bottom. SE: Standard Error. AICc: Akaike’s Information Criterion corrected. </w:t>
      </w:r>
      <w:r w:rsidR="005A6D3A" w:rsidRPr="005A6D3A">
        <w:t xml:space="preserve">Significant </w:t>
      </w:r>
      <w:r w:rsidR="009F2224">
        <w:t>p-</w:t>
      </w:r>
      <w:r w:rsidR="005A6D3A" w:rsidRPr="005A6D3A">
        <w:t>values (p&lt;0.05) are in bold.</w:t>
      </w:r>
      <w:r w:rsidR="006375CC">
        <w:t xml:space="preserve"> DF: Degrees of freedom.</w:t>
      </w:r>
    </w:p>
    <w:p w14:paraId="30210E2E" w14:textId="77777777" w:rsidR="005A6D3A" w:rsidRPr="005A6D3A" w:rsidRDefault="005A6D3A" w:rsidP="0067415D"/>
    <w:tbl>
      <w:tblPr>
        <w:tblStyle w:val="TableGrid"/>
        <w:tblW w:w="5000" w:type="pct"/>
        <w:tblLayout w:type="fixed"/>
        <w:tblLook w:val="04A0" w:firstRow="1" w:lastRow="0" w:firstColumn="1" w:lastColumn="0" w:noHBand="0" w:noVBand="1"/>
      </w:tblPr>
      <w:tblGrid>
        <w:gridCol w:w="1001"/>
        <w:gridCol w:w="1616"/>
        <w:gridCol w:w="506"/>
        <w:gridCol w:w="1203"/>
        <w:gridCol w:w="1203"/>
        <w:gridCol w:w="561"/>
        <w:gridCol w:w="851"/>
        <w:gridCol w:w="851"/>
        <w:gridCol w:w="702"/>
      </w:tblGrid>
      <w:tr w:rsidR="006375CC" w:rsidRPr="006375CC" w14:paraId="3CD04F12" w14:textId="77777777" w:rsidTr="0067415D">
        <w:tc>
          <w:tcPr>
            <w:tcW w:w="589" w:type="pct"/>
            <w:shd w:val="clear" w:color="auto" w:fill="auto"/>
          </w:tcPr>
          <w:p w14:paraId="7452D0BC" w14:textId="77777777" w:rsidR="006375CC" w:rsidRPr="0067415D" w:rsidRDefault="006375CC" w:rsidP="006375CC">
            <w:pPr>
              <w:keepNext/>
              <w:keepLines/>
              <w:rPr>
                <w:sz w:val="18"/>
                <w:szCs w:val="18"/>
              </w:rPr>
            </w:pPr>
            <w:r w:rsidRPr="0067415D">
              <w:rPr>
                <w:sz w:val="18"/>
                <w:szCs w:val="18"/>
              </w:rPr>
              <w:t>Factor</w:t>
            </w:r>
          </w:p>
        </w:tc>
        <w:tc>
          <w:tcPr>
            <w:tcW w:w="951" w:type="pct"/>
            <w:shd w:val="clear" w:color="auto" w:fill="auto"/>
          </w:tcPr>
          <w:p w14:paraId="281EBEC0" w14:textId="77777777" w:rsidR="006375CC" w:rsidRPr="0067415D" w:rsidRDefault="006375CC" w:rsidP="006375CC">
            <w:pPr>
              <w:keepNext/>
              <w:keepLines/>
              <w:rPr>
                <w:sz w:val="18"/>
                <w:szCs w:val="18"/>
              </w:rPr>
            </w:pPr>
            <w:r w:rsidRPr="0067415D">
              <w:rPr>
                <w:sz w:val="18"/>
                <w:szCs w:val="18"/>
              </w:rPr>
              <w:t>Level</w:t>
            </w:r>
          </w:p>
        </w:tc>
        <w:tc>
          <w:tcPr>
            <w:tcW w:w="298" w:type="pct"/>
          </w:tcPr>
          <w:p w14:paraId="3E889627" w14:textId="77777777" w:rsidR="006375CC" w:rsidRPr="0067415D" w:rsidRDefault="006375CC" w:rsidP="0067415D">
            <w:pPr>
              <w:keepNext/>
              <w:keepLines/>
              <w:jc w:val="center"/>
              <w:rPr>
                <w:sz w:val="18"/>
                <w:szCs w:val="18"/>
              </w:rPr>
            </w:pPr>
            <w:r w:rsidRPr="0067415D">
              <w:rPr>
                <w:sz w:val="18"/>
                <w:szCs w:val="18"/>
              </w:rPr>
              <w:t>n</w:t>
            </w:r>
          </w:p>
        </w:tc>
        <w:tc>
          <w:tcPr>
            <w:tcW w:w="708" w:type="pct"/>
            <w:shd w:val="clear" w:color="auto" w:fill="auto"/>
          </w:tcPr>
          <w:p w14:paraId="18F53E2C" w14:textId="77777777" w:rsidR="006375CC" w:rsidRPr="0067415D" w:rsidRDefault="006375CC" w:rsidP="006375CC">
            <w:pPr>
              <w:keepNext/>
              <w:keepLines/>
              <w:rPr>
                <w:sz w:val="18"/>
                <w:szCs w:val="18"/>
              </w:rPr>
            </w:pPr>
            <w:r w:rsidRPr="0067415D">
              <w:rPr>
                <w:sz w:val="18"/>
                <w:szCs w:val="18"/>
              </w:rPr>
              <w:t>Tropicalization minus Deborealization mean (ºC y</w:t>
            </w:r>
            <w:r w:rsidRPr="0067415D">
              <w:rPr>
                <w:sz w:val="18"/>
                <w:szCs w:val="18"/>
                <w:vertAlign w:val="superscript"/>
              </w:rPr>
              <w:t>-1</w:t>
            </w:r>
            <w:r w:rsidRPr="0067415D">
              <w:rPr>
                <w:sz w:val="18"/>
                <w:szCs w:val="18"/>
              </w:rPr>
              <w:t>)</w:t>
            </w:r>
          </w:p>
        </w:tc>
        <w:tc>
          <w:tcPr>
            <w:tcW w:w="708" w:type="pct"/>
          </w:tcPr>
          <w:p w14:paraId="135ED5F5" w14:textId="77777777" w:rsidR="006375CC" w:rsidRPr="0067415D" w:rsidRDefault="006375CC" w:rsidP="006375CC">
            <w:pPr>
              <w:keepNext/>
              <w:keepLines/>
              <w:rPr>
                <w:sz w:val="18"/>
                <w:szCs w:val="18"/>
              </w:rPr>
            </w:pPr>
            <w:r w:rsidRPr="0067415D">
              <w:rPr>
                <w:sz w:val="18"/>
                <w:szCs w:val="18"/>
              </w:rPr>
              <w:t>Tropicalization minus Deborealization SE</w:t>
            </w:r>
          </w:p>
        </w:tc>
        <w:tc>
          <w:tcPr>
            <w:tcW w:w="330" w:type="pct"/>
          </w:tcPr>
          <w:p w14:paraId="2A8C7B40" w14:textId="525857B7" w:rsidR="006375CC" w:rsidRPr="00193763" w:rsidRDefault="006375CC" w:rsidP="0067415D">
            <w:pPr>
              <w:keepNext/>
              <w:keepLines/>
              <w:jc w:val="center"/>
              <w:rPr>
                <w:sz w:val="18"/>
                <w:szCs w:val="18"/>
              </w:rPr>
            </w:pPr>
            <w:r w:rsidRPr="00193763">
              <w:rPr>
                <w:sz w:val="20"/>
                <w:szCs w:val="20"/>
              </w:rPr>
              <w:t>DF</w:t>
            </w:r>
          </w:p>
        </w:tc>
        <w:tc>
          <w:tcPr>
            <w:tcW w:w="501" w:type="pct"/>
          </w:tcPr>
          <w:p w14:paraId="678642B9" w14:textId="2229DA21" w:rsidR="006375CC" w:rsidRPr="00193763" w:rsidRDefault="006375CC" w:rsidP="0067415D">
            <w:pPr>
              <w:keepNext/>
              <w:keepLines/>
              <w:jc w:val="center"/>
              <w:rPr>
                <w:sz w:val="18"/>
                <w:szCs w:val="18"/>
              </w:rPr>
            </w:pPr>
            <w:r w:rsidRPr="00193763">
              <w:rPr>
                <w:sz w:val="20"/>
                <w:szCs w:val="20"/>
              </w:rPr>
              <w:t>t-value</w:t>
            </w:r>
          </w:p>
        </w:tc>
        <w:tc>
          <w:tcPr>
            <w:tcW w:w="501" w:type="pct"/>
            <w:shd w:val="clear" w:color="auto" w:fill="auto"/>
          </w:tcPr>
          <w:p w14:paraId="3842E5C8" w14:textId="1A270F65" w:rsidR="006375CC" w:rsidRPr="0067415D" w:rsidRDefault="006375CC" w:rsidP="006375CC">
            <w:pPr>
              <w:keepNext/>
              <w:keepLines/>
              <w:rPr>
                <w:sz w:val="18"/>
                <w:szCs w:val="18"/>
              </w:rPr>
            </w:pPr>
            <w:r w:rsidRPr="0067415D">
              <w:rPr>
                <w:sz w:val="18"/>
                <w:szCs w:val="18"/>
              </w:rPr>
              <w:t xml:space="preserve">p-value </w:t>
            </w:r>
          </w:p>
        </w:tc>
        <w:tc>
          <w:tcPr>
            <w:tcW w:w="413" w:type="pct"/>
          </w:tcPr>
          <w:p w14:paraId="7975F1F5" w14:textId="77777777" w:rsidR="006375CC" w:rsidRPr="0067415D" w:rsidRDefault="006375CC" w:rsidP="006375CC">
            <w:pPr>
              <w:keepNext/>
              <w:keepLines/>
              <w:rPr>
                <w:sz w:val="18"/>
                <w:szCs w:val="18"/>
              </w:rPr>
            </w:pPr>
            <w:r w:rsidRPr="0067415D">
              <w:rPr>
                <w:sz w:val="18"/>
                <w:szCs w:val="18"/>
              </w:rPr>
              <w:t>AICc</w:t>
            </w:r>
          </w:p>
        </w:tc>
      </w:tr>
      <w:tr w:rsidR="006375CC" w:rsidRPr="006375CC" w14:paraId="42E6D434" w14:textId="77777777" w:rsidTr="0067415D">
        <w:tc>
          <w:tcPr>
            <w:tcW w:w="589" w:type="pct"/>
            <w:vMerge w:val="restart"/>
            <w:shd w:val="clear" w:color="auto" w:fill="auto"/>
            <w:vAlign w:val="center"/>
          </w:tcPr>
          <w:p w14:paraId="1E76442D" w14:textId="77777777" w:rsidR="006375CC" w:rsidRPr="0067415D" w:rsidRDefault="006375CC" w:rsidP="00B73559">
            <w:pPr>
              <w:keepNext/>
              <w:keepLines/>
              <w:rPr>
                <w:sz w:val="18"/>
                <w:szCs w:val="18"/>
              </w:rPr>
            </w:pPr>
            <w:r w:rsidRPr="0067415D">
              <w:rPr>
                <w:sz w:val="18"/>
                <w:szCs w:val="18"/>
              </w:rPr>
              <w:t>Biological group</w:t>
            </w:r>
          </w:p>
        </w:tc>
        <w:tc>
          <w:tcPr>
            <w:tcW w:w="951" w:type="pct"/>
            <w:shd w:val="clear" w:color="auto" w:fill="auto"/>
          </w:tcPr>
          <w:p w14:paraId="3A2235A2" w14:textId="77777777" w:rsidR="006375CC" w:rsidRPr="0067415D" w:rsidRDefault="006375CC" w:rsidP="00B73559">
            <w:pPr>
              <w:keepNext/>
              <w:keepLines/>
              <w:rPr>
                <w:sz w:val="18"/>
                <w:szCs w:val="18"/>
              </w:rPr>
            </w:pPr>
            <w:r w:rsidRPr="0067415D">
              <w:rPr>
                <w:sz w:val="18"/>
                <w:szCs w:val="18"/>
              </w:rPr>
              <w:t>CHB benthos</w:t>
            </w:r>
          </w:p>
        </w:tc>
        <w:tc>
          <w:tcPr>
            <w:tcW w:w="298" w:type="pct"/>
          </w:tcPr>
          <w:p w14:paraId="4D706609" w14:textId="77777777" w:rsidR="006375CC" w:rsidRPr="0067415D" w:rsidRDefault="006375CC" w:rsidP="00B73559">
            <w:pPr>
              <w:keepNext/>
              <w:keepLines/>
              <w:jc w:val="right"/>
              <w:rPr>
                <w:sz w:val="18"/>
                <w:szCs w:val="18"/>
              </w:rPr>
            </w:pPr>
            <w:r w:rsidRPr="0067415D">
              <w:rPr>
                <w:sz w:val="18"/>
                <w:szCs w:val="18"/>
              </w:rPr>
              <w:t>6</w:t>
            </w:r>
          </w:p>
        </w:tc>
        <w:tc>
          <w:tcPr>
            <w:tcW w:w="708" w:type="pct"/>
            <w:shd w:val="clear" w:color="auto" w:fill="auto"/>
          </w:tcPr>
          <w:p w14:paraId="6C074D78" w14:textId="77777777" w:rsidR="006375CC" w:rsidRPr="0067415D" w:rsidRDefault="006375CC" w:rsidP="00B73559">
            <w:pPr>
              <w:keepNext/>
              <w:keepLines/>
              <w:jc w:val="right"/>
              <w:rPr>
                <w:sz w:val="18"/>
                <w:szCs w:val="18"/>
              </w:rPr>
            </w:pPr>
            <w:r w:rsidRPr="0067415D">
              <w:rPr>
                <w:sz w:val="18"/>
                <w:szCs w:val="18"/>
              </w:rPr>
              <w:t>0.3020</w:t>
            </w:r>
          </w:p>
        </w:tc>
        <w:tc>
          <w:tcPr>
            <w:tcW w:w="708" w:type="pct"/>
          </w:tcPr>
          <w:p w14:paraId="6F33EB81" w14:textId="77777777" w:rsidR="006375CC" w:rsidRPr="0067415D" w:rsidRDefault="006375CC" w:rsidP="00B73559">
            <w:pPr>
              <w:keepNext/>
              <w:keepLines/>
              <w:jc w:val="right"/>
              <w:rPr>
                <w:bCs/>
                <w:sz w:val="18"/>
                <w:szCs w:val="18"/>
              </w:rPr>
            </w:pPr>
            <w:r w:rsidRPr="0067415D">
              <w:rPr>
                <w:bCs/>
                <w:sz w:val="18"/>
                <w:szCs w:val="18"/>
              </w:rPr>
              <w:t>0.1489</w:t>
            </w:r>
          </w:p>
        </w:tc>
        <w:tc>
          <w:tcPr>
            <w:tcW w:w="330" w:type="pct"/>
          </w:tcPr>
          <w:p w14:paraId="2B46E1F6" w14:textId="4FD09A41" w:rsidR="006375CC" w:rsidRPr="0067415D" w:rsidRDefault="00BC47B7" w:rsidP="00B73559">
            <w:pPr>
              <w:keepNext/>
              <w:keepLines/>
              <w:jc w:val="right"/>
              <w:rPr>
                <w:sz w:val="18"/>
                <w:szCs w:val="18"/>
              </w:rPr>
            </w:pPr>
            <w:r w:rsidRPr="0067415D">
              <w:rPr>
                <w:sz w:val="18"/>
                <w:szCs w:val="18"/>
              </w:rPr>
              <w:t>46</w:t>
            </w:r>
          </w:p>
        </w:tc>
        <w:tc>
          <w:tcPr>
            <w:tcW w:w="501" w:type="pct"/>
          </w:tcPr>
          <w:p w14:paraId="24B62C0A" w14:textId="5F6A0865" w:rsidR="006375CC" w:rsidRPr="0067415D" w:rsidRDefault="00193763" w:rsidP="00B73559">
            <w:pPr>
              <w:keepNext/>
              <w:keepLines/>
              <w:jc w:val="right"/>
              <w:rPr>
                <w:sz w:val="18"/>
                <w:szCs w:val="18"/>
              </w:rPr>
            </w:pPr>
            <w:r w:rsidRPr="0067415D">
              <w:rPr>
                <w:sz w:val="18"/>
                <w:szCs w:val="18"/>
              </w:rPr>
              <w:t>2.028</w:t>
            </w:r>
          </w:p>
        </w:tc>
        <w:tc>
          <w:tcPr>
            <w:tcW w:w="501" w:type="pct"/>
            <w:shd w:val="clear" w:color="auto" w:fill="auto"/>
            <w:vAlign w:val="center"/>
          </w:tcPr>
          <w:p w14:paraId="35DE97E5" w14:textId="24BA936B" w:rsidR="006375CC" w:rsidRPr="0067415D" w:rsidRDefault="006375CC" w:rsidP="00B73559">
            <w:pPr>
              <w:keepNext/>
              <w:keepLines/>
              <w:jc w:val="right"/>
              <w:rPr>
                <w:b/>
                <w:sz w:val="18"/>
                <w:szCs w:val="18"/>
                <w:highlight w:val="yellow"/>
              </w:rPr>
            </w:pPr>
            <w:r w:rsidRPr="0067415D">
              <w:rPr>
                <w:b/>
                <w:sz w:val="18"/>
                <w:szCs w:val="18"/>
              </w:rPr>
              <w:t>0.0484</w:t>
            </w:r>
          </w:p>
        </w:tc>
        <w:tc>
          <w:tcPr>
            <w:tcW w:w="413" w:type="pct"/>
            <w:vMerge w:val="restart"/>
            <w:vAlign w:val="center"/>
          </w:tcPr>
          <w:p w14:paraId="3775F28D" w14:textId="77777777" w:rsidR="006375CC" w:rsidRPr="0067415D" w:rsidRDefault="006375CC" w:rsidP="00B73559">
            <w:pPr>
              <w:keepNext/>
              <w:keepLines/>
              <w:jc w:val="center"/>
              <w:rPr>
                <w:b/>
                <w:sz w:val="18"/>
                <w:szCs w:val="18"/>
              </w:rPr>
            </w:pPr>
            <w:r w:rsidRPr="0067415D">
              <w:rPr>
                <w:bCs/>
                <w:sz w:val="18"/>
                <w:szCs w:val="18"/>
              </w:rPr>
              <w:t>49.17</w:t>
            </w:r>
          </w:p>
        </w:tc>
      </w:tr>
      <w:tr w:rsidR="00193763" w:rsidRPr="006375CC" w14:paraId="69B9A4BC" w14:textId="77777777" w:rsidTr="0067415D">
        <w:tc>
          <w:tcPr>
            <w:tcW w:w="589" w:type="pct"/>
            <w:vMerge/>
            <w:shd w:val="clear" w:color="auto" w:fill="auto"/>
          </w:tcPr>
          <w:p w14:paraId="2C67A596" w14:textId="77777777" w:rsidR="00193763" w:rsidRPr="0067415D" w:rsidRDefault="00193763" w:rsidP="00193763">
            <w:pPr>
              <w:keepNext/>
              <w:keepLines/>
              <w:rPr>
                <w:sz w:val="18"/>
                <w:szCs w:val="18"/>
              </w:rPr>
            </w:pPr>
          </w:p>
        </w:tc>
        <w:tc>
          <w:tcPr>
            <w:tcW w:w="951" w:type="pct"/>
            <w:shd w:val="clear" w:color="auto" w:fill="auto"/>
          </w:tcPr>
          <w:p w14:paraId="1F48250A" w14:textId="77777777" w:rsidR="00193763" w:rsidRPr="0067415D" w:rsidRDefault="00193763" w:rsidP="00193763">
            <w:pPr>
              <w:keepNext/>
              <w:keepLines/>
              <w:rPr>
                <w:sz w:val="18"/>
                <w:szCs w:val="18"/>
              </w:rPr>
            </w:pPr>
            <w:r w:rsidRPr="0067415D">
              <w:rPr>
                <w:sz w:val="18"/>
                <w:szCs w:val="18"/>
              </w:rPr>
              <w:t>CSB benthos</w:t>
            </w:r>
          </w:p>
        </w:tc>
        <w:tc>
          <w:tcPr>
            <w:tcW w:w="298" w:type="pct"/>
          </w:tcPr>
          <w:p w14:paraId="2DC1B74B" w14:textId="77777777" w:rsidR="00193763" w:rsidRPr="0067415D" w:rsidRDefault="00193763" w:rsidP="00193763">
            <w:pPr>
              <w:keepNext/>
              <w:keepLines/>
              <w:jc w:val="right"/>
              <w:rPr>
                <w:sz w:val="18"/>
                <w:szCs w:val="18"/>
              </w:rPr>
            </w:pPr>
            <w:r w:rsidRPr="0067415D">
              <w:rPr>
                <w:sz w:val="18"/>
                <w:szCs w:val="18"/>
              </w:rPr>
              <w:t>18</w:t>
            </w:r>
          </w:p>
        </w:tc>
        <w:tc>
          <w:tcPr>
            <w:tcW w:w="708" w:type="pct"/>
            <w:shd w:val="clear" w:color="auto" w:fill="auto"/>
          </w:tcPr>
          <w:p w14:paraId="7BA176BC" w14:textId="77777777" w:rsidR="00193763" w:rsidRPr="0067415D" w:rsidRDefault="00193763" w:rsidP="00193763">
            <w:pPr>
              <w:keepNext/>
              <w:keepLines/>
              <w:jc w:val="right"/>
              <w:rPr>
                <w:sz w:val="18"/>
                <w:szCs w:val="18"/>
              </w:rPr>
            </w:pPr>
            <w:r w:rsidRPr="0067415D">
              <w:rPr>
                <w:sz w:val="18"/>
                <w:szCs w:val="18"/>
              </w:rPr>
              <w:t>0.5422</w:t>
            </w:r>
          </w:p>
        </w:tc>
        <w:tc>
          <w:tcPr>
            <w:tcW w:w="708" w:type="pct"/>
          </w:tcPr>
          <w:p w14:paraId="7C54F6DD" w14:textId="77777777" w:rsidR="00193763" w:rsidRPr="0067415D" w:rsidRDefault="00193763" w:rsidP="00193763">
            <w:pPr>
              <w:keepNext/>
              <w:keepLines/>
              <w:jc w:val="right"/>
              <w:rPr>
                <w:bCs/>
                <w:sz w:val="18"/>
                <w:szCs w:val="18"/>
                <w:highlight w:val="yellow"/>
              </w:rPr>
            </w:pPr>
            <w:r w:rsidRPr="0067415D">
              <w:rPr>
                <w:bCs/>
                <w:sz w:val="18"/>
                <w:szCs w:val="18"/>
              </w:rPr>
              <w:t>0.0859</w:t>
            </w:r>
          </w:p>
        </w:tc>
        <w:tc>
          <w:tcPr>
            <w:tcW w:w="330" w:type="pct"/>
          </w:tcPr>
          <w:p w14:paraId="06DED74C" w14:textId="693DB88A" w:rsidR="00193763" w:rsidRPr="0067415D" w:rsidRDefault="00193763" w:rsidP="00193763">
            <w:pPr>
              <w:keepNext/>
              <w:keepLines/>
              <w:jc w:val="right"/>
              <w:rPr>
                <w:sz w:val="18"/>
                <w:szCs w:val="18"/>
              </w:rPr>
            </w:pPr>
            <w:r w:rsidRPr="00ED79C7">
              <w:rPr>
                <w:sz w:val="18"/>
                <w:szCs w:val="18"/>
              </w:rPr>
              <w:t>46</w:t>
            </w:r>
          </w:p>
        </w:tc>
        <w:tc>
          <w:tcPr>
            <w:tcW w:w="501" w:type="pct"/>
          </w:tcPr>
          <w:p w14:paraId="353DFE12" w14:textId="2BD1244C" w:rsidR="00193763" w:rsidRPr="0067415D" w:rsidRDefault="00193763" w:rsidP="00193763">
            <w:pPr>
              <w:keepNext/>
              <w:keepLines/>
              <w:jc w:val="right"/>
              <w:rPr>
                <w:sz w:val="18"/>
                <w:szCs w:val="18"/>
              </w:rPr>
            </w:pPr>
            <w:r w:rsidRPr="0067415D">
              <w:rPr>
                <w:sz w:val="18"/>
                <w:szCs w:val="18"/>
              </w:rPr>
              <w:t>6.306</w:t>
            </w:r>
          </w:p>
        </w:tc>
        <w:tc>
          <w:tcPr>
            <w:tcW w:w="501" w:type="pct"/>
            <w:shd w:val="clear" w:color="auto" w:fill="auto"/>
          </w:tcPr>
          <w:p w14:paraId="628F8421" w14:textId="7BC45000" w:rsidR="00193763" w:rsidRPr="0067415D" w:rsidRDefault="00193763" w:rsidP="00193763">
            <w:pPr>
              <w:keepNext/>
              <w:keepLines/>
              <w:jc w:val="right"/>
              <w:rPr>
                <w:b/>
                <w:sz w:val="18"/>
                <w:szCs w:val="18"/>
                <w:highlight w:val="yellow"/>
              </w:rPr>
            </w:pPr>
            <w:r w:rsidRPr="0067415D">
              <w:rPr>
                <w:b/>
                <w:sz w:val="18"/>
                <w:szCs w:val="18"/>
              </w:rPr>
              <w:t>&lt;0.0001</w:t>
            </w:r>
          </w:p>
        </w:tc>
        <w:tc>
          <w:tcPr>
            <w:tcW w:w="413" w:type="pct"/>
            <w:vMerge/>
            <w:vAlign w:val="center"/>
          </w:tcPr>
          <w:p w14:paraId="36CCCBF7" w14:textId="77777777" w:rsidR="00193763" w:rsidRPr="0067415D" w:rsidRDefault="00193763" w:rsidP="00193763">
            <w:pPr>
              <w:keepNext/>
              <w:keepLines/>
              <w:jc w:val="center"/>
              <w:rPr>
                <w:b/>
                <w:sz w:val="18"/>
                <w:szCs w:val="18"/>
                <w:highlight w:val="yellow"/>
              </w:rPr>
            </w:pPr>
          </w:p>
        </w:tc>
      </w:tr>
      <w:tr w:rsidR="00193763" w:rsidRPr="006375CC" w14:paraId="4AB8B300" w14:textId="77777777" w:rsidTr="0067415D">
        <w:tc>
          <w:tcPr>
            <w:tcW w:w="589" w:type="pct"/>
            <w:vMerge/>
            <w:shd w:val="clear" w:color="auto" w:fill="auto"/>
          </w:tcPr>
          <w:p w14:paraId="11F1B09E" w14:textId="77777777" w:rsidR="00193763" w:rsidRPr="0067415D" w:rsidRDefault="00193763" w:rsidP="00193763">
            <w:pPr>
              <w:keepNext/>
              <w:keepLines/>
              <w:rPr>
                <w:sz w:val="18"/>
                <w:szCs w:val="18"/>
              </w:rPr>
            </w:pPr>
          </w:p>
        </w:tc>
        <w:tc>
          <w:tcPr>
            <w:tcW w:w="951" w:type="pct"/>
            <w:shd w:val="clear" w:color="auto" w:fill="auto"/>
          </w:tcPr>
          <w:p w14:paraId="00115B98" w14:textId="77777777" w:rsidR="00193763" w:rsidRPr="0067415D" w:rsidRDefault="00193763" w:rsidP="00193763">
            <w:pPr>
              <w:keepNext/>
              <w:keepLines/>
              <w:rPr>
                <w:sz w:val="18"/>
                <w:szCs w:val="18"/>
              </w:rPr>
            </w:pPr>
            <w:r w:rsidRPr="0067415D">
              <w:rPr>
                <w:sz w:val="18"/>
                <w:szCs w:val="18"/>
              </w:rPr>
              <w:t>Zooplankton</w:t>
            </w:r>
          </w:p>
        </w:tc>
        <w:tc>
          <w:tcPr>
            <w:tcW w:w="298" w:type="pct"/>
          </w:tcPr>
          <w:p w14:paraId="34F3808E" w14:textId="77777777" w:rsidR="00193763" w:rsidRPr="0067415D" w:rsidRDefault="00193763" w:rsidP="00193763">
            <w:pPr>
              <w:keepNext/>
              <w:keepLines/>
              <w:jc w:val="right"/>
              <w:rPr>
                <w:sz w:val="18"/>
                <w:szCs w:val="18"/>
              </w:rPr>
            </w:pPr>
            <w:r w:rsidRPr="0067415D">
              <w:rPr>
                <w:sz w:val="18"/>
                <w:szCs w:val="18"/>
              </w:rPr>
              <w:t>3</w:t>
            </w:r>
          </w:p>
        </w:tc>
        <w:tc>
          <w:tcPr>
            <w:tcW w:w="708" w:type="pct"/>
            <w:shd w:val="clear" w:color="auto" w:fill="auto"/>
          </w:tcPr>
          <w:p w14:paraId="7C97931D" w14:textId="77777777" w:rsidR="00193763" w:rsidRPr="0067415D" w:rsidRDefault="00193763" w:rsidP="00193763">
            <w:pPr>
              <w:keepNext/>
              <w:keepLines/>
              <w:jc w:val="right"/>
              <w:rPr>
                <w:sz w:val="18"/>
                <w:szCs w:val="18"/>
              </w:rPr>
            </w:pPr>
            <w:r w:rsidRPr="0067415D">
              <w:rPr>
                <w:sz w:val="18"/>
                <w:szCs w:val="18"/>
              </w:rPr>
              <w:t>0.1716</w:t>
            </w:r>
          </w:p>
        </w:tc>
        <w:tc>
          <w:tcPr>
            <w:tcW w:w="708" w:type="pct"/>
          </w:tcPr>
          <w:p w14:paraId="5DF3AA9B" w14:textId="77777777" w:rsidR="00193763" w:rsidRPr="0067415D" w:rsidRDefault="00193763" w:rsidP="00193763">
            <w:pPr>
              <w:keepNext/>
              <w:keepLines/>
              <w:jc w:val="right"/>
              <w:rPr>
                <w:bCs/>
                <w:sz w:val="18"/>
                <w:szCs w:val="18"/>
                <w:highlight w:val="yellow"/>
              </w:rPr>
            </w:pPr>
            <w:r w:rsidRPr="0067415D">
              <w:rPr>
                <w:bCs/>
                <w:sz w:val="18"/>
                <w:szCs w:val="18"/>
              </w:rPr>
              <w:t>0.2106</w:t>
            </w:r>
          </w:p>
        </w:tc>
        <w:tc>
          <w:tcPr>
            <w:tcW w:w="330" w:type="pct"/>
          </w:tcPr>
          <w:p w14:paraId="59DDBCCD" w14:textId="7FDD7759" w:rsidR="00193763" w:rsidRPr="00193763" w:rsidRDefault="00193763" w:rsidP="00193763">
            <w:pPr>
              <w:keepNext/>
              <w:keepLines/>
              <w:jc w:val="right"/>
              <w:rPr>
                <w:sz w:val="18"/>
                <w:szCs w:val="18"/>
              </w:rPr>
            </w:pPr>
            <w:r w:rsidRPr="00ED79C7">
              <w:rPr>
                <w:sz w:val="18"/>
                <w:szCs w:val="18"/>
              </w:rPr>
              <w:t>46</w:t>
            </w:r>
          </w:p>
        </w:tc>
        <w:tc>
          <w:tcPr>
            <w:tcW w:w="501" w:type="pct"/>
          </w:tcPr>
          <w:p w14:paraId="51C47008" w14:textId="23631631" w:rsidR="00193763" w:rsidRPr="00193763" w:rsidRDefault="00193763" w:rsidP="00193763">
            <w:pPr>
              <w:keepNext/>
              <w:keepLines/>
              <w:jc w:val="right"/>
              <w:rPr>
                <w:sz w:val="18"/>
                <w:szCs w:val="18"/>
              </w:rPr>
            </w:pPr>
            <w:r w:rsidRPr="00193763">
              <w:rPr>
                <w:sz w:val="18"/>
                <w:szCs w:val="18"/>
              </w:rPr>
              <w:t>0.815</w:t>
            </w:r>
          </w:p>
        </w:tc>
        <w:tc>
          <w:tcPr>
            <w:tcW w:w="501" w:type="pct"/>
            <w:shd w:val="clear" w:color="auto" w:fill="auto"/>
          </w:tcPr>
          <w:p w14:paraId="67E4EBE0" w14:textId="2648CBF0" w:rsidR="00193763" w:rsidRPr="0067415D" w:rsidRDefault="00193763" w:rsidP="00193763">
            <w:pPr>
              <w:keepNext/>
              <w:keepLines/>
              <w:jc w:val="right"/>
              <w:rPr>
                <w:bCs/>
                <w:sz w:val="18"/>
                <w:szCs w:val="18"/>
                <w:highlight w:val="yellow"/>
              </w:rPr>
            </w:pPr>
            <w:r w:rsidRPr="0067415D">
              <w:rPr>
                <w:bCs/>
                <w:sz w:val="18"/>
                <w:szCs w:val="18"/>
              </w:rPr>
              <w:t>0.4193</w:t>
            </w:r>
          </w:p>
        </w:tc>
        <w:tc>
          <w:tcPr>
            <w:tcW w:w="413" w:type="pct"/>
            <w:vMerge/>
            <w:vAlign w:val="center"/>
          </w:tcPr>
          <w:p w14:paraId="5439DBF9" w14:textId="77777777" w:rsidR="00193763" w:rsidRPr="0067415D" w:rsidRDefault="00193763" w:rsidP="00193763">
            <w:pPr>
              <w:keepNext/>
              <w:keepLines/>
              <w:jc w:val="center"/>
              <w:rPr>
                <w:b/>
                <w:sz w:val="18"/>
                <w:szCs w:val="18"/>
                <w:highlight w:val="yellow"/>
              </w:rPr>
            </w:pPr>
          </w:p>
        </w:tc>
      </w:tr>
      <w:tr w:rsidR="00193763" w:rsidRPr="006375CC" w14:paraId="69800634" w14:textId="77777777" w:rsidTr="0067415D">
        <w:tc>
          <w:tcPr>
            <w:tcW w:w="589" w:type="pct"/>
            <w:vMerge/>
            <w:shd w:val="clear" w:color="auto" w:fill="auto"/>
          </w:tcPr>
          <w:p w14:paraId="2AB7F525" w14:textId="77777777" w:rsidR="00193763" w:rsidRPr="0067415D" w:rsidRDefault="00193763" w:rsidP="00193763">
            <w:pPr>
              <w:keepNext/>
              <w:keepLines/>
              <w:rPr>
                <w:sz w:val="18"/>
                <w:szCs w:val="18"/>
              </w:rPr>
            </w:pPr>
          </w:p>
        </w:tc>
        <w:tc>
          <w:tcPr>
            <w:tcW w:w="951" w:type="pct"/>
            <w:shd w:val="clear" w:color="auto" w:fill="auto"/>
          </w:tcPr>
          <w:p w14:paraId="6E4466BA" w14:textId="77777777" w:rsidR="00193763" w:rsidRPr="0067415D" w:rsidRDefault="00193763" w:rsidP="00193763">
            <w:pPr>
              <w:keepNext/>
              <w:keepLines/>
              <w:rPr>
                <w:sz w:val="18"/>
                <w:szCs w:val="18"/>
              </w:rPr>
            </w:pPr>
            <w:r w:rsidRPr="0067415D">
              <w:rPr>
                <w:sz w:val="18"/>
                <w:szCs w:val="18"/>
              </w:rPr>
              <w:t>Demersal crustaceans</w:t>
            </w:r>
          </w:p>
        </w:tc>
        <w:tc>
          <w:tcPr>
            <w:tcW w:w="298" w:type="pct"/>
          </w:tcPr>
          <w:p w14:paraId="5125E90D" w14:textId="77777777" w:rsidR="00193763" w:rsidRPr="0067415D" w:rsidRDefault="00193763" w:rsidP="00193763">
            <w:pPr>
              <w:keepNext/>
              <w:keepLines/>
              <w:jc w:val="right"/>
              <w:rPr>
                <w:sz w:val="18"/>
                <w:szCs w:val="18"/>
              </w:rPr>
            </w:pPr>
            <w:r w:rsidRPr="0067415D">
              <w:rPr>
                <w:sz w:val="18"/>
                <w:szCs w:val="18"/>
              </w:rPr>
              <w:t>4</w:t>
            </w:r>
          </w:p>
        </w:tc>
        <w:tc>
          <w:tcPr>
            <w:tcW w:w="708" w:type="pct"/>
            <w:shd w:val="clear" w:color="auto" w:fill="auto"/>
          </w:tcPr>
          <w:p w14:paraId="366A7EC0" w14:textId="77777777" w:rsidR="00193763" w:rsidRPr="0067415D" w:rsidRDefault="00193763" w:rsidP="00193763">
            <w:pPr>
              <w:keepNext/>
              <w:keepLines/>
              <w:jc w:val="right"/>
              <w:rPr>
                <w:sz w:val="18"/>
                <w:szCs w:val="18"/>
              </w:rPr>
            </w:pPr>
            <w:r w:rsidRPr="0067415D">
              <w:rPr>
                <w:sz w:val="18"/>
                <w:szCs w:val="18"/>
              </w:rPr>
              <w:t>-0.1107</w:t>
            </w:r>
          </w:p>
        </w:tc>
        <w:tc>
          <w:tcPr>
            <w:tcW w:w="708" w:type="pct"/>
          </w:tcPr>
          <w:p w14:paraId="2E8D5C39" w14:textId="77777777" w:rsidR="00193763" w:rsidRPr="0067415D" w:rsidRDefault="00193763" w:rsidP="00193763">
            <w:pPr>
              <w:keepNext/>
              <w:keepLines/>
              <w:jc w:val="right"/>
              <w:rPr>
                <w:bCs/>
                <w:sz w:val="18"/>
                <w:szCs w:val="18"/>
                <w:highlight w:val="yellow"/>
              </w:rPr>
            </w:pPr>
            <w:r w:rsidRPr="0067415D">
              <w:rPr>
                <w:bCs/>
                <w:sz w:val="18"/>
                <w:szCs w:val="18"/>
              </w:rPr>
              <w:t>0.1841</w:t>
            </w:r>
          </w:p>
        </w:tc>
        <w:tc>
          <w:tcPr>
            <w:tcW w:w="330" w:type="pct"/>
          </w:tcPr>
          <w:p w14:paraId="7849B70F" w14:textId="6E387CC7" w:rsidR="00193763" w:rsidRPr="00193763" w:rsidRDefault="00193763" w:rsidP="00193763">
            <w:pPr>
              <w:keepNext/>
              <w:keepLines/>
              <w:jc w:val="right"/>
              <w:rPr>
                <w:sz w:val="18"/>
                <w:szCs w:val="18"/>
              </w:rPr>
            </w:pPr>
            <w:r w:rsidRPr="00ED79C7">
              <w:rPr>
                <w:sz w:val="18"/>
                <w:szCs w:val="18"/>
              </w:rPr>
              <w:t>46</w:t>
            </w:r>
          </w:p>
        </w:tc>
        <w:tc>
          <w:tcPr>
            <w:tcW w:w="501" w:type="pct"/>
          </w:tcPr>
          <w:p w14:paraId="50452E0E" w14:textId="11F4F86E" w:rsidR="00193763" w:rsidRPr="00193763" w:rsidRDefault="00193763" w:rsidP="00193763">
            <w:pPr>
              <w:keepNext/>
              <w:keepLines/>
              <w:jc w:val="right"/>
              <w:rPr>
                <w:sz w:val="18"/>
                <w:szCs w:val="18"/>
              </w:rPr>
            </w:pPr>
            <w:r w:rsidRPr="00193763">
              <w:rPr>
                <w:sz w:val="18"/>
                <w:szCs w:val="18"/>
              </w:rPr>
              <w:t>-0.607</w:t>
            </w:r>
          </w:p>
        </w:tc>
        <w:tc>
          <w:tcPr>
            <w:tcW w:w="501" w:type="pct"/>
            <w:shd w:val="clear" w:color="auto" w:fill="auto"/>
          </w:tcPr>
          <w:p w14:paraId="0017D3B3" w14:textId="780AC56F" w:rsidR="00193763" w:rsidRPr="0067415D" w:rsidRDefault="00193763" w:rsidP="00193763">
            <w:pPr>
              <w:keepNext/>
              <w:keepLines/>
              <w:jc w:val="right"/>
              <w:rPr>
                <w:bCs/>
                <w:sz w:val="18"/>
                <w:szCs w:val="18"/>
                <w:highlight w:val="yellow"/>
              </w:rPr>
            </w:pPr>
            <w:r w:rsidRPr="0067415D">
              <w:rPr>
                <w:bCs/>
                <w:sz w:val="18"/>
                <w:szCs w:val="18"/>
              </w:rPr>
              <w:t>0.5468</w:t>
            </w:r>
          </w:p>
        </w:tc>
        <w:tc>
          <w:tcPr>
            <w:tcW w:w="413" w:type="pct"/>
            <w:vMerge/>
            <w:vAlign w:val="center"/>
          </w:tcPr>
          <w:p w14:paraId="2D21171A" w14:textId="77777777" w:rsidR="00193763" w:rsidRPr="0067415D" w:rsidRDefault="00193763" w:rsidP="00193763">
            <w:pPr>
              <w:keepNext/>
              <w:keepLines/>
              <w:jc w:val="center"/>
              <w:rPr>
                <w:bCs/>
                <w:sz w:val="18"/>
                <w:szCs w:val="18"/>
                <w:highlight w:val="yellow"/>
              </w:rPr>
            </w:pPr>
          </w:p>
        </w:tc>
      </w:tr>
      <w:tr w:rsidR="00193763" w:rsidRPr="006375CC" w14:paraId="3AE581DD" w14:textId="77777777" w:rsidTr="0067415D">
        <w:tc>
          <w:tcPr>
            <w:tcW w:w="589" w:type="pct"/>
            <w:vMerge/>
            <w:shd w:val="clear" w:color="auto" w:fill="auto"/>
          </w:tcPr>
          <w:p w14:paraId="6F7AE47C" w14:textId="77777777" w:rsidR="00193763" w:rsidRPr="0067415D" w:rsidRDefault="00193763" w:rsidP="00193763">
            <w:pPr>
              <w:keepNext/>
              <w:keepLines/>
              <w:rPr>
                <w:sz w:val="18"/>
                <w:szCs w:val="18"/>
              </w:rPr>
            </w:pPr>
          </w:p>
        </w:tc>
        <w:tc>
          <w:tcPr>
            <w:tcW w:w="951" w:type="pct"/>
            <w:shd w:val="clear" w:color="auto" w:fill="auto"/>
          </w:tcPr>
          <w:p w14:paraId="589C62F4" w14:textId="77777777" w:rsidR="00193763" w:rsidRPr="0067415D" w:rsidRDefault="00193763" w:rsidP="00193763">
            <w:pPr>
              <w:keepNext/>
              <w:keepLines/>
              <w:rPr>
                <w:sz w:val="18"/>
                <w:szCs w:val="18"/>
              </w:rPr>
            </w:pPr>
            <w:r w:rsidRPr="0067415D">
              <w:rPr>
                <w:sz w:val="18"/>
                <w:szCs w:val="18"/>
              </w:rPr>
              <w:t>Cephalopods</w:t>
            </w:r>
          </w:p>
        </w:tc>
        <w:tc>
          <w:tcPr>
            <w:tcW w:w="298" w:type="pct"/>
          </w:tcPr>
          <w:p w14:paraId="028D18DD" w14:textId="77777777" w:rsidR="00193763" w:rsidRPr="0067415D" w:rsidRDefault="00193763" w:rsidP="00193763">
            <w:pPr>
              <w:keepNext/>
              <w:keepLines/>
              <w:jc w:val="right"/>
              <w:rPr>
                <w:sz w:val="18"/>
                <w:szCs w:val="18"/>
              </w:rPr>
            </w:pPr>
            <w:r w:rsidRPr="0067415D">
              <w:rPr>
                <w:sz w:val="18"/>
                <w:szCs w:val="18"/>
              </w:rPr>
              <w:t>5</w:t>
            </w:r>
          </w:p>
        </w:tc>
        <w:tc>
          <w:tcPr>
            <w:tcW w:w="708" w:type="pct"/>
            <w:shd w:val="clear" w:color="auto" w:fill="auto"/>
          </w:tcPr>
          <w:p w14:paraId="79FF912D" w14:textId="77777777" w:rsidR="00193763" w:rsidRPr="0067415D" w:rsidRDefault="00193763" w:rsidP="00193763">
            <w:pPr>
              <w:keepNext/>
              <w:keepLines/>
              <w:jc w:val="right"/>
              <w:rPr>
                <w:sz w:val="18"/>
                <w:szCs w:val="18"/>
              </w:rPr>
            </w:pPr>
            <w:r w:rsidRPr="0067415D">
              <w:rPr>
                <w:sz w:val="18"/>
                <w:szCs w:val="18"/>
              </w:rPr>
              <w:t>-0.0647</w:t>
            </w:r>
          </w:p>
        </w:tc>
        <w:tc>
          <w:tcPr>
            <w:tcW w:w="708" w:type="pct"/>
          </w:tcPr>
          <w:p w14:paraId="5C7162B6" w14:textId="77777777" w:rsidR="00193763" w:rsidRPr="0067415D" w:rsidRDefault="00193763" w:rsidP="00193763">
            <w:pPr>
              <w:keepNext/>
              <w:keepLines/>
              <w:jc w:val="right"/>
              <w:rPr>
                <w:bCs/>
                <w:sz w:val="18"/>
                <w:szCs w:val="18"/>
                <w:highlight w:val="yellow"/>
              </w:rPr>
            </w:pPr>
            <w:r w:rsidRPr="0067415D">
              <w:rPr>
                <w:bCs/>
                <w:sz w:val="18"/>
                <w:szCs w:val="18"/>
              </w:rPr>
              <w:t>0.1647</w:t>
            </w:r>
          </w:p>
        </w:tc>
        <w:tc>
          <w:tcPr>
            <w:tcW w:w="330" w:type="pct"/>
          </w:tcPr>
          <w:p w14:paraId="19926F97" w14:textId="0817CA6B" w:rsidR="00193763" w:rsidRPr="00193763" w:rsidRDefault="00193763" w:rsidP="00193763">
            <w:pPr>
              <w:keepNext/>
              <w:keepLines/>
              <w:jc w:val="right"/>
              <w:rPr>
                <w:sz w:val="18"/>
                <w:szCs w:val="18"/>
              </w:rPr>
            </w:pPr>
            <w:r w:rsidRPr="00ED79C7">
              <w:rPr>
                <w:sz w:val="18"/>
                <w:szCs w:val="18"/>
              </w:rPr>
              <w:t>46</w:t>
            </w:r>
          </w:p>
        </w:tc>
        <w:tc>
          <w:tcPr>
            <w:tcW w:w="501" w:type="pct"/>
          </w:tcPr>
          <w:p w14:paraId="15DF3A99" w14:textId="5D76EC8C" w:rsidR="00193763" w:rsidRPr="00193763" w:rsidRDefault="00193763" w:rsidP="00193763">
            <w:pPr>
              <w:keepNext/>
              <w:keepLines/>
              <w:jc w:val="right"/>
              <w:rPr>
                <w:sz w:val="18"/>
                <w:szCs w:val="18"/>
              </w:rPr>
            </w:pPr>
            <w:r w:rsidRPr="00193763">
              <w:rPr>
                <w:sz w:val="18"/>
                <w:szCs w:val="18"/>
              </w:rPr>
              <w:t>-0.397</w:t>
            </w:r>
          </w:p>
        </w:tc>
        <w:tc>
          <w:tcPr>
            <w:tcW w:w="501" w:type="pct"/>
            <w:shd w:val="clear" w:color="auto" w:fill="auto"/>
          </w:tcPr>
          <w:p w14:paraId="04E4B829" w14:textId="0904BD4F" w:rsidR="00193763" w:rsidRPr="0067415D" w:rsidRDefault="00193763" w:rsidP="00193763">
            <w:pPr>
              <w:keepNext/>
              <w:keepLines/>
              <w:jc w:val="right"/>
              <w:rPr>
                <w:bCs/>
                <w:sz w:val="18"/>
                <w:szCs w:val="18"/>
                <w:highlight w:val="yellow"/>
              </w:rPr>
            </w:pPr>
            <w:r w:rsidRPr="0067415D">
              <w:rPr>
                <w:bCs/>
                <w:sz w:val="18"/>
                <w:szCs w:val="18"/>
              </w:rPr>
              <w:t>0.6935</w:t>
            </w:r>
          </w:p>
        </w:tc>
        <w:tc>
          <w:tcPr>
            <w:tcW w:w="413" w:type="pct"/>
            <w:vMerge/>
            <w:vAlign w:val="center"/>
          </w:tcPr>
          <w:p w14:paraId="5579C0C7" w14:textId="77777777" w:rsidR="00193763" w:rsidRPr="0067415D" w:rsidRDefault="00193763" w:rsidP="00193763">
            <w:pPr>
              <w:keepNext/>
              <w:keepLines/>
              <w:jc w:val="center"/>
              <w:rPr>
                <w:bCs/>
                <w:sz w:val="18"/>
                <w:szCs w:val="18"/>
                <w:highlight w:val="yellow"/>
              </w:rPr>
            </w:pPr>
          </w:p>
        </w:tc>
      </w:tr>
      <w:tr w:rsidR="00193763" w:rsidRPr="006375CC" w14:paraId="5A9EC72D" w14:textId="77777777" w:rsidTr="0067415D">
        <w:tc>
          <w:tcPr>
            <w:tcW w:w="589" w:type="pct"/>
            <w:vMerge/>
            <w:shd w:val="clear" w:color="auto" w:fill="auto"/>
          </w:tcPr>
          <w:p w14:paraId="11B3C086" w14:textId="77777777" w:rsidR="00193763" w:rsidRPr="0067415D" w:rsidRDefault="00193763" w:rsidP="00193763">
            <w:pPr>
              <w:keepNext/>
              <w:keepLines/>
              <w:rPr>
                <w:sz w:val="18"/>
                <w:szCs w:val="18"/>
              </w:rPr>
            </w:pPr>
          </w:p>
        </w:tc>
        <w:tc>
          <w:tcPr>
            <w:tcW w:w="951" w:type="pct"/>
            <w:shd w:val="clear" w:color="auto" w:fill="auto"/>
          </w:tcPr>
          <w:p w14:paraId="37ED81DD" w14:textId="77777777" w:rsidR="00193763" w:rsidRPr="0067415D" w:rsidRDefault="00193763" w:rsidP="00193763">
            <w:pPr>
              <w:keepNext/>
              <w:keepLines/>
              <w:rPr>
                <w:sz w:val="18"/>
                <w:szCs w:val="18"/>
              </w:rPr>
            </w:pPr>
            <w:r w:rsidRPr="0067415D">
              <w:rPr>
                <w:sz w:val="18"/>
                <w:szCs w:val="18"/>
              </w:rPr>
              <w:t>Fish</w:t>
            </w:r>
          </w:p>
        </w:tc>
        <w:tc>
          <w:tcPr>
            <w:tcW w:w="298" w:type="pct"/>
          </w:tcPr>
          <w:p w14:paraId="2D9BC311" w14:textId="77777777" w:rsidR="00193763" w:rsidRPr="0067415D" w:rsidRDefault="00193763" w:rsidP="00193763">
            <w:pPr>
              <w:keepNext/>
              <w:keepLines/>
              <w:jc w:val="right"/>
              <w:rPr>
                <w:sz w:val="18"/>
                <w:szCs w:val="18"/>
              </w:rPr>
            </w:pPr>
            <w:r w:rsidRPr="0067415D">
              <w:rPr>
                <w:sz w:val="18"/>
                <w:szCs w:val="18"/>
              </w:rPr>
              <w:t>16</w:t>
            </w:r>
          </w:p>
        </w:tc>
        <w:tc>
          <w:tcPr>
            <w:tcW w:w="708" w:type="pct"/>
            <w:shd w:val="clear" w:color="auto" w:fill="auto"/>
          </w:tcPr>
          <w:p w14:paraId="4B973D77" w14:textId="77777777" w:rsidR="00193763" w:rsidRPr="0067415D" w:rsidRDefault="00193763" w:rsidP="00193763">
            <w:pPr>
              <w:keepNext/>
              <w:keepLines/>
              <w:jc w:val="right"/>
              <w:rPr>
                <w:sz w:val="18"/>
                <w:szCs w:val="18"/>
              </w:rPr>
            </w:pPr>
            <w:r w:rsidRPr="0067415D">
              <w:rPr>
                <w:sz w:val="18"/>
                <w:szCs w:val="18"/>
              </w:rPr>
              <w:t>0.0537</w:t>
            </w:r>
          </w:p>
        </w:tc>
        <w:tc>
          <w:tcPr>
            <w:tcW w:w="708" w:type="pct"/>
          </w:tcPr>
          <w:p w14:paraId="041DD35A" w14:textId="77777777" w:rsidR="00193763" w:rsidRPr="0067415D" w:rsidRDefault="00193763" w:rsidP="00193763">
            <w:pPr>
              <w:keepNext/>
              <w:keepLines/>
              <w:jc w:val="right"/>
              <w:rPr>
                <w:bCs/>
                <w:sz w:val="18"/>
                <w:szCs w:val="18"/>
                <w:highlight w:val="yellow"/>
              </w:rPr>
            </w:pPr>
            <w:r w:rsidRPr="0067415D">
              <w:rPr>
                <w:bCs/>
                <w:sz w:val="18"/>
                <w:szCs w:val="18"/>
              </w:rPr>
              <w:t>0.0912</w:t>
            </w:r>
          </w:p>
        </w:tc>
        <w:tc>
          <w:tcPr>
            <w:tcW w:w="330" w:type="pct"/>
          </w:tcPr>
          <w:p w14:paraId="39023AA5" w14:textId="13BD228C" w:rsidR="00193763" w:rsidRPr="00193763" w:rsidRDefault="00193763" w:rsidP="00193763">
            <w:pPr>
              <w:keepNext/>
              <w:keepLines/>
              <w:jc w:val="right"/>
              <w:rPr>
                <w:sz w:val="18"/>
                <w:szCs w:val="18"/>
              </w:rPr>
            </w:pPr>
            <w:r w:rsidRPr="00ED79C7">
              <w:rPr>
                <w:sz w:val="18"/>
                <w:szCs w:val="18"/>
              </w:rPr>
              <w:t>46</w:t>
            </w:r>
          </w:p>
        </w:tc>
        <w:tc>
          <w:tcPr>
            <w:tcW w:w="501" w:type="pct"/>
          </w:tcPr>
          <w:p w14:paraId="7FA9E761" w14:textId="735BC518" w:rsidR="00193763" w:rsidRPr="00193763" w:rsidRDefault="00193763" w:rsidP="00193763">
            <w:pPr>
              <w:keepNext/>
              <w:keepLines/>
              <w:jc w:val="right"/>
              <w:rPr>
                <w:sz w:val="18"/>
                <w:szCs w:val="18"/>
              </w:rPr>
            </w:pPr>
            <w:r w:rsidRPr="00193763">
              <w:rPr>
                <w:sz w:val="18"/>
                <w:szCs w:val="18"/>
              </w:rPr>
              <w:t>0.589</w:t>
            </w:r>
          </w:p>
        </w:tc>
        <w:tc>
          <w:tcPr>
            <w:tcW w:w="501" w:type="pct"/>
            <w:shd w:val="clear" w:color="auto" w:fill="auto"/>
          </w:tcPr>
          <w:p w14:paraId="0741E45D" w14:textId="2FD7AA38" w:rsidR="00193763" w:rsidRPr="0067415D" w:rsidRDefault="00193763" w:rsidP="00193763">
            <w:pPr>
              <w:keepNext/>
              <w:keepLines/>
              <w:jc w:val="right"/>
              <w:rPr>
                <w:bCs/>
                <w:sz w:val="18"/>
                <w:szCs w:val="18"/>
                <w:highlight w:val="yellow"/>
              </w:rPr>
            </w:pPr>
            <w:r w:rsidRPr="0067415D">
              <w:rPr>
                <w:bCs/>
                <w:sz w:val="18"/>
                <w:szCs w:val="18"/>
              </w:rPr>
              <w:t>0.5590</w:t>
            </w:r>
          </w:p>
        </w:tc>
        <w:tc>
          <w:tcPr>
            <w:tcW w:w="413" w:type="pct"/>
            <w:vMerge/>
            <w:vAlign w:val="center"/>
          </w:tcPr>
          <w:p w14:paraId="05E26DE6" w14:textId="77777777" w:rsidR="00193763" w:rsidRPr="0067415D" w:rsidRDefault="00193763" w:rsidP="00193763">
            <w:pPr>
              <w:keepNext/>
              <w:keepLines/>
              <w:jc w:val="center"/>
              <w:rPr>
                <w:bCs/>
                <w:sz w:val="18"/>
                <w:szCs w:val="18"/>
                <w:highlight w:val="yellow"/>
              </w:rPr>
            </w:pPr>
          </w:p>
        </w:tc>
      </w:tr>
      <w:tr w:rsidR="006375CC" w:rsidRPr="006375CC" w14:paraId="7F508C80" w14:textId="77777777" w:rsidTr="0067415D">
        <w:tc>
          <w:tcPr>
            <w:tcW w:w="589" w:type="pct"/>
            <w:vMerge w:val="restart"/>
            <w:shd w:val="clear" w:color="auto" w:fill="auto"/>
            <w:vAlign w:val="center"/>
          </w:tcPr>
          <w:p w14:paraId="184BF326" w14:textId="77777777" w:rsidR="006375CC" w:rsidRPr="0067415D" w:rsidRDefault="006375CC" w:rsidP="00B73559">
            <w:pPr>
              <w:keepNext/>
              <w:keepLines/>
              <w:rPr>
                <w:sz w:val="18"/>
                <w:szCs w:val="18"/>
              </w:rPr>
            </w:pPr>
            <w:r w:rsidRPr="0067415D">
              <w:rPr>
                <w:sz w:val="18"/>
                <w:szCs w:val="18"/>
              </w:rPr>
              <w:t>Habitat</w:t>
            </w:r>
          </w:p>
        </w:tc>
        <w:tc>
          <w:tcPr>
            <w:tcW w:w="951" w:type="pct"/>
            <w:shd w:val="clear" w:color="auto" w:fill="auto"/>
          </w:tcPr>
          <w:p w14:paraId="34BBBE90" w14:textId="77777777" w:rsidR="006375CC" w:rsidRPr="0067415D" w:rsidRDefault="006375CC" w:rsidP="00B73559">
            <w:pPr>
              <w:keepNext/>
              <w:keepLines/>
              <w:rPr>
                <w:sz w:val="18"/>
                <w:szCs w:val="18"/>
              </w:rPr>
            </w:pPr>
            <w:r w:rsidRPr="0067415D">
              <w:rPr>
                <w:sz w:val="18"/>
                <w:szCs w:val="18"/>
              </w:rPr>
              <w:t>Benthic / demersal</w:t>
            </w:r>
          </w:p>
        </w:tc>
        <w:tc>
          <w:tcPr>
            <w:tcW w:w="298" w:type="pct"/>
          </w:tcPr>
          <w:p w14:paraId="218A7846" w14:textId="77777777" w:rsidR="006375CC" w:rsidRPr="0067415D" w:rsidRDefault="006375CC" w:rsidP="00B73559">
            <w:pPr>
              <w:keepNext/>
              <w:keepLines/>
              <w:jc w:val="right"/>
              <w:rPr>
                <w:sz w:val="18"/>
                <w:szCs w:val="18"/>
              </w:rPr>
            </w:pPr>
            <w:r w:rsidRPr="0067415D">
              <w:rPr>
                <w:sz w:val="18"/>
                <w:szCs w:val="18"/>
              </w:rPr>
              <w:t>40</w:t>
            </w:r>
          </w:p>
        </w:tc>
        <w:tc>
          <w:tcPr>
            <w:tcW w:w="708" w:type="pct"/>
            <w:shd w:val="clear" w:color="auto" w:fill="auto"/>
          </w:tcPr>
          <w:p w14:paraId="5834E6BA" w14:textId="77777777" w:rsidR="006375CC" w:rsidRPr="0067415D" w:rsidRDefault="006375CC" w:rsidP="00B73559">
            <w:pPr>
              <w:keepNext/>
              <w:keepLines/>
              <w:jc w:val="right"/>
              <w:rPr>
                <w:sz w:val="18"/>
                <w:szCs w:val="18"/>
              </w:rPr>
            </w:pPr>
            <w:r w:rsidRPr="0067415D">
              <w:rPr>
                <w:sz w:val="18"/>
                <w:szCs w:val="18"/>
              </w:rPr>
              <w:t>0.3413</w:t>
            </w:r>
          </w:p>
        </w:tc>
        <w:tc>
          <w:tcPr>
            <w:tcW w:w="708" w:type="pct"/>
          </w:tcPr>
          <w:p w14:paraId="00844A7C" w14:textId="77777777" w:rsidR="006375CC" w:rsidRPr="0067415D" w:rsidRDefault="006375CC" w:rsidP="00B73559">
            <w:pPr>
              <w:keepNext/>
              <w:keepLines/>
              <w:jc w:val="right"/>
              <w:rPr>
                <w:bCs/>
                <w:sz w:val="18"/>
                <w:szCs w:val="18"/>
              </w:rPr>
            </w:pPr>
            <w:r w:rsidRPr="0067415D">
              <w:rPr>
                <w:bCs/>
                <w:sz w:val="18"/>
                <w:szCs w:val="18"/>
              </w:rPr>
              <w:t>0.0613</w:t>
            </w:r>
          </w:p>
        </w:tc>
        <w:tc>
          <w:tcPr>
            <w:tcW w:w="330" w:type="pct"/>
          </w:tcPr>
          <w:p w14:paraId="3543C8B9" w14:textId="0E053569" w:rsidR="00193763" w:rsidRPr="0067415D" w:rsidRDefault="00193763" w:rsidP="00193763">
            <w:pPr>
              <w:keepNext/>
              <w:keepLines/>
              <w:jc w:val="right"/>
              <w:rPr>
                <w:sz w:val="18"/>
                <w:szCs w:val="18"/>
              </w:rPr>
            </w:pPr>
            <w:r>
              <w:rPr>
                <w:sz w:val="18"/>
                <w:szCs w:val="18"/>
              </w:rPr>
              <w:t>48</w:t>
            </w:r>
          </w:p>
        </w:tc>
        <w:tc>
          <w:tcPr>
            <w:tcW w:w="501" w:type="pct"/>
          </w:tcPr>
          <w:p w14:paraId="0D777B0C" w14:textId="59566F05" w:rsidR="006375CC" w:rsidRPr="0067415D" w:rsidRDefault="00193763" w:rsidP="00B73559">
            <w:pPr>
              <w:keepNext/>
              <w:keepLines/>
              <w:jc w:val="right"/>
              <w:rPr>
                <w:sz w:val="18"/>
                <w:szCs w:val="18"/>
              </w:rPr>
            </w:pPr>
            <w:r w:rsidRPr="00193763">
              <w:rPr>
                <w:sz w:val="18"/>
                <w:szCs w:val="18"/>
              </w:rPr>
              <w:t>5.566</w:t>
            </w:r>
          </w:p>
        </w:tc>
        <w:tc>
          <w:tcPr>
            <w:tcW w:w="501" w:type="pct"/>
            <w:shd w:val="clear" w:color="auto" w:fill="auto"/>
            <w:vAlign w:val="center"/>
          </w:tcPr>
          <w:p w14:paraId="6E2A3383" w14:textId="341E678E" w:rsidR="006375CC" w:rsidRPr="0067415D" w:rsidRDefault="006375CC" w:rsidP="00B73559">
            <w:pPr>
              <w:keepNext/>
              <w:keepLines/>
              <w:jc w:val="right"/>
              <w:rPr>
                <w:bCs/>
                <w:sz w:val="18"/>
                <w:szCs w:val="18"/>
                <w:highlight w:val="yellow"/>
              </w:rPr>
            </w:pPr>
            <w:r w:rsidRPr="0067415D">
              <w:rPr>
                <w:b/>
                <w:sz w:val="18"/>
                <w:szCs w:val="18"/>
              </w:rPr>
              <w:t>&lt;0.0001</w:t>
            </w:r>
          </w:p>
        </w:tc>
        <w:tc>
          <w:tcPr>
            <w:tcW w:w="413" w:type="pct"/>
            <w:vMerge w:val="restart"/>
            <w:vAlign w:val="center"/>
          </w:tcPr>
          <w:p w14:paraId="640718D5" w14:textId="77777777" w:rsidR="006375CC" w:rsidRPr="0067415D" w:rsidRDefault="006375CC" w:rsidP="00B73559">
            <w:pPr>
              <w:keepNext/>
              <w:keepLines/>
              <w:jc w:val="center"/>
              <w:rPr>
                <w:bCs/>
                <w:sz w:val="18"/>
                <w:szCs w:val="18"/>
              </w:rPr>
            </w:pPr>
            <w:r w:rsidRPr="0067415D">
              <w:rPr>
                <w:bCs/>
                <w:sz w:val="18"/>
                <w:szCs w:val="18"/>
              </w:rPr>
              <w:t>53.03</w:t>
            </w:r>
          </w:p>
        </w:tc>
      </w:tr>
      <w:tr w:rsidR="006375CC" w:rsidRPr="006375CC" w14:paraId="19F963B6" w14:textId="77777777" w:rsidTr="0067415D">
        <w:tc>
          <w:tcPr>
            <w:tcW w:w="589" w:type="pct"/>
            <w:vMerge/>
            <w:shd w:val="clear" w:color="auto" w:fill="auto"/>
          </w:tcPr>
          <w:p w14:paraId="502B04A2" w14:textId="77777777" w:rsidR="006375CC" w:rsidRPr="0067415D" w:rsidRDefault="006375CC" w:rsidP="00B73559">
            <w:pPr>
              <w:keepNext/>
              <w:keepLines/>
              <w:rPr>
                <w:sz w:val="18"/>
                <w:szCs w:val="18"/>
              </w:rPr>
            </w:pPr>
          </w:p>
        </w:tc>
        <w:tc>
          <w:tcPr>
            <w:tcW w:w="951" w:type="pct"/>
            <w:shd w:val="clear" w:color="auto" w:fill="auto"/>
          </w:tcPr>
          <w:p w14:paraId="1D5D97B1" w14:textId="77777777" w:rsidR="006375CC" w:rsidRPr="0067415D" w:rsidRDefault="006375CC" w:rsidP="00B73559">
            <w:pPr>
              <w:keepNext/>
              <w:keepLines/>
              <w:rPr>
                <w:sz w:val="18"/>
                <w:szCs w:val="18"/>
              </w:rPr>
            </w:pPr>
            <w:r w:rsidRPr="0067415D">
              <w:rPr>
                <w:sz w:val="18"/>
                <w:szCs w:val="18"/>
              </w:rPr>
              <w:t xml:space="preserve">Estuarine </w:t>
            </w:r>
          </w:p>
        </w:tc>
        <w:tc>
          <w:tcPr>
            <w:tcW w:w="298" w:type="pct"/>
          </w:tcPr>
          <w:p w14:paraId="2A9116CD" w14:textId="77777777" w:rsidR="006375CC" w:rsidRPr="0067415D" w:rsidRDefault="006375CC" w:rsidP="00B73559">
            <w:pPr>
              <w:keepNext/>
              <w:keepLines/>
              <w:jc w:val="right"/>
              <w:rPr>
                <w:sz w:val="18"/>
                <w:szCs w:val="18"/>
              </w:rPr>
            </w:pPr>
            <w:r w:rsidRPr="0067415D">
              <w:rPr>
                <w:sz w:val="18"/>
                <w:szCs w:val="18"/>
              </w:rPr>
              <w:t>3</w:t>
            </w:r>
          </w:p>
        </w:tc>
        <w:tc>
          <w:tcPr>
            <w:tcW w:w="708" w:type="pct"/>
            <w:shd w:val="clear" w:color="auto" w:fill="auto"/>
          </w:tcPr>
          <w:p w14:paraId="1B24847A" w14:textId="77777777" w:rsidR="006375CC" w:rsidRPr="0067415D" w:rsidRDefault="006375CC" w:rsidP="00B73559">
            <w:pPr>
              <w:keepNext/>
              <w:keepLines/>
              <w:jc w:val="right"/>
              <w:rPr>
                <w:sz w:val="18"/>
                <w:szCs w:val="18"/>
              </w:rPr>
            </w:pPr>
            <w:r w:rsidRPr="0067415D">
              <w:rPr>
                <w:sz w:val="18"/>
                <w:szCs w:val="18"/>
              </w:rPr>
              <w:t>0.0042</w:t>
            </w:r>
          </w:p>
        </w:tc>
        <w:tc>
          <w:tcPr>
            <w:tcW w:w="708" w:type="pct"/>
          </w:tcPr>
          <w:p w14:paraId="62FAF32B" w14:textId="77777777" w:rsidR="006375CC" w:rsidRPr="0067415D" w:rsidRDefault="006375CC" w:rsidP="00B73559">
            <w:pPr>
              <w:keepNext/>
              <w:keepLines/>
              <w:jc w:val="right"/>
              <w:rPr>
                <w:bCs/>
                <w:sz w:val="18"/>
                <w:szCs w:val="18"/>
                <w:highlight w:val="yellow"/>
              </w:rPr>
            </w:pPr>
            <w:r w:rsidRPr="0067415D">
              <w:rPr>
                <w:bCs/>
                <w:sz w:val="18"/>
                <w:szCs w:val="18"/>
              </w:rPr>
              <w:t>0.2239</w:t>
            </w:r>
          </w:p>
        </w:tc>
        <w:tc>
          <w:tcPr>
            <w:tcW w:w="330" w:type="pct"/>
          </w:tcPr>
          <w:p w14:paraId="11BAC157" w14:textId="20B28CE3" w:rsidR="006375CC" w:rsidRPr="00193763" w:rsidRDefault="00193763" w:rsidP="00B73559">
            <w:pPr>
              <w:keepNext/>
              <w:keepLines/>
              <w:jc w:val="right"/>
              <w:rPr>
                <w:sz w:val="18"/>
                <w:szCs w:val="18"/>
              </w:rPr>
            </w:pPr>
            <w:r>
              <w:rPr>
                <w:sz w:val="18"/>
                <w:szCs w:val="18"/>
              </w:rPr>
              <w:t>48</w:t>
            </w:r>
          </w:p>
        </w:tc>
        <w:tc>
          <w:tcPr>
            <w:tcW w:w="501" w:type="pct"/>
          </w:tcPr>
          <w:p w14:paraId="21E150D3" w14:textId="0E2980B6" w:rsidR="006375CC" w:rsidRPr="00193763" w:rsidRDefault="00193763" w:rsidP="00B73559">
            <w:pPr>
              <w:keepNext/>
              <w:keepLines/>
              <w:jc w:val="right"/>
              <w:rPr>
                <w:sz w:val="18"/>
                <w:szCs w:val="18"/>
              </w:rPr>
            </w:pPr>
            <w:r w:rsidRPr="00193763">
              <w:rPr>
                <w:sz w:val="18"/>
                <w:szCs w:val="18"/>
              </w:rPr>
              <w:t>0.019</w:t>
            </w:r>
          </w:p>
        </w:tc>
        <w:tc>
          <w:tcPr>
            <w:tcW w:w="501" w:type="pct"/>
            <w:shd w:val="clear" w:color="auto" w:fill="auto"/>
          </w:tcPr>
          <w:p w14:paraId="504F90F6" w14:textId="3BB82146" w:rsidR="006375CC" w:rsidRPr="0067415D" w:rsidRDefault="006375CC" w:rsidP="00B73559">
            <w:pPr>
              <w:keepNext/>
              <w:keepLines/>
              <w:jc w:val="right"/>
              <w:rPr>
                <w:bCs/>
                <w:sz w:val="18"/>
                <w:szCs w:val="18"/>
                <w:highlight w:val="yellow"/>
              </w:rPr>
            </w:pPr>
            <w:r w:rsidRPr="0067415D">
              <w:rPr>
                <w:bCs/>
                <w:sz w:val="18"/>
                <w:szCs w:val="18"/>
              </w:rPr>
              <w:t>0.9850</w:t>
            </w:r>
          </w:p>
        </w:tc>
        <w:tc>
          <w:tcPr>
            <w:tcW w:w="413" w:type="pct"/>
            <w:vMerge/>
            <w:vAlign w:val="center"/>
          </w:tcPr>
          <w:p w14:paraId="17790D21" w14:textId="77777777" w:rsidR="006375CC" w:rsidRPr="0067415D" w:rsidRDefault="006375CC" w:rsidP="00B73559">
            <w:pPr>
              <w:keepNext/>
              <w:keepLines/>
              <w:jc w:val="center"/>
              <w:rPr>
                <w:bCs/>
                <w:sz w:val="18"/>
                <w:szCs w:val="18"/>
                <w:highlight w:val="yellow"/>
              </w:rPr>
            </w:pPr>
          </w:p>
        </w:tc>
      </w:tr>
      <w:tr w:rsidR="006375CC" w:rsidRPr="006375CC" w14:paraId="34935944" w14:textId="77777777" w:rsidTr="0067415D">
        <w:tc>
          <w:tcPr>
            <w:tcW w:w="589" w:type="pct"/>
            <w:vMerge/>
            <w:shd w:val="clear" w:color="auto" w:fill="auto"/>
          </w:tcPr>
          <w:p w14:paraId="0F7303DA" w14:textId="77777777" w:rsidR="006375CC" w:rsidRPr="0067415D" w:rsidRDefault="006375CC" w:rsidP="00B73559">
            <w:pPr>
              <w:keepNext/>
              <w:keepLines/>
              <w:rPr>
                <w:sz w:val="18"/>
                <w:szCs w:val="18"/>
              </w:rPr>
            </w:pPr>
          </w:p>
        </w:tc>
        <w:tc>
          <w:tcPr>
            <w:tcW w:w="951" w:type="pct"/>
            <w:shd w:val="clear" w:color="auto" w:fill="auto"/>
          </w:tcPr>
          <w:p w14:paraId="4A6787A7" w14:textId="77777777" w:rsidR="006375CC" w:rsidRPr="0067415D" w:rsidRDefault="006375CC" w:rsidP="00B73559">
            <w:pPr>
              <w:keepNext/>
              <w:keepLines/>
              <w:rPr>
                <w:sz w:val="18"/>
                <w:szCs w:val="18"/>
              </w:rPr>
            </w:pPr>
            <w:r w:rsidRPr="0067415D">
              <w:rPr>
                <w:sz w:val="18"/>
                <w:szCs w:val="18"/>
              </w:rPr>
              <w:t>Pelagic</w:t>
            </w:r>
          </w:p>
        </w:tc>
        <w:tc>
          <w:tcPr>
            <w:tcW w:w="298" w:type="pct"/>
          </w:tcPr>
          <w:p w14:paraId="00CBFA1F" w14:textId="77777777" w:rsidR="006375CC" w:rsidRPr="0067415D" w:rsidRDefault="006375CC" w:rsidP="00B73559">
            <w:pPr>
              <w:keepNext/>
              <w:keepLines/>
              <w:jc w:val="right"/>
              <w:rPr>
                <w:sz w:val="18"/>
                <w:szCs w:val="18"/>
              </w:rPr>
            </w:pPr>
            <w:r w:rsidRPr="0067415D">
              <w:rPr>
                <w:sz w:val="18"/>
                <w:szCs w:val="18"/>
              </w:rPr>
              <w:t>8</w:t>
            </w:r>
          </w:p>
        </w:tc>
        <w:tc>
          <w:tcPr>
            <w:tcW w:w="708" w:type="pct"/>
            <w:shd w:val="clear" w:color="auto" w:fill="auto"/>
          </w:tcPr>
          <w:p w14:paraId="2C4732AE" w14:textId="77777777" w:rsidR="006375CC" w:rsidRPr="0067415D" w:rsidRDefault="006375CC" w:rsidP="00B73559">
            <w:pPr>
              <w:keepNext/>
              <w:keepLines/>
              <w:jc w:val="right"/>
              <w:rPr>
                <w:sz w:val="18"/>
                <w:szCs w:val="18"/>
              </w:rPr>
            </w:pPr>
            <w:r w:rsidRPr="0067415D">
              <w:rPr>
                <w:sz w:val="18"/>
                <w:szCs w:val="18"/>
              </w:rPr>
              <w:t>-0.1429</w:t>
            </w:r>
          </w:p>
        </w:tc>
        <w:tc>
          <w:tcPr>
            <w:tcW w:w="708" w:type="pct"/>
          </w:tcPr>
          <w:p w14:paraId="427018A0" w14:textId="77777777" w:rsidR="006375CC" w:rsidRPr="0067415D" w:rsidRDefault="006375CC" w:rsidP="00B73559">
            <w:pPr>
              <w:keepNext/>
              <w:keepLines/>
              <w:jc w:val="right"/>
              <w:rPr>
                <w:bCs/>
                <w:sz w:val="18"/>
                <w:szCs w:val="18"/>
                <w:highlight w:val="yellow"/>
              </w:rPr>
            </w:pPr>
            <w:r w:rsidRPr="0067415D">
              <w:rPr>
                <w:bCs/>
                <w:sz w:val="18"/>
                <w:szCs w:val="18"/>
              </w:rPr>
              <w:t>0.1371</w:t>
            </w:r>
          </w:p>
        </w:tc>
        <w:tc>
          <w:tcPr>
            <w:tcW w:w="330" w:type="pct"/>
          </w:tcPr>
          <w:p w14:paraId="0FBE9301" w14:textId="0BCEC074" w:rsidR="006375CC" w:rsidRPr="00193763" w:rsidRDefault="00193763" w:rsidP="00B73559">
            <w:pPr>
              <w:keepNext/>
              <w:keepLines/>
              <w:jc w:val="right"/>
              <w:rPr>
                <w:sz w:val="18"/>
                <w:szCs w:val="18"/>
              </w:rPr>
            </w:pPr>
            <w:r>
              <w:rPr>
                <w:sz w:val="18"/>
                <w:szCs w:val="18"/>
              </w:rPr>
              <w:t>48</w:t>
            </w:r>
          </w:p>
        </w:tc>
        <w:tc>
          <w:tcPr>
            <w:tcW w:w="501" w:type="pct"/>
          </w:tcPr>
          <w:p w14:paraId="32CAA115" w14:textId="4FC35A1F" w:rsidR="006375CC" w:rsidRPr="00193763" w:rsidRDefault="00193763" w:rsidP="00B73559">
            <w:pPr>
              <w:keepNext/>
              <w:keepLines/>
              <w:jc w:val="right"/>
              <w:rPr>
                <w:sz w:val="18"/>
                <w:szCs w:val="18"/>
              </w:rPr>
            </w:pPr>
            <w:r w:rsidRPr="00193763">
              <w:rPr>
                <w:sz w:val="18"/>
                <w:szCs w:val="18"/>
              </w:rPr>
              <w:t>-1.042</w:t>
            </w:r>
          </w:p>
        </w:tc>
        <w:tc>
          <w:tcPr>
            <w:tcW w:w="501" w:type="pct"/>
            <w:shd w:val="clear" w:color="auto" w:fill="auto"/>
          </w:tcPr>
          <w:p w14:paraId="616D882E" w14:textId="5BE672B0" w:rsidR="006375CC" w:rsidRPr="0067415D" w:rsidRDefault="006375CC" w:rsidP="00B73559">
            <w:pPr>
              <w:keepNext/>
              <w:keepLines/>
              <w:jc w:val="right"/>
              <w:rPr>
                <w:bCs/>
                <w:sz w:val="18"/>
                <w:szCs w:val="18"/>
                <w:highlight w:val="yellow"/>
              </w:rPr>
            </w:pPr>
            <w:r w:rsidRPr="0067415D">
              <w:rPr>
                <w:bCs/>
                <w:sz w:val="18"/>
                <w:szCs w:val="18"/>
              </w:rPr>
              <w:t>0.3030</w:t>
            </w:r>
          </w:p>
        </w:tc>
        <w:tc>
          <w:tcPr>
            <w:tcW w:w="413" w:type="pct"/>
            <w:vMerge/>
            <w:vAlign w:val="center"/>
          </w:tcPr>
          <w:p w14:paraId="420E2AF9" w14:textId="77777777" w:rsidR="006375CC" w:rsidRPr="0067415D" w:rsidRDefault="006375CC" w:rsidP="00B73559">
            <w:pPr>
              <w:keepNext/>
              <w:keepLines/>
              <w:jc w:val="center"/>
              <w:rPr>
                <w:bCs/>
                <w:sz w:val="18"/>
                <w:szCs w:val="18"/>
                <w:highlight w:val="yellow"/>
              </w:rPr>
            </w:pPr>
          </w:p>
        </w:tc>
      </w:tr>
      <w:tr w:rsidR="006375CC" w:rsidRPr="006375CC" w14:paraId="1061FF93" w14:textId="77777777" w:rsidTr="0067415D">
        <w:tc>
          <w:tcPr>
            <w:tcW w:w="589" w:type="pct"/>
            <w:vMerge w:val="restart"/>
            <w:shd w:val="clear" w:color="auto" w:fill="auto"/>
            <w:vAlign w:val="center"/>
          </w:tcPr>
          <w:p w14:paraId="13D45222" w14:textId="77777777" w:rsidR="006375CC" w:rsidRPr="0067415D" w:rsidRDefault="006375CC" w:rsidP="00B73559">
            <w:pPr>
              <w:keepNext/>
              <w:keepLines/>
              <w:rPr>
                <w:sz w:val="18"/>
                <w:szCs w:val="18"/>
              </w:rPr>
            </w:pPr>
            <w:r w:rsidRPr="0067415D">
              <w:rPr>
                <w:sz w:val="18"/>
                <w:szCs w:val="18"/>
              </w:rPr>
              <w:t>Region</w:t>
            </w:r>
          </w:p>
        </w:tc>
        <w:tc>
          <w:tcPr>
            <w:tcW w:w="951" w:type="pct"/>
            <w:shd w:val="clear" w:color="auto" w:fill="auto"/>
          </w:tcPr>
          <w:p w14:paraId="535FA051" w14:textId="77777777" w:rsidR="006375CC" w:rsidRPr="0067415D" w:rsidRDefault="006375CC" w:rsidP="00B73559">
            <w:pPr>
              <w:keepNext/>
              <w:keepLines/>
              <w:rPr>
                <w:sz w:val="18"/>
                <w:szCs w:val="18"/>
              </w:rPr>
            </w:pPr>
            <w:r w:rsidRPr="0067415D">
              <w:rPr>
                <w:sz w:val="18"/>
                <w:szCs w:val="18"/>
              </w:rPr>
              <w:t>Baltic Sea</w:t>
            </w:r>
          </w:p>
        </w:tc>
        <w:tc>
          <w:tcPr>
            <w:tcW w:w="298" w:type="pct"/>
          </w:tcPr>
          <w:p w14:paraId="16962596" w14:textId="77777777" w:rsidR="006375CC" w:rsidRPr="0067415D" w:rsidRDefault="006375CC" w:rsidP="00B73559">
            <w:pPr>
              <w:keepNext/>
              <w:keepLines/>
              <w:jc w:val="right"/>
              <w:rPr>
                <w:sz w:val="18"/>
                <w:szCs w:val="18"/>
              </w:rPr>
            </w:pPr>
            <w:r w:rsidRPr="0067415D">
              <w:rPr>
                <w:sz w:val="18"/>
                <w:szCs w:val="18"/>
              </w:rPr>
              <w:t>4</w:t>
            </w:r>
          </w:p>
        </w:tc>
        <w:tc>
          <w:tcPr>
            <w:tcW w:w="708" w:type="pct"/>
            <w:shd w:val="clear" w:color="auto" w:fill="auto"/>
          </w:tcPr>
          <w:p w14:paraId="192C9D06" w14:textId="77777777" w:rsidR="006375CC" w:rsidRPr="0067415D" w:rsidRDefault="006375CC" w:rsidP="00B73559">
            <w:pPr>
              <w:keepNext/>
              <w:keepLines/>
              <w:jc w:val="right"/>
              <w:rPr>
                <w:sz w:val="18"/>
                <w:szCs w:val="18"/>
              </w:rPr>
            </w:pPr>
            <w:r w:rsidRPr="0067415D">
              <w:rPr>
                <w:sz w:val="18"/>
                <w:szCs w:val="18"/>
              </w:rPr>
              <w:t>0.2903</w:t>
            </w:r>
          </w:p>
        </w:tc>
        <w:tc>
          <w:tcPr>
            <w:tcW w:w="708" w:type="pct"/>
          </w:tcPr>
          <w:p w14:paraId="5F90A520" w14:textId="77777777" w:rsidR="006375CC" w:rsidRPr="0067415D" w:rsidRDefault="006375CC" w:rsidP="00B73559">
            <w:pPr>
              <w:keepNext/>
              <w:keepLines/>
              <w:jc w:val="right"/>
              <w:rPr>
                <w:bCs/>
                <w:sz w:val="18"/>
                <w:szCs w:val="18"/>
              </w:rPr>
            </w:pPr>
            <w:r w:rsidRPr="0067415D">
              <w:rPr>
                <w:bCs/>
                <w:sz w:val="18"/>
                <w:szCs w:val="18"/>
              </w:rPr>
              <w:t>0.1809</w:t>
            </w:r>
          </w:p>
        </w:tc>
        <w:tc>
          <w:tcPr>
            <w:tcW w:w="330" w:type="pct"/>
          </w:tcPr>
          <w:p w14:paraId="137866CE" w14:textId="2266C13A" w:rsidR="006375CC" w:rsidRPr="00193763" w:rsidRDefault="00193763" w:rsidP="00B73559">
            <w:pPr>
              <w:keepNext/>
              <w:keepLines/>
              <w:jc w:val="right"/>
              <w:rPr>
                <w:sz w:val="18"/>
                <w:szCs w:val="18"/>
              </w:rPr>
            </w:pPr>
            <w:r>
              <w:rPr>
                <w:sz w:val="18"/>
                <w:szCs w:val="18"/>
              </w:rPr>
              <w:t>49</w:t>
            </w:r>
          </w:p>
        </w:tc>
        <w:tc>
          <w:tcPr>
            <w:tcW w:w="501" w:type="pct"/>
          </w:tcPr>
          <w:p w14:paraId="646B2B0E" w14:textId="195C07EB" w:rsidR="006375CC" w:rsidRPr="00193763" w:rsidRDefault="00193763" w:rsidP="00B73559">
            <w:pPr>
              <w:keepNext/>
              <w:keepLines/>
              <w:jc w:val="right"/>
              <w:rPr>
                <w:sz w:val="18"/>
                <w:szCs w:val="18"/>
              </w:rPr>
            </w:pPr>
            <w:r w:rsidRPr="00193763">
              <w:rPr>
                <w:sz w:val="18"/>
                <w:szCs w:val="18"/>
              </w:rPr>
              <w:t>1.605</w:t>
            </w:r>
          </w:p>
        </w:tc>
        <w:tc>
          <w:tcPr>
            <w:tcW w:w="501" w:type="pct"/>
            <w:shd w:val="clear" w:color="auto" w:fill="auto"/>
            <w:vAlign w:val="center"/>
          </w:tcPr>
          <w:p w14:paraId="4B1BB46F" w14:textId="22925F9F" w:rsidR="006375CC" w:rsidRPr="0067415D" w:rsidRDefault="006375CC" w:rsidP="00B73559">
            <w:pPr>
              <w:keepNext/>
              <w:keepLines/>
              <w:jc w:val="right"/>
              <w:rPr>
                <w:bCs/>
                <w:sz w:val="18"/>
                <w:szCs w:val="18"/>
              </w:rPr>
            </w:pPr>
            <w:r w:rsidRPr="0067415D">
              <w:rPr>
                <w:bCs/>
                <w:sz w:val="18"/>
                <w:szCs w:val="18"/>
              </w:rPr>
              <w:t>0.1150</w:t>
            </w:r>
          </w:p>
        </w:tc>
        <w:tc>
          <w:tcPr>
            <w:tcW w:w="413" w:type="pct"/>
            <w:vMerge w:val="restart"/>
            <w:vAlign w:val="center"/>
          </w:tcPr>
          <w:p w14:paraId="00E5F12D" w14:textId="77777777" w:rsidR="006375CC" w:rsidRPr="0067415D" w:rsidRDefault="006375CC" w:rsidP="00B73559">
            <w:pPr>
              <w:keepNext/>
              <w:keepLines/>
              <w:jc w:val="center"/>
              <w:rPr>
                <w:bCs/>
                <w:sz w:val="18"/>
                <w:szCs w:val="18"/>
              </w:rPr>
            </w:pPr>
            <w:r w:rsidRPr="0067415D">
              <w:rPr>
                <w:bCs/>
                <w:sz w:val="18"/>
                <w:szCs w:val="18"/>
              </w:rPr>
              <w:t>41.85</w:t>
            </w:r>
          </w:p>
        </w:tc>
      </w:tr>
      <w:tr w:rsidR="006375CC" w:rsidRPr="006375CC" w14:paraId="114168EA" w14:textId="77777777" w:rsidTr="0067415D">
        <w:tc>
          <w:tcPr>
            <w:tcW w:w="589" w:type="pct"/>
            <w:vMerge/>
            <w:shd w:val="clear" w:color="auto" w:fill="auto"/>
          </w:tcPr>
          <w:p w14:paraId="1A967509" w14:textId="77777777" w:rsidR="006375CC" w:rsidRPr="0067415D" w:rsidRDefault="006375CC" w:rsidP="00B73559">
            <w:pPr>
              <w:keepNext/>
              <w:keepLines/>
              <w:rPr>
                <w:sz w:val="18"/>
                <w:szCs w:val="18"/>
              </w:rPr>
            </w:pPr>
          </w:p>
        </w:tc>
        <w:tc>
          <w:tcPr>
            <w:tcW w:w="951" w:type="pct"/>
            <w:shd w:val="clear" w:color="auto" w:fill="auto"/>
          </w:tcPr>
          <w:p w14:paraId="191495F4" w14:textId="77777777" w:rsidR="006375CC" w:rsidRPr="0067415D" w:rsidRDefault="006375CC" w:rsidP="00B73559">
            <w:pPr>
              <w:keepNext/>
              <w:keepLines/>
              <w:rPr>
                <w:sz w:val="18"/>
                <w:szCs w:val="18"/>
              </w:rPr>
            </w:pPr>
            <w:r w:rsidRPr="0067415D">
              <w:rPr>
                <w:sz w:val="18"/>
                <w:szCs w:val="18"/>
              </w:rPr>
              <w:t>Mediterranean Sea</w:t>
            </w:r>
          </w:p>
        </w:tc>
        <w:tc>
          <w:tcPr>
            <w:tcW w:w="298" w:type="pct"/>
          </w:tcPr>
          <w:p w14:paraId="45C96BE6" w14:textId="77777777" w:rsidR="006375CC" w:rsidRPr="0067415D" w:rsidRDefault="006375CC" w:rsidP="00B73559">
            <w:pPr>
              <w:keepNext/>
              <w:keepLines/>
              <w:jc w:val="right"/>
              <w:rPr>
                <w:sz w:val="18"/>
                <w:szCs w:val="18"/>
              </w:rPr>
            </w:pPr>
            <w:r w:rsidRPr="0067415D">
              <w:rPr>
                <w:sz w:val="18"/>
                <w:szCs w:val="18"/>
              </w:rPr>
              <w:t>19</w:t>
            </w:r>
          </w:p>
        </w:tc>
        <w:tc>
          <w:tcPr>
            <w:tcW w:w="708" w:type="pct"/>
            <w:shd w:val="clear" w:color="auto" w:fill="auto"/>
          </w:tcPr>
          <w:p w14:paraId="5B3D25DD" w14:textId="77777777" w:rsidR="006375CC" w:rsidRPr="0067415D" w:rsidRDefault="006375CC" w:rsidP="00B73559">
            <w:pPr>
              <w:keepNext/>
              <w:keepLines/>
              <w:jc w:val="right"/>
              <w:rPr>
                <w:sz w:val="18"/>
                <w:szCs w:val="18"/>
              </w:rPr>
            </w:pPr>
            <w:r w:rsidRPr="0067415D">
              <w:rPr>
                <w:sz w:val="18"/>
                <w:szCs w:val="18"/>
              </w:rPr>
              <w:t>-0.0731</w:t>
            </w:r>
          </w:p>
        </w:tc>
        <w:tc>
          <w:tcPr>
            <w:tcW w:w="708" w:type="pct"/>
          </w:tcPr>
          <w:p w14:paraId="53E28692" w14:textId="77777777" w:rsidR="006375CC" w:rsidRPr="0067415D" w:rsidRDefault="006375CC" w:rsidP="00B73559">
            <w:pPr>
              <w:keepNext/>
              <w:keepLines/>
              <w:jc w:val="right"/>
              <w:rPr>
                <w:bCs/>
                <w:sz w:val="18"/>
                <w:szCs w:val="18"/>
              </w:rPr>
            </w:pPr>
            <w:r w:rsidRPr="0067415D">
              <w:rPr>
                <w:bCs/>
                <w:sz w:val="18"/>
                <w:szCs w:val="18"/>
              </w:rPr>
              <w:t>0.0832</w:t>
            </w:r>
          </w:p>
        </w:tc>
        <w:tc>
          <w:tcPr>
            <w:tcW w:w="330" w:type="pct"/>
          </w:tcPr>
          <w:p w14:paraId="3B68AC77" w14:textId="7A905C65" w:rsidR="006375CC" w:rsidRPr="00193763" w:rsidRDefault="00193763" w:rsidP="00B73559">
            <w:pPr>
              <w:keepNext/>
              <w:keepLines/>
              <w:jc w:val="right"/>
              <w:rPr>
                <w:sz w:val="18"/>
                <w:szCs w:val="18"/>
              </w:rPr>
            </w:pPr>
            <w:r>
              <w:rPr>
                <w:sz w:val="18"/>
                <w:szCs w:val="18"/>
              </w:rPr>
              <w:t>49</w:t>
            </w:r>
          </w:p>
        </w:tc>
        <w:tc>
          <w:tcPr>
            <w:tcW w:w="501" w:type="pct"/>
          </w:tcPr>
          <w:p w14:paraId="356ACBE1" w14:textId="2B72F90D" w:rsidR="006375CC" w:rsidRPr="00193763" w:rsidRDefault="00193763" w:rsidP="00B73559">
            <w:pPr>
              <w:keepNext/>
              <w:keepLines/>
              <w:jc w:val="right"/>
              <w:rPr>
                <w:sz w:val="18"/>
                <w:szCs w:val="18"/>
              </w:rPr>
            </w:pPr>
            <w:r w:rsidRPr="00193763">
              <w:rPr>
                <w:sz w:val="18"/>
                <w:szCs w:val="18"/>
              </w:rPr>
              <w:t>-0.881</w:t>
            </w:r>
          </w:p>
        </w:tc>
        <w:tc>
          <w:tcPr>
            <w:tcW w:w="501" w:type="pct"/>
            <w:shd w:val="clear" w:color="auto" w:fill="auto"/>
          </w:tcPr>
          <w:p w14:paraId="34516F79" w14:textId="7E5F9F2F" w:rsidR="006375CC" w:rsidRPr="0067415D" w:rsidRDefault="006375CC" w:rsidP="00B73559">
            <w:pPr>
              <w:keepNext/>
              <w:keepLines/>
              <w:jc w:val="right"/>
              <w:rPr>
                <w:bCs/>
                <w:sz w:val="18"/>
                <w:szCs w:val="18"/>
              </w:rPr>
            </w:pPr>
            <w:r w:rsidRPr="0067415D">
              <w:rPr>
                <w:bCs/>
                <w:sz w:val="18"/>
                <w:szCs w:val="18"/>
              </w:rPr>
              <w:t>0.3830</w:t>
            </w:r>
          </w:p>
        </w:tc>
        <w:tc>
          <w:tcPr>
            <w:tcW w:w="413" w:type="pct"/>
            <w:vMerge/>
            <w:vAlign w:val="center"/>
          </w:tcPr>
          <w:p w14:paraId="332E4608" w14:textId="77777777" w:rsidR="006375CC" w:rsidRPr="0067415D" w:rsidRDefault="006375CC" w:rsidP="00B73559">
            <w:pPr>
              <w:keepNext/>
              <w:keepLines/>
              <w:jc w:val="center"/>
              <w:rPr>
                <w:bCs/>
                <w:sz w:val="18"/>
                <w:szCs w:val="18"/>
              </w:rPr>
            </w:pPr>
          </w:p>
        </w:tc>
      </w:tr>
      <w:tr w:rsidR="006375CC" w:rsidRPr="006375CC" w14:paraId="2ED37AAA" w14:textId="77777777" w:rsidTr="0067415D">
        <w:tc>
          <w:tcPr>
            <w:tcW w:w="589" w:type="pct"/>
            <w:vMerge/>
            <w:shd w:val="clear" w:color="auto" w:fill="auto"/>
          </w:tcPr>
          <w:p w14:paraId="1562A1D7" w14:textId="77777777" w:rsidR="006375CC" w:rsidRPr="0067415D" w:rsidRDefault="006375CC" w:rsidP="00B73559">
            <w:pPr>
              <w:keepNext/>
              <w:keepLines/>
              <w:rPr>
                <w:sz w:val="18"/>
                <w:szCs w:val="18"/>
              </w:rPr>
            </w:pPr>
          </w:p>
        </w:tc>
        <w:tc>
          <w:tcPr>
            <w:tcW w:w="951" w:type="pct"/>
            <w:shd w:val="clear" w:color="auto" w:fill="auto"/>
          </w:tcPr>
          <w:p w14:paraId="03E77DDD" w14:textId="77777777" w:rsidR="006375CC" w:rsidRPr="0067415D" w:rsidRDefault="006375CC" w:rsidP="00B73559">
            <w:pPr>
              <w:keepNext/>
              <w:keepLines/>
              <w:rPr>
                <w:sz w:val="18"/>
                <w:szCs w:val="18"/>
              </w:rPr>
            </w:pPr>
            <w:r w:rsidRPr="0067415D">
              <w:rPr>
                <w:sz w:val="18"/>
                <w:szCs w:val="18"/>
              </w:rPr>
              <w:t>Northeast Atlantic</w:t>
            </w:r>
          </w:p>
        </w:tc>
        <w:tc>
          <w:tcPr>
            <w:tcW w:w="298" w:type="pct"/>
          </w:tcPr>
          <w:p w14:paraId="62D44912" w14:textId="77777777" w:rsidR="006375CC" w:rsidRPr="0067415D" w:rsidRDefault="006375CC" w:rsidP="00B73559">
            <w:pPr>
              <w:keepNext/>
              <w:keepLines/>
              <w:jc w:val="right"/>
              <w:rPr>
                <w:sz w:val="18"/>
                <w:szCs w:val="18"/>
              </w:rPr>
            </w:pPr>
            <w:r w:rsidRPr="0067415D">
              <w:rPr>
                <w:sz w:val="18"/>
                <w:szCs w:val="18"/>
              </w:rPr>
              <w:t>29</w:t>
            </w:r>
          </w:p>
        </w:tc>
        <w:tc>
          <w:tcPr>
            <w:tcW w:w="708" w:type="pct"/>
            <w:shd w:val="clear" w:color="auto" w:fill="auto"/>
          </w:tcPr>
          <w:p w14:paraId="050423D0" w14:textId="77777777" w:rsidR="006375CC" w:rsidRPr="0067415D" w:rsidRDefault="006375CC" w:rsidP="00B73559">
            <w:pPr>
              <w:keepNext/>
              <w:keepLines/>
              <w:jc w:val="right"/>
              <w:rPr>
                <w:sz w:val="18"/>
                <w:szCs w:val="18"/>
              </w:rPr>
            </w:pPr>
            <w:r w:rsidRPr="0067415D">
              <w:rPr>
                <w:sz w:val="18"/>
                <w:szCs w:val="18"/>
              </w:rPr>
              <w:t>0.4278</w:t>
            </w:r>
          </w:p>
        </w:tc>
        <w:tc>
          <w:tcPr>
            <w:tcW w:w="708" w:type="pct"/>
          </w:tcPr>
          <w:p w14:paraId="0ADEA819" w14:textId="77777777" w:rsidR="006375CC" w:rsidRPr="0067415D" w:rsidRDefault="006375CC" w:rsidP="00B73559">
            <w:pPr>
              <w:keepNext/>
              <w:keepLines/>
              <w:jc w:val="right"/>
              <w:rPr>
                <w:bCs/>
                <w:sz w:val="18"/>
                <w:szCs w:val="18"/>
              </w:rPr>
            </w:pPr>
            <w:r w:rsidRPr="0067415D">
              <w:rPr>
                <w:bCs/>
                <w:sz w:val="18"/>
                <w:szCs w:val="18"/>
              </w:rPr>
              <w:t>0.0672</w:t>
            </w:r>
          </w:p>
        </w:tc>
        <w:tc>
          <w:tcPr>
            <w:tcW w:w="330" w:type="pct"/>
          </w:tcPr>
          <w:p w14:paraId="4099E2E5" w14:textId="6758A503" w:rsidR="006375CC" w:rsidRPr="0067415D" w:rsidRDefault="00193763" w:rsidP="00B73559">
            <w:pPr>
              <w:keepNext/>
              <w:keepLines/>
              <w:jc w:val="right"/>
              <w:rPr>
                <w:sz w:val="18"/>
                <w:szCs w:val="18"/>
              </w:rPr>
            </w:pPr>
            <w:r>
              <w:rPr>
                <w:sz w:val="18"/>
                <w:szCs w:val="18"/>
              </w:rPr>
              <w:t>49</w:t>
            </w:r>
          </w:p>
        </w:tc>
        <w:tc>
          <w:tcPr>
            <w:tcW w:w="501" w:type="pct"/>
          </w:tcPr>
          <w:p w14:paraId="222990FE" w14:textId="2F9B99AA" w:rsidR="006375CC" w:rsidRPr="0067415D" w:rsidRDefault="00193763" w:rsidP="00B73559">
            <w:pPr>
              <w:keepNext/>
              <w:keepLines/>
              <w:jc w:val="right"/>
              <w:rPr>
                <w:sz w:val="18"/>
                <w:szCs w:val="18"/>
              </w:rPr>
            </w:pPr>
            <w:r w:rsidRPr="00193763">
              <w:rPr>
                <w:sz w:val="18"/>
                <w:szCs w:val="18"/>
              </w:rPr>
              <w:t>6.366</w:t>
            </w:r>
          </w:p>
        </w:tc>
        <w:tc>
          <w:tcPr>
            <w:tcW w:w="501" w:type="pct"/>
            <w:shd w:val="clear" w:color="auto" w:fill="auto"/>
          </w:tcPr>
          <w:p w14:paraId="1AE39024" w14:textId="5D1C4FAD" w:rsidR="006375CC" w:rsidRPr="0067415D" w:rsidRDefault="006375CC" w:rsidP="00B73559">
            <w:pPr>
              <w:keepNext/>
              <w:keepLines/>
              <w:jc w:val="right"/>
              <w:rPr>
                <w:bCs/>
                <w:sz w:val="18"/>
                <w:szCs w:val="18"/>
              </w:rPr>
            </w:pPr>
            <w:r w:rsidRPr="0067415D">
              <w:rPr>
                <w:b/>
                <w:sz w:val="18"/>
                <w:szCs w:val="18"/>
              </w:rPr>
              <w:t>&lt;0.0001</w:t>
            </w:r>
          </w:p>
        </w:tc>
        <w:tc>
          <w:tcPr>
            <w:tcW w:w="413" w:type="pct"/>
            <w:vMerge/>
            <w:vAlign w:val="center"/>
          </w:tcPr>
          <w:p w14:paraId="271D6C61" w14:textId="77777777" w:rsidR="006375CC" w:rsidRPr="0067415D" w:rsidRDefault="006375CC" w:rsidP="00B73559">
            <w:pPr>
              <w:keepNext/>
              <w:keepLines/>
              <w:jc w:val="center"/>
              <w:rPr>
                <w:bCs/>
                <w:sz w:val="18"/>
                <w:szCs w:val="18"/>
              </w:rPr>
            </w:pPr>
          </w:p>
        </w:tc>
      </w:tr>
      <w:tr w:rsidR="006375CC" w:rsidRPr="006375CC" w14:paraId="5BD4B48A" w14:textId="77777777" w:rsidTr="0067415D">
        <w:tc>
          <w:tcPr>
            <w:tcW w:w="589" w:type="pct"/>
            <w:vMerge w:val="restart"/>
            <w:shd w:val="clear" w:color="auto" w:fill="auto"/>
            <w:vAlign w:val="center"/>
          </w:tcPr>
          <w:p w14:paraId="021592CB" w14:textId="77777777" w:rsidR="006375CC" w:rsidRPr="0067415D" w:rsidRDefault="006375CC" w:rsidP="00B73559">
            <w:pPr>
              <w:keepNext/>
              <w:keepLines/>
              <w:rPr>
                <w:sz w:val="18"/>
                <w:szCs w:val="18"/>
              </w:rPr>
            </w:pPr>
            <w:r w:rsidRPr="0067415D">
              <w:rPr>
                <w:sz w:val="18"/>
                <w:szCs w:val="18"/>
              </w:rPr>
              <w:t>Basin type</w:t>
            </w:r>
          </w:p>
        </w:tc>
        <w:tc>
          <w:tcPr>
            <w:tcW w:w="951" w:type="pct"/>
            <w:shd w:val="clear" w:color="auto" w:fill="auto"/>
          </w:tcPr>
          <w:p w14:paraId="10AD30B8" w14:textId="77777777" w:rsidR="006375CC" w:rsidRPr="0067415D" w:rsidRDefault="006375CC" w:rsidP="00B73559">
            <w:pPr>
              <w:keepNext/>
              <w:keepLines/>
              <w:rPr>
                <w:sz w:val="18"/>
                <w:szCs w:val="18"/>
              </w:rPr>
            </w:pPr>
            <w:r w:rsidRPr="0067415D">
              <w:rPr>
                <w:sz w:val="18"/>
                <w:szCs w:val="18"/>
              </w:rPr>
              <w:t>Non-enclosed seas</w:t>
            </w:r>
          </w:p>
        </w:tc>
        <w:tc>
          <w:tcPr>
            <w:tcW w:w="298" w:type="pct"/>
          </w:tcPr>
          <w:p w14:paraId="5F32B472" w14:textId="77777777" w:rsidR="006375CC" w:rsidRPr="0067415D" w:rsidRDefault="006375CC" w:rsidP="00B73559">
            <w:pPr>
              <w:keepNext/>
              <w:keepLines/>
              <w:jc w:val="right"/>
              <w:rPr>
                <w:sz w:val="18"/>
                <w:szCs w:val="18"/>
              </w:rPr>
            </w:pPr>
            <w:r w:rsidRPr="0067415D">
              <w:rPr>
                <w:sz w:val="18"/>
                <w:szCs w:val="18"/>
              </w:rPr>
              <w:t>26</w:t>
            </w:r>
          </w:p>
        </w:tc>
        <w:tc>
          <w:tcPr>
            <w:tcW w:w="708" w:type="pct"/>
            <w:shd w:val="clear" w:color="auto" w:fill="auto"/>
          </w:tcPr>
          <w:p w14:paraId="374173B3" w14:textId="77777777" w:rsidR="006375CC" w:rsidRPr="0067415D" w:rsidRDefault="006375CC" w:rsidP="00B73559">
            <w:pPr>
              <w:keepNext/>
              <w:keepLines/>
              <w:jc w:val="right"/>
              <w:rPr>
                <w:sz w:val="18"/>
                <w:szCs w:val="18"/>
              </w:rPr>
            </w:pPr>
            <w:r w:rsidRPr="0067415D">
              <w:rPr>
                <w:sz w:val="18"/>
                <w:szCs w:val="18"/>
              </w:rPr>
              <w:t>0.4767</w:t>
            </w:r>
          </w:p>
        </w:tc>
        <w:tc>
          <w:tcPr>
            <w:tcW w:w="708" w:type="pct"/>
          </w:tcPr>
          <w:p w14:paraId="65005E49" w14:textId="77777777" w:rsidR="006375CC" w:rsidRPr="0067415D" w:rsidRDefault="006375CC" w:rsidP="00B73559">
            <w:pPr>
              <w:keepNext/>
              <w:keepLines/>
              <w:jc w:val="right"/>
              <w:rPr>
                <w:bCs/>
                <w:sz w:val="18"/>
                <w:szCs w:val="18"/>
              </w:rPr>
            </w:pPr>
            <w:r w:rsidRPr="0067415D">
              <w:rPr>
                <w:bCs/>
                <w:sz w:val="18"/>
                <w:szCs w:val="18"/>
              </w:rPr>
              <w:t>0.0693</w:t>
            </w:r>
          </w:p>
        </w:tc>
        <w:tc>
          <w:tcPr>
            <w:tcW w:w="330" w:type="pct"/>
          </w:tcPr>
          <w:p w14:paraId="70026145" w14:textId="226300FD" w:rsidR="006375CC" w:rsidRPr="0067415D" w:rsidRDefault="00193763" w:rsidP="00B73559">
            <w:pPr>
              <w:keepNext/>
              <w:keepLines/>
              <w:jc w:val="right"/>
              <w:rPr>
                <w:sz w:val="18"/>
                <w:szCs w:val="18"/>
              </w:rPr>
            </w:pPr>
            <w:r>
              <w:rPr>
                <w:sz w:val="18"/>
                <w:szCs w:val="18"/>
              </w:rPr>
              <w:t>50</w:t>
            </w:r>
          </w:p>
        </w:tc>
        <w:tc>
          <w:tcPr>
            <w:tcW w:w="501" w:type="pct"/>
          </w:tcPr>
          <w:p w14:paraId="7916AC0E" w14:textId="2146A021" w:rsidR="006375CC" w:rsidRPr="0067415D" w:rsidRDefault="00193763" w:rsidP="00B73559">
            <w:pPr>
              <w:keepNext/>
              <w:keepLines/>
              <w:jc w:val="right"/>
              <w:rPr>
                <w:sz w:val="18"/>
                <w:szCs w:val="18"/>
              </w:rPr>
            </w:pPr>
            <w:r w:rsidRPr="00193763">
              <w:rPr>
                <w:sz w:val="18"/>
                <w:szCs w:val="18"/>
              </w:rPr>
              <w:t>6.873</w:t>
            </w:r>
          </w:p>
        </w:tc>
        <w:tc>
          <w:tcPr>
            <w:tcW w:w="501" w:type="pct"/>
            <w:shd w:val="clear" w:color="auto" w:fill="auto"/>
            <w:vAlign w:val="center"/>
          </w:tcPr>
          <w:p w14:paraId="5A2E0291" w14:textId="2FAC1E64" w:rsidR="006375CC" w:rsidRPr="0067415D" w:rsidRDefault="006375CC" w:rsidP="00B73559">
            <w:pPr>
              <w:keepNext/>
              <w:keepLines/>
              <w:jc w:val="right"/>
              <w:rPr>
                <w:bCs/>
                <w:sz w:val="18"/>
                <w:szCs w:val="18"/>
              </w:rPr>
            </w:pPr>
            <w:r w:rsidRPr="0067415D">
              <w:rPr>
                <w:b/>
                <w:sz w:val="18"/>
                <w:szCs w:val="18"/>
              </w:rPr>
              <w:t>&lt;0.0001</w:t>
            </w:r>
          </w:p>
        </w:tc>
        <w:tc>
          <w:tcPr>
            <w:tcW w:w="413" w:type="pct"/>
            <w:vMerge w:val="restart"/>
            <w:vAlign w:val="center"/>
          </w:tcPr>
          <w:p w14:paraId="32254BAB" w14:textId="77777777" w:rsidR="006375CC" w:rsidRPr="0067415D" w:rsidRDefault="006375CC" w:rsidP="00B73559">
            <w:pPr>
              <w:jc w:val="center"/>
              <w:rPr>
                <w:bCs/>
                <w:sz w:val="18"/>
                <w:szCs w:val="18"/>
              </w:rPr>
            </w:pPr>
            <w:r w:rsidRPr="0067415D">
              <w:rPr>
                <w:bCs/>
                <w:sz w:val="18"/>
                <w:szCs w:val="18"/>
              </w:rPr>
              <w:t>37.63</w:t>
            </w:r>
          </w:p>
        </w:tc>
      </w:tr>
      <w:tr w:rsidR="006375CC" w:rsidRPr="006375CC" w14:paraId="24FFB111" w14:textId="77777777" w:rsidTr="0067415D">
        <w:tc>
          <w:tcPr>
            <w:tcW w:w="589" w:type="pct"/>
            <w:vMerge/>
            <w:shd w:val="clear" w:color="auto" w:fill="auto"/>
          </w:tcPr>
          <w:p w14:paraId="0A1EEEAC" w14:textId="77777777" w:rsidR="006375CC" w:rsidRPr="0067415D" w:rsidRDefault="006375CC" w:rsidP="00B73559">
            <w:pPr>
              <w:rPr>
                <w:sz w:val="18"/>
                <w:szCs w:val="18"/>
              </w:rPr>
            </w:pPr>
          </w:p>
        </w:tc>
        <w:tc>
          <w:tcPr>
            <w:tcW w:w="951" w:type="pct"/>
            <w:shd w:val="clear" w:color="auto" w:fill="auto"/>
          </w:tcPr>
          <w:p w14:paraId="5FB6FC79" w14:textId="77777777" w:rsidR="006375CC" w:rsidRPr="0067415D" w:rsidRDefault="006375CC" w:rsidP="00B73559">
            <w:pPr>
              <w:rPr>
                <w:sz w:val="18"/>
                <w:szCs w:val="18"/>
              </w:rPr>
            </w:pPr>
            <w:r w:rsidRPr="0067415D">
              <w:rPr>
                <w:sz w:val="18"/>
                <w:szCs w:val="18"/>
              </w:rPr>
              <w:t>Semi-enclosed seas</w:t>
            </w:r>
          </w:p>
        </w:tc>
        <w:tc>
          <w:tcPr>
            <w:tcW w:w="298" w:type="pct"/>
          </w:tcPr>
          <w:p w14:paraId="0A008C72" w14:textId="77777777" w:rsidR="006375CC" w:rsidRPr="0067415D" w:rsidRDefault="006375CC" w:rsidP="00B73559">
            <w:pPr>
              <w:jc w:val="right"/>
              <w:rPr>
                <w:sz w:val="18"/>
                <w:szCs w:val="18"/>
              </w:rPr>
            </w:pPr>
            <w:r w:rsidRPr="0067415D">
              <w:rPr>
                <w:sz w:val="18"/>
                <w:szCs w:val="18"/>
              </w:rPr>
              <w:t>26</w:t>
            </w:r>
          </w:p>
        </w:tc>
        <w:tc>
          <w:tcPr>
            <w:tcW w:w="708" w:type="pct"/>
            <w:shd w:val="clear" w:color="auto" w:fill="auto"/>
          </w:tcPr>
          <w:p w14:paraId="5218A6C3" w14:textId="77777777" w:rsidR="006375CC" w:rsidRPr="0067415D" w:rsidRDefault="006375CC" w:rsidP="00B73559">
            <w:pPr>
              <w:jc w:val="right"/>
              <w:rPr>
                <w:sz w:val="18"/>
                <w:szCs w:val="18"/>
              </w:rPr>
            </w:pPr>
            <w:r w:rsidRPr="0067415D">
              <w:rPr>
                <w:sz w:val="18"/>
                <w:szCs w:val="18"/>
              </w:rPr>
              <w:t>-0.0083</w:t>
            </w:r>
          </w:p>
        </w:tc>
        <w:tc>
          <w:tcPr>
            <w:tcW w:w="708" w:type="pct"/>
          </w:tcPr>
          <w:p w14:paraId="16C26D45" w14:textId="77777777" w:rsidR="006375CC" w:rsidRPr="0067415D" w:rsidRDefault="006375CC" w:rsidP="00B73559">
            <w:pPr>
              <w:jc w:val="right"/>
              <w:rPr>
                <w:sz w:val="18"/>
                <w:szCs w:val="18"/>
              </w:rPr>
            </w:pPr>
            <w:r w:rsidRPr="0067415D">
              <w:rPr>
                <w:sz w:val="18"/>
                <w:szCs w:val="18"/>
              </w:rPr>
              <w:t>0.0693</w:t>
            </w:r>
          </w:p>
        </w:tc>
        <w:tc>
          <w:tcPr>
            <w:tcW w:w="330" w:type="pct"/>
          </w:tcPr>
          <w:p w14:paraId="7CAC04BD" w14:textId="56505523" w:rsidR="006375CC" w:rsidRPr="00193763" w:rsidRDefault="00193763" w:rsidP="00B73559">
            <w:pPr>
              <w:jc w:val="right"/>
              <w:rPr>
                <w:sz w:val="18"/>
                <w:szCs w:val="18"/>
              </w:rPr>
            </w:pPr>
            <w:r>
              <w:rPr>
                <w:sz w:val="18"/>
                <w:szCs w:val="18"/>
              </w:rPr>
              <w:t>50</w:t>
            </w:r>
          </w:p>
        </w:tc>
        <w:tc>
          <w:tcPr>
            <w:tcW w:w="501" w:type="pct"/>
          </w:tcPr>
          <w:p w14:paraId="4F8C1B38" w14:textId="503F150F" w:rsidR="006375CC" w:rsidRPr="00193763" w:rsidRDefault="00193763" w:rsidP="00B73559">
            <w:pPr>
              <w:jc w:val="right"/>
              <w:rPr>
                <w:sz w:val="18"/>
                <w:szCs w:val="18"/>
              </w:rPr>
            </w:pPr>
            <w:r w:rsidRPr="00193763">
              <w:rPr>
                <w:sz w:val="18"/>
                <w:szCs w:val="18"/>
              </w:rPr>
              <w:t>-0.119</w:t>
            </w:r>
          </w:p>
        </w:tc>
        <w:tc>
          <w:tcPr>
            <w:tcW w:w="501" w:type="pct"/>
            <w:shd w:val="clear" w:color="auto" w:fill="auto"/>
          </w:tcPr>
          <w:p w14:paraId="3BE6AF28" w14:textId="75D38B18" w:rsidR="006375CC" w:rsidRPr="0067415D" w:rsidRDefault="006375CC" w:rsidP="00B73559">
            <w:pPr>
              <w:jc w:val="right"/>
              <w:rPr>
                <w:sz w:val="18"/>
                <w:szCs w:val="18"/>
              </w:rPr>
            </w:pPr>
            <w:r w:rsidRPr="0067415D">
              <w:rPr>
                <w:sz w:val="18"/>
                <w:szCs w:val="18"/>
              </w:rPr>
              <w:t>0.9050</w:t>
            </w:r>
          </w:p>
        </w:tc>
        <w:tc>
          <w:tcPr>
            <w:tcW w:w="413" w:type="pct"/>
            <w:vMerge/>
          </w:tcPr>
          <w:p w14:paraId="1BDA6920" w14:textId="77777777" w:rsidR="006375CC" w:rsidRPr="0067415D" w:rsidRDefault="006375CC" w:rsidP="00B73559">
            <w:pPr>
              <w:jc w:val="right"/>
              <w:rPr>
                <w:bCs/>
                <w:sz w:val="18"/>
                <w:szCs w:val="18"/>
              </w:rPr>
            </w:pPr>
          </w:p>
        </w:tc>
      </w:tr>
    </w:tbl>
    <w:p w14:paraId="003894BF" w14:textId="77777777" w:rsidR="00B67E2E" w:rsidRPr="000755E4" w:rsidRDefault="00B67E2E" w:rsidP="00B67E2E"/>
    <w:p w14:paraId="5AE61447" w14:textId="30D29A14" w:rsidR="007E2A3B" w:rsidRDefault="007E2A3B">
      <w:pPr>
        <w:spacing w:after="160" w:line="259" w:lineRule="auto"/>
        <w:jc w:val="left"/>
      </w:pPr>
      <w:r>
        <w:br w:type="page"/>
      </w:r>
    </w:p>
    <w:p w14:paraId="0782F2A7" w14:textId="1943D8EF" w:rsidR="007E2A3B" w:rsidRDefault="007E2A3B" w:rsidP="0067415D">
      <w:pPr>
        <w:pStyle w:val="MiTitulo1"/>
      </w:pPr>
      <w:r>
        <w:lastRenderedPageBreak/>
        <w:t>Figures legends</w:t>
      </w:r>
    </w:p>
    <w:p w14:paraId="59CC2CFB" w14:textId="77777777" w:rsidR="007E2A3B" w:rsidRDefault="007E2A3B" w:rsidP="007E2A3B"/>
    <w:p w14:paraId="47B94E95" w14:textId="26A641FE" w:rsidR="00D57E57" w:rsidRPr="0067415D" w:rsidRDefault="00D57E57" w:rsidP="0067415D">
      <w:pPr>
        <w:pStyle w:val="Caption"/>
        <w:spacing w:after="0"/>
        <w:rPr>
          <w:rFonts w:ascii="Times New Roman" w:hAnsi="Times New Roman" w:cs="Times New Roman"/>
          <w:i w:val="0"/>
          <w:iCs w:val="0"/>
          <w:color w:val="auto"/>
          <w:sz w:val="24"/>
          <w:szCs w:val="24"/>
        </w:rPr>
      </w:pPr>
      <w:r w:rsidRPr="0067415D">
        <w:rPr>
          <w:rFonts w:ascii="Times New Roman" w:hAnsi="Times New Roman" w:cs="Times New Roman"/>
          <w:b/>
          <w:bCs/>
          <w:i w:val="0"/>
          <w:iCs w:val="0"/>
          <w:color w:val="auto"/>
          <w:sz w:val="24"/>
          <w:szCs w:val="24"/>
        </w:rPr>
        <w:t xml:space="preserve">Figure 1. </w:t>
      </w:r>
      <w:r w:rsidR="006C071D" w:rsidRPr="0067415D">
        <w:rPr>
          <w:rFonts w:ascii="Times New Roman" w:hAnsi="Times New Roman" w:cs="Times New Roman"/>
          <w:b/>
          <w:bCs/>
          <w:i w:val="0"/>
          <w:iCs w:val="0"/>
          <w:color w:val="auto"/>
          <w:sz w:val="24"/>
          <w:szCs w:val="24"/>
        </w:rPr>
        <w:t xml:space="preserve">Conceptualization of </w:t>
      </w:r>
      <w:r w:rsidR="006C071D">
        <w:rPr>
          <w:rFonts w:ascii="Times New Roman" w:hAnsi="Times New Roman" w:cs="Times New Roman"/>
          <w:b/>
          <w:bCs/>
          <w:i w:val="0"/>
          <w:iCs w:val="0"/>
          <w:color w:val="auto"/>
          <w:sz w:val="24"/>
          <w:szCs w:val="24"/>
        </w:rPr>
        <w:t xml:space="preserve">species </w:t>
      </w:r>
      <w:r w:rsidR="006C071D" w:rsidRPr="0067415D">
        <w:rPr>
          <w:rFonts w:ascii="Times New Roman" w:hAnsi="Times New Roman" w:cs="Times New Roman"/>
          <w:b/>
          <w:bCs/>
          <w:i w:val="0"/>
          <w:iCs w:val="0"/>
          <w:color w:val="auto"/>
          <w:sz w:val="24"/>
          <w:szCs w:val="24"/>
        </w:rPr>
        <w:t>poleward distribution shift</w:t>
      </w:r>
      <w:r w:rsidR="006C071D">
        <w:rPr>
          <w:rFonts w:ascii="Times New Roman" w:hAnsi="Times New Roman" w:cs="Times New Roman"/>
          <w:b/>
          <w:bCs/>
          <w:i w:val="0"/>
          <w:iCs w:val="0"/>
          <w:color w:val="auto"/>
          <w:sz w:val="24"/>
          <w:szCs w:val="24"/>
        </w:rPr>
        <w:t xml:space="preserve"> under warmer conditions</w:t>
      </w:r>
      <w:r w:rsidR="006C071D">
        <w:rPr>
          <w:rFonts w:ascii="Times New Roman" w:hAnsi="Times New Roman" w:cs="Times New Roman"/>
          <w:i w:val="0"/>
          <w:iCs w:val="0"/>
          <w:color w:val="auto"/>
          <w:sz w:val="24"/>
          <w:szCs w:val="24"/>
        </w:rPr>
        <w:t>.</w:t>
      </w:r>
      <w:r w:rsidR="006C071D" w:rsidRPr="00F67158">
        <w:rPr>
          <w:rFonts w:ascii="Times New Roman" w:hAnsi="Times New Roman" w:cs="Times New Roman"/>
          <w:i w:val="0"/>
          <w:iCs w:val="0"/>
          <w:color w:val="auto"/>
          <w:sz w:val="24"/>
          <w:szCs w:val="24"/>
        </w:rPr>
        <w:t xml:space="preserve"> </w:t>
      </w:r>
      <w:r w:rsidRPr="0067415D">
        <w:rPr>
          <w:rFonts w:ascii="Times New Roman" w:hAnsi="Times New Roman" w:cs="Times New Roman"/>
          <w:i w:val="0"/>
          <w:iCs w:val="0"/>
          <w:color w:val="auto"/>
          <w:sz w:val="24"/>
          <w:szCs w:val="24"/>
        </w:rPr>
        <w:t>Conceptualization of poleward distribution shift and the expected abundance response curve of a cold- and warm-water species from cold to warm climate conditions, under the assumption of niche tracking. The sampling station illustrates how a long-term monitoring program based on a permanent station is expected to detect changes in the abundance of species in a community affected by warming as a result of species’ distribution shifts. At the community level, the processes of latitudinal shift triggered by warming at the sampling station can cause a positive rate of change in the Community Temperature Index (CTI</w:t>
      </w:r>
      <w:r w:rsidRPr="0067415D">
        <w:rPr>
          <w:rFonts w:ascii="Times New Roman" w:hAnsi="Times New Roman" w:cs="Times New Roman"/>
          <w:i w:val="0"/>
          <w:iCs w:val="0"/>
          <w:color w:val="auto"/>
          <w:sz w:val="24"/>
          <w:szCs w:val="24"/>
          <w:vertAlign w:val="subscript"/>
        </w:rPr>
        <w:t>r</w:t>
      </w:r>
      <w:r w:rsidRPr="0067415D">
        <w:rPr>
          <w:rFonts w:ascii="Times New Roman" w:hAnsi="Times New Roman" w:cs="Times New Roman"/>
          <w:i w:val="0"/>
          <w:iCs w:val="0"/>
          <w:color w:val="auto"/>
          <w:sz w:val="24"/>
          <w:szCs w:val="24"/>
        </w:rPr>
        <w:t>) through the increase of warm-affinity species (tropicalization) and/or decrease of cold-affinity species (deborealization). Modified from Villarino et al. (2020).</w:t>
      </w:r>
    </w:p>
    <w:p w14:paraId="7312B8D5" w14:textId="77777777" w:rsidR="00BF4262" w:rsidRPr="0067415D" w:rsidRDefault="00BF4262" w:rsidP="0067415D">
      <w:pPr>
        <w:pStyle w:val="Caption"/>
        <w:spacing w:after="0"/>
        <w:rPr>
          <w:rFonts w:ascii="Times New Roman" w:hAnsi="Times New Roman" w:cs="Times New Roman"/>
          <w:i w:val="0"/>
          <w:iCs w:val="0"/>
          <w:color w:val="auto"/>
          <w:sz w:val="24"/>
          <w:szCs w:val="24"/>
        </w:rPr>
      </w:pPr>
    </w:p>
    <w:p w14:paraId="33B74769" w14:textId="6E6121BF" w:rsidR="00BF4262" w:rsidRDefault="00BF4262" w:rsidP="007310BB">
      <w:pPr>
        <w:pStyle w:val="Caption"/>
        <w:rPr>
          <w:rFonts w:ascii="Times New Roman" w:eastAsia="Calibri" w:hAnsi="Times New Roman" w:cs="Times New Roman"/>
          <w:i w:val="0"/>
          <w:iCs w:val="0"/>
          <w:color w:val="auto"/>
          <w:sz w:val="24"/>
          <w:szCs w:val="24"/>
        </w:rPr>
      </w:pPr>
      <w:r w:rsidRPr="0067415D">
        <w:rPr>
          <w:rFonts w:ascii="Times New Roman" w:hAnsi="Times New Roman" w:cs="Times New Roman"/>
          <w:b/>
          <w:bCs/>
          <w:i w:val="0"/>
          <w:iCs w:val="0"/>
          <w:color w:val="auto"/>
          <w:sz w:val="24"/>
          <w:szCs w:val="24"/>
        </w:rPr>
        <w:t>Figure 2.</w:t>
      </w:r>
      <w:r w:rsidR="006C071D" w:rsidRPr="0067415D">
        <w:rPr>
          <w:rFonts w:ascii="Times New Roman" w:hAnsi="Times New Roman" w:cs="Times New Roman"/>
          <w:b/>
          <w:bCs/>
          <w:i w:val="0"/>
          <w:iCs w:val="0"/>
          <w:color w:val="auto"/>
          <w:sz w:val="24"/>
          <w:szCs w:val="24"/>
        </w:rPr>
        <w:t xml:space="preserve"> Sea temperature and </w:t>
      </w:r>
      <w:r w:rsidR="006C071D" w:rsidRPr="00673B9E">
        <w:rPr>
          <w:rFonts w:ascii="Times New Roman" w:hAnsi="Times New Roman" w:cs="Times New Roman"/>
          <w:b/>
          <w:bCs/>
          <w:i w:val="0"/>
          <w:iCs w:val="0"/>
          <w:color w:val="auto"/>
          <w:sz w:val="24"/>
          <w:szCs w:val="24"/>
        </w:rPr>
        <w:t>C</w:t>
      </w:r>
      <w:r w:rsidR="006C071D" w:rsidRPr="0067415D">
        <w:rPr>
          <w:rFonts w:ascii="Times New Roman" w:hAnsi="Times New Roman" w:cs="Times New Roman"/>
          <w:b/>
          <w:bCs/>
          <w:i w:val="0"/>
          <w:iCs w:val="0"/>
          <w:color w:val="auto"/>
          <w:sz w:val="24"/>
          <w:szCs w:val="24"/>
        </w:rPr>
        <w:t xml:space="preserve">ommunity </w:t>
      </w:r>
      <w:r w:rsidR="006C071D" w:rsidRPr="00673B9E">
        <w:rPr>
          <w:rFonts w:ascii="Times New Roman" w:hAnsi="Times New Roman" w:cs="Times New Roman"/>
          <w:b/>
          <w:bCs/>
          <w:i w:val="0"/>
          <w:iCs w:val="0"/>
          <w:color w:val="auto"/>
          <w:sz w:val="24"/>
          <w:szCs w:val="24"/>
        </w:rPr>
        <w:t>T</w:t>
      </w:r>
      <w:r w:rsidR="006C071D" w:rsidRPr="0067415D">
        <w:rPr>
          <w:rFonts w:ascii="Times New Roman" w:hAnsi="Times New Roman" w:cs="Times New Roman"/>
          <w:b/>
          <w:bCs/>
          <w:i w:val="0"/>
          <w:iCs w:val="0"/>
          <w:color w:val="auto"/>
          <w:sz w:val="24"/>
          <w:szCs w:val="24"/>
        </w:rPr>
        <w:t xml:space="preserve">emperature </w:t>
      </w:r>
      <w:r w:rsidR="006C071D" w:rsidRPr="00673B9E">
        <w:rPr>
          <w:rFonts w:ascii="Times New Roman" w:hAnsi="Times New Roman" w:cs="Times New Roman"/>
          <w:b/>
          <w:bCs/>
          <w:i w:val="0"/>
          <w:iCs w:val="0"/>
          <w:color w:val="auto"/>
          <w:sz w:val="24"/>
          <w:szCs w:val="24"/>
        </w:rPr>
        <w:t>I</w:t>
      </w:r>
      <w:r w:rsidR="006C071D" w:rsidRPr="0067415D">
        <w:rPr>
          <w:rFonts w:ascii="Times New Roman" w:hAnsi="Times New Roman" w:cs="Times New Roman"/>
          <w:b/>
          <w:bCs/>
          <w:i w:val="0"/>
          <w:iCs w:val="0"/>
          <w:color w:val="auto"/>
          <w:sz w:val="24"/>
          <w:szCs w:val="24"/>
        </w:rPr>
        <w:t>ndex (</w:t>
      </w:r>
      <w:r w:rsidR="006C071D" w:rsidRPr="00673B9E">
        <w:rPr>
          <w:rFonts w:ascii="Times New Roman" w:hAnsi="Times New Roman" w:cs="Times New Roman"/>
          <w:b/>
          <w:bCs/>
          <w:i w:val="0"/>
          <w:iCs w:val="0"/>
          <w:color w:val="auto"/>
          <w:sz w:val="24"/>
          <w:szCs w:val="24"/>
        </w:rPr>
        <w:t>CTI</w:t>
      </w:r>
      <w:r w:rsidR="006C071D" w:rsidRPr="0067415D">
        <w:rPr>
          <w:rFonts w:ascii="Times New Roman" w:hAnsi="Times New Roman" w:cs="Times New Roman"/>
          <w:b/>
          <w:bCs/>
          <w:i w:val="0"/>
          <w:iCs w:val="0"/>
          <w:color w:val="auto"/>
          <w:sz w:val="24"/>
          <w:szCs w:val="24"/>
        </w:rPr>
        <w:t>) trends in European seas</w:t>
      </w:r>
      <w:r w:rsidR="006C071D" w:rsidRPr="00673B9E">
        <w:rPr>
          <w:rFonts w:ascii="Times New Roman" w:hAnsi="Times New Roman" w:cs="Times New Roman"/>
          <w:i w:val="0"/>
          <w:iCs w:val="0"/>
          <w:color w:val="auto"/>
          <w:sz w:val="24"/>
          <w:szCs w:val="24"/>
        </w:rPr>
        <w:t>.</w:t>
      </w:r>
      <w:r w:rsidRPr="0067415D">
        <w:rPr>
          <w:rFonts w:ascii="Times New Roman" w:hAnsi="Times New Roman" w:cs="Times New Roman"/>
          <w:i w:val="0"/>
          <w:iCs w:val="0"/>
          <w:color w:val="auto"/>
          <w:sz w:val="24"/>
          <w:szCs w:val="24"/>
        </w:rPr>
        <w:t xml:space="preserve"> a) Mean Sea Surface Temperature (SST) trends from 1980 to 2020 in European seas; from GODAS (Global Ocean Data Assimilation System) data. Sampling site locations are shown in black circles (labelled in black) and polygons (labelled in blue); </w:t>
      </w:r>
      <w:r w:rsidRPr="0067415D">
        <w:rPr>
          <w:rFonts w:ascii="Times New Roman" w:eastAsia="Calibri" w:hAnsi="Times New Roman" w:cs="Times New Roman"/>
          <w:i w:val="0"/>
          <w:iCs w:val="0"/>
          <w:color w:val="auto"/>
          <w:sz w:val="24"/>
          <w:szCs w:val="24"/>
        </w:rPr>
        <w:t xml:space="preserve">for sites labelling see </w:t>
      </w:r>
      <w:r w:rsidR="00AF5CCF" w:rsidRPr="0067415D">
        <w:rPr>
          <w:rFonts w:ascii="Times New Roman" w:hAnsi="Times New Roman" w:cs="Times New Roman"/>
          <w:i w:val="0"/>
          <w:iCs w:val="0"/>
          <w:color w:val="auto"/>
          <w:sz w:val="24"/>
          <w:szCs w:val="24"/>
        </w:rPr>
        <w:t xml:space="preserve">Supplementary </w:t>
      </w:r>
      <w:r w:rsidR="00AF5CCF" w:rsidRPr="0067415D">
        <w:rPr>
          <w:rFonts w:ascii="Times New Roman" w:eastAsia="Calibri" w:hAnsi="Times New Roman" w:cs="Times New Roman"/>
          <w:i w:val="0"/>
          <w:iCs w:val="0"/>
          <w:color w:val="auto"/>
          <w:sz w:val="24"/>
          <w:szCs w:val="24"/>
        </w:rPr>
        <w:t>Data</w:t>
      </w:r>
      <w:r w:rsidR="00403AE4">
        <w:rPr>
          <w:rFonts w:ascii="Times New Roman" w:eastAsia="Calibri" w:hAnsi="Times New Roman" w:cs="Times New Roman"/>
          <w:i w:val="0"/>
          <w:iCs w:val="0"/>
          <w:color w:val="auto"/>
          <w:sz w:val="24"/>
          <w:szCs w:val="24"/>
        </w:rPr>
        <w:t xml:space="preserve"> 1</w:t>
      </w:r>
      <w:r w:rsidRPr="0067415D">
        <w:rPr>
          <w:rFonts w:ascii="Times New Roman" w:hAnsi="Times New Roman" w:cs="Times New Roman"/>
          <w:i w:val="0"/>
          <w:iCs w:val="0"/>
          <w:color w:val="auto"/>
          <w:sz w:val="24"/>
          <w:szCs w:val="24"/>
        </w:rPr>
        <w:t xml:space="preserve">. </w:t>
      </w:r>
      <w:r w:rsidR="007310BB" w:rsidRPr="007310BB">
        <w:rPr>
          <w:rFonts w:ascii="Times New Roman" w:eastAsia="Calibri" w:hAnsi="Times New Roman" w:cs="Times New Roman"/>
          <w:i w:val="0"/>
          <w:iCs w:val="0"/>
          <w:color w:val="auto"/>
          <w:sz w:val="24"/>
          <w:szCs w:val="24"/>
        </w:rPr>
        <w:t>Map source: geom-sf function from ggplot2 R package</w:t>
      </w:r>
      <w:hyperlink w:anchor="_ENREF_98" w:tooltip="Wickham, 2016 #16452" w:history="1">
        <w:r w:rsidR="00055F52">
          <w:rPr>
            <w:rFonts w:ascii="Times New Roman" w:eastAsia="Calibri" w:hAnsi="Times New Roman" w:cs="Times New Roman"/>
            <w:i w:val="0"/>
            <w:iCs w:val="0"/>
            <w:color w:val="auto"/>
            <w:sz w:val="24"/>
            <w:szCs w:val="24"/>
          </w:rPr>
          <w:fldChar w:fldCharType="begin"/>
        </w:r>
        <w:r w:rsidR="00055F52">
          <w:rPr>
            <w:rFonts w:ascii="Times New Roman" w:eastAsia="Calibri" w:hAnsi="Times New Roman" w:cs="Times New Roman"/>
            <w:i w:val="0"/>
            <w:iCs w:val="0"/>
            <w:color w:val="auto"/>
            <w:sz w:val="24"/>
            <w:szCs w:val="24"/>
          </w:rPr>
          <w:instrText xml:space="preserve"> ADDIN EN.CITE &lt;EndNote&gt;&lt;Cite&gt;&lt;Author&gt;Wickham&lt;/Author&gt;&lt;Year&gt;2016&lt;/Year&gt;&lt;RecNum&gt;16452&lt;/RecNum&gt;&lt;DisplayText&gt;&lt;style face="superscript"&gt;98&lt;/style&gt;&lt;/DisplayText&gt;&lt;record&gt;&lt;rec-number&gt;16452&lt;/rec-number&gt;&lt;foreign-keys&gt;&lt;key app="EN" db-id="sa0zwzdwavzzeze9w5hx2fwlv0fds9srr2ff" timestamp="1708674119"&gt;16452&lt;/key&gt;&lt;/foreign-keys&gt;&lt;ref-type name="Computer Program"&gt;9&lt;/ref-type&gt;&lt;contributors&gt;&lt;authors&gt;&lt;author&gt;Wickham, H.&lt;/author&gt;&lt;/authors&gt;&lt;/contributors&gt;&lt;titles&gt;&lt;title&gt;ggplot2: Elegant Graphics for Data Analysis. Springer-Verlag New York&lt;/title&gt;&lt;/titles&gt;&lt;dates&gt;&lt;year&gt;2016&lt;/year&gt;&lt;/dates&gt;&lt;urls&gt;&lt;related-urls&gt;&lt;url&gt;https://ggplot2.tidyverse.org/index.html&lt;/url&gt;&lt;/related-urls&gt;&lt;/urls&gt;&lt;/record&gt;&lt;/Cite&gt;&lt;/EndNote&gt;</w:instrText>
        </w:r>
        <w:r w:rsidR="00055F52">
          <w:rPr>
            <w:rFonts w:ascii="Times New Roman" w:eastAsia="Calibri" w:hAnsi="Times New Roman" w:cs="Times New Roman"/>
            <w:i w:val="0"/>
            <w:iCs w:val="0"/>
            <w:color w:val="auto"/>
            <w:sz w:val="24"/>
            <w:szCs w:val="24"/>
          </w:rPr>
          <w:fldChar w:fldCharType="separate"/>
        </w:r>
        <w:r w:rsidR="00055F52" w:rsidRPr="00055F52">
          <w:rPr>
            <w:rFonts w:ascii="Times New Roman" w:eastAsia="Calibri" w:hAnsi="Times New Roman" w:cs="Times New Roman"/>
            <w:i w:val="0"/>
            <w:iCs w:val="0"/>
            <w:noProof/>
            <w:color w:val="auto"/>
            <w:sz w:val="24"/>
            <w:szCs w:val="24"/>
            <w:vertAlign w:val="superscript"/>
          </w:rPr>
          <w:t>98</w:t>
        </w:r>
        <w:r w:rsidR="00055F52">
          <w:rPr>
            <w:rFonts w:ascii="Times New Roman" w:eastAsia="Calibri" w:hAnsi="Times New Roman" w:cs="Times New Roman"/>
            <w:i w:val="0"/>
            <w:iCs w:val="0"/>
            <w:color w:val="auto"/>
            <w:sz w:val="24"/>
            <w:szCs w:val="24"/>
          </w:rPr>
          <w:fldChar w:fldCharType="end"/>
        </w:r>
      </w:hyperlink>
      <w:r w:rsidR="007310BB">
        <w:rPr>
          <w:rFonts w:ascii="Times New Roman" w:eastAsia="Calibri" w:hAnsi="Times New Roman" w:cs="Times New Roman"/>
          <w:i w:val="0"/>
          <w:iCs w:val="0"/>
          <w:color w:val="auto"/>
          <w:sz w:val="24"/>
          <w:szCs w:val="24"/>
        </w:rPr>
        <w:t xml:space="preserve">. </w:t>
      </w:r>
      <w:r w:rsidRPr="0067415D">
        <w:rPr>
          <w:rFonts w:ascii="Times New Roman" w:eastAsia="Calibri" w:hAnsi="Times New Roman" w:cs="Times New Roman"/>
          <w:i w:val="0"/>
          <w:iCs w:val="0"/>
          <w:color w:val="auto"/>
          <w:sz w:val="24"/>
          <w:szCs w:val="24"/>
        </w:rPr>
        <w:t xml:space="preserve">b) Mean rate of change in Community Temperature Index (CTI) trends over time for each biodiversity time series with corresponding 95% confidence intervals. </w:t>
      </w:r>
      <w:r w:rsidR="00AF5CCF" w:rsidRPr="0067415D">
        <w:rPr>
          <w:rFonts w:ascii="Times New Roman" w:eastAsia="Calibri" w:hAnsi="Times New Roman" w:cs="Times New Roman"/>
          <w:i w:val="0"/>
          <w:iCs w:val="0"/>
          <w:color w:val="auto"/>
          <w:sz w:val="24"/>
          <w:szCs w:val="24"/>
        </w:rPr>
        <w:t xml:space="preserve">Sample size of the confidence intervals are defined by the number of years sampled (See </w:t>
      </w:r>
      <w:r w:rsidR="00AF5CCF" w:rsidRPr="0067415D">
        <w:rPr>
          <w:rFonts w:ascii="Times New Roman" w:hAnsi="Times New Roman" w:cs="Times New Roman"/>
          <w:i w:val="0"/>
          <w:iCs w:val="0"/>
          <w:color w:val="auto"/>
          <w:sz w:val="24"/>
          <w:szCs w:val="24"/>
        </w:rPr>
        <w:t xml:space="preserve">Supplementary </w:t>
      </w:r>
      <w:r w:rsidR="00AF5CCF" w:rsidRPr="0067415D">
        <w:rPr>
          <w:rFonts w:ascii="Times New Roman" w:eastAsia="Calibri" w:hAnsi="Times New Roman" w:cs="Times New Roman"/>
          <w:i w:val="0"/>
          <w:iCs w:val="0"/>
          <w:color w:val="auto"/>
          <w:sz w:val="24"/>
          <w:szCs w:val="24"/>
        </w:rPr>
        <w:t>Data</w:t>
      </w:r>
      <w:r w:rsidR="00403AE4">
        <w:rPr>
          <w:rFonts w:ascii="Times New Roman" w:eastAsia="Calibri" w:hAnsi="Times New Roman" w:cs="Times New Roman"/>
          <w:i w:val="0"/>
          <w:iCs w:val="0"/>
          <w:color w:val="auto"/>
          <w:sz w:val="24"/>
          <w:szCs w:val="24"/>
        </w:rPr>
        <w:t xml:space="preserve"> 1</w:t>
      </w:r>
      <w:r w:rsidR="00AF5CCF" w:rsidRPr="0067415D">
        <w:rPr>
          <w:rFonts w:ascii="Times New Roman" w:eastAsia="Calibri" w:hAnsi="Times New Roman" w:cs="Times New Roman"/>
          <w:i w:val="0"/>
          <w:iCs w:val="0"/>
          <w:color w:val="auto"/>
          <w:sz w:val="24"/>
          <w:szCs w:val="24"/>
        </w:rPr>
        <w:t xml:space="preserve">). </w:t>
      </w:r>
      <w:r w:rsidRPr="0067415D">
        <w:rPr>
          <w:rFonts w:ascii="Times New Roman" w:eastAsia="Calibri" w:hAnsi="Times New Roman" w:cs="Times New Roman"/>
          <w:i w:val="0"/>
          <w:iCs w:val="0"/>
          <w:color w:val="auto"/>
          <w:sz w:val="24"/>
          <w:szCs w:val="24"/>
        </w:rPr>
        <w:t xml:space="preserve">For site labelling, see </w:t>
      </w:r>
      <w:r w:rsidR="00AF5CCF" w:rsidRPr="0067415D">
        <w:rPr>
          <w:rFonts w:ascii="Times New Roman" w:hAnsi="Times New Roman" w:cs="Times New Roman"/>
          <w:i w:val="0"/>
          <w:iCs w:val="0"/>
          <w:color w:val="auto"/>
          <w:sz w:val="24"/>
          <w:szCs w:val="24"/>
        </w:rPr>
        <w:t xml:space="preserve">Supplementary </w:t>
      </w:r>
      <w:r w:rsidR="00AF5CCF" w:rsidRPr="0067415D">
        <w:rPr>
          <w:rFonts w:ascii="Times New Roman" w:eastAsia="Calibri" w:hAnsi="Times New Roman" w:cs="Times New Roman"/>
          <w:i w:val="0"/>
          <w:iCs w:val="0"/>
          <w:color w:val="auto"/>
          <w:sz w:val="24"/>
          <w:szCs w:val="24"/>
        </w:rPr>
        <w:t>Data</w:t>
      </w:r>
      <w:r w:rsidR="00403AE4">
        <w:rPr>
          <w:rFonts w:ascii="Times New Roman" w:eastAsia="Calibri" w:hAnsi="Times New Roman" w:cs="Times New Roman"/>
          <w:i w:val="0"/>
          <w:iCs w:val="0"/>
          <w:color w:val="auto"/>
          <w:sz w:val="24"/>
          <w:szCs w:val="24"/>
        </w:rPr>
        <w:t xml:space="preserve"> 1</w:t>
      </w:r>
      <w:r w:rsidRPr="0067415D">
        <w:rPr>
          <w:rFonts w:ascii="Times New Roman" w:eastAsia="Calibri" w:hAnsi="Times New Roman" w:cs="Times New Roman"/>
          <w:i w:val="0"/>
          <w:iCs w:val="0"/>
          <w:color w:val="auto"/>
          <w:sz w:val="24"/>
          <w:szCs w:val="24"/>
        </w:rPr>
        <w:t>.</w:t>
      </w:r>
      <w:r w:rsidR="00AE48ED" w:rsidRPr="00673B9E">
        <w:rPr>
          <w:rFonts w:ascii="Times New Roman" w:eastAsia="Calibri" w:hAnsi="Times New Roman" w:cs="Times New Roman"/>
          <w:i w:val="0"/>
          <w:iCs w:val="0"/>
          <w:color w:val="auto"/>
          <w:sz w:val="24"/>
          <w:szCs w:val="24"/>
        </w:rPr>
        <w:t xml:space="preserve"> Source data are provided as a Source Data file.</w:t>
      </w:r>
      <w:r w:rsidRPr="0067415D">
        <w:rPr>
          <w:rFonts w:ascii="Times New Roman" w:eastAsia="Calibri" w:hAnsi="Times New Roman" w:cs="Times New Roman"/>
          <w:i w:val="0"/>
          <w:iCs w:val="0"/>
          <w:color w:val="auto"/>
          <w:sz w:val="24"/>
          <w:szCs w:val="24"/>
        </w:rPr>
        <w:t xml:space="preserve"> c) Partial residuals of CTI across time, calculated as CTI minus the random effect of </w:t>
      </w:r>
      <w:r w:rsidRPr="0067415D">
        <w:rPr>
          <w:rFonts w:ascii="Times New Roman" w:hAnsi="Times New Roman" w:cs="Times New Roman"/>
          <w:i w:val="0"/>
          <w:iCs w:val="0"/>
          <w:color w:val="auto"/>
          <w:sz w:val="24"/>
          <w:szCs w:val="24"/>
        </w:rPr>
        <w:t xml:space="preserve">sampling site </w:t>
      </w:r>
      <w:r w:rsidRPr="0067415D">
        <w:rPr>
          <w:rFonts w:ascii="Times New Roman" w:eastAsia="Calibri" w:hAnsi="Times New Roman" w:cs="Times New Roman"/>
          <w:i w:val="0"/>
          <w:iCs w:val="0"/>
          <w:color w:val="auto"/>
          <w:sz w:val="24"/>
          <w:szCs w:val="24"/>
        </w:rPr>
        <w:t>of the mixed model with year as fixed effect and site as random effect, see Methods. In blue, partial residuals of SST across time. Grey points: partial residuals. Black dotted line: fixed effect of the linear mixed model. In red and shaded pink: annual mean and confidence interval of CTI partial residuals. In blue: annual mean and confidence interval of SST partial residuals. d) Percentage of the prevailing underlying process ((de)tropicalization, and (de)borealization) over all biodiversity time series. CHB: Coastal Hard Bottom; CSB: Coastal Soft Bottom.</w:t>
      </w:r>
      <w:r w:rsidR="007310BB">
        <w:rPr>
          <w:rFonts w:ascii="Times New Roman" w:eastAsia="Calibri" w:hAnsi="Times New Roman" w:cs="Times New Roman"/>
          <w:i w:val="0"/>
          <w:iCs w:val="0"/>
          <w:color w:val="auto"/>
          <w:sz w:val="24"/>
          <w:szCs w:val="24"/>
        </w:rPr>
        <w:t xml:space="preserve"> </w:t>
      </w:r>
    </w:p>
    <w:p w14:paraId="466BE688" w14:textId="77777777" w:rsidR="007310BB" w:rsidRPr="007310BB" w:rsidRDefault="007310BB" w:rsidP="007310BB">
      <w:pPr>
        <w:rPr>
          <w:lang w:val="en-US" w:eastAsia="ja-JP"/>
        </w:rPr>
      </w:pPr>
    </w:p>
    <w:p w14:paraId="287F0A1F" w14:textId="6B1A3547" w:rsidR="00BF4262" w:rsidRPr="0067415D" w:rsidRDefault="00BF4262" w:rsidP="0067415D">
      <w:pPr>
        <w:pStyle w:val="Caption"/>
        <w:spacing w:after="0"/>
        <w:rPr>
          <w:rFonts w:ascii="Times New Roman" w:hAnsi="Times New Roman" w:cs="Times New Roman"/>
          <w:i w:val="0"/>
          <w:iCs w:val="0"/>
          <w:color w:val="auto"/>
          <w:sz w:val="24"/>
          <w:szCs w:val="24"/>
        </w:rPr>
      </w:pPr>
      <w:r w:rsidRPr="0067415D">
        <w:rPr>
          <w:rFonts w:ascii="Times New Roman" w:hAnsi="Times New Roman" w:cs="Times New Roman"/>
          <w:b/>
          <w:bCs/>
          <w:i w:val="0"/>
          <w:iCs w:val="0"/>
          <w:color w:val="auto"/>
          <w:sz w:val="24"/>
          <w:szCs w:val="24"/>
        </w:rPr>
        <w:t>Figure 3.</w:t>
      </w:r>
      <w:r w:rsidR="00705456" w:rsidRPr="0067415D">
        <w:rPr>
          <w:rFonts w:ascii="Times New Roman" w:hAnsi="Times New Roman" w:cs="Times New Roman"/>
          <w:b/>
          <w:bCs/>
          <w:i w:val="0"/>
          <w:iCs w:val="0"/>
          <w:color w:val="auto"/>
          <w:sz w:val="24"/>
          <w:szCs w:val="24"/>
        </w:rPr>
        <w:t xml:space="preserve"> </w:t>
      </w:r>
      <w:r w:rsidR="006C071D" w:rsidRPr="0067415D">
        <w:rPr>
          <w:rFonts w:ascii="Times New Roman" w:hAnsi="Times New Roman" w:cs="Times New Roman"/>
          <w:b/>
          <w:bCs/>
          <w:i w:val="0"/>
          <w:iCs w:val="0"/>
          <w:color w:val="auto"/>
          <w:sz w:val="24"/>
          <w:szCs w:val="24"/>
        </w:rPr>
        <w:t>Change in CTI across biological group, habitat, sea region, and basin type.</w:t>
      </w:r>
      <w:r w:rsidR="006C071D" w:rsidRPr="00673B9E">
        <w:rPr>
          <w:rFonts w:ascii="Times New Roman" w:hAnsi="Times New Roman" w:cs="Times New Roman"/>
          <w:i w:val="0"/>
          <w:iCs w:val="0"/>
          <w:color w:val="auto"/>
          <w:sz w:val="24"/>
          <w:szCs w:val="24"/>
        </w:rPr>
        <w:t xml:space="preserve"> </w:t>
      </w:r>
      <w:r w:rsidR="00705456" w:rsidRPr="0067415D">
        <w:rPr>
          <w:rFonts w:ascii="Times New Roman" w:hAnsi="Times New Roman" w:cs="Times New Roman"/>
          <w:i w:val="0"/>
          <w:iCs w:val="0"/>
          <w:color w:val="auto"/>
          <w:sz w:val="24"/>
          <w:szCs w:val="24"/>
        </w:rPr>
        <w:t xml:space="preserve">Boxplot and violin plots showing the change in the Community Temperature Index (CTIr) by biological group (a), habitat (b), sea region (c), and basin type (d), as well as the CTI underlying process dominance for each factor (pie charts). </w:t>
      </w:r>
      <w:bookmarkStart w:id="132" w:name="_Hlk158285813"/>
      <w:r w:rsidR="00705456" w:rsidRPr="0067415D">
        <w:rPr>
          <w:rFonts w:ascii="Times New Roman" w:hAnsi="Times New Roman" w:cs="Times New Roman"/>
          <w:i w:val="0"/>
          <w:iCs w:val="0"/>
          <w:color w:val="auto"/>
          <w:sz w:val="24"/>
          <w:szCs w:val="24"/>
        </w:rPr>
        <w:t xml:space="preserve">The bottom and top of the boxplots are the lower (Q1, i.e. 25%) and upper (Q3, i.e. 75%) quartiles, and the band inside the box is the median. </w:t>
      </w:r>
      <w:bookmarkEnd w:id="132"/>
      <w:r w:rsidR="00705456" w:rsidRPr="0067415D">
        <w:rPr>
          <w:rFonts w:ascii="Times New Roman" w:hAnsi="Times New Roman" w:cs="Times New Roman"/>
          <w:i w:val="0"/>
          <w:iCs w:val="0"/>
          <w:color w:val="auto"/>
          <w:sz w:val="24"/>
          <w:szCs w:val="24"/>
        </w:rPr>
        <w:t>The whiskers extend up to 1.5- fold the interquartile range (Q3−Q1) from the box. The violin plot shows the kernel probability density of the data at different CTIr values. CHB: coastal hard bottom; CSB: coastal soft bottom. Pie charts were computed estimating the percentage of the prevailing underlying process ((de)tropicalization, and (de)borealization) in each case study and by factor (Biological group, habitat, region, basin type). Pie chart legend: tropicalization (red), deborealization (pink), detropicalization (light blue), borealization (dark blue). The sample size (n) indicates the number of sites to the corresponding level of each factor.</w:t>
      </w:r>
      <w:r w:rsidR="00AE48ED" w:rsidRPr="00673B9E">
        <w:rPr>
          <w:rFonts w:ascii="Times New Roman" w:hAnsi="Times New Roman" w:cs="Times New Roman"/>
          <w:i w:val="0"/>
          <w:iCs w:val="0"/>
          <w:color w:val="auto"/>
          <w:sz w:val="24"/>
          <w:szCs w:val="24"/>
        </w:rPr>
        <w:t xml:space="preserve"> Source data are provided as a Source Data file.</w:t>
      </w:r>
    </w:p>
    <w:p w14:paraId="537F43E2" w14:textId="77777777" w:rsidR="007E2A3B" w:rsidRPr="00673B9E" w:rsidRDefault="007E2A3B" w:rsidP="00BF4262"/>
    <w:p w14:paraId="0E073A04" w14:textId="31DE4E25" w:rsidR="00BF4262" w:rsidRPr="0067415D" w:rsidRDefault="00BF4262" w:rsidP="0067415D">
      <w:pPr>
        <w:pStyle w:val="Caption"/>
        <w:spacing w:after="0"/>
        <w:rPr>
          <w:rFonts w:ascii="Times New Roman" w:hAnsi="Times New Roman" w:cs="Times New Roman"/>
          <w:i w:val="0"/>
          <w:iCs w:val="0"/>
          <w:color w:val="auto"/>
          <w:sz w:val="24"/>
          <w:szCs w:val="24"/>
        </w:rPr>
      </w:pPr>
      <w:r w:rsidRPr="0067415D">
        <w:rPr>
          <w:rFonts w:ascii="Times New Roman" w:hAnsi="Times New Roman" w:cs="Times New Roman"/>
          <w:b/>
          <w:bCs/>
          <w:i w:val="0"/>
          <w:iCs w:val="0"/>
          <w:color w:val="auto"/>
          <w:sz w:val="24"/>
          <w:szCs w:val="24"/>
        </w:rPr>
        <w:t>Figure 4.</w:t>
      </w:r>
      <w:r w:rsidRPr="0067415D">
        <w:rPr>
          <w:rFonts w:ascii="Times New Roman" w:hAnsi="Times New Roman" w:cs="Times New Roman"/>
          <w:i w:val="0"/>
          <w:iCs w:val="0"/>
          <w:color w:val="auto"/>
          <w:sz w:val="24"/>
          <w:szCs w:val="24"/>
        </w:rPr>
        <w:t xml:space="preserve"> </w:t>
      </w:r>
      <w:r w:rsidRPr="0067415D">
        <w:rPr>
          <w:rFonts w:ascii="Times New Roman" w:hAnsi="Times New Roman" w:cs="Times New Roman"/>
          <w:b/>
          <w:bCs/>
          <w:i w:val="0"/>
          <w:iCs w:val="0"/>
          <w:color w:val="auto"/>
          <w:sz w:val="24"/>
          <w:szCs w:val="24"/>
        </w:rPr>
        <w:t>Species’ abundance change against species’ thermal bias (species thermal preference - CTI) for all case studies sites</w:t>
      </w:r>
      <w:r w:rsidRPr="0067415D">
        <w:rPr>
          <w:rFonts w:ascii="Times New Roman" w:hAnsi="Times New Roman" w:cs="Times New Roman"/>
          <w:i w:val="0"/>
          <w:iCs w:val="0"/>
          <w:color w:val="auto"/>
          <w:sz w:val="24"/>
          <w:szCs w:val="24"/>
        </w:rPr>
        <w:t xml:space="preserve">. Arrows represent the mean value of Species’ </w:t>
      </w:r>
      <w:r w:rsidRPr="0067415D">
        <w:rPr>
          <w:rFonts w:ascii="Times New Roman" w:hAnsi="Times New Roman" w:cs="Times New Roman"/>
          <w:i w:val="0"/>
          <w:iCs w:val="0"/>
          <w:color w:val="auto"/>
          <w:sz w:val="24"/>
          <w:szCs w:val="24"/>
        </w:rPr>
        <w:lastRenderedPageBreak/>
        <w:t xml:space="preserve">thermal bias with respect to Species’ abundance change for each underlying process (i.e. tropicalization, borealization, detropicalization, deborealization). Extreme values in Species’ abundance change are represented by tropicalization in the tropical red alga </w:t>
      </w:r>
      <w:r w:rsidRPr="0067415D">
        <w:rPr>
          <w:rFonts w:ascii="Times New Roman" w:hAnsi="Times New Roman" w:cs="Times New Roman"/>
          <w:color w:val="auto"/>
          <w:sz w:val="24"/>
          <w:szCs w:val="24"/>
        </w:rPr>
        <w:t>Womersleyella setacea</w:t>
      </w:r>
      <w:r w:rsidRPr="0067415D">
        <w:rPr>
          <w:rFonts w:ascii="Times New Roman" w:hAnsi="Times New Roman" w:cs="Times New Roman"/>
          <w:i w:val="0"/>
          <w:iCs w:val="0"/>
          <w:color w:val="auto"/>
          <w:sz w:val="24"/>
          <w:szCs w:val="24"/>
        </w:rPr>
        <w:t xml:space="preserve"> and deborealization of the temperate-water species of gorgonian </w:t>
      </w:r>
      <w:r w:rsidRPr="0067415D">
        <w:rPr>
          <w:rFonts w:ascii="Times New Roman" w:hAnsi="Times New Roman" w:cs="Times New Roman"/>
          <w:color w:val="auto"/>
          <w:sz w:val="24"/>
          <w:szCs w:val="24"/>
        </w:rPr>
        <w:t>Paramuricea clavate</w:t>
      </w:r>
      <w:r w:rsidR="00C451B7" w:rsidRPr="0067415D">
        <w:rPr>
          <w:rFonts w:ascii="Times New Roman" w:hAnsi="Times New Roman" w:cs="Times New Roman"/>
          <w:color w:val="auto"/>
          <w:sz w:val="24"/>
          <w:szCs w:val="24"/>
        </w:rPr>
        <w:t xml:space="preserve"> </w:t>
      </w:r>
      <w:r w:rsidR="00C451B7" w:rsidRPr="0067415D">
        <w:rPr>
          <w:rFonts w:ascii="Times New Roman" w:hAnsi="Times New Roman" w:cs="Times New Roman"/>
          <w:i w:val="0"/>
          <w:iCs w:val="0"/>
          <w:color w:val="auto"/>
          <w:sz w:val="24"/>
          <w:szCs w:val="24"/>
        </w:rPr>
        <w:t>(see species’ names labels)</w:t>
      </w:r>
      <w:r w:rsidRPr="0067415D">
        <w:rPr>
          <w:rFonts w:ascii="Times New Roman" w:hAnsi="Times New Roman" w:cs="Times New Roman"/>
          <w:i w:val="0"/>
          <w:iCs w:val="0"/>
          <w:color w:val="auto"/>
          <w:sz w:val="24"/>
          <w:szCs w:val="24"/>
        </w:rPr>
        <w:t>, both in the coastal hard-bottom coralligenous communities in the Western Mediterranean.</w:t>
      </w:r>
    </w:p>
    <w:p w14:paraId="26EB6503" w14:textId="77777777" w:rsidR="00BF4262" w:rsidRPr="00673B9E" w:rsidRDefault="00BF4262" w:rsidP="00BF4262"/>
    <w:p w14:paraId="23F6C4ED" w14:textId="2AD6D84D" w:rsidR="00705456" w:rsidRPr="0067415D" w:rsidRDefault="00BF4262" w:rsidP="0067415D">
      <w:pPr>
        <w:pStyle w:val="Caption"/>
        <w:keepNext/>
        <w:spacing w:after="0"/>
        <w:rPr>
          <w:rFonts w:ascii="Times New Roman" w:hAnsi="Times New Roman" w:cs="Times New Roman"/>
          <w:color w:val="auto"/>
          <w:sz w:val="24"/>
          <w:szCs w:val="24"/>
        </w:rPr>
      </w:pPr>
      <w:r w:rsidRPr="0067415D">
        <w:rPr>
          <w:rFonts w:ascii="Times New Roman" w:hAnsi="Times New Roman" w:cs="Times New Roman"/>
          <w:b/>
          <w:bCs/>
          <w:i w:val="0"/>
          <w:iCs w:val="0"/>
          <w:color w:val="auto"/>
          <w:sz w:val="24"/>
          <w:szCs w:val="24"/>
        </w:rPr>
        <w:t>Figure 5.</w:t>
      </w:r>
      <w:r w:rsidRPr="0067415D">
        <w:rPr>
          <w:rFonts w:ascii="Times New Roman" w:hAnsi="Times New Roman" w:cs="Times New Roman"/>
          <w:i w:val="0"/>
          <w:iCs w:val="0"/>
          <w:color w:val="auto"/>
          <w:sz w:val="24"/>
          <w:szCs w:val="24"/>
        </w:rPr>
        <w:t xml:space="preserve"> </w:t>
      </w:r>
      <w:r w:rsidR="006C071D" w:rsidRPr="00673B9E">
        <w:rPr>
          <w:rFonts w:ascii="Times New Roman" w:hAnsi="Times New Roman" w:cs="Times New Roman"/>
          <w:b/>
          <w:bCs/>
          <w:i w:val="0"/>
          <w:iCs w:val="0"/>
          <w:color w:val="auto"/>
          <w:sz w:val="24"/>
          <w:szCs w:val="24"/>
        </w:rPr>
        <w:t>T</w:t>
      </w:r>
      <w:r w:rsidR="006C071D" w:rsidRPr="0067415D">
        <w:rPr>
          <w:rFonts w:ascii="Times New Roman" w:hAnsi="Times New Roman" w:cs="Times New Roman"/>
          <w:b/>
          <w:bCs/>
          <w:i w:val="0"/>
          <w:iCs w:val="0"/>
          <w:color w:val="auto"/>
          <w:sz w:val="24"/>
          <w:szCs w:val="24"/>
        </w:rPr>
        <w:t>ropicalization minus deborealization by basin type</w:t>
      </w:r>
      <w:r w:rsidR="006C071D" w:rsidRPr="00673B9E">
        <w:rPr>
          <w:rFonts w:ascii="Times New Roman" w:hAnsi="Times New Roman" w:cs="Times New Roman"/>
          <w:i w:val="0"/>
          <w:iCs w:val="0"/>
          <w:color w:val="auto"/>
          <w:sz w:val="24"/>
          <w:szCs w:val="24"/>
        </w:rPr>
        <w:t xml:space="preserve">. </w:t>
      </w:r>
      <w:r w:rsidR="00705456" w:rsidRPr="0067415D">
        <w:rPr>
          <w:rFonts w:ascii="Times New Roman" w:hAnsi="Times New Roman" w:cs="Times New Roman"/>
          <w:i w:val="0"/>
          <w:iCs w:val="0"/>
          <w:color w:val="auto"/>
          <w:sz w:val="24"/>
          <w:szCs w:val="24"/>
        </w:rPr>
        <w:t>Boxplot and violin plots showing a) Community Temperature Index (CTI) underlying processes of tropicalization minus deborealization for positive CTIr by basin type</w:t>
      </w:r>
      <w:r w:rsidR="00F335F1" w:rsidRPr="00673B9E">
        <w:rPr>
          <w:rFonts w:ascii="Times New Roman" w:hAnsi="Times New Roman" w:cs="Times New Roman"/>
          <w:i w:val="0"/>
          <w:iCs w:val="0"/>
          <w:color w:val="auto"/>
          <w:sz w:val="24"/>
          <w:szCs w:val="24"/>
        </w:rPr>
        <w:t>,</w:t>
      </w:r>
      <w:r w:rsidR="00705456" w:rsidRPr="0067415D">
        <w:rPr>
          <w:rFonts w:ascii="Times New Roman" w:hAnsi="Times New Roman" w:cs="Times New Roman"/>
          <w:i w:val="0"/>
          <w:iCs w:val="0"/>
          <w:color w:val="auto"/>
          <w:sz w:val="24"/>
          <w:szCs w:val="24"/>
        </w:rPr>
        <w:t xml:space="preserve"> </w:t>
      </w:r>
      <w:r w:rsidR="004D03E1" w:rsidRPr="0067415D">
        <w:rPr>
          <w:rFonts w:ascii="Times New Roman" w:hAnsi="Times New Roman" w:cs="Times New Roman"/>
          <w:i w:val="0"/>
          <w:iCs w:val="0"/>
          <w:color w:val="auto"/>
          <w:sz w:val="24"/>
          <w:szCs w:val="24"/>
        </w:rPr>
        <w:t>b</w:t>
      </w:r>
      <w:r w:rsidR="00705456" w:rsidRPr="0067415D">
        <w:rPr>
          <w:rFonts w:ascii="Times New Roman" w:hAnsi="Times New Roman" w:cs="Times New Roman"/>
          <w:i w:val="0"/>
          <w:iCs w:val="0"/>
          <w:color w:val="auto"/>
          <w:sz w:val="24"/>
          <w:szCs w:val="24"/>
        </w:rPr>
        <w:t>) (Tropicalization + Borealization) minus (Detropicalization + Deborealization) by basin type for all sites. The bottom and top of the boxplots are the lower (Q1) and upper (Q3) quartiles, and the band inside the box is the median. The whiskers extend up to 1.5- fold the interquartile range (Q3−Q1) from the box. The violin plot shows the kernel probability density of the data at different process intensity values. Trop: Tropicalization, Bor: Borealization, Det: Detropicalization, Deb: Deboralization.</w:t>
      </w:r>
      <w:r w:rsidR="00F335F1" w:rsidRPr="00673B9E">
        <w:rPr>
          <w:rFonts w:ascii="Times New Roman" w:hAnsi="Times New Roman" w:cs="Times New Roman"/>
          <w:i w:val="0"/>
          <w:iCs w:val="0"/>
          <w:color w:val="auto"/>
          <w:sz w:val="24"/>
          <w:szCs w:val="24"/>
        </w:rPr>
        <w:t xml:space="preserve"> Sample size: 28 (non-enclosed), 37 (semi-enclosed).</w:t>
      </w:r>
      <w:r w:rsidR="00AE48ED" w:rsidRPr="00673B9E">
        <w:rPr>
          <w:rFonts w:ascii="Times New Roman" w:hAnsi="Times New Roman" w:cs="Times New Roman"/>
          <w:i w:val="0"/>
          <w:iCs w:val="0"/>
          <w:color w:val="auto"/>
          <w:sz w:val="24"/>
          <w:szCs w:val="24"/>
        </w:rPr>
        <w:t xml:space="preserve"> Source data are provided as a Source Data file.</w:t>
      </w:r>
    </w:p>
    <w:p w14:paraId="1B7F53B7" w14:textId="77777777" w:rsidR="00B67E2E" w:rsidRDefault="00B67E2E">
      <w:pPr>
        <w:spacing w:after="160" w:line="259" w:lineRule="auto"/>
        <w:jc w:val="left"/>
        <w:rPr>
          <w:rFonts w:eastAsiaTheme="majorEastAsia"/>
          <w:b/>
          <w:bCs/>
          <w:lang w:eastAsia="ja-JP"/>
        </w:rPr>
      </w:pPr>
      <w:r>
        <w:br w:type="page"/>
      </w:r>
    </w:p>
    <w:p w14:paraId="09B36F21" w14:textId="2A946F52" w:rsidR="00D500EA" w:rsidRPr="000755E4" w:rsidRDefault="00E44512" w:rsidP="004F5E36">
      <w:pPr>
        <w:pStyle w:val="MiTitulo1"/>
      </w:pPr>
      <w:r w:rsidRPr="000755E4">
        <w:lastRenderedPageBreak/>
        <w:t>Supp</w:t>
      </w:r>
      <w:r w:rsidR="00CA0A48" w:rsidRPr="000755E4">
        <w:t>lementary</w:t>
      </w:r>
      <w:r w:rsidRPr="000755E4">
        <w:t xml:space="preserve"> Inf</w:t>
      </w:r>
      <w:r w:rsidR="00D500EA" w:rsidRPr="000755E4">
        <w:t>ormation</w:t>
      </w:r>
      <w:r w:rsidR="00860EFE" w:rsidRPr="000755E4">
        <w:t xml:space="preserve"> </w:t>
      </w:r>
    </w:p>
    <w:p w14:paraId="79DA3C5E" w14:textId="77777777" w:rsidR="00D500EA" w:rsidRPr="000755E4" w:rsidRDefault="00D500EA" w:rsidP="006123D2"/>
    <w:p w14:paraId="1BCE68DF" w14:textId="30EB3EB7" w:rsidR="006F25A7" w:rsidRPr="0046479D" w:rsidRDefault="00C1281B" w:rsidP="006123D2">
      <w:r w:rsidRPr="0046479D">
        <w:t>Supplementary</w:t>
      </w:r>
      <w:r w:rsidR="006F25A7" w:rsidRPr="0046479D">
        <w:t xml:space="preserve"> </w:t>
      </w:r>
      <w:r w:rsidR="00D90860">
        <w:t>Information 1</w:t>
      </w:r>
      <w:r w:rsidR="00362534" w:rsidRPr="0046479D">
        <w:t>.</w:t>
      </w:r>
      <w:r w:rsidR="006F25A7" w:rsidRPr="0046479D">
        <w:t xml:space="preserve"> </w:t>
      </w:r>
      <w:bookmarkStart w:id="133" w:name="_Hlk158190843"/>
      <w:r w:rsidR="006F25A7" w:rsidRPr="0046479D">
        <w:t>Biodiversity time series datasets. Information on sampling procedures and time series.</w:t>
      </w:r>
      <w:bookmarkEnd w:id="133"/>
    </w:p>
    <w:p w14:paraId="6E17CE04" w14:textId="77777777" w:rsidR="006F25A7" w:rsidRPr="0046479D" w:rsidRDefault="006F25A7" w:rsidP="006123D2"/>
    <w:p w14:paraId="59E655AB" w14:textId="769EC2F1" w:rsidR="007C3BA7" w:rsidRPr="00BB738D" w:rsidRDefault="00F10EBB" w:rsidP="006123D2">
      <w:r w:rsidRPr="00BB738D">
        <w:t xml:space="preserve">Supplementary </w:t>
      </w:r>
      <w:r w:rsidR="00AF5CCF" w:rsidRPr="00BB738D">
        <w:t>Data</w:t>
      </w:r>
      <w:r w:rsidR="00403AE4">
        <w:t xml:space="preserve"> 1</w:t>
      </w:r>
      <w:r w:rsidR="00362534" w:rsidRPr="00BB738D">
        <w:t>.</w:t>
      </w:r>
      <w:r w:rsidR="007C3BA7" w:rsidRPr="00BB738D">
        <w:t xml:space="preserve"> </w:t>
      </w:r>
      <w:r w:rsidR="006F25A7" w:rsidRPr="00BB738D">
        <w:t xml:space="preserve">Biodiversity time series datasets. Information </w:t>
      </w:r>
      <w:r w:rsidR="00C93AB0" w:rsidRPr="00BB738D">
        <w:t xml:space="preserve">of </w:t>
      </w:r>
      <w:r w:rsidR="00DD151C" w:rsidRPr="00BB738D">
        <w:t xml:space="preserve">trends in </w:t>
      </w:r>
      <w:r w:rsidR="0046479D" w:rsidRPr="00BB738D">
        <w:t>sea temperature</w:t>
      </w:r>
      <w:r w:rsidR="00DD151C" w:rsidRPr="00BB738D">
        <w:t>, CTI</w:t>
      </w:r>
      <w:r w:rsidR="0046479D" w:rsidRPr="00BB738D">
        <w:rPr>
          <w:i/>
          <w:iCs/>
          <w:vertAlign w:val="subscript"/>
        </w:rPr>
        <w:t>r</w:t>
      </w:r>
      <w:r w:rsidR="00DD151C" w:rsidRPr="00BB738D">
        <w:t xml:space="preserve">, </w:t>
      </w:r>
      <w:r w:rsidR="0046479D" w:rsidRPr="00BB738D">
        <w:t xml:space="preserve">and </w:t>
      </w:r>
      <w:r w:rsidR="009C644A" w:rsidRPr="00BB738D">
        <w:t>underlying processes</w:t>
      </w:r>
      <w:r w:rsidR="00C4630D" w:rsidRPr="00BB738D">
        <w:t>.</w:t>
      </w:r>
    </w:p>
    <w:p w14:paraId="431D064F" w14:textId="77777777" w:rsidR="00B65815" w:rsidRPr="00BB738D" w:rsidRDefault="00B65815" w:rsidP="006123D2"/>
    <w:p w14:paraId="7C5E2DF3" w14:textId="0C3CA2C3" w:rsidR="00B65815" w:rsidRPr="00BB738D" w:rsidRDefault="00B65815" w:rsidP="006123D2">
      <w:r w:rsidRPr="00BB738D">
        <w:t xml:space="preserve">Supplementary Table </w:t>
      </w:r>
      <w:r w:rsidR="000848D7" w:rsidRPr="00BB738D">
        <w:t>1</w:t>
      </w:r>
      <w:r w:rsidRPr="00BB738D">
        <w:t>.</w:t>
      </w:r>
      <w:r w:rsidR="00F4544E" w:rsidRPr="00BB738D">
        <w:t xml:space="preserve"> Underlying process at per-species level for positive temporal rate of Community Temperature Index (CTIr). Tropicalization minus deborealization analysed with linear models by factors. CHB: coastal hard bottom; CSB: coastal soft bottom. SE: Standard Error. AICc: Akaike’s Information Criterion corrected.</w:t>
      </w:r>
    </w:p>
    <w:p w14:paraId="299612A0" w14:textId="77777777" w:rsidR="00E44512" w:rsidRPr="00BB738D" w:rsidRDefault="00E44512" w:rsidP="006123D2"/>
    <w:p w14:paraId="1521F039" w14:textId="3F199FF4" w:rsidR="00222219" w:rsidRPr="0046479D" w:rsidRDefault="00F10EBB" w:rsidP="006123D2">
      <w:pPr>
        <w:rPr>
          <w:lang w:eastAsia="es-ES"/>
        </w:rPr>
      </w:pPr>
      <w:bookmarkStart w:id="134" w:name="_Hlk158190159"/>
      <w:r w:rsidRPr="00BB738D">
        <w:t xml:space="preserve">Supplementary </w:t>
      </w:r>
      <w:r w:rsidR="00DB7A44" w:rsidRPr="00BB738D">
        <w:rPr>
          <w:lang w:eastAsia="es-ES"/>
        </w:rPr>
        <w:t>Figure 1</w:t>
      </w:r>
      <w:r w:rsidR="00F838C5" w:rsidRPr="00BB738D">
        <w:rPr>
          <w:lang w:eastAsia="es-ES"/>
        </w:rPr>
        <w:t xml:space="preserve">. CTI </w:t>
      </w:r>
      <w:r w:rsidR="00B648B6" w:rsidRPr="00BB738D">
        <w:rPr>
          <w:lang w:eastAsia="es-ES"/>
        </w:rPr>
        <w:t xml:space="preserve">and SST </w:t>
      </w:r>
      <w:r w:rsidR="00F838C5" w:rsidRPr="00BB738D">
        <w:rPr>
          <w:lang w:eastAsia="es-ES"/>
        </w:rPr>
        <w:t>trend</w:t>
      </w:r>
      <w:r w:rsidR="00B648B6" w:rsidRPr="00BB738D">
        <w:rPr>
          <w:lang w:eastAsia="es-ES"/>
        </w:rPr>
        <w:t>s</w:t>
      </w:r>
      <w:r w:rsidR="00F838C5" w:rsidRPr="00BB738D">
        <w:rPr>
          <w:lang w:eastAsia="es-ES"/>
        </w:rPr>
        <w:t xml:space="preserve"> </w:t>
      </w:r>
      <w:r w:rsidR="00B648B6" w:rsidRPr="00BB738D">
        <w:rPr>
          <w:lang w:eastAsia="es-ES"/>
        </w:rPr>
        <w:t xml:space="preserve">for each </w:t>
      </w:r>
      <w:r w:rsidR="00F838C5" w:rsidRPr="00BB738D">
        <w:rPr>
          <w:lang w:eastAsia="es-ES"/>
        </w:rPr>
        <w:t>time series.</w:t>
      </w:r>
      <w:r w:rsidR="00B52E41" w:rsidRPr="00BB738D">
        <w:rPr>
          <w:lang w:eastAsia="es-ES"/>
        </w:rPr>
        <w:t xml:space="preserve"> </w:t>
      </w:r>
      <w:r w:rsidR="001717D2" w:rsidRPr="00BB738D">
        <w:rPr>
          <w:lang w:eastAsia="es-ES"/>
        </w:rPr>
        <w:t xml:space="preserve">For </w:t>
      </w:r>
      <w:r w:rsidR="00096121" w:rsidRPr="00BB738D">
        <w:rPr>
          <w:lang w:eastAsia="es-ES"/>
        </w:rPr>
        <w:t>time series</w:t>
      </w:r>
      <w:r w:rsidR="00AF54E8" w:rsidRPr="00BB738D">
        <w:rPr>
          <w:lang w:eastAsia="es-ES"/>
        </w:rPr>
        <w:t xml:space="preserve"> labelling, see </w:t>
      </w:r>
      <w:r w:rsidR="00AF5CCF" w:rsidRPr="00BB738D">
        <w:t xml:space="preserve">Supplementary </w:t>
      </w:r>
      <w:r w:rsidR="00AF5CCF" w:rsidRPr="00BB738D">
        <w:rPr>
          <w:rFonts w:eastAsia="Calibri"/>
        </w:rPr>
        <w:t>Data</w:t>
      </w:r>
      <w:r w:rsidR="00403AE4">
        <w:rPr>
          <w:rFonts w:eastAsia="Calibri"/>
        </w:rPr>
        <w:t xml:space="preserve"> 1</w:t>
      </w:r>
      <w:r w:rsidR="00AF54E8" w:rsidRPr="00BB738D">
        <w:t>.</w:t>
      </w:r>
    </w:p>
    <w:bookmarkEnd w:id="134"/>
    <w:p w14:paraId="522D6C35" w14:textId="77777777" w:rsidR="00222219" w:rsidRPr="0046479D" w:rsidRDefault="00222219" w:rsidP="006123D2"/>
    <w:p w14:paraId="5FE03728" w14:textId="55459330" w:rsidR="00E8304E" w:rsidRDefault="00E8304E" w:rsidP="00E8304E">
      <w:pPr>
        <w:rPr>
          <w:lang w:eastAsia="es-ES"/>
        </w:rPr>
      </w:pPr>
      <w:bookmarkStart w:id="135" w:name="_Hlk158190241"/>
      <w:r w:rsidRPr="0046479D">
        <w:t xml:space="preserve">Supplementary </w:t>
      </w:r>
      <w:r w:rsidRPr="0046479D">
        <w:rPr>
          <w:lang w:eastAsia="es-ES"/>
        </w:rPr>
        <w:t xml:space="preserve">Figure 2. </w:t>
      </w:r>
      <w:r w:rsidR="78F5AFB0" w:rsidRPr="0352E5DF">
        <w:rPr>
          <w:lang w:eastAsia="es-ES"/>
        </w:rPr>
        <w:t xml:space="preserve">Spatial </w:t>
      </w:r>
      <w:r w:rsidR="005F6D22" w:rsidRPr="0352E5DF">
        <w:rPr>
          <w:lang w:eastAsia="es-ES"/>
        </w:rPr>
        <w:t>Distribution of rates of</w:t>
      </w:r>
      <w:r w:rsidR="0F99CD02" w:rsidRPr="0352E5DF">
        <w:rPr>
          <w:lang w:eastAsia="es-ES"/>
        </w:rPr>
        <w:t xml:space="preserve"> change </w:t>
      </w:r>
      <w:r w:rsidR="0F99CD02" w:rsidRPr="6B715D0A">
        <w:rPr>
          <w:lang w:eastAsia="es-ES"/>
        </w:rPr>
        <w:t>in</w:t>
      </w:r>
      <w:r w:rsidR="005F6D22" w:rsidRPr="0046479D">
        <w:rPr>
          <w:lang w:eastAsia="es-ES"/>
        </w:rPr>
        <w:t xml:space="preserve"> Community Temperature Index (CTI) </w:t>
      </w:r>
      <w:r w:rsidR="0D3CF8AC" w:rsidRPr="6B715D0A">
        <w:rPr>
          <w:lang w:eastAsia="es-ES"/>
        </w:rPr>
        <w:t>over</w:t>
      </w:r>
      <w:r w:rsidR="005F6D22" w:rsidRPr="0046479D">
        <w:rPr>
          <w:lang w:eastAsia="es-ES"/>
        </w:rPr>
        <w:t xml:space="preserve"> time (ºC decade</w:t>
      </w:r>
      <w:r w:rsidR="005F6D22" w:rsidRPr="0046479D">
        <w:rPr>
          <w:vertAlign w:val="superscript"/>
          <w:lang w:eastAsia="es-ES"/>
        </w:rPr>
        <w:t>-1</w:t>
      </w:r>
      <w:r w:rsidR="005F6D22" w:rsidRPr="0046479D">
        <w:rPr>
          <w:lang w:eastAsia="es-ES"/>
        </w:rPr>
        <w:t xml:space="preserve">) across biological groups </w:t>
      </w:r>
      <w:r w:rsidR="00AD5257" w:rsidRPr="2C82C7A8">
        <w:rPr>
          <w:lang w:eastAsia="es-ES"/>
        </w:rPr>
        <w:t>with</w:t>
      </w:r>
      <w:r w:rsidR="005F6D22" w:rsidRPr="2C82C7A8">
        <w:rPr>
          <w:lang w:eastAsia="es-ES"/>
        </w:rPr>
        <w:t>in</w:t>
      </w:r>
      <w:r w:rsidR="005F6D22" w:rsidRPr="0046479D">
        <w:rPr>
          <w:lang w:eastAsia="es-ES"/>
        </w:rPr>
        <w:t xml:space="preserve"> European seas. CTI</w:t>
      </w:r>
      <w:r w:rsidR="005F6D22" w:rsidRPr="0046479D">
        <w:rPr>
          <w:i/>
          <w:vertAlign w:val="subscript"/>
          <w:lang w:eastAsia="es-ES"/>
        </w:rPr>
        <w:t>r</w:t>
      </w:r>
      <w:r w:rsidR="005F6D22" w:rsidRPr="0046479D">
        <w:rPr>
          <w:lang w:eastAsia="es-ES"/>
        </w:rPr>
        <w:t xml:space="preserve"> for same biological group and location has been averaged for map visualization. </w:t>
      </w:r>
      <w:r w:rsidR="00171012" w:rsidRPr="00171012">
        <w:rPr>
          <w:lang w:eastAsia="es-ES"/>
        </w:rPr>
        <w:t>C</w:t>
      </w:r>
      <w:r w:rsidR="005F6D22" w:rsidRPr="00171012">
        <w:rPr>
          <w:lang w:eastAsia="es-ES"/>
        </w:rPr>
        <w:t xml:space="preserve">HB: </w:t>
      </w:r>
      <w:r w:rsidR="00171012" w:rsidRPr="00171012">
        <w:rPr>
          <w:lang w:eastAsia="es-ES"/>
        </w:rPr>
        <w:t xml:space="preserve">coastal </w:t>
      </w:r>
      <w:r w:rsidR="005F6D22" w:rsidRPr="00171012">
        <w:rPr>
          <w:lang w:eastAsia="es-ES"/>
        </w:rPr>
        <w:t xml:space="preserve">hard bottom; </w:t>
      </w:r>
      <w:r w:rsidR="00171012" w:rsidRPr="00171012">
        <w:rPr>
          <w:lang w:eastAsia="es-ES"/>
        </w:rPr>
        <w:t>C</w:t>
      </w:r>
      <w:r w:rsidR="005F6D22" w:rsidRPr="00171012">
        <w:rPr>
          <w:lang w:eastAsia="es-ES"/>
        </w:rPr>
        <w:t xml:space="preserve">SB: </w:t>
      </w:r>
      <w:r w:rsidR="00171012" w:rsidRPr="00171012">
        <w:rPr>
          <w:lang w:eastAsia="es-ES"/>
        </w:rPr>
        <w:t xml:space="preserve">coastal </w:t>
      </w:r>
      <w:r w:rsidR="005F6D22" w:rsidRPr="00171012">
        <w:rPr>
          <w:lang w:eastAsia="es-ES"/>
        </w:rPr>
        <w:t>soft bottom.</w:t>
      </w:r>
    </w:p>
    <w:bookmarkEnd w:id="135"/>
    <w:p w14:paraId="54730441" w14:textId="77777777" w:rsidR="009F2252" w:rsidRDefault="009F2252" w:rsidP="00E8304E">
      <w:pPr>
        <w:rPr>
          <w:lang w:eastAsia="es-ES"/>
        </w:rPr>
      </w:pPr>
    </w:p>
    <w:p w14:paraId="0403994F" w14:textId="21F51CFB" w:rsidR="009C23E5" w:rsidRPr="000755E4" w:rsidRDefault="009F2252" w:rsidP="006123D2">
      <w:pPr>
        <w:rPr>
          <w:lang w:eastAsia="es-ES"/>
        </w:rPr>
      </w:pPr>
      <w:bookmarkStart w:id="136" w:name="_Hlk158190296"/>
      <w:r w:rsidRPr="0046479D">
        <w:t xml:space="preserve">Supplementary </w:t>
      </w:r>
      <w:r w:rsidRPr="0046479D">
        <w:rPr>
          <w:lang w:eastAsia="es-ES"/>
        </w:rPr>
        <w:t xml:space="preserve">Figure </w:t>
      </w:r>
      <w:r>
        <w:rPr>
          <w:lang w:eastAsia="es-ES"/>
        </w:rPr>
        <w:t>3. Diagnostic plot</w:t>
      </w:r>
      <w:r w:rsidR="00003F7C">
        <w:rPr>
          <w:lang w:eastAsia="es-ES"/>
        </w:rPr>
        <w:t xml:space="preserve"> of residuals for factors selected in the </w:t>
      </w:r>
      <w:r w:rsidR="00A47A79">
        <w:rPr>
          <w:lang w:eastAsia="es-ES"/>
        </w:rPr>
        <w:t>linear mixed model of CTI</w:t>
      </w:r>
      <w:r w:rsidR="00D4715C">
        <w:rPr>
          <w:lang w:eastAsia="es-ES"/>
        </w:rPr>
        <w:t xml:space="preserve"> </w:t>
      </w:r>
      <w:r w:rsidR="00D4715C" w:rsidRPr="006D39EB">
        <w:rPr>
          <w:lang w:eastAsia="es-ES"/>
        </w:rPr>
        <w:t>(</w:t>
      </w:r>
      <w:r w:rsidR="0040476A" w:rsidRPr="006D39EB">
        <w:rPr>
          <w:lang w:eastAsia="es-ES"/>
        </w:rPr>
        <w:t>A</w:t>
      </w:r>
      <w:r w:rsidR="00D4715C" w:rsidRPr="006D39EB">
        <w:rPr>
          <w:lang w:eastAsia="es-ES"/>
        </w:rPr>
        <w:t xml:space="preserve"> and</w:t>
      </w:r>
      <w:r w:rsidR="0040476A" w:rsidRPr="006D39EB">
        <w:rPr>
          <w:lang w:eastAsia="es-ES"/>
        </w:rPr>
        <w:t xml:space="preserve"> B)</w:t>
      </w:r>
      <w:r w:rsidR="00534DAB" w:rsidRPr="006D39EB">
        <w:rPr>
          <w:lang w:eastAsia="es-ES"/>
        </w:rPr>
        <w:t xml:space="preserve">, </w:t>
      </w:r>
      <w:r w:rsidR="00564C5C" w:rsidRPr="006D39EB">
        <w:rPr>
          <w:lang w:eastAsia="es-ES"/>
        </w:rPr>
        <w:t xml:space="preserve">residuals </w:t>
      </w:r>
      <w:r w:rsidR="00564C5C" w:rsidRPr="006D39EB">
        <w:rPr>
          <w:i/>
          <w:iCs/>
          <w:lang w:eastAsia="es-ES"/>
        </w:rPr>
        <w:t>vs</w:t>
      </w:r>
      <w:r w:rsidR="00564C5C" w:rsidRPr="006D39EB">
        <w:rPr>
          <w:lang w:eastAsia="es-ES"/>
        </w:rPr>
        <w:t xml:space="preserve"> fitted values</w:t>
      </w:r>
      <w:r w:rsidR="0040476A" w:rsidRPr="006D39EB">
        <w:rPr>
          <w:lang w:eastAsia="es-ES"/>
        </w:rPr>
        <w:t xml:space="preserve"> </w:t>
      </w:r>
      <w:r w:rsidR="00564C5C" w:rsidRPr="006D39EB">
        <w:rPr>
          <w:lang w:eastAsia="es-ES"/>
        </w:rPr>
        <w:t>(</w:t>
      </w:r>
      <w:r w:rsidR="0040476A" w:rsidRPr="006D39EB">
        <w:rPr>
          <w:lang w:eastAsia="es-ES"/>
        </w:rPr>
        <w:t>C)</w:t>
      </w:r>
      <w:r w:rsidR="00564C5C" w:rsidRPr="006D39EB">
        <w:rPr>
          <w:lang w:eastAsia="es-ES"/>
        </w:rPr>
        <w:t>,</w:t>
      </w:r>
      <w:r w:rsidR="006D39EB" w:rsidRPr="006D39EB">
        <w:rPr>
          <w:lang w:eastAsia="es-ES"/>
        </w:rPr>
        <w:t xml:space="preserve"> and CTI </w:t>
      </w:r>
      <w:r w:rsidR="006D39EB" w:rsidRPr="006D39EB">
        <w:rPr>
          <w:i/>
          <w:iCs/>
          <w:lang w:eastAsia="es-ES"/>
        </w:rPr>
        <w:t>vs</w:t>
      </w:r>
      <w:r w:rsidR="006D39EB" w:rsidRPr="006D39EB">
        <w:rPr>
          <w:lang w:eastAsia="es-ES"/>
        </w:rPr>
        <w:t xml:space="preserve"> fitted values</w:t>
      </w:r>
      <w:r w:rsidR="0040476A" w:rsidRPr="006D39EB">
        <w:rPr>
          <w:lang w:eastAsia="es-ES"/>
        </w:rPr>
        <w:t xml:space="preserve"> </w:t>
      </w:r>
      <w:r w:rsidR="006D39EB" w:rsidRPr="006D39EB">
        <w:rPr>
          <w:lang w:eastAsia="es-ES"/>
        </w:rPr>
        <w:t>(</w:t>
      </w:r>
      <w:r w:rsidR="0040476A" w:rsidRPr="006D39EB">
        <w:rPr>
          <w:lang w:eastAsia="es-ES"/>
        </w:rPr>
        <w:t>D)</w:t>
      </w:r>
      <w:r w:rsidR="006D39EB" w:rsidRPr="006D39EB">
        <w:rPr>
          <w:lang w:eastAsia="es-ES"/>
        </w:rPr>
        <w:t>.</w:t>
      </w:r>
      <w:bookmarkEnd w:id="136"/>
    </w:p>
    <w:sectPr w:rsidR="009C23E5" w:rsidRPr="000755E4" w:rsidSect="0044452A">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35288" w14:textId="77777777" w:rsidR="00080035" w:rsidRDefault="00080035" w:rsidP="006123D2">
      <w:r>
        <w:separator/>
      </w:r>
    </w:p>
  </w:endnote>
  <w:endnote w:type="continuationSeparator" w:id="0">
    <w:p w14:paraId="63206A94" w14:textId="77777777" w:rsidR="00080035" w:rsidRDefault="00080035" w:rsidP="006123D2">
      <w:r>
        <w:continuationSeparator/>
      </w:r>
    </w:p>
  </w:endnote>
  <w:endnote w:type="continuationNotice" w:id="1">
    <w:p w14:paraId="033DC9BE" w14:textId="77777777" w:rsidR="00080035" w:rsidRDefault="00080035" w:rsidP="006123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D3409" w14:textId="77777777" w:rsidR="00080035" w:rsidRDefault="00080035" w:rsidP="006123D2">
      <w:r>
        <w:separator/>
      </w:r>
    </w:p>
  </w:footnote>
  <w:footnote w:type="continuationSeparator" w:id="0">
    <w:p w14:paraId="0748AC62" w14:textId="77777777" w:rsidR="00080035" w:rsidRDefault="00080035" w:rsidP="006123D2">
      <w:r>
        <w:continuationSeparator/>
      </w:r>
    </w:p>
  </w:footnote>
  <w:footnote w:type="continuationNotice" w:id="1">
    <w:p w14:paraId="378096C9" w14:textId="77777777" w:rsidR="00080035" w:rsidRDefault="00080035" w:rsidP="006123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5763"/>
    <w:multiLevelType w:val="hybridMultilevel"/>
    <w:tmpl w:val="640A3F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99B2F89"/>
    <w:multiLevelType w:val="hybridMultilevel"/>
    <w:tmpl w:val="39B8A3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C0F1361"/>
    <w:multiLevelType w:val="hybridMultilevel"/>
    <w:tmpl w:val="9334A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D963FCD"/>
    <w:multiLevelType w:val="multilevel"/>
    <w:tmpl w:val="0C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125305B"/>
    <w:multiLevelType w:val="hybridMultilevel"/>
    <w:tmpl w:val="9A4CE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B96A38"/>
    <w:multiLevelType w:val="multilevel"/>
    <w:tmpl w:val="B770CF16"/>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457DC2"/>
    <w:multiLevelType w:val="hybridMultilevel"/>
    <w:tmpl w:val="ABECEB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B3E5D23"/>
    <w:multiLevelType w:val="hybridMultilevel"/>
    <w:tmpl w:val="7808569A"/>
    <w:lvl w:ilvl="0" w:tplc="E344253C">
      <w:start w:val="1"/>
      <w:numFmt w:val="decimal"/>
      <w:lvlText w:val="%1)"/>
      <w:lvlJc w:val="left"/>
      <w:pPr>
        <w:tabs>
          <w:tab w:val="num" w:pos="360"/>
        </w:tabs>
        <w:ind w:left="360" w:hanging="360"/>
      </w:pPr>
      <w:rPr>
        <w:lang w:val="de-DE"/>
      </w:rPr>
    </w:lvl>
    <w:lvl w:ilvl="1" w:tplc="04090019">
      <w:start w:val="1"/>
      <w:numFmt w:val="lowerLetter"/>
      <w:lvlText w:val="%2."/>
      <w:lvlJc w:val="left"/>
      <w:pPr>
        <w:tabs>
          <w:tab w:val="num" w:pos="2292"/>
        </w:tabs>
        <w:ind w:left="2292" w:hanging="360"/>
      </w:pPr>
    </w:lvl>
    <w:lvl w:ilvl="2" w:tplc="0409001B" w:tentative="1">
      <w:start w:val="1"/>
      <w:numFmt w:val="lowerRoman"/>
      <w:lvlText w:val="%3."/>
      <w:lvlJc w:val="right"/>
      <w:pPr>
        <w:tabs>
          <w:tab w:val="num" w:pos="3012"/>
        </w:tabs>
        <w:ind w:left="3012" w:hanging="180"/>
      </w:pPr>
    </w:lvl>
    <w:lvl w:ilvl="3" w:tplc="0409000F" w:tentative="1">
      <w:start w:val="1"/>
      <w:numFmt w:val="decimal"/>
      <w:lvlText w:val="%4."/>
      <w:lvlJc w:val="left"/>
      <w:pPr>
        <w:tabs>
          <w:tab w:val="num" w:pos="3732"/>
        </w:tabs>
        <w:ind w:left="3732" w:hanging="360"/>
      </w:pPr>
    </w:lvl>
    <w:lvl w:ilvl="4" w:tplc="04090019" w:tentative="1">
      <w:start w:val="1"/>
      <w:numFmt w:val="lowerLetter"/>
      <w:lvlText w:val="%5."/>
      <w:lvlJc w:val="left"/>
      <w:pPr>
        <w:tabs>
          <w:tab w:val="num" w:pos="4452"/>
        </w:tabs>
        <w:ind w:left="4452" w:hanging="360"/>
      </w:pPr>
    </w:lvl>
    <w:lvl w:ilvl="5" w:tplc="0409001B" w:tentative="1">
      <w:start w:val="1"/>
      <w:numFmt w:val="lowerRoman"/>
      <w:lvlText w:val="%6."/>
      <w:lvlJc w:val="right"/>
      <w:pPr>
        <w:tabs>
          <w:tab w:val="num" w:pos="5172"/>
        </w:tabs>
        <w:ind w:left="5172" w:hanging="180"/>
      </w:pPr>
    </w:lvl>
    <w:lvl w:ilvl="6" w:tplc="0409000F" w:tentative="1">
      <w:start w:val="1"/>
      <w:numFmt w:val="decimal"/>
      <w:lvlText w:val="%7."/>
      <w:lvlJc w:val="left"/>
      <w:pPr>
        <w:tabs>
          <w:tab w:val="num" w:pos="5892"/>
        </w:tabs>
        <w:ind w:left="5892" w:hanging="360"/>
      </w:pPr>
    </w:lvl>
    <w:lvl w:ilvl="7" w:tplc="04090019" w:tentative="1">
      <w:start w:val="1"/>
      <w:numFmt w:val="lowerLetter"/>
      <w:lvlText w:val="%8."/>
      <w:lvlJc w:val="left"/>
      <w:pPr>
        <w:tabs>
          <w:tab w:val="num" w:pos="6612"/>
        </w:tabs>
        <w:ind w:left="6612" w:hanging="360"/>
      </w:pPr>
    </w:lvl>
    <w:lvl w:ilvl="8" w:tplc="0409001B" w:tentative="1">
      <w:start w:val="1"/>
      <w:numFmt w:val="lowerRoman"/>
      <w:lvlText w:val="%9."/>
      <w:lvlJc w:val="right"/>
      <w:pPr>
        <w:tabs>
          <w:tab w:val="num" w:pos="7332"/>
        </w:tabs>
        <w:ind w:left="7332" w:hanging="180"/>
      </w:pPr>
    </w:lvl>
  </w:abstractNum>
  <w:abstractNum w:abstractNumId="8" w15:restartNumberingAfterBreak="0">
    <w:nsid w:val="695D1E24"/>
    <w:multiLevelType w:val="hybridMultilevel"/>
    <w:tmpl w:val="8AD45758"/>
    <w:lvl w:ilvl="0" w:tplc="1D767806">
      <w:start w:val="1"/>
      <w:numFmt w:val="bullet"/>
      <w:lvlText w:val="-"/>
      <w:lvlJc w:val="left"/>
      <w:pPr>
        <w:ind w:left="720" w:hanging="360"/>
      </w:pPr>
      <w:rPr>
        <w:rFonts w:ascii="Calibri" w:hAnsi="Calibri" w:hint="default"/>
      </w:rPr>
    </w:lvl>
    <w:lvl w:ilvl="1" w:tplc="ED661C42">
      <w:start w:val="1"/>
      <w:numFmt w:val="bullet"/>
      <w:lvlText w:val="o"/>
      <w:lvlJc w:val="left"/>
      <w:pPr>
        <w:ind w:left="1440" w:hanging="360"/>
      </w:pPr>
      <w:rPr>
        <w:rFonts w:ascii="Courier New" w:hAnsi="Courier New" w:hint="default"/>
      </w:rPr>
    </w:lvl>
    <w:lvl w:ilvl="2" w:tplc="5A5CEF0C">
      <w:start w:val="1"/>
      <w:numFmt w:val="bullet"/>
      <w:lvlText w:val=""/>
      <w:lvlJc w:val="left"/>
      <w:pPr>
        <w:ind w:left="2160" w:hanging="360"/>
      </w:pPr>
      <w:rPr>
        <w:rFonts w:ascii="Wingdings" w:hAnsi="Wingdings" w:hint="default"/>
      </w:rPr>
    </w:lvl>
    <w:lvl w:ilvl="3" w:tplc="4BFC5426">
      <w:start w:val="1"/>
      <w:numFmt w:val="bullet"/>
      <w:lvlText w:val=""/>
      <w:lvlJc w:val="left"/>
      <w:pPr>
        <w:ind w:left="2880" w:hanging="360"/>
      </w:pPr>
      <w:rPr>
        <w:rFonts w:ascii="Symbol" w:hAnsi="Symbol" w:hint="default"/>
      </w:rPr>
    </w:lvl>
    <w:lvl w:ilvl="4" w:tplc="9F44862A">
      <w:start w:val="1"/>
      <w:numFmt w:val="bullet"/>
      <w:lvlText w:val="o"/>
      <w:lvlJc w:val="left"/>
      <w:pPr>
        <w:ind w:left="3600" w:hanging="360"/>
      </w:pPr>
      <w:rPr>
        <w:rFonts w:ascii="Courier New" w:hAnsi="Courier New" w:hint="default"/>
      </w:rPr>
    </w:lvl>
    <w:lvl w:ilvl="5" w:tplc="665C4012">
      <w:start w:val="1"/>
      <w:numFmt w:val="bullet"/>
      <w:lvlText w:val=""/>
      <w:lvlJc w:val="left"/>
      <w:pPr>
        <w:ind w:left="4320" w:hanging="360"/>
      </w:pPr>
      <w:rPr>
        <w:rFonts w:ascii="Wingdings" w:hAnsi="Wingdings" w:hint="default"/>
      </w:rPr>
    </w:lvl>
    <w:lvl w:ilvl="6" w:tplc="7C8A52DE">
      <w:start w:val="1"/>
      <w:numFmt w:val="bullet"/>
      <w:lvlText w:val=""/>
      <w:lvlJc w:val="left"/>
      <w:pPr>
        <w:ind w:left="5040" w:hanging="360"/>
      </w:pPr>
      <w:rPr>
        <w:rFonts w:ascii="Symbol" w:hAnsi="Symbol" w:hint="default"/>
      </w:rPr>
    </w:lvl>
    <w:lvl w:ilvl="7" w:tplc="A8E275EA">
      <w:start w:val="1"/>
      <w:numFmt w:val="bullet"/>
      <w:lvlText w:val="o"/>
      <w:lvlJc w:val="left"/>
      <w:pPr>
        <w:ind w:left="5760" w:hanging="360"/>
      </w:pPr>
      <w:rPr>
        <w:rFonts w:ascii="Courier New" w:hAnsi="Courier New" w:hint="default"/>
      </w:rPr>
    </w:lvl>
    <w:lvl w:ilvl="8" w:tplc="F90836DA">
      <w:start w:val="1"/>
      <w:numFmt w:val="bullet"/>
      <w:lvlText w:val=""/>
      <w:lvlJc w:val="left"/>
      <w:pPr>
        <w:ind w:left="6480" w:hanging="360"/>
      </w:pPr>
      <w:rPr>
        <w:rFonts w:ascii="Wingdings" w:hAnsi="Wingdings" w:hint="default"/>
      </w:rPr>
    </w:lvl>
  </w:abstractNum>
  <w:abstractNum w:abstractNumId="9" w15:restartNumberingAfterBreak="0">
    <w:nsid w:val="727F3455"/>
    <w:multiLevelType w:val="hybridMultilevel"/>
    <w:tmpl w:val="D104289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7429CE02"/>
    <w:multiLevelType w:val="hybridMultilevel"/>
    <w:tmpl w:val="BC604910"/>
    <w:lvl w:ilvl="0" w:tplc="4690583E">
      <w:start w:val="1"/>
      <w:numFmt w:val="bullet"/>
      <w:lvlText w:val=""/>
      <w:lvlJc w:val="left"/>
      <w:pPr>
        <w:ind w:left="720" w:hanging="360"/>
      </w:pPr>
      <w:rPr>
        <w:rFonts w:ascii="Symbol" w:hAnsi="Symbol" w:hint="default"/>
      </w:rPr>
    </w:lvl>
    <w:lvl w:ilvl="1" w:tplc="B7F023B2">
      <w:start w:val="1"/>
      <w:numFmt w:val="bullet"/>
      <w:lvlText w:val="o"/>
      <w:lvlJc w:val="left"/>
      <w:pPr>
        <w:ind w:left="1440" w:hanging="360"/>
      </w:pPr>
      <w:rPr>
        <w:rFonts w:ascii="Courier New" w:hAnsi="Courier New" w:hint="default"/>
      </w:rPr>
    </w:lvl>
    <w:lvl w:ilvl="2" w:tplc="C9601852">
      <w:start w:val="1"/>
      <w:numFmt w:val="bullet"/>
      <w:lvlText w:val=""/>
      <w:lvlJc w:val="left"/>
      <w:pPr>
        <w:ind w:left="2160" w:hanging="360"/>
      </w:pPr>
      <w:rPr>
        <w:rFonts w:ascii="Wingdings" w:hAnsi="Wingdings" w:hint="default"/>
      </w:rPr>
    </w:lvl>
    <w:lvl w:ilvl="3" w:tplc="69625A52">
      <w:start w:val="1"/>
      <w:numFmt w:val="bullet"/>
      <w:lvlText w:val=""/>
      <w:lvlJc w:val="left"/>
      <w:pPr>
        <w:ind w:left="2880" w:hanging="360"/>
      </w:pPr>
      <w:rPr>
        <w:rFonts w:ascii="Symbol" w:hAnsi="Symbol" w:hint="default"/>
      </w:rPr>
    </w:lvl>
    <w:lvl w:ilvl="4" w:tplc="4FEC7C12">
      <w:start w:val="1"/>
      <w:numFmt w:val="bullet"/>
      <w:lvlText w:val="o"/>
      <w:lvlJc w:val="left"/>
      <w:pPr>
        <w:ind w:left="3600" w:hanging="360"/>
      </w:pPr>
      <w:rPr>
        <w:rFonts w:ascii="Courier New" w:hAnsi="Courier New" w:hint="default"/>
      </w:rPr>
    </w:lvl>
    <w:lvl w:ilvl="5" w:tplc="4FE0B444">
      <w:start w:val="1"/>
      <w:numFmt w:val="bullet"/>
      <w:lvlText w:val=""/>
      <w:lvlJc w:val="left"/>
      <w:pPr>
        <w:ind w:left="4320" w:hanging="360"/>
      </w:pPr>
      <w:rPr>
        <w:rFonts w:ascii="Wingdings" w:hAnsi="Wingdings" w:hint="default"/>
      </w:rPr>
    </w:lvl>
    <w:lvl w:ilvl="6" w:tplc="35660566">
      <w:start w:val="1"/>
      <w:numFmt w:val="bullet"/>
      <w:lvlText w:val=""/>
      <w:lvlJc w:val="left"/>
      <w:pPr>
        <w:ind w:left="5040" w:hanging="360"/>
      </w:pPr>
      <w:rPr>
        <w:rFonts w:ascii="Symbol" w:hAnsi="Symbol" w:hint="default"/>
      </w:rPr>
    </w:lvl>
    <w:lvl w:ilvl="7" w:tplc="7C46F8FA">
      <w:start w:val="1"/>
      <w:numFmt w:val="bullet"/>
      <w:lvlText w:val="o"/>
      <w:lvlJc w:val="left"/>
      <w:pPr>
        <w:ind w:left="5760" w:hanging="360"/>
      </w:pPr>
      <w:rPr>
        <w:rFonts w:ascii="Courier New" w:hAnsi="Courier New" w:hint="default"/>
      </w:rPr>
    </w:lvl>
    <w:lvl w:ilvl="8" w:tplc="2E68A542">
      <w:start w:val="1"/>
      <w:numFmt w:val="bullet"/>
      <w:lvlText w:val=""/>
      <w:lvlJc w:val="left"/>
      <w:pPr>
        <w:ind w:left="6480" w:hanging="360"/>
      </w:pPr>
      <w:rPr>
        <w:rFonts w:ascii="Wingdings" w:hAnsi="Wingdings" w:hint="default"/>
      </w:rPr>
    </w:lvl>
  </w:abstractNum>
  <w:num w:numId="1" w16cid:durableId="254673386">
    <w:abstractNumId w:val="10"/>
  </w:num>
  <w:num w:numId="2" w16cid:durableId="1013916005">
    <w:abstractNumId w:val="3"/>
  </w:num>
  <w:num w:numId="3" w16cid:durableId="7187486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41814921">
    <w:abstractNumId w:val="6"/>
  </w:num>
  <w:num w:numId="5" w16cid:durableId="21709327">
    <w:abstractNumId w:val="2"/>
  </w:num>
  <w:num w:numId="6" w16cid:durableId="1212034012">
    <w:abstractNumId w:val="1"/>
  </w:num>
  <w:num w:numId="7" w16cid:durableId="1064990126">
    <w:abstractNumId w:val="0"/>
  </w:num>
  <w:num w:numId="8" w16cid:durableId="974334979">
    <w:abstractNumId w:val="4"/>
  </w:num>
  <w:num w:numId="9" w16cid:durableId="1550530913">
    <w:abstractNumId w:val="8"/>
  </w:num>
  <w:num w:numId="10" w16cid:durableId="875973266">
    <w:abstractNumId w:val="9"/>
  </w:num>
  <w:num w:numId="11" w16cid:durableId="2109570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0zwzdwavzzeze9w5hx2fwlv0fds9srr2ff&quot;&gt;biblio_Chust-Converted-Converted&lt;record-ids&gt;&lt;item&gt;5167&lt;/item&gt;&lt;item&gt;6718&lt;/item&gt;&lt;item&gt;6900&lt;/item&gt;&lt;item&gt;7284&lt;/item&gt;&lt;item&gt;7387&lt;/item&gt;&lt;item&gt;7405&lt;/item&gt;&lt;item&gt;7487&lt;/item&gt;&lt;item&gt;7502&lt;/item&gt;&lt;item&gt;7508&lt;/item&gt;&lt;item&gt;7510&lt;/item&gt;&lt;item&gt;7515&lt;/item&gt;&lt;item&gt;7535&lt;/item&gt;&lt;item&gt;7536&lt;/item&gt;&lt;item&gt;7539&lt;/item&gt;&lt;item&gt;7558&lt;/item&gt;&lt;item&gt;7562&lt;/item&gt;&lt;item&gt;7734&lt;/item&gt;&lt;item&gt;8168&lt;/item&gt;&lt;item&gt;8195&lt;/item&gt;&lt;item&gt;8229&lt;/item&gt;&lt;item&gt;8239&lt;/item&gt;&lt;item&gt;8249&lt;/item&gt;&lt;item&gt;8311&lt;/item&gt;&lt;item&gt;8350&lt;/item&gt;&lt;item&gt;8438&lt;/item&gt;&lt;item&gt;8520&lt;/item&gt;&lt;item&gt;8521&lt;/item&gt;&lt;item&gt;8552&lt;/item&gt;&lt;item&gt;9327&lt;/item&gt;&lt;item&gt;9332&lt;/item&gt;&lt;item&gt;9408&lt;/item&gt;&lt;item&gt;9530&lt;/item&gt;&lt;item&gt;9573&lt;/item&gt;&lt;item&gt;9611&lt;/item&gt;&lt;item&gt;9663&lt;/item&gt;&lt;item&gt;9670&lt;/item&gt;&lt;item&gt;9674&lt;/item&gt;&lt;item&gt;9677&lt;/item&gt;&lt;item&gt;9678&lt;/item&gt;&lt;item&gt;9683&lt;/item&gt;&lt;item&gt;9685&lt;/item&gt;&lt;item&gt;9687&lt;/item&gt;&lt;item&gt;9698&lt;/item&gt;&lt;item&gt;9701&lt;/item&gt;&lt;item&gt;9711&lt;/item&gt;&lt;item&gt;9728&lt;/item&gt;&lt;item&gt;9779&lt;/item&gt;&lt;item&gt;9803&lt;/item&gt;&lt;item&gt;13667&lt;/item&gt;&lt;item&gt;15029&lt;/item&gt;&lt;item&gt;15031&lt;/item&gt;&lt;item&gt;15230&lt;/item&gt;&lt;item&gt;15233&lt;/item&gt;&lt;item&gt;15234&lt;/item&gt;&lt;item&gt;15235&lt;/item&gt;&lt;item&gt;15239&lt;/item&gt;&lt;item&gt;15245&lt;/item&gt;&lt;item&gt;15251&lt;/item&gt;&lt;item&gt;15252&lt;/item&gt;&lt;item&gt;15253&lt;/item&gt;&lt;item&gt;15263&lt;/item&gt;&lt;item&gt;15264&lt;/item&gt;&lt;item&gt;15266&lt;/item&gt;&lt;item&gt;15267&lt;/item&gt;&lt;item&gt;15282&lt;/item&gt;&lt;item&gt;15283&lt;/item&gt;&lt;item&gt;15287&lt;/item&gt;&lt;item&gt;15289&lt;/item&gt;&lt;item&gt;15311&lt;/item&gt;&lt;item&gt;15325&lt;/item&gt;&lt;item&gt;15326&lt;/item&gt;&lt;item&gt;16345&lt;/item&gt;&lt;item&gt;16346&lt;/item&gt;&lt;item&gt;16363&lt;/item&gt;&lt;item&gt;16364&lt;/item&gt;&lt;item&gt;16365&lt;/item&gt;&lt;item&gt;16376&lt;/item&gt;&lt;item&gt;16377&lt;/item&gt;&lt;item&gt;16378&lt;/item&gt;&lt;item&gt;16382&lt;/item&gt;&lt;item&gt;16386&lt;/item&gt;&lt;item&gt;16387&lt;/item&gt;&lt;item&gt;16440&lt;/item&gt;&lt;item&gt;16441&lt;/item&gt;&lt;item&gt;16442&lt;/item&gt;&lt;item&gt;16443&lt;/item&gt;&lt;item&gt;16452&lt;/item&gt;&lt;item&gt;16456&lt;/item&gt;&lt;/record-ids&gt;&lt;/item&gt;&lt;/Libraries&gt;"/>
  </w:docVars>
  <w:rsids>
    <w:rsidRoot w:val="00600135"/>
    <w:rsid w:val="00000181"/>
    <w:rsid w:val="0000047E"/>
    <w:rsid w:val="000008F0"/>
    <w:rsid w:val="00000D2F"/>
    <w:rsid w:val="00000EE1"/>
    <w:rsid w:val="000010E5"/>
    <w:rsid w:val="00001F18"/>
    <w:rsid w:val="000021ED"/>
    <w:rsid w:val="000021F4"/>
    <w:rsid w:val="00002431"/>
    <w:rsid w:val="0000325B"/>
    <w:rsid w:val="000036BB"/>
    <w:rsid w:val="00003F7C"/>
    <w:rsid w:val="0000422B"/>
    <w:rsid w:val="000046DD"/>
    <w:rsid w:val="00004E5E"/>
    <w:rsid w:val="00004ED1"/>
    <w:rsid w:val="0000507E"/>
    <w:rsid w:val="000053AA"/>
    <w:rsid w:val="00005F12"/>
    <w:rsid w:val="00005FBF"/>
    <w:rsid w:val="00006024"/>
    <w:rsid w:val="00007276"/>
    <w:rsid w:val="000072D2"/>
    <w:rsid w:val="00010226"/>
    <w:rsid w:val="00010924"/>
    <w:rsid w:val="00010BB0"/>
    <w:rsid w:val="00011236"/>
    <w:rsid w:val="0001143D"/>
    <w:rsid w:val="00011AE6"/>
    <w:rsid w:val="00011CB9"/>
    <w:rsid w:val="000121E4"/>
    <w:rsid w:val="000124E9"/>
    <w:rsid w:val="0001298C"/>
    <w:rsid w:val="00012D25"/>
    <w:rsid w:val="00013C10"/>
    <w:rsid w:val="00014168"/>
    <w:rsid w:val="000142B0"/>
    <w:rsid w:val="00014360"/>
    <w:rsid w:val="000146E7"/>
    <w:rsid w:val="00014C52"/>
    <w:rsid w:val="00014DD5"/>
    <w:rsid w:val="00015B21"/>
    <w:rsid w:val="000162C6"/>
    <w:rsid w:val="00016639"/>
    <w:rsid w:val="00016651"/>
    <w:rsid w:val="00016E53"/>
    <w:rsid w:val="0001706E"/>
    <w:rsid w:val="00017522"/>
    <w:rsid w:val="0001787C"/>
    <w:rsid w:val="00017B2C"/>
    <w:rsid w:val="0002034B"/>
    <w:rsid w:val="00020551"/>
    <w:rsid w:val="00020763"/>
    <w:rsid w:val="00021257"/>
    <w:rsid w:val="00021FC9"/>
    <w:rsid w:val="0002223E"/>
    <w:rsid w:val="00022B44"/>
    <w:rsid w:val="0002326B"/>
    <w:rsid w:val="00023AFE"/>
    <w:rsid w:val="0002446F"/>
    <w:rsid w:val="000244A1"/>
    <w:rsid w:val="000246FA"/>
    <w:rsid w:val="0002491D"/>
    <w:rsid w:val="00024A5E"/>
    <w:rsid w:val="00025A6F"/>
    <w:rsid w:val="00025AB6"/>
    <w:rsid w:val="00025D11"/>
    <w:rsid w:val="00026D4F"/>
    <w:rsid w:val="0003003E"/>
    <w:rsid w:val="00030D48"/>
    <w:rsid w:val="00030D88"/>
    <w:rsid w:val="000315C3"/>
    <w:rsid w:val="000326D7"/>
    <w:rsid w:val="00032D36"/>
    <w:rsid w:val="00033569"/>
    <w:rsid w:val="00033849"/>
    <w:rsid w:val="0003393A"/>
    <w:rsid w:val="0003540B"/>
    <w:rsid w:val="0003542E"/>
    <w:rsid w:val="00035D22"/>
    <w:rsid w:val="00035E7F"/>
    <w:rsid w:val="0003611D"/>
    <w:rsid w:val="00036155"/>
    <w:rsid w:val="000369C4"/>
    <w:rsid w:val="00036D1C"/>
    <w:rsid w:val="00037411"/>
    <w:rsid w:val="00037ADC"/>
    <w:rsid w:val="00037EE2"/>
    <w:rsid w:val="000403F0"/>
    <w:rsid w:val="00040527"/>
    <w:rsid w:val="00040799"/>
    <w:rsid w:val="00040DAB"/>
    <w:rsid w:val="00041253"/>
    <w:rsid w:val="00041450"/>
    <w:rsid w:val="00041578"/>
    <w:rsid w:val="000417BB"/>
    <w:rsid w:val="00041A43"/>
    <w:rsid w:val="00042737"/>
    <w:rsid w:val="000431E8"/>
    <w:rsid w:val="0004347B"/>
    <w:rsid w:val="00044CEB"/>
    <w:rsid w:val="000451BC"/>
    <w:rsid w:val="0004535F"/>
    <w:rsid w:val="000458D7"/>
    <w:rsid w:val="00046482"/>
    <w:rsid w:val="00046C2F"/>
    <w:rsid w:val="0004747B"/>
    <w:rsid w:val="00047B95"/>
    <w:rsid w:val="00047E7E"/>
    <w:rsid w:val="000501EB"/>
    <w:rsid w:val="00050CC6"/>
    <w:rsid w:val="000510C5"/>
    <w:rsid w:val="000517E2"/>
    <w:rsid w:val="00051C7F"/>
    <w:rsid w:val="000525F3"/>
    <w:rsid w:val="00052B7C"/>
    <w:rsid w:val="00052CB4"/>
    <w:rsid w:val="00052D12"/>
    <w:rsid w:val="00053833"/>
    <w:rsid w:val="00054103"/>
    <w:rsid w:val="00054F83"/>
    <w:rsid w:val="000555A1"/>
    <w:rsid w:val="00055F52"/>
    <w:rsid w:val="00055FF9"/>
    <w:rsid w:val="000563AA"/>
    <w:rsid w:val="00056EF2"/>
    <w:rsid w:val="00057221"/>
    <w:rsid w:val="00057A43"/>
    <w:rsid w:val="00060558"/>
    <w:rsid w:val="00061379"/>
    <w:rsid w:val="000616DE"/>
    <w:rsid w:val="00061ADC"/>
    <w:rsid w:val="00062771"/>
    <w:rsid w:val="00063322"/>
    <w:rsid w:val="00063459"/>
    <w:rsid w:val="0006359C"/>
    <w:rsid w:val="00063CAE"/>
    <w:rsid w:val="000642DC"/>
    <w:rsid w:val="00065200"/>
    <w:rsid w:val="000656CF"/>
    <w:rsid w:val="00066A73"/>
    <w:rsid w:val="0006709A"/>
    <w:rsid w:val="0006711A"/>
    <w:rsid w:val="0006720C"/>
    <w:rsid w:val="00070BAA"/>
    <w:rsid w:val="00070E78"/>
    <w:rsid w:val="00071350"/>
    <w:rsid w:val="0007144A"/>
    <w:rsid w:val="000716D1"/>
    <w:rsid w:val="00071B62"/>
    <w:rsid w:val="000734DE"/>
    <w:rsid w:val="0007410D"/>
    <w:rsid w:val="00074167"/>
    <w:rsid w:val="00074AED"/>
    <w:rsid w:val="00075378"/>
    <w:rsid w:val="000755E4"/>
    <w:rsid w:val="0007577C"/>
    <w:rsid w:val="00075B7D"/>
    <w:rsid w:val="00075E28"/>
    <w:rsid w:val="00076403"/>
    <w:rsid w:val="00076511"/>
    <w:rsid w:val="00076AA0"/>
    <w:rsid w:val="00076ADF"/>
    <w:rsid w:val="00076B01"/>
    <w:rsid w:val="000776AE"/>
    <w:rsid w:val="00077906"/>
    <w:rsid w:val="00077908"/>
    <w:rsid w:val="00077C4F"/>
    <w:rsid w:val="00080011"/>
    <w:rsid w:val="00080035"/>
    <w:rsid w:val="00080876"/>
    <w:rsid w:val="00080C17"/>
    <w:rsid w:val="000818DC"/>
    <w:rsid w:val="000824A7"/>
    <w:rsid w:val="0008271E"/>
    <w:rsid w:val="000828C8"/>
    <w:rsid w:val="00082EBB"/>
    <w:rsid w:val="00084113"/>
    <w:rsid w:val="000848D7"/>
    <w:rsid w:val="00084B1D"/>
    <w:rsid w:val="00085240"/>
    <w:rsid w:val="000856E4"/>
    <w:rsid w:val="00085856"/>
    <w:rsid w:val="0008590B"/>
    <w:rsid w:val="00085BC2"/>
    <w:rsid w:val="00085D50"/>
    <w:rsid w:val="00086A12"/>
    <w:rsid w:val="00086BE0"/>
    <w:rsid w:val="00090B76"/>
    <w:rsid w:val="00090F20"/>
    <w:rsid w:val="0009150C"/>
    <w:rsid w:val="00092C3E"/>
    <w:rsid w:val="000940B6"/>
    <w:rsid w:val="000941F8"/>
    <w:rsid w:val="00094D0F"/>
    <w:rsid w:val="00095683"/>
    <w:rsid w:val="00096121"/>
    <w:rsid w:val="00096215"/>
    <w:rsid w:val="000967E3"/>
    <w:rsid w:val="00097202"/>
    <w:rsid w:val="0009748C"/>
    <w:rsid w:val="00097F9F"/>
    <w:rsid w:val="000A0A2F"/>
    <w:rsid w:val="000A1199"/>
    <w:rsid w:val="000A1268"/>
    <w:rsid w:val="000A1428"/>
    <w:rsid w:val="000A185F"/>
    <w:rsid w:val="000A1B75"/>
    <w:rsid w:val="000A1CE5"/>
    <w:rsid w:val="000A2506"/>
    <w:rsid w:val="000A2CC9"/>
    <w:rsid w:val="000A323E"/>
    <w:rsid w:val="000A35AA"/>
    <w:rsid w:val="000A3659"/>
    <w:rsid w:val="000A3680"/>
    <w:rsid w:val="000A38D5"/>
    <w:rsid w:val="000A3A4E"/>
    <w:rsid w:val="000A4D8C"/>
    <w:rsid w:val="000A4E8A"/>
    <w:rsid w:val="000A54E0"/>
    <w:rsid w:val="000A5A21"/>
    <w:rsid w:val="000A5F3B"/>
    <w:rsid w:val="000A5FA6"/>
    <w:rsid w:val="000A65B5"/>
    <w:rsid w:val="000A6835"/>
    <w:rsid w:val="000A6AE7"/>
    <w:rsid w:val="000A7006"/>
    <w:rsid w:val="000A7925"/>
    <w:rsid w:val="000B0985"/>
    <w:rsid w:val="000B0AF1"/>
    <w:rsid w:val="000B0F7A"/>
    <w:rsid w:val="000B1150"/>
    <w:rsid w:val="000B1A51"/>
    <w:rsid w:val="000B26E7"/>
    <w:rsid w:val="000B2DC5"/>
    <w:rsid w:val="000B3292"/>
    <w:rsid w:val="000B387C"/>
    <w:rsid w:val="000B4271"/>
    <w:rsid w:val="000B4F7A"/>
    <w:rsid w:val="000B5C5E"/>
    <w:rsid w:val="000B5D44"/>
    <w:rsid w:val="000B6335"/>
    <w:rsid w:val="000B6454"/>
    <w:rsid w:val="000B73E2"/>
    <w:rsid w:val="000B769D"/>
    <w:rsid w:val="000B778D"/>
    <w:rsid w:val="000B7890"/>
    <w:rsid w:val="000B7C6D"/>
    <w:rsid w:val="000B7D9A"/>
    <w:rsid w:val="000C059C"/>
    <w:rsid w:val="000C09E4"/>
    <w:rsid w:val="000C0EE9"/>
    <w:rsid w:val="000C0F4B"/>
    <w:rsid w:val="000C1285"/>
    <w:rsid w:val="000C1A4F"/>
    <w:rsid w:val="000C1DCB"/>
    <w:rsid w:val="000C20CD"/>
    <w:rsid w:val="000C2404"/>
    <w:rsid w:val="000C296A"/>
    <w:rsid w:val="000C2E41"/>
    <w:rsid w:val="000C41EE"/>
    <w:rsid w:val="000C4757"/>
    <w:rsid w:val="000C5247"/>
    <w:rsid w:val="000C582D"/>
    <w:rsid w:val="000C6F4D"/>
    <w:rsid w:val="000D0E4C"/>
    <w:rsid w:val="000D1048"/>
    <w:rsid w:val="000D1263"/>
    <w:rsid w:val="000D12AA"/>
    <w:rsid w:val="000D1B8A"/>
    <w:rsid w:val="000D1CD0"/>
    <w:rsid w:val="000D2365"/>
    <w:rsid w:val="000D5D3E"/>
    <w:rsid w:val="000D612C"/>
    <w:rsid w:val="000D6779"/>
    <w:rsid w:val="000D6C1D"/>
    <w:rsid w:val="000D7426"/>
    <w:rsid w:val="000D7542"/>
    <w:rsid w:val="000E042F"/>
    <w:rsid w:val="000E091F"/>
    <w:rsid w:val="000E0F12"/>
    <w:rsid w:val="000E1138"/>
    <w:rsid w:val="000E16FA"/>
    <w:rsid w:val="000E1DE3"/>
    <w:rsid w:val="000E285E"/>
    <w:rsid w:val="000E383F"/>
    <w:rsid w:val="000E3896"/>
    <w:rsid w:val="000E3B9B"/>
    <w:rsid w:val="000E462E"/>
    <w:rsid w:val="000E4A18"/>
    <w:rsid w:val="000E5453"/>
    <w:rsid w:val="000E5A00"/>
    <w:rsid w:val="000E5ABC"/>
    <w:rsid w:val="000E5C5C"/>
    <w:rsid w:val="000E5CF1"/>
    <w:rsid w:val="000E6DD1"/>
    <w:rsid w:val="000E79A7"/>
    <w:rsid w:val="000E7A5A"/>
    <w:rsid w:val="000E7A66"/>
    <w:rsid w:val="000E7D8A"/>
    <w:rsid w:val="000F150E"/>
    <w:rsid w:val="000F2719"/>
    <w:rsid w:val="000F2B75"/>
    <w:rsid w:val="000F2BDB"/>
    <w:rsid w:val="000F323C"/>
    <w:rsid w:val="000F3396"/>
    <w:rsid w:val="000F4012"/>
    <w:rsid w:val="000F4014"/>
    <w:rsid w:val="000F44B4"/>
    <w:rsid w:val="000F469A"/>
    <w:rsid w:val="000F472B"/>
    <w:rsid w:val="000F4FED"/>
    <w:rsid w:val="000F5047"/>
    <w:rsid w:val="000F52DF"/>
    <w:rsid w:val="000F69CE"/>
    <w:rsid w:val="000F6DEC"/>
    <w:rsid w:val="000F70D0"/>
    <w:rsid w:val="000F7F42"/>
    <w:rsid w:val="00100D40"/>
    <w:rsid w:val="001017E9"/>
    <w:rsid w:val="00101FB6"/>
    <w:rsid w:val="00102793"/>
    <w:rsid w:val="00102B0E"/>
    <w:rsid w:val="00103D2D"/>
    <w:rsid w:val="00105235"/>
    <w:rsid w:val="00107166"/>
    <w:rsid w:val="00107E88"/>
    <w:rsid w:val="00110180"/>
    <w:rsid w:val="00110214"/>
    <w:rsid w:val="001109D9"/>
    <w:rsid w:val="001118DE"/>
    <w:rsid w:val="00112225"/>
    <w:rsid w:val="00112495"/>
    <w:rsid w:val="0011282F"/>
    <w:rsid w:val="00112A54"/>
    <w:rsid w:val="00112D5C"/>
    <w:rsid w:val="00114158"/>
    <w:rsid w:val="00114F74"/>
    <w:rsid w:val="00114FE4"/>
    <w:rsid w:val="00115239"/>
    <w:rsid w:val="00116601"/>
    <w:rsid w:val="001169C9"/>
    <w:rsid w:val="00116BF6"/>
    <w:rsid w:val="00117151"/>
    <w:rsid w:val="00117209"/>
    <w:rsid w:val="00117B7E"/>
    <w:rsid w:val="00117D71"/>
    <w:rsid w:val="00121022"/>
    <w:rsid w:val="0012114E"/>
    <w:rsid w:val="001213DF"/>
    <w:rsid w:val="001216AC"/>
    <w:rsid w:val="00121CA9"/>
    <w:rsid w:val="00121FA9"/>
    <w:rsid w:val="00122256"/>
    <w:rsid w:val="001227F8"/>
    <w:rsid w:val="00122932"/>
    <w:rsid w:val="001231F7"/>
    <w:rsid w:val="00123DF2"/>
    <w:rsid w:val="00124586"/>
    <w:rsid w:val="00125333"/>
    <w:rsid w:val="00125F44"/>
    <w:rsid w:val="00127358"/>
    <w:rsid w:val="001273B5"/>
    <w:rsid w:val="00127C56"/>
    <w:rsid w:val="00127D06"/>
    <w:rsid w:val="0013076E"/>
    <w:rsid w:val="00130CBD"/>
    <w:rsid w:val="00132BD0"/>
    <w:rsid w:val="00133BA9"/>
    <w:rsid w:val="00133FBF"/>
    <w:rsid w:val="00134079"/>
    <w:rsid w:val="00134356"/>
    <w:rsid w:val="001347B9"/>
    <w:rsid w:val="0013481D"/>
    <w:rsid w:val="0013481F"/>
    <w:rsid w:val="00134F04"/>
    <w:rsid w:val="00134FEB"/>
    <w:rsid w:val="001357A3"/>
    <w:rsid w:val="00135C18"/>
    <w:rsid w:val="00136C67"/>
    <w:rsid w:val="00137395"/>
    <w:rsid w:val="001376BE"/>
    <w:rsid w:val="00140384"/>
    <w:rsid w:val="00140E38"/>
    <w:rsid w:val="00141F51"/>
    <w:rsid w:val="001424E9"/>
    <w:rsid w:val="00142664"/>
    <w:rsid w:val="00142C9B"/>
    <w:rsid w:val="00143B08"/>
    <w:rsid w:val="0014414A"/>
    <w:rsid w:val="001455C4"/>
    <w:rsid w:val="0014581A"/>
    <w:rsid w:val="00145848"/>
    <w:rsid w:val="00145A42"/>
    <w:rsid w:val="00145C9B"/>
    <w:rsid w:val="00145CF8"/>
    <w:rsid w:val="0014602B"/>
    <w:rsid w:val="0014657A"/>
    <w:rsid w:val="0014685A"/>
    <w:rsid w:val="0014797F"/>
    <w:rsid w:val="001500CC"/>
    <w:rsid w:val="0015025E"/>
    <w:rsid w:val="00150628"/>
    <w:rsid w:val="001506CC"/>
    <w:rsid w:val="00150AD6"/>
    <w:rsid w:val="00151CA7"/>
    <w:rsid w:val="00152063"/>
    <w:rsid w:val="00152163"/>
    <w:rsid w:val="0015221A"/>
    <w:rsid w:val="00152C74"/>
    <w:rsid w:val="00152CB9"/>
    <w:rsid w:val="00152D9C"/>
    <w:rsid w:val="00153626"/>
    <w:rsid w:val="001544B5"/>
    <w:rsid w:val="001549D3"/>
    <w:rsid w:val="00154AB9"/>
    <w:rsid w:val="001558B0"/>
    <w:rsid w:val="001559D9"/>
    <w:rsid w:val="00155A18"/>
    <w:rsid w:val="00156437"/>
    <w:rsid w:val="00156736"/>
    <w:rsid w:val="00156854"/>
    <w:rsid w:val="00156EB3"/>
    <w:rsid w:val="00156F34"/>
    <w:rsid w:val="00157C3E"/>
    <w:rsid w:val="0016061E"/>
    <w:rsid w:val="00160687"/>
    <w:rsid w:val="001610FD"/>
    <w:rsid w:val="001615F4"/>
    <w:rsid w:val="00163CAF"/>
    <w:rsid w:val="001648E6"/>
    <w:rsid w:val="0016497A"/>
    <w:rsid w:val="00164F18"/>
    <w:rsid w:val="001656BD"/>
    <w:rsid w:val="0016573D"/>
    <w:rsid w:val="00165C42"/>
    <w:rsid w:val="00165FA7"/>
    <w:rsid w:val="001661D2"/>
    <w:rsid w:val="0016636E"/>
    <w:rsid w:val="001663BE"/>
    <w:rsid w:val="001669D7"/>
    <w:rsid w:val="00166B60"/>
    <w:rsid w:val="00166E42"/>
    <w:rsid w:val="001670A5"/>
    <w:rsid w:val="00167502"/>
    <w:rsid w:val="00167517"/>
    <w:rsid w:val="001675E4"/>
    <w:rsid w:val="00167A94"/>
    <w:rsid w:val="00170327"/>
    <w:rsid w:val="00171012"/>
    <w:rsid w:val="001717D2"/>
    <w:rsid w:val="00171BDB"/>
    <w:rsid w:val="00171DEE"/>
    <w:rsid w:val="0017207F"/>
    <w:rsid w:val="00172138"/>
    <w:rsid w:val="001723E3"/>
    <w:rsid w:val="001729F9"/>
    <w:rsid w:val="00172DB3"/>
    <w:rsid w:val="00173CCE"/>
    <w:rsid w:val="0017409F"/>
    <w:rsid w:val="0017462A"/>
    <w:rsid w:val="001746E7"/>
    <w:rsid w:val="00174977"/>
    <w:rsid w:val="00174DA7"/>
    <w:rsid w:val="001754DF"/>
    <w:rsid w:val="00175A4D"/>
    <w:rsid w:val="001766A8"/>
    <w:rsid w:val="0017674F"/>
    <w:rsid w:val="00176BA8"/>
    <w:rsid w:val="00176E01"/>
    <w:rsid w:val="00176F34"/>
    <w:rsid w:val="0017722F"/>
    <w:rsid w:val="00180862"/>
    <w:rsid w:val="00180B42"/>
    <w:rsid w:val="00180DFC"/>
    <w:rsid w:val="00180EF7"/>
    <w:rsid w:val="00181BEB"/>
    <w:rsid w:val="0018278C"/>
    <w:rsid w:val="00183428"/>
    <w:rsid w:val="001838EE"/>
    <w:rsid w:val="00183D94"/>
    <w:rsid w:val="00184138"/>
    <w:rsid w:val="00184481"/>
    <w:rsid w:val="00184CC2"/>
    <w:rsid w:val="0018519F"/>
    <w:rsid w:val="00185E25"/>
    <w:rsid w:val="00186B23"/>
    <w:rsid w:val="00186FA2"/>
    <w:rsid w:val="00187A90"/>
    <w:rsid w:val="00187B0F"/>
    <w:rsid w:val="00187E37"/>
    <w:rsid w:val="001900E1"/>
    <w:rsid w:val="0019098C"/>
    <w:rsid w:val="001911AB"/>
    <w:rsid w:val="001917A8"/>
    <w:rsid w:val="00192997"/>
    <w:rsid w:val="00192A57"/>
    <w:rsid w:val="001933D5"/>
    <w:rsid w:val="00193763"/>
    <w:rsid w:val="001943DB"/>
    <w:rsid w:val="00194AB7"/>
    <w:rsid w:val="00194ECA"/>
    <w:rsid w:val="00194F5C"/>
    <w:rsid w:val="00195298"/>
    <w:rsid w:val="00195B47"/>
    <w:rsid w:val="001963F6"/>
    <w:rsid w:val="00196589"/>
    <w:rsid w:val="00197185"/>
    <w:rsid w:val="001972C0"/>
    <w:rsid w:val="001976C1"/>
    <w:rsid w:val="00197E19"/>
    <w:rsid w:val="00197E1D"/>
    <w:rsid w:val="00197FBB"/>
    <w:rsid w:val="001A00CB"/>
    <w:rsid w:val="001A0A3A"/>
    <w:rsid w:val="001A0BAA"/>
    <w:rsid w:val="001A0DB5"/>
    <w:rsid w:val="001A18C6"/>
    <w:rsid w:val="001A1EC5"/>
    <w:rsid w:val="001A2095"/>
    <w:rsid w:val="001A213D"/>
    <w:rsid w:val="001A22A7"/>
    <w:rsid w:val="001A2646"/>
    <w:rsid w:val="001A2765"/>
    <w:rsid w:val="001A2D94"/>
    <w:rsid w:val="001A34CA"/>
    <w:rsid w:val="001A35B1"/>
    <w:rsid w:val="001A364B"/>
    <w:rsid w:val="001A4949"/>
    <w:rsid w:val="001A4A9E"/>
    <w:rsid w:val="001A4AEA"/>
    <w:rsid w:val="001A4C5E"/>
    <w:rsid w:val="001A5C19"/>
    <w:rsid w:val="001A6088"/>
    <w:rsid w:val="001A7066"/>
    <w:rsid w:val="001A7AA6"/>
    <w:rsid w:val="001B01BA"/>
    <w:rsid w:val="001B021E"/>
    <w:rsid w:val="001B1392"/>
    <w:rsid w:val="001B18C5"/>
    <w:rsid w:val="001B1B8F"/>
    <w:rsid w:val="001B2120"/>
    <w:rsid w:val="001B21AC"/>
    <w:rsid w:val="001B258D"/>
    <w:rsid w:val="001B2F71"/>
    <w:rsid w:val="001B3049"/>
    <w:rsid w:val="001B32A1"/>
    <w:rsid w:val="001B3567"/>
    <w:rsid w:val="001B3D7B"/>
    <w:rsid w:val="001B3E00"/>
    <w:rsid w:val="001B409F"/>
    <w:rsid w:val="001B48ED"/>
    <w:rsid w:val="001B4ECA"/>
    <w:rsid w:val="001B562D"/>
    <w:rsid w:val="001B61B5"/>
    <w:rsid w:val="001B6534"/>
    <w:rsid w:val="001B6F57"/>
    <w:rsid w:val="001B735F"/>
    <w:rsid w:val="001B75D8"/>
    <w:rsid w:val="001B784B"/>
    <w:rsid w:val="001B7B3E"/>
    <w:rsid w:val="001B7C1E"/>
    <w:rsid w:val="001C07A7"/>
    <w:rsid w:val="001C0A72"/>
    <w:rsid w:val="001C0D12"/>
    <w:rsid w:val="001C146B"/>
    <w:rsid w:val="001C2114"/>
    <w:rsid w:val="001C233C"/>
    <w:rsid w:val="001C2699"/>
    <w:rsid w:val="001C30B4"/>
    <w:rsid w:val="001C320F"/>
    <w:rsid w:val="001C348D"/>
    <w:rsid w:val="001C37AB"/>
    <w:rsid w:val="001C4E4E"/>
    <w:rsid w:val="001C5089"/>
    <w:rsid w:val="001C57BF"/>
    <w:rsid w:val="001C5843"/>
    <w:rsid w:val="001C5AC3"/>
    <w:rsid w:val="001C5BAA"/>
    <w:rsid w:val="001C6B55"/>
    <w:rsid w:val="001C7324"/>
    <w:rsid w:val="001C7E8E"/>
    <w:rsid w:val="001D039D"/>
    <w:rsid w:val="001D04AC"/>
    <w:rsid w:val="001D0B5E"/>
    <w:rsid w:val="001D138B"/>
    <w:rsid w:val="001D198A"/>
    <w:rsid w:val="001D2057"/>
    <w:rsid w:val="001D2FAF"/>
    <w:rsid w:val="001D3030"/>
    <w:rsid w:val="001D33F0"/>
    <w:rsid w:val="001D3721"/>
    <w:rsid w:val="001D4800"/>
    <w:rsid w:val="001D59B7"/>
    <w:rsid w:val="001D5AA7"/>
    <w:rsid w:val="001D5F4C"/>
    <w:rsid w:val="001D6632"/>
    <w:rsid w:val="001D684C"/>
    <w:rsid w:val="001D7035"/>
    <w:rsid w:val="001D74BE"/>
    <w:rsid w:val="001D793E"/>
    <w:rsid w:val="001D7BE3"/>
    <w:rsid w:val="001E1947"/>
    <w:rsid w:val="001E1B90"/>
    <w:rsid w:val="001E1C51"/>
    <w:rsid w:val="001E1CAA"/>
    <w:rsid w:val="001E26CE"/>
    <w:rsid w:val="001E27CF"/>
    <w:rsid w:val="001E2D41"/>
    <w:rsid w:val="001E2DA7"/>
    <w:rsid w:val="001E3341"/>
    <w:rsid w:val="001E35CF"/>
    <w:rsid w:val="001E3CB7"/>
    <w:rsid w:val="001E3ECD"/>
    <w:rsid w:val="001E4471"/>
    <w:rsid w:val="001E4CC3"/>
    <w:rsid w:val="001E4DF6"/>
    <w:rsid w:val="001E563A"/>
    <w:rsid w:val="001E56C2"/>
    <w:rsid w:val="001E5879"/>
    <w:rsid w:val="001E59B7"/>
    <w:rsid w:val="001E5C4B"/>
    <w:rsid w:val="001E5F14"/>
    <w:rsid w:val="001E6461"/>
    <w:rsid w:val="001E7D2B"/>
    <w:rsid w:val="001E7E27"/>
    <w:rsid w:val="001E7E9F"/>
    <w:rsid w:val="001F038A"/>
    <w:rsid w:val="001F04B5"/>
    <w:rsid w:val="001F0F8B"/>
    <w:rsid w:val="001F29B0"/>
    <w:rsid w:val="001F3547"/>
    <w:rsid w:val="001F3FA4"/>
    <w:rsid w:val="001F4884"/>
    <w:rsid w:val="001F4993"/>
    <w:rsid w:val="001F4A61"/>
    <w:rsid w:val="001F5508"/>
    <w:rsid w:val="001F5813"/>
    <w:rsid w:val="001F5F64"/>
    <w:rsid w:val="001F6096"/>
    <w:rsid w:val="001F632C"/>
    <w:rsid w:val="001F6F19"/>
    <w:rsid w:val="001F76EB"/>
    <w:rsid w:val="001F7B36"/>
    <w:rsid w:val="0020070D"/>
    <w:rsid w:val="00200D64"/>
    <w:rsid w:val="002015BC"/>
    <w:rsid w:val="002015F9"/>
    <w:rsid w:val="00201AE1"/>
    <w:rsid w:val="00201F52"/>
    <w:rsid w:val="00202666"/>
    <w:rsid w:val="002028C1"/>
    <w:rsid w:val="00202DFC"/>
    <w:rsid w:val="00203073"/>
    <w:rsid w:val="00203659"/>
    <w:rsid w:val="002038EC"/>
    <w:rsid w:val="00203982"/>
    <w:rsid w:val="00203D0B"/>
    <w:rsid w:val="00203EAB"/>
    <w:rsid w:val="0020422E"/>
    <w:rsid w:val="00204B2D"/>
    <w:rsid w:val="00204BA9"/>
    <w:rsid w:val="0020595F"/>
    <w:rsid w:val="0020611D"/>
    <w:rsid w:val="0020669F"/>
    <w:rsid w:val="00206DBD"/>
    <w:rsid w:val="00206DDD"/>
    <w:rsid w:val="002078D8"/>
    <w:rsid w:val="00207CA5"/>
    <w:rsid w:val="002104F3"/>
    <w:rsid w:val="00210DBC"/>
    <w:rsid w:val="00211123"/>
    <w:rsid w:val="002123A3"/>
    <w:rsid w:val="00212782"/>
    <w:rsid w:val="002129AF"/>
    <w:rsid w:val="00212FB0"/>
    <w:rsid w:val="00213367"/>
    <w:rsid w:val="0021371B"/>
    <w:rsid w:val="0021375B"/>
    <w:rsid w:val="00214BCC"/>
    <w:rsid w:val="002150C8"/>
    <w:rsid w:val="00215415"/>
    <w:rsid w:val="0021609B"/>
    <w:rsid w:val="0021671F"/>
    <w:rsid w:val="00217034"/>
    <w:rsid w:val="002172BD"/>
    <w:rsid w:val="00217355"/>
    <w:rsid w:val="00217992"/>
    <w:rsid w:val="00217F5A"/>
    <w:rsid w:val="002205EE"/>
    <w:rsid w:val="00220A01"/>
    <w:rsid w:val="002215FE"/>
    <w:rsid w:val="0022164D"/>
    <w:rsid w:val="00221B54"/>
    <w:rsid w:val="00221FB8"/>
    <w:rsid w:val="00222219"/>
    <w:rsid w:val="002229AF"/>
    <w:rsid w:val="00222A4C"/>
    <w:rsid w:val="00222C61"/>
    <w:rsid w:val="002231E9"/>
    <w:rsid w:val="00223259"/>
    <w:rsid w:val="002236A2"/>
    <w:rsid w:val="00223E02"/>
    <w:rsid w:val="00224496"/>
    <w:rsid w:val="002249AE"/>
    <w:rsid w:val="00224A62"/>
    <w:rsid w:val="00224BA4"/>
    <w:rsid w:val="00224E07"/>
    <w:rsid w:val="0022509A"/>
    <w:rsid w:val="0022537B"/>
    <w:rsid w:val="002258C0"/>
    <w:rsid w:val="00226BA4"/>
    <w:rsid w:val="002303F0"/>
    <w:rsid w:val="002319B1"/>
    <w:rsid w:val="0023223B"/>
    <w:rsid w:val="002323B6"/>
    <w:rsid w:val="00232554"/>
    <w:rsid w:val="00233168"/>
    <w:rsid w:val="002337F7"/>
    <w:rsid w:val="002339BF"/>
    <w:rsid w:val="002341F5"/>
    <w:rsid w:val="00234FEE"/>
    <w:rsid w:val="002350E2"/>
    <w:rsid w:val="00235BDC"/>
    <w:rsid w:val="00235D59"/>
    <w:rsid w:val="00235D9D"/>
    <w:rsid w:val="00235F1C"/>
    <w:rsid w:val="00236282"/>
    <w:rsid w:val="00236526"/>
    <w:rsid w:val="00236760"/>
    <w:rsid w:val="00236836"/>
    <w:rsid w:val="0023689F"/>
    <w:rsid w:val="002370E0"/>
    <w:rsid w:val="00237181"/>
    <w:rsid w:val="00240078"/>
    <w:rsid w:val="0024191D"/>
    <w:rsid w:val="002424E1"/>
    <w:rsid w:val="00242584"/>
    <w:rsid w:val="00242A31"/>
    <w:rsid w:val="00242A99"/>
    <w:rsid w:val="00242B16"/>
    <w:rsid w:val="00242E54"/>
    <w:rsid w:val="0024363C"/>
    <w:rsid w:val="00243764"/>
    <w:rsid w:val="00243CCB"/>
    <w:rsid w:val="00243E12"/>
    <w:rsid w:val="00243E40"/>
    <w:rsid w:val="002445F2"/>
    <w:rsid w:val="0024464D"/>
    <w:rsid w:val="00244B2E"/>
    <w:rsid w:val="00244BF6"/>
    <w:rsid w:val="00245197"/>
    <w:rsid w:val="00245808"/>
    <w:rsid w:val="00245924"/>
    <w:rsid w:val="00245C1E"/>
    <w:rsid w:val="002463F7"/>
    <w:rsid w:val="00246CCF"/>
    <w:rsid w:val="0024730E"/>
    <w:rsid w:val="00247B9A"/>
    <w:rsid w:val="00250455"/>
    <w:rsid w:val="002506CD"/>
    <w:rsid w:val="002506E1"/>
    <w:rsid w:val="0025091D"/>
    <w:rsid w:val="00250AAD"/>
    <w:rsid w:val="00250ECC"/>
    <w:rsid w:val="00250F54"/>
    <w:rsid w:val="0025101A"/>
    <w:rsid w:val="00251615"/>
    <w:rsid w:val="002518D2"/>
    <w:rsid w:val="00251E68"/>
    <w:rsid w:val="00252B50"/>
    <w:rsid w:val="002532FC"/>
    <w:rsid w:val="00253AC9"/>
    <w:rsid w:val="00254044"/>
    <w:rsid w:val="0025495F"/>
    <w:rsid w:val="002550DB"/>
    <w:rsid w:val="00255343"/>
    <w:rsid w:val="002554B5"/>
    <w:rsid w:val="00255889"/>
    <w:rsid w:val="00255C23"/>
    <w:rsid w:val="002561A6"/>
    <w:rsid w:val="00256627"/>
    <w:rsid w:val="0025673D"/>
    <w:rsid w:val="00257213"/>
    <w:rsid w:val="0025722E"/>
    <w:rsid w:val="00257E51"/>
    <w:rsid w:val="002604F8"/>
    <w:rsid w:val="00260538"/>
    <w:rsid w:val="00260F6D"/>
    <w:rsid w:val="002619B7"/>
    <w:rsid w:val="00262434"/>
    <w:rsid w:val="00262439"/>
    <w:rsid w:val="0026291B"/>
    <w:rsid w:val="00262AFE"/>
    <w:rsid w:val="0026332D"/>
    <w:rsid w:val="00263651"/>
    <w:rsid w:val="00263749"/>
    <w:rsid w:val="00263833"/>
    <w:rsid w:val="00263B44"/>
    <w:rsid w:val="00263C54"/>
    <w:rsid w:val="0026479E"/>
    <w:rsid w:val="0026495F"/>
    <w:rsid w:val="00264B9E"/>
    <w:rsid w:val="00264CFB"/>
    <w:rsid w:val="00264EC8"/>
    <w:rsid w:val="00265045"/>
    <w:rsid w:val="002657E3"/>
    <w:rsid w:val="00265CFD"/>
    <w:rsid w:val="00265E1C"/>
    <w:rsid w:val="00266279"/>
    <w:rsid w:val="002667BC"/>
    <w:rsid w:val="00267268"/>
    <w:rsid w:val="00267729"/>
    <w:rsid w:val="002679BA"/>
    <w:rsid w:val="00270008"/>
    <w:rsid w:val="00270854"/>
    <w:rsid w:val="0027171E"/>
    <w:rsid w:val="00272FFC"/>
    <w:rsid w:val="002733B5"/>
    <w:rsid w:val="00273CA6"/>
    <w:rsid w:val="00273FB4"/>
    <w:rsid w:val="002744D0"/>
    <w:rsid w:val="00275AB8"/>
    <w:rsid w:val="0027615B"/>
    <w:rsid w:val="00276564"/>
    <w:rsid w:val="002766EB"/>
    <w:rsid w:val="00276B70"/>
    <w:rsid w:val="00276E7D"/>
    <w:rsid w:val="00277393"/>
    <w:rsid w:val="00277A8A"/>
    <w:rsid w:val="00280015"/>
    <w:rsid w:val="00280030"/>
    <w:rsid w:val="002803A6"/>
    <w:rsid w:val="002809F7"/>
    <w:rsid w:val="00280D07"/>
    <w:rsid w:val="00280DDA"/>
    <w:rsid w:val="00281218"/>
    <w:rsid w:val="00281559"/>
    <w:rsid w:val="00281831"/>
    <w:rsid w:val="00281B93"/>
    <w:rsid w:val="00281E75"/>
    <w:rsid w:val="00282413"/>
    <w:rsid w:val="002829E4"/>
    <w:rsid w:val="00282AAF"/>
    <w:rsid w:val="00284C41"/>
    <w:rsid w:val="00285D6E"/>
    <w:rsid w:val="00286452"/>
    <w:rsid w:val="002878DA"/>
    <w:rsid w:val="00290882"/>
    <w:rsid w:val="00290D7F"/>
    <w:rsid w:val="00290DCB"/>
    <w:rsid w:val="00290FA9"/>
    <w:rsid w:val="00291AA1"/>
    <w:rsid w:val="00291F06"/>
    <w:rsid w:val="0029263B"/>
    <w:rsid w:val="00292715"/>
    <w:rsid w:val="002932F4"/>
    <w:rsid w:val="002939ED"/>
    <w:rsid w:val="00293A3B"/>
    <w:rsid w:val="00293BA8"/>
    <w:rsid w:val="00293E52"/>
    <w:rsid w:val="0029455E"/>
    <w:rsid w:val="002947D0"/>
    <w:rsid w:val="00294CFD"/>
    <w:rsid w:val="00295678"/>
    <w:rsid w:val="00295B45"/>
    <w:rsid w:val="00295EB7"/>
    <w:rsid w:val="00295F01"/>
    <w:rsid w:val="00296249"/>
    <w:rsid w:val="0029639B"/>
    <w:rsid w:val="00296DF4"/>
    <w:rsid w:val="002974B4"/>
    <w:rsid w:val="00297516"/>
    <w:rsid w:val="00297560"/>
    <w:rsid w:val="002978FB"/>
    <w:rsid w:val="00297FB8"/>
    <w:rsid w:val="00297FC9"/>
    <w:rsid w:val="002A0355"/>
    <w:rsid w:val="002A1033"/>
    <w:rsid w:val="002A1E88"/>
    <w:rsid w:val="002A2144"/>
    <w:rsid w:val="002A23D4"/>
    <w:rsid w:val="002A23DC"/>
    <w:rsid w:val="002A2597"/>
    <w:rsid w:val="002A2678"/>
    <w:rsid w:val="002A2AE3"/>
    <w:rsid w:val="002A2C01"/>
    <w:rsid w:val="002A3441"/>
    <w:rsid w:val="002A350C"/>
    <w:rsid w:val="002A369F"/>
    <w:rsid w:val="002A3CF3"/>
    <w:rsid w:val="002A46C1"/>
    <w:rsid w:val="002A5551"/>
    <w:rsid w:val="002A6633"/>
    <w:rsid w:val="002A7162"/>
    <w:rsid w:val="002B0137"/>
    <w:rsid w:val="002B02B8"/>
    <w:rsid w:val="002B09CF"/>
    <w:rsid w:val="002B19F9"/>
    <w:rsid w:val="002B2306"/>
    <w:rsid w:val="002B280A"/>
    <w:rsid w:val="002B30AD"/>
    <w:rsid w:val="002B30D4"/>
    <w:rsid w:val="002B35A3"/>
    <w:rsid w:val="002B36F0"/>
    <w:rsid w:val="002B3BCA"/>
    <w:rsid w:val="002B3C12"/>
    <w:rsid w:val="002B418B"/>
    <w:rsid w:val="002B430D"/>
    <w:rsid w:val="002B44C8"/>
    <w:rsid w:val="002B45B3"/>
    <w:rsid w:val="002B46AC"/>
    <w:rsid w:val="002B4B85"/>
    <w:rsid w:val="002B4BF4"/>
    <w:rsid w:val="002B4D5A"/>
    <w:rsid w:val="002B4DCA"/>
    <w:rsid w:val="002B4FEB"/>
    <w:rsid w:val="002B5B5F"/>
    <w:rsid w:val="002B5E70"/>
    <w:rsid w:val="002B6519"/>
    <w:rsid w:val="002B682A"/>
    <w:rsid w:val="002B6F3C"/>
    <w:rsid w:val="002B7206"/>
    <w:rsid w:val="002B72AF"/>
    <w:rsid w:val="002C029C"/>
    <w:rsid w:val="002C040F"/>
    <w:rsid w:val="002C152B"/>
    <w:rsid w:val="002C1883"/>
    <w:rsid w:val="002C1E95"/>
    <w:rsid w:val="002C2C7E"/>
    <w:rsid w:val="002C2FCA"/>
    <w:rsid w:val="002C3D95"/>
    <w:rsid w:val="002C40E2"/>
    <w:rsid w:val="002C4275"/>
    <w:rsid w:val="002C4816"/>
    <w:rsid w:val="002C4867"/>
    <w:rsid w:val="002C4E93"/>
    <w:rsid w:val="002C534D"/>
    <w:rsid w:val="002C53FD"/>
    <w:rsid w:val="002C641F"/>
    <w:rsid w:val="002C650E"/>
    <w:rsid w:val="002C6F30"/>
    <w:rsid w:val="002C7A0A"/>
    <w:rsid w:val="002C7C83"/>
    <w:rsid w:val="002D025C"/>
    <w:rsid w:val="002D087C"/>
    <w:rsid w:val="002D09C6"/>
    <w:rsid w:val="002D0B4B"/>
    <w:rsid w:val="002D1260"/>
    <w:rsid w:val="002D186B"/>
    <w:rsid w:val="002D1A24"/>
    <w:rsid w:val="002D2026"/>
    <w:rsid w:val="002D242D"/>
    <w:rsid w:val="002D3699"/>
    <w:rsid w:val="002D3877"/>
    <w:rsid w:val="002D3C50"/>
    <w:rsid w:val="002D433C"/>
    <w:rsid w:val="002D4376"/>
    <w:rsid w:val="002D43E1"/>
    <w:rsid w:val="002D5317"/>
    <w:rsid w:val="002D5519"/>
    <w:rsid w:val="002D55C8"/>
    <w:rsid w:val="002D5837"/>
    <w:rsid w:val="002D5EC3"/>
    <w:rsid w:val="002D6D70"/>
    <w:rsid w:val="002D72C2"/>
    <w:rsid w:val="002D7961"/>
    <w:rsid w:val="002D7E37"/>
    <w:rsid w:val="002E0259"/>
    <w:rsid w:val="002E03C6"/>
    <w:rsid w:val="002E1325"/>
    <w:rsid w:val="002E16AB"/>
    <w:rsid w:val="002E17D1"/>
    <w:rsid w:val="002E1C0C"/>
    <w:rsid w:val="002E22A5"/>
    <w:rsid w:val="002E2503"/>
    <w:rsid w:val="002E2675"/>
    <w:rsid w:val="002E29C4"/>
    <w:rsid w:val="002E2FA3"/>
    <w:rsid w:val="002E2FEA"/>
    <w:rsid w:val="002E30E5"/>
    <w:rsid w:val="002E3185"/>
    <w:rsid w:val="002E3C2E"/>
    <w:rsid w:val="002E40BF"/>
    <w:rsid w:val="002E44C5"/>
    <w:rsid w:val="002E5161"/>
    <w:rsid w:val="002E546D"/>
    <w:rsid w:val="002E5BFE"/>
    <w:rsid w:val="002E69A8"/>
    <w:rsid w:val="002E6D02"/>
    <w:rsid w:val="002E775B"/>
    <w:rsid w:val="002E7B20"/>
    <w:rsid w:val="002E7BA8"/>
    <w:rsid w:val="002E7C71"/>
    <w:rsid w:val="002E7CF5"/>
    <w:rsid w:val="002F0041"/>
    <w:rsid w:val="002F033C"/>
    <w:rsid w:val="002F03AA"/>
    <w:rsid w:val="002F0D9B"/>
    <w:rsid w:val="002F0DDF"/>
    <w:rsid w:val="002F1280"/>
    <w:rsid w:val="002F224D"/>
    <w:rsid w:val="002F229C"/>
    <w:rsid w:val="002F3007"/>
    <w:rsid w:val="002F3305"/>
    <w:rsid w:val="002F3AF7"/>
    <w:rsid w:val="002F3D62"/>
    <w:rsid w:val="002F44C7"/>
    <w:rsid w:val="002F4A8C"/>
    <w:rsid w:val="002F4CBB"/>
    <w:rsid w:val="002F5525"/>
    <w:rsid w:val="002F560D"/>
    <w:rsid w:val="002F5621"/>
    <w:rsid w:val="002F6864"/>
    <w:rsid w:val="002F694B"/>
    <w:rsid w:val="002F70F6"/>
    <w:rsid w:val="003002D9"/>
    <w:rsid w:val="00300AD8"/>
    <w:rsid w:val="00300B97"/>
    <w:rsid w:val="00300E67"/>
    <w:rsid w:val="00300FFA"/>
    <w:rsid w:val="00301BBD"/>
    <w:rsid w:val="0030235A"/>
    <w:rsid w:val="0030248A"/>
    <w:rsid w:val="00303E5E"/>
    <w:rsid w:val="003046EF"/>
    <w:rsid w:val="00304996"/>
    <w:rsid w:val="003053DD"/>
    <w:rsid w:val="00305A80"/>
    <w:rsid w:val="00305AD1"/>
    <w:rsid w:val="00305AE9"/>
    <w:rsid w:val="00306083"/>
    <w:rsid w:val="0030618B"/>
    <w:rsid w:val="003062FB"/>
    <w:rsid w:val="00306318"/>
    <w:rsid w:val="003063D8"/>
    <w:rsid w:val="00306687"/>
    <w:rsid w:val="00307245"/>
    <w:rsid w:val="00307E4B"/>
    <w:rsid w:val="003100AD"/>
    <w:rsid w:val="00310141"/>
    <w:rsid w:val="00310260"/>
    <w:rsid w:val="003104A0"/>
    <w:rsid w:val="00310C25"/>
    <w:rsid w:val="0031111D"/>
    <w:rsid w:val="0031172C"/>
    <w:rsid w:val="0031278B"/>
    <w:rsid w:val="00312D99"/>
    <w:rsid w:val="003133FD"/>
    <w:rsid w:val="003138A2"/>
    <w:rsid w:val="00313A76"/>
    <w:rsid w:val="00313B74"/>
    <w:rsid w:val="00313CBC"/>
    <w:rsid w:val="00313F6C"/>
    <w:rsid w:val="00314498"/>
    <w:rsid w:val="0031461E"/>
    <w:rsid w:val="00314810"/>
    <w:rsid w:val="00314A9F"/>
    <w:rsid w:val="00314AF8"/>
    <w:rsid w:val="0031544C"/>
    <w:rsid w:val="003155B9"/>
    <w:rsid w:val="00316244"/>
    <w:rsid w:val="00317A9B"/>
    <w:rsid w:val="003207E4"/>
    <w:rsid w:val="0032255F"/>
    <w:rsid w:val="003225A8"/>
    <w:rsid w:val="0032293B"/>
    <w:rsid w:val="00322CEB"/>
    <w:rsid w:val="00322F31"/>
    <w:rsid w:val="003230A5"/>
    <w:rsid w:val="00323DB8"/>
    <w:rsid w:val="00323FF7"/>
    <w:rsid w:val="003246CE"/>
    <w:rsid w:val="00325069"/>
    <w:rsid w:val="003250BD"/>
    <w:rsid w:val="0032572C"/>
    <w:rsid w:val="003262EE"/>
    <w:rsid w:val="003264FC"/>
    <w:rsid w:val="00326744"/>
    <w:rsid w:val="00326BD1"/>
    <w:rsid w:val="00326F05"/>
    <w:rsid w:val="0032717F"/>
    <w:rsid w:val="003271ED"/>
    <w:rsid w:val="00327693"/>
    <w:rsid w:val="0032794F"/>
    <w:rsid w:val="00327CCB"/>
    <w:rsid w:val="00327EEB"/>
    <w:rsid w:val="003305D9"/>
    <w:rsid w:val="003307F1"/>
    <w:rsid w:val="00330E78"/>
    <w:rsid w:val="0033107B"/>
    <w:rsid w:val="0033108A"/>
    <w:rsid w:val="00331649"/>
    <w:rsid w:val="00331D62"/>
    <w:rsid w:val="00331E61"/>
    <w:rsid w:val="00331F81"/>
    <w:rsid w:val="00332209"/>
    <w:rsid w:val="00332A57"/>
    <w:rsid w:val="00333E62"/>
    <w:rsid w:val="003345AE"/>
    <w:rsid w:val="003358FA"/>
    <w:rsid w:val="00335C8A"/>
    <w:rsid w:val="00335EC5"/>
    <w:rsid w:val="0033667B"/>
    <w:rsid w:val="0033670E"/>
    <w:rsid w:val="00336BC2"/>
    <w:rsid w:val="00336C26"/>
    <w:rsid w:val="0033701E"/>
    <w:rsid w:val="003370CC"/>
    <w:rsid w:val="0034056E"/>
    <w:rsid w:val="003412ED"/>
    <w:rsid w:val="00341A2A"/>
    <w:rsid w:val="003423BC"/>
    <w:rsid w:val="00343A56"/>
    <w:rsid w:val="00343AE5"/>
    <w:rsid w:val="00343F8D"/>
    <w:rsid w:val="003445CA"/>
    <w:rsid w:val="00344ECE"/>
    <w:rsid w:val="003458FD"/>
    <w:rsid w:val="003463B6"/>
    <w:rsid w:val="00346401"/>
    <w:rsid w:val="00346DB9"/>
    <w:rsid w:val="003474C8"/>
    <w:rsid w:val="00347EA5"/>
    <w:rsid w:val="00350133"/>
    <w:rsid w:val="003506ED"/>
    <w:rsid w:val="0035189D"/>
    <w:rsid w:val="00351F5C"/>
    <w:rsid w:val="00352364"/>
    <w:rsid w:val="003523FE"/>
    <w:rsid w:val="00352A28"/>
    <w:rsid w:val="00352D3D"/>
    <w:rsid w:val="0035320F"/>
    <w:rsid w:val="0035372F"/>
    <w:rsid w:val="00353AA6"/>
    <w:rsid w:val="00353DA0"/>
    <w:rsid w:val="00354086"/>
    <w:rsid w:val="0035428D"/>
    <w:rsid w:val="0035493A"/>
    <w:rsid w:val="00355093"/>
    <w:rsid w:val="00355162"/>
    <w:rsid w:val="00355EAF"/>
    <w:rsid w:val="003561F9"/>
    <w:rsid w:val="003563B9"/>
    <w:rsid w:val="00356687"/>
    <w:rsid w:val="003566FA"/>
    <w:rsid w:val="00356D77"/>
    <w:rsid w:val="00356DAF"/>
    <w:rsid w:val="00356DC4"/>
    <w:rsid w:val="00357006"/>
    <w:rsid w:val="003578BC"/>
    <w:rsid w:val="00357935"/>
    <w:rsid w:val="00357AD6"/>
    <w:rsid w:val="00360005"/>
    <w:rsid w:val="00360478"/>
    <w:rsid w:val="003607DD"/>
    <w:rsid w:val="00360838"/>
    <w:rsid w:val="00361923"/>
    <w:rsid w:val="00361EE6"/>
    <w:rsid w:val="00362534"/>
    <w:rsid w:val="00362789"/>
    <w:rsid w:val="00363F75"/>
    <w:rsid w:val="0036413B"/>
    <w:rsid w:val="003643D0"/>
    <w:rsid w:val="00364802"/>
    <w:rsid w:val="00365A1B"/>
    <w:rsid w:val="0036642C"/>
    <w:rsid w:val="00366D11"/>
    <w:rsid w:val="00367ABE"/>
    <w:rsid w:val="003703F3"/>
    <w:rsid w:val="003704D4"/>
    <w:rsid w:val="003704E6"/>
    <w:rsid w:val="00370C10"/>
    <w:rsid w:val="00371791"/>
    <w:rsid w:val="003726AF"/>
    <w:rsid w:val="003729E3"/>
    <w:rsid w:val="00372DB3"/>
    <w:rsid w:val="00373330"/>
    <w:rsid w:val="0037422A"/>
    <w:rsid w:val="0037489A"/>
    <w:rsid w:val="00374EA4"/>
    <w:rsid w:val="00375102"/>
    <w:rsid w:val="00375851"/>
    <w:rsid w:val="00375B9D"/>
    <w:rsid w:val="003766CB"/>
    <w:rsid w:val="0037724F"/>
    <w:rsid w:val="0037727F"/>
    <w:rsid w:val="003774AE"/>
    <w:rsid w:val="003774DB"/>
    <w:rsid w:val="00380201"/>
    <w:rsid w:val="00380295"/>
    <w:rsid w:val="00380310"/>
    <w:rsid w:val="00381199"/>
    <w:rsid w:val="003816C2"/>
    <w:rsid w:val="003817D7"/>
    <w:rsid w:val="00381CE6"/>
    <w:rsid w:val="00381DAC"/>
    <w:rsid w:val="003824B6"/>
    <w:rsid w:val="003824DA"/>
    <w:rsid w:val="00383254"/>
    <w:rsid w:val="003835EC"/>
    <w:rsid w:val="0038375E"/>
    <w:rsid w:val="003838CD"/>
    <w:rsid w:val="00383E37"/>
    <w:rsid w:val="003841CC"/>
    <w:rsid w:val="003842A6"/>
    <w:rsid w:val="00384F3D"/>
    <w:rsid w:val="00385592"/>
    <w:rsid w:val="00385A0C"/>
    <w:rsid w:val="00385ED0"/>
    <w:rsid w:val="003863A5"/>
    <w:rsid w:val="003870AD"/>
    <w:rsid w:val="003873DB"/>
    <w:rsid w:val="00390042"/>
    <w:rsid w:val="0039008B"/>
    <w:rsid w:val="0039055C"/>
    <w:rsid w:val="00390961"/>
    <w:rsid w:val="00390B5B"/>
    <w:rsid w:val="00390E0A"/>
    <w:rsid w:val="00390E81"/>
    <w:rsid w:val="00391CB2"/>
    <w:rsid w:val="00391E65"/>
    <w:rsid w:val="003922CD"/>
    <w:rsid w:val="0039258C"/>
    <w:rsid w:val="0039307B"/>
    <w:rsid w:val="00393366"/>
    <w:rsid w:val="00393809"/>
    <w:rsid w:val="00393C6C"/>
    <w:rsid w:val="00394AD9"/>
    <w:rsid w:val="00394EDA"/>
    <w:rsid w:val="0039505A"/>
    <w:rsid w:val="0039532A"/>
    <w:rsid w:val="00395339"/>
    <w:rsid w:val="0039675D"/>
    <w:rsid w:val="00396996"/>
    <w:rsid w:val="00396B75"/>
    <w:rsid w:val="00396D8D"/>
    <w:rsid w:val="00396F20"/>
    <w:rsid w:val="003972D6"/>
    <w:rsid w:val="003A0073"/>
    <w:rsid w:val="003A192B"/>
    <w:rsid w:val="003A1B12"/>
    <w:rsid w:val="003A1CDF"/>
    <w:rsid w:val="003A1E71"/>
    <w:rsid w:val="003A20FD"/>
    <w:rsid w:val="003A2CF2"/>
    <w:rsid w:val="003A3118"/>
    <w:rsid w:val="003A38C6"/>
    <w:rsid w:val="003A49A2"/>
    <w:rsid w:val="003A55F5"/>
    <w:rsid w:val="003A5C8A"/>
    <w:rsid w:val="003A5EE5"/>
    <w:rsid w:val="003A68E6"/>
    <w:rsid w:val="003A7541"/>
    <w:rsid w:val="003A7F2B"/>
    <w:rsid w:val="003B0047"/>
    <w:rsid w:val="003B026F"/>
    <w:rsid w:val="003B10DC"/>
    <w:rsid w:val="003B11EE"/>
    <w:rsid w:val="003B15DE"/>
    <w:rsid w:val="003B1C7E"/>
    <w:rsid w:val="003B1FC9"/>
    <w:rsid w:val="003B207A"/>
    <w:rsid w:val="003B23C4"/>
    <w:rsid w:val="003B2444"/>
    <w:rsid w:val="003B2707"/>
    <w:rsid w:val="003B2D38"/>
    <w:rsid w:val="003B3C80"/>
    <w:rsid w:val="003B471A"/>
    <w:rsid w:val="003B4A52"/>
    <w:rsid w:val="003B4A8B"/>
    <w:rsid w:val="003B51C5"/>
    <w:rsid w:val="003B5338"/>
    <w:rsid w:val="003B54ED"/>
    <w:rsid w:val="003B5827"/>
    <w:rsid w:val="003B5BA6"/>
    <w:rsid w:val="003B5CB5"/>
    <w:rsid w:val="003B6115"/>
    <w:rsid w:val="003B63AC"/>
    <w:rsid w:val="003B6D6B"/>
    <w:rsid w:val="003B7E43"/>
    <w:rsid w:val="003C0E3C"/>
    <w:rsid w:val="003C0F9D"/>
    <w:rsid w:val="003C12C6"/>
    <w:rsid w:val="003C1AC7"/>
    <w:rsid w:val="003C225E"/>
    <w:rsid w:val="003C2366"/>
    <w:rsid w:val="003C2E6F"/>
    <w:rsid w:val="003C31C5"/>
    <w:rsid w:val="003C3590"/>
    <w:rsid w:val="003C476F"/>
    <w:rsid w:val="003C5070"/>
    <w:rsid w:val="003C518F"/>
    <w:rsid w:val="003C522D"/>
    <w:rsid w:val="003C58BB"/>
    <w:rsid w:val="003C5B11"/>
    <w:rsid w:val="003C5C90"/>
    <w:rsid w:val="003C5DF4"/>
    <w:rsid w:val="003C618D"/>
    <w:rsid w:val="003C6359"/>
    <w:rsid w:val="003C6447"/>
    <w:rsid w:val="003C6726"/>
    <w:rsid w:val="003C68A2"/>
    <w:rsid w:val="003C6965"/>
    <w:rsid w:val="003C78BB"/>
    <w:rsid w:val="003C7A08"/>
    <w:rsid w:val="003C7C4D"/>
    <w:rsid w:val="003D0276"/>
    <w:rsid w:val="003D0529"/>
    <w:rsid w:val="003D072C"/>
    <w:rsid w:val="003D180E"/>
    <w:rsid w:val="003D1BAA"/>
    <w:rsid w:val="003D2C91"/>
    <w:rsid w:val="003D2F27"/>
    <w:rsid w:val="003D31AC"/>
    <w:rsid w:val="003D3D1B"/>
    <w:rsid w:val="003D3DB2"/>
    <w:rsid w:val="003D4070"/>
    <w:rsid w:val="003D4631"/>
    <w:rsid w:val="003D46A3"/>
    <w:rsid w:val="003D4828"/>
    <w:rsid w:val="003D4B31"/>
    <w:rsid w:val="003D52B6"/>
    <w:rsid w:val="003D58CD"/>
    <w:rsid w:val="003D601F"/>
    <w:rsid w:val="003D6303"/>
    <w:rsid w:val="003D6B69"/>
    <w:rsid w:val="003D6D7E"/>
    <w:rsid w:val="003D6FC6"/>
    <w:rsid w:val="003D70D3"/>
    <w:rsid w:val="003D7209"/>
    <w:rsid w:val="003E00E3"/>
    <w:rsid w:val="003E0A47"/>
    <w:rsid w:val="003E0A84"/>
    <w:rsid w:val="003E0C61"/>
    <w:rsid w:val="003E13FE"/>
    <w:rsid w:val="003E183D"/>
    <w:rsid w:val="003E1ED2"/>
    <w:rsid w:val="003E20D4"/>
    <w:rsid w:val="003E3D21"/>
    <w:rsid w:val="003E41B9"/>
    <w:rsid w:val="003E52C1"/>
    <w:rsid w:val="003E5955"/>
    <w:rsid w:val="003E5F6D"/>
    <w:rsid w:val="003E603A"/>
    <w:rsid w:val="003E670C"/>
    <w:rsid w:val="003E78AA"/>
    <w:rsid w:val="003E794B"/>
    <w:rsid w:val="003E7B0E"/>
    <w:rsid w:val="003F02B2"/>
    <w:rsid w:val="003F0A18"/>
    <w:rsid w:val="003F0DEA"/>
    <w:rsid w:val="003F106D"/>
    <w:rsid w:val="003F1088"/>
    <w:rsid w:val="003F1145"/>
    <w:rsid w:val="003F12DB"/>
    <w:rsid w:val="003F1929"/>
    <w:rsid w:val="003F1BD4"/>
    <w:rsid w:val="003F1BF6"/>
    <w:rsid w:val="003F1F42"/>
    <w:rsid w:val="003F2827"/>
    <w:rsid w:val="003F2F59"/>
    <w:rsid w:val="003F3587"/>
    <w:rsid w:val="003F397A"/>
    <w:rsid w:val="003F3A6A"/>
    <w:rsid w:val="003F4371"/>
    <w:rsid w:val="003F4BD1"/>
    <w:rsid w:val="003F4D80"/>
    <w:rsid w:val="003F60D5"/>
    <w:rsid w:val="003F62FC"/>
    <w:rsid w:val="003F6C24"/>
    <w:rsid w:val="003F6D52"/>
    <w:rsid w:val="003F72BE"/>
    <w:rsid w:val="003F74CE"/>
    <w:rsid w:val="003F7560"/>
    <w:rsid w:val="003F7994"/>
    <w:rsid w:val="00400404"/>
    <w:rsid w:val="004005DC"/>
    <w:rsid w:val="00400A43"/>
    <w:rsid w:val="00400DF9"/>
    <w:rsid w:val="00400ED7"/>
    <w:rsid w:val="004010F3"/>
    <w:rsid w:val="00401101"/>
    <w:rsid w:val="004015B8"/>
    <w:rsid w:val="004016FF"/>
    <w:rsid w:val="00401D27"/>
    <w:rsid w:val="00401D45"/>
    <w:rsid w:val="00402153"/>
    <w:rsid w:val="00402542"/>
    <w:rsid w:val="004026F8"/>
    <w:rsid w:val="0040299C"/>
    <w:rsid w:val="00402A46"/>
    <w:rsid w:val="00402ADF"/>
    <w:rsid w:val="00402F38"/>
    <w:rsid w:val="004030D8"/>
    <w:rsid w:val="00403A55"/>
    <w:rsid w:val="00403AE4"/>
    <w:rsid w:val="0040476A"/>
    <w:rsid w:val="004047A6"/>
    <w:rsid w:val="0040488B"/>
    <w:rsid w:val="00404B05"/>
    <w:rsid w:val="00404F0B"/>
    <w:rsid w:val="00405635"/>
    <w:rsid w:val="004063CF"/>
    <w:rsid w:val="004068D4"/>
    <w:rsid w:val="004075A5"/>
    <w:rsid w:val="004077B5"/>
    <w:rsid w:val="00410401"/>
    <w:rsid w:val="00410805"/>
    <w:rsid w:val="00411036"/>
    <w:rsid w:val="00411859"/>
    <w:rsid w:val="00411B76"/>
    <w:rsid w:val="004122C2"/>
    <w:rsid w:val="00412340"/>
    <w:rsid w:val="00412599"/>
    <w:rsid w:val="00412C7F"/>
    <w:rsid w:val="00413210"/>
    <w:rsid w:val="00413CF7"/>
    <w:rsid w:val="00413FA6"/>
    <w:rsid w:val="00414125"/>
    <w:rsid w:val="00414DD3"/>
    <w:rsid w:val="00414E43"/>
    <w:rsid w:val="00415415"/>
    <w:rsid w:val="00416E7F"/>
    <w:rsid w:val="00417462"/>
    <w:rsid w:val="00417493"/>
    <w:rsid w:val="00417C0A"/>
    <w:rsid w:val="00417C66"/>
    <w:rsid w:val="004201AF"/>
    <w:rsid w:val="00420240"/>
    <w:rsid w:val="00420762"/>
    <w:rsid w:val="0042077B"/>
    <w:rsid w:val="00420D3F"/>
    <w:rsid w:val="004219D7"/>
    <w:rsid w:val="0042218B"/>
    <w:rsid w:val="0042247D"/>
    <w:rsid w:val="004227A5"/>
    <w:rsid w:val="00422967"/>
    <w:rsid w:val="00422B7E"/>
    <w:rsid w:val="0042312E"/>
    <w:rsid w:val="004235B0"/>
    <w:rsid w:val="00424C8B"/>
    <w:rsid w:val="00424DFE"/>
    <w:rsid w:val="00425142"/>
    <w:rsid w:val="00425557"/>
    <w:rsid w:val="004257BC"/>
    <w:rsid w:val="00426487"/>
    <w:rsid w:val="0042667F"/>
    <w:rsid w:val="004267B7"/>
    <w:rsid w:val="004268BC"/>
    <w:rsid w:val="00426AA2"/>
    <w:rsid w:val="00426F42"/>
    <w:rsid w:val="0043015A"/>
    <w:rsid w:val="004302BA"/>
    <w:rsid w:val="00431161"/>
    <w:rsid w:val="00431B8F"/>
    <w:rsid w:val="00431C64"/>
    <w:rsid w:val="00431E56"/>
    <w:rsid w:val="00431FB5"/>
    <w:rsid w:val="00432363"/>
    <w:rsid w:val="00432C35"/>
    <w:rsid w:val="0043331B"/>
    <w:rsid w:val="0043378A"/>
    <w:rsid w:val="00433863"/>
    <w:rsid w:val="004338F8"/>
    <w:rsid w:val="00434104"/>
    <w:rsid w:val="0043449A"/>
    <w:rsid w:val="00434568"/>
    <w:rsid w:val="00434B11"/>
    <w:rsid w:val="0043509B"/>
    <w:rsid w:val="0043579B"/>
    <w:rsid w:val="00435D33"/>
    <w:rsid w:val="00436F65"/>
    <w:rsid w:val="0043778F"/>
    <w:rsid w:val="00437D1A"/>
    <w:rsid w:val="00440745"/>
    <w:rsid w:val="00440918"/>
    <w:rsid w:val="00440F76"/>
    <w:rsid w:val="00441048"/>
    <w:rsid w:val="00441EB6"/>
    <w:rsid w:val="00442C5E"/>
    <w:rsid w:val="00442C60"/>
    <w:rsid w:val="00442CC8"/>
    <w:rsid w:val="004435C6"/>
    <w:rsid w:val="004439A0"/>
    <w:rsid w:val="00443B1E"/>
    <w:rsid w:val="00443C4C"/>
    <w:rsid w:val="00443E94"/>
    <w:rsid w:val="0044452A"/>
    <w:rsid w:val="00444AD2"/>
    <w:rsid w:val="00444DF1"/>
    <w:rsid w:val="0044501F"/>
    <w:rsid w:val="004452DD"/>
    <w:rsid w:val="004453EA"/>
    <w:rsid w:val="00445DBB"/>
    <w:rsid w:val="00447733"/>
    <w:rsid w:val="0045060A"/>
    <w:rsid w:val="00451CEA"/>
    <w:rsid w:val="00451E5A"/>
    <w:rsid w:val="00451E5E"/>
    <w:rsid w:val="0045230B"/>
    <w:rsid w:val="00452929"/>
    <w:rsid w:val="00452E7A"/>
    <w:rsid w:val="004542FC"/>
    <w:rsid w:val="0045467A"/>
    <w:rsid w:val="00454BDD"/>
    <w:rsid w:val="0045575B"/>
    <w:rsid w:val="00455947"/>
    <w:rsid w:val="00455F5C"/>
    <w:rsid w:val="004565CB"/>
    <w:rsid w:val="00456C52"/>
    <w:rsid w:val="0045752B"/>
    <w:rsid w:val="00457CBF"/>
    <w:rsid w:val="00460564"/>
    <w:rsid w:val="00460C1A"/>
    <w:rsid w:val="00460F06"/>
    <w:rsid w:val="00462B0A"/>
    <w:rsid w:val="00462D79"/>
    <w:rsid w:val="00462F37"/>
    <w:rsid w:val="00463573"/>
    <w:rsid w:val="00463779"/>
    <w:rsid w:val="00463CE9"/>
    <w:rsid w:val="004641D5"/>
    <w:rsid w:val="004644FC"/>
    <w:rsid w:val="004644FF"/>
    <w:rsid w:val="0046479D"/>
    <w:rsid w:val="00464DF7"/>
    <w:rsid w:val="00465091"/>
    <w:rsid w:val="0046558B"/>
    <w:rsid w:val="0046558E"/>
    <w:rsid w:val="00465AC1"/>
    <w:rsid w:val="00465D6F"/>
    <w:rsid w:val="00465D83"/>
    <w:rsid w:val="00465F64"/>
    <w:rsid w:val="004660EB"/>
    <w:rsid w:val="00466256"/>
    <w:rsid w:val="004663F4"/>
    <w:rsid w:val="00466A85"/>
    <w:rsid w:val="00466BF4"/>
    <w:rsid w:val="00467153"/>
    <w:rsid w:val="0047012E"/>
    <w:rsid w:val="00470324"/>
    <w:rsid w:val="00470621"/>
    <w:rsid w:val="0047067A"/>
    <w:rsid w:val="00470A0A"/>
    <w:rsid w:val="00470B8E"/>
    <w:rsid w:val="00471DAC"/>
    <w:rsid w:val="00472A28"/>
    <w:rsid w:val="00472A6B"/>
    <w:rsid w:val="00472BBE"/>
    <w:rsid w:val="00473081"/>
    <w:rsid w:val="00473678"/>
    <w:rsid w:val="00473CD7"/>
    <w:rsid w:val="00474121"/>
    <w:rsid w:val="00474CC5"/>
    <w:rsid w:val="00474E12"/>
    <w:rsid w:val="004751DB"/>
    <w:rsid w:val="00475206"/>
    <w:rsid w:val="00475329"/>
    <w:rsid w:val="0047667E"/>
    <w:rsid w:val="004768AB"/>
    <w:rsid w:val="00476D46"/>
    <w:rsid w:val="00477879"/>
    <w:rsid w:val="004778CA"/>
    <w:rsid w:val="004804EA"/>
    <w:rsid w:val="00480962"/>
    <w:rsid w:val="00481268"/>
    <w:rsid w:val="004815FE"/>
    <w:rsid w:val="004820A0"/>
    <w:rsid w:val="004827E2"/>
    <w:rsid w:val="004827EC"/>
    <w:rsid w:val="00482B34"/>
    <w:rsid w:val="0048341B"/>
    <w:rsid w:val="004846E5"/>
    <w:rsid w:val="004849CC"/>
    <w:rsid w:val="00484D77"/>
    <w:rsid w:val="00485548"/>
    <w:rsid w:val="004855E6"/>
    <w:rsid w:val="00485AA8"/>
    <w:rsid w:val="00485F1D"/>
    <w:rsid w:val="004866C0"/>
    <w:rsid w:val="004867F8"/>
    <w:rsid w:val="00486828"/>
    <w:rsid w:val="00486923"/>
    <w:rsid w:val="00486A60"/>
    <w:rsid w:val="00486E9C"/>
    <w:rsid w:val="004878CE"/>
    <w:rsid w:val="0049005C"/>
    <w:rsid w:val="004901C8"/>
    <w:rsid w:val="00491011"/>
    <w:rsid w:val="0049108E"/>
    <w:rsid w:val="00491389"/>
    <w:rsid w:val="00491B19"/>
    <w:rsid w:val="00491CF8"/>
    <w:rsid w:val="00491DAE"/>
    <w:rsid w:val="00491E61"/>
    <w:rsid w:val="004923FD"/>
    <w:rsid w:val="004926DE"/>
    <w:rsid w:val="004931AE"/>
    <w:rsid w:val="00493447"/>
    <w:rsid w:val="00493477"/>
    <w:rsid w:val="00493BD9"/>
    <w:rsid w:val="00493C1B"/>
    <w:rsid w:val="00493F1C"/>
    <w:rsid w:val="0049404A"/>
    <w:rsid w:val="00494210"/>
    <w:rsid w:val="00494885"/>
    <w:rsid w:val="00494DA7"/>
    <w:rsid w:val="004950BD"/>
    <w:rsid w:val="0049537D"/>
    <w:rsid w:val="004954E4"/>
    <w:rsid w:val="00495524"/>
    <w:rsid w:val="00495E05"/>
    <w:rsid w:val="00496411"/>
    <w:rsid w:val="004969AE"/>
    <w:rsid w:val="00496B1F"/>
    <w:rsid w:val="00496E6E"/>
    <w:rsid w:val="00497605"/>
    <w:rsid w:val="00497911"/>
    <w:rsid w:val="00497919"/>
    <w:rsid w:val="00497BE5"/>
    <w:rsid w:val="004A01E2"/>
    <w:rsid w:val="004A075C"/>
    <w:rsid w:val="004A11C8"/>
    <w:rsid w:val="004A1261"/>
    <w:rsid w:val="004A13D2"/>
    <w:rsid w:val="004A1644"/>
    <w:rsid w:val="004A1A96"/>
    <w:rsid w:val="004A26B3"/>
    <w:rsid w:val="004A2AB4"/>
    <w:rsid w:val="004A31D4"/>
    <w:rsid w:val="004A363D"/>
    <w:rsid w:val="004A3F6D"/>
    <w:rsid w:val="004A4668"/>
    <w:rsid w:val="004A47F9"/>
    <w:rsid w:val="004A4946"/>
    <w:rsid w:val="004A4DB2"/>
    <w:rsid w:val="004A4ED2"/>
    <w:rsid w:val="004A5559"/>
    <w:rsid w:val="004A5E28"/>
    <w:rsid w:val="004A5E91"/>
    <w:rsid w:val="004A6197"/>
    <w:rsid w:val="004A69FA"/>
    <w:rsid w:val="004A6A57"/>
    <w:rsid w:val="004A6C71"/>
    <w:rsid w:val="004A70F5"/>
    <w:rsid w:val="004A7B55"/>
    <w:rsid w:val="004A7CBC"/>
    <w:rsid w:val="004A7D9E"/>
    <w:rsid w:val="004A7DCD"/>
    <w:rsid w:val="004B063A"/>
    <w:rsid w:val="004B0C83"/>
    <w:rsid w:val="004B0FA9"/>
    <w:rsid w:val="004B25BE"/>
    <w:rsid w:val="004B29B8"/>
    <w:rsid w:val="004B2C4C"/>
    <w:rsid w:val="004B2CFF"/>
    <w:rsid w:val="004B3889"/>
    <w:rsid w:val="004B492C"/>
    <w:rsid w:val="004B4E71"/>
    <w:rsid w:val="004B5789"/>
    <w:rsid w:val="004B5C4C"/>
    <w:rsid w:val="004B61B2"/>
    <w:rsid w:val="004B6749"/>
    <w:rsid w:val="004B6CF3"/>
    <w:rsid w:val="004B74CE"/>
    <w:rsid w:val="004B770D"/>
    <w:rsid w:val="004B7845"/>
    <w:rsid w:val="004B7994"/>
    <w:rsid w:val="004B7AC8"/>
    <w:rsid w:val="004C019A"/>
    <w:rsid w:val="004C0D54"/>
    <w:rsid w:val="004C146A"/>
    <w:rsid w:val="004C162B"/>
    <w:rsid w:val="004C16FE"/>
    <w:rsid w:val="004C186B"/>
    <w:rsid w:val="004C20B4"/>
    <w:rsid w:val="004C2925"/>
    <w:rsid w:val="004C33FD"/>
    <w:rsid w:val="004C383D"/>
    <w:rsid w:val="004C3DD6"/>
    <w:rsid w:val="004C42B4"/>
    <w:rsid w:val="004C55B6"/>
    <w:rsid w:val="004C5B27"/>
    <w:rsid w:val="004C663F"/>
    <w:rsid w:val="004C6D8B"/>
    <w:rsid w:val="004C6E26"/>
    <w:rsid w:val="004C6F20"/>
    <w:rsid w:val="004C6FDD"/>
    <w:rsid w:val="004C775F"/>
    <w:rsid w:val="004C7F43"/>
    <w:rsid w:val="004D02AE"/>
    <w:rsid w:val="004D03E1"/>
    <w:rsid w:val="004D08E6"/>
    <w:rsid w:val="004D0CE8"/>
    <w:rsid w:val="004D0EC2"/>
    <w:rsid w:val="004D101A"/>
    <w:rsid w:val="004D18EA"/>
    <w:rsid w:val="004D2286"/>
    <w:rsid w:val="004D2455"/>
    <w:rsid w:val="004D28E3"/>
    <w:rsid w:val="004D29B8"/>
    <w:rsid w:val="004D2DB6"/>
    <w:rsid w:val="004D320A"/>
    <w:rsid w:val="004D3398"/>
    <w:rsid w:val="004D3754"/>
    <w:rsid w:val="004D3F23"/>
    <w:rsid w:val="004D4B96"/>
    <w:rsid w:val="004D572D"/>
    <w:rsid w:val="004D5F20"/>
    <w:rsid w:val="004D6492"/>
    <w:rsid w:val="004D657C"/>
    <w:rsid w:val="004D683A"/>
    <w:rsid w:val="004D6A45"/>
    <w:rsid w:val="004D6D82"/>
    <w:rsid w:val="004D6E6D"/>
    <w:rsid w:val="004D6EA0"/>
    <w:rsid w:val="004D75E8"/>
    <w:rsid w:val="004D782F"/>
    <w:rsid w:val="004E0A98"/>
    <w:rsid w:val="004E0C25"/>
    <w:rsid w:val="004E0DFE"/>
    <w:rsid w:val="004E149C"/>
    <w:rsid w:val="004E1EFE"/>
    <w:rsid w:val="004E201F"/>
    <w:rsid w:val="004E23E3"/>
    <w:rsid w:val="004E26A8"/>
    <w:rsid w:val="004E2D99"/>
    <w:rsid w:val="004E336F"/>
    <w:rsid w:val="004E356A"/>
    <w:rsid w:val="004E35D1"/>
    <w:rsid w:val="004E38D8"/>
    <w:rsid w:val="004E4062"/>
    <w:rsid w:val="004E416A"/>
    <w:rsid w:val="004E46B9"/>
    <w:rsid w:val="004E4F71"/>
    <w:rsid w:val="004E5559"/>
    <w:rsid w:val="004E5F7B"/>
    <w:rsid w:val="004E6698"/>
    <w:rsid w:val="004E66D5"/>
    <w:rsid w:val="004E6C65"/>
    <w:rsid w:val="004E6CD8"/>
    <w:rsid w:val="004E701F"/>
    <w:rsid w:val="004E72D7"/>
    <w:rsid w:val="004E735F"/>
    <w:rsid w:val="004E7A80"/>
    <w:rsid w:val="004F013F"/>
    <w:rsid w:val="004F0855"/>
    <w:rsid w:val="004F08C6"/>
    <w:rsid w:val="004F13D3"/>
    <w:rsid w:val="004F168F"/>
    <w:rsid w:val="004F16E5"/>
    <w:rsid w:val="004F17FB"/>
    <w:rsid w:val="004F22E9"/>
    <w:rsid w:val="004F267A"/>
    <w:rsid w:val="004F30D4"/>
    <w:rsid w:val="004F3B0F"/>
    <w:rsid w:val="004F3D89"/>
    <w:rsid w:val="004F4667"/>
    <w:rsid w:val="004F4701"/>
    <w:rsid w:val="004F47DC"/>
    <w:rsid w:val="004F4D08"/>
    <w:rsid w:val="004F5A2E"/>
    <w:rsid w:val="004F5D67"/>
    <w:rsid w:val="004F5E36"/>
    <w:rsid w:val="004F5E68"/>
    <w:rsid w:val="004F6823"/>
    <w:rsid w:val="004F6841"/>
    <w:rsid w:val="004F7452"/>
    <w:rsid w:val="004F7952"/>
    <w:rsid w:val="00500351"/>
    <w:rsid w:val="0050048D"/>
    <w:rsid w:val="00500A89"/>
    <w:rsid w:val="00500AB3"/>
    <w:rsid w:val="00500DA4"/>
    <w:rsid w:val="00501121"/>
    <w:rsid w:val="00501399"/>
    <w:rsid w:val="005015E2"/>
    <w:rsid w:val="005018CE"/>
    <w:rsid w:val="0050268D"/>
    <w:rsid w:val="005026F7"/>
    <w:rsid w:val="00502951"/>
    <w:rsid w:val="0050296C"/>
    <w:rsid w:val="00502B56"/>
    <w:rsid w:val="00502B72"/>
    <w:rsid w:val="00502B7F"/>
    <w:rsid w:val="00504024"/>
    <w:rsid w:val="00504836"/>
    <w:rsid w:val="00504CAD"/>
    <w:rsid w:val="005052F9"/>
    <w:rsid w:val="00506585"/>
    <w:rsid w:val="005067A2"/>
    <w:rsid w:val="00506E95"/>
    <w:rsid w:val="00507343"/>
    <w:rsid w:val="00507A46"/>
    <w:rsid w:val="0051138A"/>
    <w:rsid w:val="00512326"/>
    <w:rsid w:val="005125AC"/>
    <w:rsid w:val="00512BAB"/>
    <w:rsid w:val="00512E17"/>
    <w:rsid w:val="00513B7A"/>
    <w:rsid w:val="00513C91"/>
    <w:rsid w:val="00513FC3"/>
    <w:rsid w:val="00514F00"/>
    <w:rsid w:val="00514FE2"/>
    <w:rsid w:val="00515209"/>
    <w:rsid w:val="00515454"/>
    <w:rsid w:val="005157B5"/>
    <w:rsid w:val="00515C03"/>
    <w:rsid w:val="00515E38"/>
    <w:rsid w:val="005167D0"/>
    <w:rsid w:val="00516FB9"/>
    <w:rsid w:val="00517733"/>
    <w:rsid w:val="00517EF0"/>
    <w:rsid w:val="0052041A"/>
    <w:rsid w:val="00520745"/>
    <w:rsid w:val="005211E6"/>
    <w:rsid w:val="005212C5"/>
    <w:rsid w:val="00521942"/>
    <w:rsid w:val="0052236E"/>
    <w:rsid w:val="005227A8"/>
    <w:rsid w:val="005228A9"/>
    <w:rsid w:val="00522916"/>
    <w:rsid w:val="00522BF9"/>
    <w:rsid w:val="00522CB1"/>
    <w:rsid w:val="00522CDA"/>
    <w:rsid w:val="00522F7A"/>
    <w:rsid w:val="00523074"/>
    <w:rsid w:val="00523B78"/>
    <w:rsid w:val="00524BBA"/>
    <w:rsid w:val="00525154"/>
    <w:rsid w:val="00525288"/>
    <w:rsid w:val="005258D4"/>
    <w:rsid w:val="00525DE8"/>
    <w:rsid w:val="005260E3"/>
    <w:rsid w:val="005261A4"/>
    <w:rsid w:val="00526A29"/>
    <w:rsid w:val="0053046E"/>
    <w:rsid w:val="00530D0B"/>
    <w:rsid w:val="00530EF5"/>
    <w:rsid w:val="0053169F"/>
    <w:rsid w:val="0053174E"/>
    <w:rsid w:val="005318FD"/>
    <w:rsid w:val="00531BF8"/>
    <w:rsid w:val="005320A9"/>
    <w:rsid w:val="0053299C"/>
    <w:rsid w:val="005329BA"/>
    <w:rsid w:val="00532F11"/>
    <w:rsid w:val="0053470C"/>
    <w:rsid w:val="005348CA"/>
    <w:rsid w:val="00534DAB"/>
    <w:rsid w:val="00535606"/>
    <w:rsid w:val="00535B00"/>
    <w:rsid w:val="00535BD3"/>
    <w:rsid w:val="00535EA7"/>
    <w:rsid w:val="00536516"/>
    <w:rsid w:val="00536ED4"/>
    <w:rsid w:val="00536F0E"/>
    <w:rsid w:val="00536FDC"/>
    <w:rsid w:val="0053762B"/>
    <w:rsid w:val="00537CFE"/>
    <w:rsid w:val="00537D2C"/>
    <w:rsid w:val="0054031C"/>
    <w:rsid w:val="005405FA"/>
    <w:rsid w:val="00541044"/>
    <w:rsid w:val="00541708"/>
    <w:rsid w:val="00541847"/>
    <w:rsid w:val="00541CD8"/>
    <w:rsid w:val="005428E2"/>
    <w:rsid w:val="00542B8D"/>
    <w:rsid w:val="00542EDD"/>
    <w:rsid w:val="00543572"/>
    <w:rsid w:val="00543C36"/>
    <w:rsid w:val="00545187"/>
    <w:rsid w:val="00545CD6"/>
    <w:rsid w:val="00546C64"/>
    <w:rsid w:val="00546D40"/>
    <w:rsid w:val="00547216"/>
    <w:rsid w:val="00547B3F"/>
    <w:rsid w:val="00547CD7"/>
    <w:rsid w:val="00547DD8"/>
    <w:rsid w:val="00547E57"/>
    <w:rsid w:val="00550156"/>
    <w:rsid w:val="00550444"/>
    <w:rsid w:val="00550DAC"/>
    <w:rsid w:val="00550F95"/>
    <w:rsid w:val="0055115B"/>
    <w:rsid w:val="005513EB"/>
    <w:rsid w:val="00552190"/>
    <w:rsid w:val="00552599"/>
    <w:rsid w:val="00553D84"/>
    <w:rsid w:val="005540F9"/>
    <w:rsid w:val="005541D8"/>
    <w:rsid w:val="0055438C"/>
    <w:rsid w:val="00554403"/>
    <w:rsid w:val="00554E8E"/>
    <w:rsid w:val="00555C85"/>
    <w:rsid w:val="00555D19"/>
    <w:rsid w:val="00556ABC"/>
    <w:rsid w:val="00556D57"/>
    <w:rsid w:val="00557019"/>
    <w:rsid w:val="0055719A"/>
    <w:rsid w:val="00557A16"/>
    <w:rsid w:val="00557FF0"/>
    <w:rsid w:val="00560025"/>
    <w:rsid w:val="005601AE"/>
    <w:rsid w:val="00561429"/>
    <w:rsid w:val="00562370"/>
    <w:rsid w:val="005623EC"/>
    <w:rsid w:val="005624F6"/>
    <w:rsid w:val="005628D8"/>
    <w:rsid w:val="00562C97"/>
    <w:rsid w:val="00563A30"/>
    <w:rsid w:val="00564930"/>
    <w:rsid w:val="00564C5C"/>
    <w:rsid w:val="00564C8A"/>
    <w:rsid w:val="00565B74"/>
    <w:rsid w:val="00565C37"/>
    <w:rsid w:val="0056684F"/>
    <w:rsid w:val="00567003"/>
    <w:rsid w:val="005674C2"/>
    <w:rsid w:val="0056760D"/>
    <w:rsid w:val="00567DCF"/>
    <w:rsid w:val="0057039C"/>
    <w:rsid w:val="00570D7E"/>
    <w:rsid w:val="005712A8"/>
    <w:rsid w:val="00571684"/>
    <w:rsid w:val="005716DF"/>
    <w:rsid w:val="00571B54"/>
    <w:rsid w:val="00571B5F"/>
    <w:rsid w:val="00572679"/>
    <w:rsid w:val="00572764"/>
    <w:rsid w:val="005730CA"/>
    <w:rsid w:val="005731C1"/>
    <w:rsid w:val="00573835"/>
    <w:rsid w:val="005738DC"/>
    <w:rsid w:val="00573DE6"/>
    <w:rsid w:val="005740A5"/>
    <w:rsid w:val="00574119"/>
    <w:rsid w:val="005752B9"/>
    <w:rsid w:val="0057536A"/>
    <w:rsid w:val="00575725"/>
    <w:rsid w:val="00575F50"/>
    <w:rsid w:val="00576B43"/>
    <w:rsid w:val="00576C41"/>
    <w:rsid w:val="00576CE4"/>
    <w:rsid w:val="005775CD"/>
    <w:rsid w:val="0057784B"/>
    <w:rsid w:val="0057793B"/>
    <w:rsid w:val="00577BB3"/>
    <w:rsid w:val="00577FA7"/>
    <w:rsid w:val="00580B15"/>
    <w:rsid w:val="00580CEA"/>
    <w:rsid w:val="00581617"/>
    <w:rsid w:val="005823F9"/>
    <w:rsid w:val="00582930"/>
    <w:rsid w:val="00582948"/>
    <w:rsid w:val="00582A22"/>
    <w:rsid w:val="00582A81"/>
    <w:rsid w:val="00582D84"/>
    <w:rsid w:val="0058318B"/>
    <w:rsid w:val="00583676"/>
    <w:rsid w:val="00583875"/>
    <w:rsid w:val="00583898"/>
    <w:rsid w:val="00584163"/>
    <w:rsid w:val="005844FB"/>
    <w:rsid w:val="00584AE3"/>
    <w:rsid w:val="0058537E"/>
    <w:rsid w:val="00585C02"/>
    <w:rsid w:val="00585E77"/>
    <w:rsid w:val="00585F13"/>
    <w:rsid w:val="005860A7"/>
    <w:rsid w:val="0058690A"/>
    <w:rsid w:val="005869AF"/>
    <w:rsid w:val="00586B31"/>
    <w:rsid w:val="00586DB4"/>
    <w:rsid w:val="00586E47"/>
    <w:rsid w:val="005873CE"/>
    <w:rsid w:val="00587E40"/>
    <w:rsid w:val="00590327"/>
    <w:rsid w:val="00591C60"/>
    <w:rsid w:val="00591F51"/>
    <w:rsid w:val="005925CD"/>
    <w:rsid w:val="0059271E"/>
    <w:rsid w:val="00592799"/>
    <w:rsid w:val="0059291D"/>
    <w:rsid w:val="005936A1"/>
    <w:rsid w:val="00593FE5"/>
    <w:rsid w:val="00594FC5"/>
    <w:rsid w:val="005958D6"/>
    <w:rsid w:val="00595F3E"/>
    <w:rsid w:val="00596782"/>
    <w:rsid w:val="005968D3"/>
    <w:rsid w:val="00596A97"/>
    <w:rsid w:val="0059758D"/>
    <w:rsid w:val="005976AD"/>
    <w:rsid w:val="0059783B"/>
    <w:rsid w:val="00597DF2"/>
    <w:rsid w:val="005A0270"/>
    <w:rsid w:val="005A029A"/>
    <w:rsid w:val="005A1123"/>
    <w:rsid w:val="005A193F"/>
    <w:rsid w:val="005A2D04"/>
    <w:rsid w:val="005A32A4"/>
    <w:rsid w:val="005A3C89"/>
    <w:rsid w:val="005A3D05"/>
    <w:rsid w:val="005A42DA"/>
    <w:rsid w:val="005A4332"/>
    <w:rsid w:val="005A4FFE"/>
    <w:rsid w:val="005A5A01"/>
    <w:rsid w:val="005A5D3E"/>
    <w:rsid w:val="005A6D3A"/>
    <w:rsid w:val="005A6E8C"/>
    <w:rsid w:val="005A71CB"/>
    <w:rsid w:val="005A7371"/>
    <w:rsid w:val="005A7544"/>
    <w:rsid w:val="005A7C30"/>
    <w:rsid w:val="005A7D20"/>
    <w:rsid w:val="005B032B"/>
    <w:rsid w:val="005B04E5"/>
    <w:rsid w:val="005B06CB"/>
    <w:rsid w:val="005B0AA7"/>
    <w:rsid w:val="005B1205"/>
    <w:rsid w:val="005B168E"/>
    <w:rsid w:val="005B1D44"/>
    <w:rsid w:val="005B286F"/>
    <w:rsid w:val="005B2AF1"/>
    <w:rsid w:val="005B3FAF"/>
    <w:rsid w:val="005B4147"/>
    <w:rsid w:val="005B4241"/>
    <w:rsid w:val="005B4A16"/>
    <w:rsid w:val="005B567C"/>
    <w:rsid w:val="005B58F8"/>
    <w:rsid w:val="005B672E"/>
    <w:rsid w:val="005B778E"/>
    <w:rsid w:val="005C077D"/>
    <w:rsid w:val="005C0831"/>
    <w:rsid w:val="005C111F"/>
    <w:rsid w:val="005C145C"/>
    <w:rsid w:val="005C1691"/>
    <w:rsid w:val="005C1BB4"/>
    <w:rsid w:val="005C1FF3"/>
    <w:rsid w:val="005C21E9"/>
    <w:rsid w:val="005C2433"/>
    <w:rsid w:val="005C26E4"/>
    <w:rsid w:val="005C35A0"/>
    <w:rsid w:val="005C3E40"/>
    <w:rsid w:val="005C4015"/>
    <w:rsid w:val="005C4924"/>
    <w:rsid w:val="005C4C80"/>
    <w:rsid w:val="005C5A5C"/>
    <w:rsid w:val="005C5AC3"/>
    <w:rsid w:val="005C6238"/>
    <w:rsid w:val="005C71B8"/>
    <w:rsid w:val="005D15E2"/>
    <w:rsid w:val="005D169C"/>
    <w:rsid w:val="005D21FE"/>
    <w:rsid w:val="005D292C"/>
    <w:rsid w:val="005D2C6B"/>
    <w:rsid w:val="005D2E60"/>
    <w:rsid w:val="005D32C3"/>
    <w:rsid w:val="005D3CFE"/>
    <w:rsid w:val="005D3D1F"/>
    <w:rsid w:val="005D441A"/>
    <w:rsid w:val="005D4831"/>
    <w:rsid w:val="005D4E38"/>
    <w:rsid w:val="005D4EBD"/>
    <w:rsid w:val="005D5311"/>
    <w:rsid w:val="005D5626"/>
    <w:rsid w:val="005D611B"/>
    <w:rsid w:val="005D618B"/>
    <w:rsid w:val="005D647F"/>
    <w:rsid w:val="005D77C6"/>
    <w:rsid w:val="005D7FF5"/>
    <w:rsid w:val="005E0621"/>
    <w:rsid w:val="005E1BDB"/>
    <w:rsid w:val="005E1D9D"/>
    <w:rsid w:val="005E2151"/>
    <w:rsid w:val="005E2176"/>
    <w:rsid w:val="005E2828"/>
    <w:rsid w:val="005E31E2"/>
    <w:rsid w:val="005E4828"/>
    <w:rsid w:val="005E482C"/>
    <w:rsid w:val="005E6B10"/>
    <w:rsid w:val="005E72B3"/>
    <w:rsid w:val="005E7784"/>
    <w:rsid w:val="005E78E5"/>
    <w:rsid w:val="005E7FF1"/>
    <w:rsid w:val="005F09FA"/>
    <w:rsid w:val="005F0AD6"/>
    <w:rsid w:val="005F0BB1"/>
    <w:rsid w:val="005F0BC8"/>
    <w:rsid w:val="005F0E4D"/>
    <w:rsid w:val="005F1030"/>
    <w:rsid w:val="005F2827"/>
    <w:rsid w:val="005F3305"/>
    <w:rsid w:val="005F37FB"/>
    <w:rsid w:val="005F3F71"/>
    <w:rsid w:val="005F4371"/>
    <w:rsid w:val="005F4AEC"/>
    <w:rsid w:val="005F588C"/>
    <w:rsid w:val="005F5C18"/>
    <w:rsid w:val="005F6931"/>
    <w:rsid w:val="005F6A4D"/>
    <w:rsid w:val="005F6C0D"/>
    <w:rsid w:val="005F6D22"/>
    <w:rsid w:val="005F7107"/>
    <w:rsid w:val="005F7AD4"/>
    <w:rsid w:val="00600135"/>
    <w:rsid w:val="00600D99"/>
    <w:rsid w:val="006024AF"/>
    <w:rsid w:val="006029AB"/>
    <w:rsid w:val="00602BB5"/>
    <w:rsid w:val="00603229"/>
    <w:rsid w:val="0060344D"/>
    <w:rsid w:val="006036C4"/>
    <w:rsid w:val="00603DE9"/>
    <w:rsid w:val="006048FB"/>
    <w:rsid w:val="00604E76"/>
    <w:rsid w:val="006050D5"/>
    <w:rsid w:val="006054D0"/>
    <w:rsid w:val="006056EE"/>
    <w:rsid w:val="00605D13"/>
    <w:rsid w:val="006060D5"/>
    <w:rsid w:val="00606962"/>
    <w:rsid w:val="00607AE9"/>
    <w:rsid w:val="00607B1E"/>
    <w:rsid w:val="00607BD7"/>
    <w:rsid w:val="0061052F"/>
    <w:rsid w:val="00610B01"/>
    <w:rsid w:val="00610B0D"/>
    <w:rsid w:val="00610F3E"/>
    <w:rsid w:val="00610FD5"/>
    <w:rsid w:val="006118CB"/>
    <w:rsid w:val="00611C21"/>
    <w:rsid w:val="006123D2"/>
    <w:rsid w:val="00612D5F"/>
    <w:rsid w:val="006131C5"/>
    <w:rsid w:val="00613D72"/>
    <w:rsid w:val="006140E6"/>
    <w:rsid w:val="00614CC2"/>
    <w:rsid w:val="0061525A"/>
    <w:rsid w:val="0061553B"/>
    <w:rsid w:val="00615F27"/>
    <w:rsid w:val="006162DD"/>
    <w:rsid w:val="006169C0"/>
    <w:rsid w:val="00616A64"/>
    <w:rsid w:val="00616D9B"/>
    <w:rsid w:val="006171DD"/>
    <w:rsid w:val="006175A8"/>
    <w:rsid w:val="00617CFE"/>
    <w:rsid w:val="00620846"/>
    <w:rsid w:val="00621100"/>
    <w:rsid w:val="00621342"/>
    <w:rsid w:val="00621A38"/>
    <w:rsid w:val="006222A0"/>
    <w:rsid w:val="006227B2"/>
    <w:rsid w:val="00622CD5"/>
    <w:rsid w:val="006232D2"/>
    <w:rsid w:val="0062330D"/>
    <w:rsid w:val="00623CC8"/>
    <w:rsid w:val="00623E95"/>
    <w:rsid w:val="00624AF7"/>
    <w:rsid w:val="0062512B"/>
    <w:rsid w:val="00625F2B"/>
    <w:rsid w:val="0062676C"/>
    <w:rsid w:val="00626775"/>
    <w:rsid w:val="00626D7A"/>
    <w:rsid w:val="00626E9D"/>
    <w:rsid w:val="00626EA2"/>
    <w:rsid w:val="0062729E"/>
    <w:rsid w:val="0062735E"/>
    <w:rsid w:val="0063079D"/>
    <w:rsid w:val="00630C34"/>
    <w:rsid w:val="00631241"/>
    <w:rsid w:val="00631ABE"/>
    <w:rsid w:val="00631CC1"/>
    <w:rsid w:val="00632073"/>
    <w:rsid w:val="00634156"/>
    <w:rsid w:val="00634A48"/>
    <w:rsid w:val="006355C4"/>
    <w:rsid w:val="00635884"/>
    <w:rsid w:val="006359C2"/>
    <w:rsid w:val="00635D11"/>
    <w:rsid w:val="006364F1"/>
    <w:rsid w:val="006365D6"/>
    <w:rsid w:val="0063667E"/>
    <w:rsid w:val="00636CD2"/>
    <w:rsid w:val="006375CC"/>
    <w:rsid w:val="006377F8"/>
    <w:rsid w:val="006378EB"/>
    <w:rsid w:val="00637E00"/>
    <w:rsid w:val="0064016F"/>
    <w:rsid w:val="00640F1F"/>
    <w:rsid w:val="0064106C"/>
    <w:rsid w:val="006411A7"/>
    <w:rsid w:val="00641A54"/>
    <w:rsid w:val="00642FB6"/>
    <w:rsid w:val="00643A02"/>
    <w:rsid w:val="00643C6E"/>
    <w:rsid w:val="00643CA3"/>
    <w:rsid w:val="00643FE0"/>
    <w:rsid w:val="00643FF3"/>
    <w:rsid w:val="0064428F"/>
    <w:rsid w:val="00644509"/>
    <w:rsid w:val="0064488A"/>
    <w:rsid w:val="00644F3A"/>
    <w:rsid w:val="00645767"/>
    <w:rsid w:val="00645B8A"/>
    <w:rsid w:val="00645C97"/>
    <w:rsid w:val="00645DDB"/>
    <w:rsid w:val="00645EEF"/>
    <w:rsid w:val="006469AC"/>
    <w:rsid w:val="00646E39"/>
    <w:rsid w:val="0064726D"/>
    <w:rsid w:val="0064766E"/>
    <w:rsid w:val="006479D0"/>
    <w:rsid w:val="00650162"/>
    <w:rsid w:val="006501BF"/>
    <w:rsid w:val="00650AA5"/>
    <w:rsid w:val="00650E6D"/>
    <w:rsid w:val="00651048"/>
    <w:rsid w:val="00651457"/>
    <w:rsid w:val="006518D2"/>
    <w:rsid w:val="00651D12"/>
    <w:rsid w:val="0065230A"/>
    <w:rsid w:val="006524AC"/>
    <w:rsid w:val="0065257F"/>
    <w:rsid w:val="00652C48"/>
    <w:rsid w:val="00652C98"/>
    <w:rsid w:val="00652E90"/>
    <w:rsid w:val="00653079"/>
    <w:rsid w:val="00653740"/>
    <w:rsid w:val="006540C7"/>
    <w:rsid w:val="00654EAB"/>
    <w:rsid w:val="00655310"/>
    <w:rsid w:val="006553F6"/>
    <w:rsid w:val="00655727"/>
    <w:rsid w:val="00655885"/>
    <w:rsid w:val="006558E4"/>
    <w:rsid w:val="00655C92"/>
    <w:rsid w:val="00655DC4"/>
    <w:rsid w:val="00655EB3"/>
    <w:rsid w:val="00655EB8"/>
    <w:rsid w:val="00656009"/>
    <w:rsid w:val="00656776"/>
    <w:rsid w:val="00657573"/>
    <w:rsid w:val="006578E1"/>
    <w:rsid w:val="006579E4"/>
    <w:rsid w:val="00657A71"/>
    <w:rsid w:val="00660A69"/>
    <w:rsid w:val="00660F84"/>
    <w:rsid w:val="00661CD4"/>
    <w:rsid w:val="00661F80"/>
    <w:rsid w:val="0066241C"/>
    <w:rsid w:val="006636D0"/>
    <w:rsid w:val="00663E32"/>
    <w:rsid w:val="00664A28"/>
    <w:rsid w:val="00664A8A"/>
    <w:rsid w:val="006655E6"/>
    <w:rsid w:val="00665910"/>
    <w:rsid w:val="00666036"/>
    <w:rsid w:val="00666399"/>
    <w:rsid w:val="00666471"/>
    <w:rsid w:val="006664C2"/>
    <w:rsid w:val="0066659C"/>
    <w:rsid w:val="006666D0"/>
    <w:rsid w:val="00666DB3"/>
    <w:rsid w:val="006670EE"/>
    <w:rsid w:val="006671AB"/>
    <w:rsid w:val="00667300"/>
    <w:rsid w:val="00667AD7"/>
    <w:rsid w:val="00667B70"/>
    <w:rsid w:val="00670111"/>
    <w:rsid w:val="006706C3"/>
    <w:rsid w:val="0067078D"/>
    <w:rsid w:val="00670881"/>
    <w:rsid w:val="00670A1C"/>
    <w:rsid w:val="00670F74"/>
    <w:rsid w:val="0067187C"/>
    <w:rsid w:val="00671F68"/>
    <w:rsid w:val="006731BD"/>
    <w:rsid w:val="0067346D"/>
    <w:rsid w:val="006734A9"/>
    <w:rsid w:val="00673B9E"/>
    <w:rsid w:val="0067415D"/>
    <w:rsid w:val="00674AC8"/>
    <w:rsid w:val="006750EF"/>
    <w:rsid w:val="006751EC"/>
    <w:rsid w:val="006751F4"/>
    <w:rsid w:val="006758A4"/>
    <w:rsid w:val="00675960"/>
    <w:rsid w:val="006761D1"/>
    <w:rsid w:val="00676B18"/>
    <w:rsid w:val="00676F86"/>
    <w:rsid w:val="0067779E"/>
    <w:rsid w:val="0068014A"/>
    <w:rsid w:val="0068098C"/>
    <w:rsid w:val="006809F5"/>
    <w:rsid w:val="006817FD"/>
    <w:rsid w:val="00681D49"/>
    <w:rsid w:val="00682001"/>
    <w:rsid w:val="0068210D"/>
    <w:rsid w:val="00682378"/>
    <w:rsid w:val="00682EBF"/>
    <w:rsid w:val="006834E0"/>
    <w:rsid w:val="00683D69"/>
    <w:rsid w:val="006848E9"/>
    <w:rsid w:val="00684A7F"/>
    <w:rsid w:val="0068542E"/>
    <w:rsid w:val="006856D4"/>
    <w:rsid w:val="006856E0"/>
    <w:rsid w:val="00685C5F"/>
    <w:rsid w:val="00686053"/>
    <w:rsid w:val="006866D7"/>
    <w:rsid w:val="00686B2C"/>
    <w:rsid w:val="00687233"/>
    <w:rsid w:val="00687679"/>
    <w:rsid w:val="0068798F"/>
    <w:rsid w:val="00687ED5"/>
    <w:rsid w:val="006904DF"/>
    <w:rsid w:val="006908A1"/>
    <w:rsid w:val="006909C8"/>
    <w:rsid w:val="00691907"/>
    <w:rsid w:val="00691BFF"/>
    <w:rsid w:val="00691E5F"/>
    <w:rsid w:val="006924E7"/>
    <w:rsid w:val="00692DF3"/>
    <w:rsid w:val="00693214"/>
    <w:rsid w:val="006944EB"/>
    <w:rsid w:val="006948D2"/>
    <w:rsid w:val="00694C05"/>
    <w:rsid w:val="0069507E"/>
    <w:rsid w:val="00695372"/>
    <w:rsid w:val="006953B8"/>
    <w:rsid w:val="0069592B"/>
    <w:rsid w:val="00695F1B"/>
    <w:rsid w:val="00696788"/>
    <w:rsid w:val="00696789"/>
    <w:rsid w:val="006970A3"/>
    <w:rsid w:val="006973D4"/>
    <w:rsid w:val="006974A0"/>
    <w:rsid w:val="00697539"/>
    <w:rsid w:val="00697586"/>
    <w:rsid w:val="00697766"/>
    <w:rsid w:val="006978E2"/>
    <w:rsid w:val="00697EEC"/>
    <w:rsid w:val="006A010F"/>
    <w:rsid w:val="006A0342"/>
    <w:rsid w:val="006A0368"/>
    <w:rsid w:val="006A0435"/>
    <w:rsid w:val="006A1661"/>
    <w:rsid w:val="006A183A"/>
    <w:rsid w:val="006A2019"/>
    <w:rsid w:val="006A27E3"/>
    <w:rsid w:val="006A297C"/>
    <w:rsid w:val="006A2F9B"/>
    <w:rsid w:val="006A3636"/>
    <w:rsid w:val="006A4021"/>
    <w:rsid w:val="006A43E2"/>
    <w:rsid w:val="006A448E"/>
    <w:rsid w:val="006A4C7A"/>
    <w:rsid w:val="006A5608"/>
    <w:rsid w:val="006A57B8"/>
    <w:rsid w:val="006A596D"/>
    <w:rsid w:val="006A5DD4"/>
    <w:rsid w:val="006A5E92"/>
    <w:rsid w:val="006A6ABB"/>
    <w:rsid w:val="006B00B9"/>
    <w:rsid w:val="006B0800"/>
    <w:rsid w:val="006B0BB6"/>
    <w:rsid w:val="006B0CD8"/>
    <w:rsid w:val="006B0DA1"/>
    <w:rsid w:val="006B1459"/>
    <w:rsid w:val="006B152D"/>
    <w:rsid w:val="006B174A"/>
    <w:rsid w:val="006B17B2"/>
    <w:rsid w:val="006B1AE3"/>
    <w:rsid w:val="006B2001"/>
    <w:rsid w:val="006B2919"/>
    <w:rsid w:val="006B2F62"/>
    <w:rsid w:val="006B3B29"/>
    <w:rsid w:val="006B3D29"/>
    <w:rsid w:val="006B4FB8"/>
    <w:rsid w:val="006B555A"/>
    <w:rsid w:val="006B5576"/>
    <w:rsid w:val="006B573D"/>
    <w:rsid w:val="006B5EAB"/>
    <w:rsid w:val="006B5EC5"/>
    <w:rsid w:val="006B7DD3"/>
    <w:rsid w:val="006B7E25"/>
    <w:rsid w:val="006C00A9"/>
    <w:rsid w:val="006C05A7"/>
    <w:rsid w:val="006C071D"/>
    <w:rsid w:val="006C0BD5"/>
    <w:rsid w:val="006C119B"/>
    <w:rsid w:val="006C13DF"/>
    <w:rsid w:val="006C1521"/>
    <w:rsid w:val="006C1536"/>
    <w:rsid w:val="006C1906"/>
    <w:rsid w:val="006C1FAB"/>
    <w:rsid w:val="006C21AE"/>
    <w:rsid w:val="006C29F2"/>
    <w:rsid w:val="006C2C5F"/>
    <w:rsid w:val="006C2F79"/>
    <w:rsid w:val="006C363E"/>
    <w:rsid w:val="006C3A85"/>
    <w:rsid w:val="006C5390"/>
    <w:rsid w:val="006C5667"/>
    <w:rsid w:val="006C56C8"/>
    <w:rsid w:val="006C580F"/>
    <w:rsid w:val="006C598E"/>
    <w:rsid w:val="006C6A99"/>
    <w:rsid w:val="006C6D75"/>
    <w:rsid w:val="006C6FDF"/>
    <w:rsid w:val="006C744A"/>
    <w:rsid w:val="006C7CE0"/>
    <w:rsid w:val="006D026B"/>
    <w:rsid w:val="006D0A85"/>
    <w:rsid w:val="006D1226"/>
    <w:rsid w:val="006D1334"/>
    <w:rsid w:val="006D133F"/>
    <w:rsid w:val="006D1708"/>
    <w:rsid w:val="006D1DC9"/>
    <w:rsid w:val="006D250F"/>
    <w:rsid w:val="006D2558"/>
    <w:rsid w:val="006D291B"/>
    <w:rsid w:val="006D29E7"/>
    <w:rsid w:val="006D2E97"/>
    <w:rsid w:val="006D2F39"/>
    <w:rsid w:val="006D2FF1"/>
    <w:rsid w:val="006D31FC"/>
    <w:rsid w:val="006D3525"/>
    <w:rsid w:val="006D39DF"/>
    <w:rsid w:val="006D39EB"/>
    <w:rsid w:val="006D4441"/>
    <w:rsid w:val="006D45EE"/>
    <w:rsid w:val="006D4837"/>
    <w:rsid w:val="006D4990"/>
    <w:rsid w:val="006D4C67"/>
    <w:rsid w:val="006D4E70"/>
    <w:rsid w:val="006D4E7A"/>
    <w:rsid w:val="006D5AF3"/>
    <w:rsid w:val="006D62C9"/>
    <w:rsid w:val="006D65F5"/>
    <w:rsid w:val="006D66B3"/>
    <w:rsid w:val="006D6A3E"/>
    <w:rsid w:val="006D6DF4"/>
    <w:rsid w:val="006D6F59"/>
    <w:rsid w:val="006D7668"/>
    <w:rsid w:val="006E02D3"/>
    <w:rsid w:val="006E07D8"/>
    <w:rsid w:val="006E0887"/>
    <w:rsid w:val="006E0B7F"/>
    <w:rsid w:val="006E17E3"/>
    <w:rsid w:val="006E2516"/>
    <w:rsid w:val="006E2607"/>
    <w:rsid w:val="006E26C0"/>
    <w:rsid w:val="006E276F"/>
    <w:rsid w:val="006E29A6"/>
    <w:rsid w:val="006E2C66"/>
    <w:rsid w:val="006E2FC4"/>
    <w:rsid w:val="006E3241"/>
    <w:rsid w:val="006E353C"/>
    <w:rsid w:val="006E394F"/>
    <w:rsid w:val="006E3EBA"/>
    <w:rsid w:val="006E4412"/>
    <w:rsid w:val="006E47F1"/>
    <w:rsid w:val="006E4EC5"/>
    <w:rsid w:val="006E54DF"/>
    <w:rsid w:val="006E57D0"/>
    <w:rsid w:val="006E5B4C"/>
    <w:rsid w:val="006E5C7A"/>
    <w:rsid w:val="006E60F0"/>
    <w:rsid w:val="006E657A"/>
    <w:rsid w:val="006E6740"/>
    <w:rsid w:val="006E73CD"/>
    <w:rsid w:val="006E73E9"/>
    <w:rsid w:val="006E7B5B"/>
    <w:rsid w:val="006E7DE8"/>
    <w:rsid w:val="006F05E9"/>
    <w:rsid w:val="006F07B7"/>
    <w:rsid w:val="006F105D"/>
    <w:rsid w:val="006F11E2"/>
    <w:rsid w:val="006F1606"/>
    <w:rsid w:val="006F167A"/>
    <w:rsid w:val="006F1952"/>
    <w:rsid w:val="006F1CA2"/>
    <w:rsid w:val="006F2563"/>
    <w:rsid w:val="006F25A7"/>
    <w:rsid w:val="006F2CFF"/>
    <w:rsid w:val="006F3855"/>
    <w:rsid w:val="006F47D7"/>
    <w:rsid w:val="006F4C46"/>
    <w:rsid w:val="006F4C8E"/>
    <w:rsid w:val="006F4D91"/>
    <w:rsid w:val="006F4F26"/>
    <w:rsid w:val="006F504D"/>
    <w:rsid w:val="006F50A5"/>
    <w:rsid w:val="006F7624"/>
    <w:rsid w:val="006F7AD8"/>
    <w:rsid w:val="007002F7"/>
    <w:rsid w:val="0070067C"/>
    <w:rsid w:val="00700B20"/>
    <w:rsid w:val="00700C04"/>
    <w:rsid w:val="007010B7"/>
    <w:rsid w:val="007011A8"/>
    <w:rsid w:val="007018D7"/>
    <w:rsid w:val="00701BBD"/>
    <w:rsid w:val="00702919"/>
    <w:rsid w:val="00702C7B"/>
    <w:rsid w:val="007034C2"/>
    <w:rsid w:val="007038F3"/>
    <w:rsid w:val="00704113"/>
    <w:rsid w:val="00704306"/>
    <w:rsid w:val="007052B7"/>
    <w:rsid w:val="00705456"/>
    <w:rsid w:val="0070587B"/>
    <w:rsid w:val="007058AB"/>
    <w:rsid w:val="00706062"/>
    <w:rsid w:val="007062DC"/>
    <w:rsid w:val="00706B59"/>
    <w:rsid w:val="00706E8E"/>
    <w:rsid w:val="00707933"/>
    <w:rsid w:val="007079A5"/>
    <w:rsid w:val="00707DDF"/>
    <w:rsid w:val="00707E0B"/>
    <w:rsid w:val="0071010B"/>
    <w:rsid w:val="0071020B"/>
    <w:rsid w:val="00711426"/>
    <w:rsid w:val="00711833"/>
    <w:rsid w:val="007119E9"/>
    <w:rsid w:val="00711A98"/>
    <w:rsid w:val="0071217A"/>
    <w:rsid w:val="00712C21"/>
    <w:rsid w:val="00712D23"/>
    <w:rsid w:val="00713135"/>
    <w:rsid w:val="00713BC5"/>
    <w:rsid w:val="00713E00"/>
    <w:rsid w:val="00713F5E"/>
    <w:rsid w:val="007141FA"/>
    <w:rsid w:val="00715755"/>
    <w:rsid w:val="00715F26"/>
    <w:rsid w:val="00716812"/>
    <w:rsid w:val="007169A9"/>
    <w:rsid w:val="007171EC"/>
    <w:rsid w:val="0072005A"/>
    <w:rsid w:val="0072018B"/>
    <w:rsid w:val="007208D5"/>
    <w:rsid w:val="007210FB"/>
    <w:rsid w:val="007218FA"/>
    <w:rsid w:val="007223A2"/>
    <w:rsid w:val="007226BE"/>
    <w:rsid w:val="00722D74"/>
    <w:rsid w:val="0072326C"/>
    <w:rsid w:val="00723577"/>
    <w:rsid w:val="007236C5"/>
    <w:rsid w:val="00723707"/>
    <w:rsid w:val="0072431A"/>
    <w:rsid w:val="0072476B"/>
    <w:rsid w:val="00724A0B"/>
    <w:rsid w:val="00725DCF"/>
    <w:rsid w:val="00726FD8"/>
    <w:rsid w:val="00727A7C"/>
    <w:rsid w:val="0073038E"/>
    <w:rsid w:val="00730CF0"/>
    <w:rsid w:val="007310BB"/>
    <w:rsid w:val="00731B96"/>
    <w:rsid w:val="00731EA2"/>
    <w:rsid w:val="0073236F"/>
    <w:rsid w:val="00732CDA"/>
    <w:rsid w:val="007330B0"/>
    <w:rsid w:val="00733141"/>
    <w:rsid w:val="00733234"/>
    <w:rsid w:val="00734325"/>
    <w:rsid w:val="0073460D"/>
    <w:rsid w:val="007350C8"/>
    <w:rsid w:val="00735D6A"/>
    <w:rsid w:val="007364EB"/>
    <w:rsid w:val="0073754C"/>
    <w:rsid w:val="0073765D"/>
    <w:rsid w:val="00737C69"/>
    <w:rsid w:val="007404DE"/>
    <w:rsid w:val="0074056F"/>
    <w:rsid w:val="00740623"/>
    <w:rsid w:val="00741151"/>
    <w:rsid w:val="007417D6"/>
    <w:rsid w:val="00741FE3"/>
    <w:rsid w:val="00742720"/>
    <w:rsid w:val="0074326D"/>
    <w:rsid w:val="007434EB"/>
    <w:rsid w:val="00743517"/>
    <w:rsid w:val="0074364F"/>
    <w:rsid w:val="0074461D"/>
    <w:rsid w:val="00744E0A"/>
    <w:rsid w:val="0074528A"/>
    <w:rsid w:val="00745626"/>
    <w:rsid w:val="00745E76"/>
    <w:rsid w:val="007462BC"/>
    <w:rsid w:val="0074633E"/>
    <w:rsid w:val="00746418"/>
    <w:rsid w:val="00746515"/>
    <w:rsid w:val="007467CE"/>
    <w:rsid w:val="00746BDF"/>
    <w:rsid w:val="00746DF9"/>
    <w:rsid w:val="00746E29"/>
    <w:rsid w:val="00747387"/>
    <w:rsid w:val="0074795C"/>
    <w:rsid w:val="0075074B"/>
    <w:rsid w:val="00750B2A"/>
    <w:rsid w:val="00751F1D"/>
    <w:rsid w:val="00752F6F"/>
    <w:rsid w:val="007533F6"/>
    <w:rsid w:val="00753789"/>
    <w:rsid w:val="00753804"/>
    <w:rsid w:val="00753AA3"/>
    <w:rsid w:val="00753EC3"/>
    <w:rsid w:val="00754131"/>
    <w:rsid w:val="0075518C"/>
    <w:rsid w:val="007557E0"/>
    <w:rsid w:val="0075591A"/>
    <w:rsid w:val="00756136"/>
    <w:rsid w:val="00756510"/>
    <w:rsid w:val="007569B7"/>
    <w:rsid w:val="00756F25"/>
    <w:rsid w:val="00757115"/>
    <w:rsid w:val="0075733E"/>
    <w:rsid w:val="00757CD8"/>
    <w:rsid w:val="007604DC"/>
    <w:rsid w:val="00760900"/>
    <w:rsid w:val="00760970"/>
    <w:rsid w:val="00761B8A"/>
    <w:rsid w:val="007623F1"/>
    <w:rsid w:val="00762707"/>
    <w:rsid w:val="00762C8D"/>
    <w:rsid w:val="00762CB6"/>
    <w:rsid w:val="00762F72"/>
    <w:rsid w:val="00762F83"/>
    <w:rsid w:val="00763187"/>
    <w:rsid w:val="007633EB"/>
    <w:rsid w:val="00763B04"/>
    <w:rsid w:val="00765285"/>
    <w:rsid w:val="00765340"/>
    <w:rsid w:val="00765B29"/>
    <w:rsid w:val="00766A31"/>
    <w:rsid w:val="00766E69"/>
    <w:rsid w:val="007706E9"/>
    <w:rsid w:val="007707C0"/>
    <w:rsid w:val="007709F3"/>
    <w:rsid w:val="00770DB1"/>
    <w:rsid w:val="00771A06"/>
    <w:rsid w:val="00771A4E"/>
    <w:rsid w:val="00771BF0"/>
    <w:rsid w:val="007726FB"/>
    <w:rsid w:val="00772974"/>
    <w:rsid w:val="00772B2A"/>
    <w:rsid w:val="007730FC"/>
    <w:rsid w:val="0077336E"/>
    <w:rsid w:val="007733DA"/>
    <w:rsid w:val="00773D0D"/>
    <w:rsid w:val="00774DD5"/>
    <w:rsid w:val="0077508E"/>
    <w:rsid w:val="00775162"/>
    <w:rsid w:val="00775B0C"/>
    <w:rsid w:val="00775C32"/>
    <w:rsid w:val="00776014"/>
    <w:rsid w:val="007760A8"/>
    <w:rsid w:val="007764D4"/>
    <w:rsid w:val="0077658D"/>
    <w:rsid w:val="0077679D"/>
    <w:rsid w:val="007773C4"/>
    <w:rsid w:val="007775A4"/>
    <w:rsid w:val="0077787E"/>
    <w:rsid w:val="00777BA5"/>
    <w:rsid w:val="00777D3E"/>
    <w:rsid w:val="00777DAE"/>
    <w:rsid w:val="0078011B"/>
    <w:rsid w:val="00780EB9"/>
    <w:rsid w:val="00782039"/>
    <w:rsid w:val="00782265"/>
    <w:rsid w:val="007822EA"/>
    <w:rsid w:val="007829A4"/>
    <w:rsid w:val="007835AF"/>
    <w:rsid w:val="0078388B"/>
    <w:rsid w:val="007859DD"/>
    <w:rsid w:val="00786049"/>
    <w:rsid w:val="0078614A"/>
    <w:rsid w:val="00786A89"/>
    <w:rsid w:val="007870CF"/>
    <w:rsid w:val="00787612"/>
    <w:rsid w:val="00787767"/>
    <w:rsid w:val="00790E7A"/>
    <w:rsid w:val="00791268"/>
    <w:rsid w:val="0079134D"/>
    <w:rsid w:val="00791452"/>
    <w:rsid w:val="00792094"/>
    <w:rsid w:val="0079271C"/>
    <w:rsid w:val="00792C7C"/>
    <w:rsid w:val="00792FB8"/>
    <w:rsid w:val="00793D78"/>
    <w:rsid w:val="0079416C"/>
    <w:rsid w:val="007941BC"/>
    <w:rsid w:val="00794D93"/>
    <w:rsid w:val="007958B8"/>
    <w:rsid w:val="007965F7"/>
    <w:rsid w:val="0079687B"/>
    <w:rsid w:val="007A0523"/>
    <w:rsid w:val="007A0816"/>
    <w:rsid w:val="007A0BAB"/>
    <w:rsid w:val="007A0E80"/>
    <w:rsid w:val="007A1403"/>
    <w:rsid w:val="007A18CE"/>
    <w:rsid w:val="007A1980"/>
    <w:rsid w:val="007A1D8C"/>
    <w:rsid w:val="007A289D"/>
    <w:rsid w:val="007A28B6"/>
    <w:rsid w:val="007A2927"/>
    <w:rsid w:val="007A4168"/>
    <w:rsid w:val="007A41E9"/>
    <w:rsid w:val="007A42E0"/>
    <w:rsid w:val="007A43E5"/>
    <w:rsid w:val="007A4675"/>
    <w:rsid w:val="007A468E"/>
    <w:rsid w:val="007A4FA6"/>
    <w:rsid w:val="007A5155"/>
    <w:rsid w:val="007A53C3"/>
    <w:rsid w:val="007A54AB"/>
    <w:rsid w:val="007A5897"/>
    <w:rsid w:val="007A60BF"/>
    <w:rsid w:val="007A65B7"/>
    <w:rsid w:val="007A6683"/>
    <w:rsid w:val="007A6746"/>
    <w:rsid w:val="007A68DD"/>
    <w:rsid w:val="007A6AC9"/>
    <w:rsid w:val="007A6ACD"/>
    <w:rsid w:val="007A7070"/>
    <w:rsid w:val="007A7E55"/>
    <w:rsid w:val="007B025D"/>
    <w:rsid w:val="007B09F8"/>
    <w:rsid w:val="007B0CED"/>
    <w:rsid w:val="007B1104"/>
    <w:rsid w:val="007B11DE"/>
    <w:rsid w:val="007B123C"/>
    <w:rsid w:val="007B1970"/>
    <w:rsid w:val="007B1A65"/>
    <w:rsid w:val="007B1ADC"/>
    <w:rsid w:val="007B211F"/>
    <w:rsid w:val="007B2289"/>
    <w:rsid w:val="007B26CF"/>
    <w:rsid w:val="007B2971"/>
    <w:rsid w:val="007B3007"/>
    <w:rsid w:val="007B3364"/>
    <w:rsid w:val="007B39B1"/>
    <w:rsid w:val="007B4027"/>
    <w:rsid w:val="007B4AB8"/>
    <w:rsid w:val="007B4ACB"/>
    <w:rsid w:val="007B5768"/>
    <w:rsid w:val="007B66EF"/>
    <w:rsid w:val="007B6B74"/>
    <w:rsid w:val="007B7438"/>
    <w:rsid w:val="007B7713"/>
    <w:rsid w:val="007B7828"/>
    <w:rsid w:val="007C016B"/>
    <w:rsid w:val="007C0901"/>
    <w:rsid w:val="007C1183"/>
    <w:rsid w:val="007C1742"/>
    <w:rsid w:val="007C229B"/>
    <w:rsid w:val="007C2771"/>
    <w:rsid w:val="007C3760"/>
    <w:rsid w:val="007C3BA7"/>
    <w:rsid w:val="007C3E53"/>
    <w:rsid w:val="007C4139"/>
    <w:rsid w:val="007C4A92"/>
    <w:rsid w:val="007C4BF0"/>
    <w:rsid w:val="007C530F"/>
    <w:rsid w:val="007C5712"/>
    <w:rsid w:val="007C6233"/>
    <w:rsid w:val="007C6340"/>
    <w:rsid w:val="007D01A4"/>
    <w:rsid w:val="007D0FD0"/>
    <w:rsid w:val="007D13F5"/>
    <w:rsid w:val="007D1C04"/>
    <w:rsid w:val="007D2064"/>
    <w:rsid w:val="007D2BA7"/>
    <w:rsid w:val="007D3148"/>
    <w:rsid w:val="007D3338"/>
    <w:rsid w:val="007D3A26"/>
    <w:rsid w:val="007D4332"/>
    <w:rsid w:val="007D436A"/>
    <w:rsid w:val="007D45A9"/>
    <w:rsid w:val="007D4AB3"/>
    <w:rsid w:val="007D5BAB"/>
    <w:rsid w:val="007D65B2"/>
    <w:rsid w:val="007D6646"/>
    <w:rsid w:val="007D6CAF"/>
    <w:rsid w:val="007D6ECE"/>
    <w:rsid w:val="007D7842"/>
    <w:rsid w:val="007E03A1"/>
    <w:rsid w:val="007E0A15"/>
    <w:rsid w:val="007E1C13"/>
    <w:rsid w:val="007E1CB4"/>
    <w:rsid w:val="007E2A3B"/>
    <w:rsid w:val="007E37A2"/>
    <w:rsid w:val="007E3D86"/>
    <w:rsid w:val="007E44EB"/>
    <w:rsid w:val="007E473E"/>
    <w:rsid w:val="007E4D91"/>
    <w:rsid w:val="007E5A42"/>
    <w:rsid w:val="007E6647"/>
    <w:rsid w:val="007E6BCE"/>
    <w:rsid w:val="007E7A0F"/>
    <w:rsid w:val="007E7DCC"/>
    <w:rsid w:val="007E7E77"/>
    <w:rsid w:val="007E7EF3"/>
    <w:rsid w:val="007F10E4"/>
    <w:rsid w:val="007F140D"/>
    <w:rsid w:val="007F2184"/>
    <w:rsid w:val="007F26B5"/>
    <w:rsid w:val="007F2A8A"/>
    <w:rsid w:val="007F2EFB"/>
    <w:rsid w:val="007F2FD8"/>
    <w:rsid w:val="007F316C"/>
    <w:rsid w:val="007F31B5"/>
    <w:rsid w:val="007F31DC"/>
    <w:rsid w:val="007F34D5"/>
    <w:rsid w:val="007F3736"/>
    <w:rsid w:val="007F3B63"/>
    <w:rsid w:val="007F42AB"/>
    <w:rsid w:val="007F4D12"/>
    <w:rsid w:val="007F5540"/>
    <w:rsid w:val="007F598C"/>
    <w:rsid w:val="007F5A50"/>
    <w:rsid w:val="007F5B2F"/>
    <w:rsid w:val="007F716C"/>
    <w:rsid w:val="007F759C"/>
    <w:rsid w:val="007F7D7F"/>
    <w:rsid w:val="00800B98"/>
    <w:rsid w:val="008010A1"/>
    <w:rsid w:val="00801172"/>
    <w:rsid w:val="00801951"/>
    <w:rsid w:val="00802933"/>
    <w:rsid w:val="008030AE"/>
    <w:rsid w:val="00803295"/>
    <w:rsid w:val="00803576"/>
    <w:rsid w:val="00803AC6"/>
    <w:rsid w:val="00803C17"/>
    <w:rsid w:val="00803EBF"/>
    <w:rsid w:val="00803F71"/>
    <w:rsid w:val="008040AD"/>
    <w:rsid w:val="00806898"/>
    <w:rsid w:val="0080699C"/>
    <w:rsid w:val="00806BBA"/>
    <w:rsid w:val="00807D36"/>
    <w:rsid w:val="00807FF9"/>
    <w:rsid w:val="008103BD"/>
    <w:rsid w:val="00810D75"/>
    <w:rsid w:val="00811218"/>
    <w:rsid w:val="00811322"/>
    <w:rsid w:val="00811331"/>
    <w:rsid w:val="00811CC3"/>
    <w:rsid w:val="00811F6B"/>
    <w:rsid w:val="008124E9"/>
    <w:rsid w:val="008125F2"/>
    <w:rsid w:val="00812ED7"/>
    <w:rsid w:val="00812FE4"/>
    <w:rsid w:val="00813999"/>
    <w:rsid w:val="00813FDF"/>
    <w:rsid w:val="00814799"/>
    <w:rsid w:val="008149AA"/>
    <w:rsid w:val="00815324"/>
    <w:rsid w:val="00815657"/>
    <w:rsid w:val="008161A1"/>
    <w:rsid w:val="008164B1"/>
    <w:rsid w:val="00816EE6"/>
    <w:rsid w:val="00817967"/>
    <w:rsid w:val="008200E8"/>
    <w:rsid w:val="00820823"/>
    <w:rsid w:val="00820C95"/>
    <w:rsid w:val="00820DC0"/>
    <w:rsid w:val="00820DF1"/>
    <w:rsid w:val="00820FB6"/>
    <w:rsid w:val="00821014"/>
    <w:rsid w:val="00821033"/>
    <w:rsid w:val="00821DFD"/>
    <w:rsid w:val="00821ED7"/>
    <w:rsid w:val="00822459"/>
    <w:rsid w:val="0082331B"/>
    <w:rsid w:val="0082348C"/>
    <w:rsid w:val="008239C0"/>
    <w:rsid w:val="00823E1A"/>
    <w:rsid w:val="0082406E"/>
    <w:rsid w:val="00824292"/>
    <w:rsid w:val="0082429B"/>
    <w:rsid w:val="00824829"/>
    <w:rsid w:val="00824E55"/>
    <w:rsid w:val="00824E81"/>
    <w:rsid w:val="00825612"/>
    <w:rsid w:val="00825676"/>
    <w:rsid w:val="00825AAA"/>
    <w:rsid w:val="00826027"/>
    <w:rsid w:val="00826D9A"/>
    <w:rsid w:val="00827641"/>
    <w:rsid w:val="00827A13"/>
    <w:rsid w:val="00830395"/>
    <w:rsid w:val="008308F7"/>
    <w:rsid w:val="00830BD1"/>
    <w:rsid w:val="0083154A"/>
    <w:rsid w:val="00832A79"/>
    <w:rsid w:val="00832AEB"/>
    <w:rsid w:val="00832DAC"/>
    <w:rsid w:val="00834170"/>
    <w:rsid w:val="008342AB"/>
    <w:rsid w:val="00834690"/>
    <w:rsid w:val="00834CFD"/>
    <w:rsid w:val="00835702"/>
    <w:rsid w:val="008362A7"/>
    <w:rsid w:val="008369FB"/>
    <w:rsid w:val="00836A14"/>
    <w:rsid w:val="00836F09"/>
    <w:rsid w:val="008377FE"/>
    <w:rsid w:val="00837C03"/>
    <w:rsid w:val="00837E3D"/>
    <w:rsid w:val="00841539"/>
    <w:rsid w:val="00842AAF"/>
    <w:rsid w:val="00842AE6"/>
    <w:rsid w:val="00842BDD"/>
    <w:rsid w:val="00843187"/>
    <w:rsid w:val="0084328F"/>
    <w:rsid w:val="00843311"/>
    <w:rsid w:val="008438A6"/>
    <w:rsid w:val="00843B54"/>
    <w:rsid w:val="00843BC2"/>
    <w:rsid w:val="00843E84"/>
    <w:rsid w:val="0084408E"/>
    <w:rsid w:val="00844246"/>
    <w:rsid w:val="00844B07"/>
    <w:rsid w:val="00845DC7"/>
    <w:rsid w:val="008464AC"/>
    <w:rsid w:val="008467AE"/>
    <w:rsid w:val="008469D3"/>
    <w:rsid w:val="008469F4"/>
    <w:rsid w:val="00846FB9"/>
    <w:rsid w:val="00847167"/>
    <w:rsid w:val="008477E0"/>
    <w:rsid w:val="0085003F"/>
    <w:rsid w:val="008516E6"/>
    <w:rsid w:val="00851AAA"/>
    <w:rsid w:val="008520DD"/>
    <w:rsid w:val="00852A20"/>
    <w:rsid w:val="00852A97"/>
    <w:rsid w:val="00852CCE"/>
    <w:rsid w:val="00852CF8"/>
    <w:rsid w:val="00853258"/>
    <w:rsid w:val="00853533"/>
    <w:rsid w:val="0085396D"/>
    <w:rsid w:val="0085420B"/>
    <w:rsid w:val="008547DE"/>
    <w:rsid w:val="00854C97"/>
    <w:rsid w:val="008550E2"/>
    <w:rsid w:val="00855401"/>
    <w:rsid w:val="00855511"/>
    <w:rsid w:val="00855716"/>
    <w:rsid w:val="00855885"/>
    <w:rsid w:val="00855E31"/>
    <w:rsid w:val="008566E9"/>
    <w:rsid w:val="00857239"/>
    <w:rsid w:val="00857F5D"/>
    <w:rsid w:val="00860A6D"/>
    <w:rsid w:val="00860EFE"/>
    <w:rsid w:val="00861032"/>
    <w:rsid w:val="00861065"/>
    <w:rsid w:val="008616B2"/>
    <w:rsid w:val="008624FE"/>
    <w:rsid w:val="0086260C"/>
    <w:rsid w:val="00862931"/>
    <w:rsid w:val="00862C6C"/>
    <w:rsid w:val="008630C5"/>
    <w:rsid w:val="008633A8"/>
    <w:rsid w:val="0086348B"/>
    <w:rsid w:val="00863D39"/>
    <w:rsid w:val="0086400D"/>
    <w:rsid w:val="008642D9"/>
    <w:rsid w:val="00864974"/>
    <w:rsid w:val="00864AE4"/>
    <w:rsid w:val="00864D25"/>
    <w:rsid w:val="00864FEF"/>
    <w:rsid w:val="008650FC"/>
    <w:rsid w:val="00866455"/>
    <w:rsid w:val="008672CD"/>
    <w:rsid w:val="008673FB"/>
    <w:rsid w:val="0086758D"/>
    <w:rsid w:val="008676B1"/>
    <w:rsid w:val="00867E4B"/>
    <w:rsid w:val="00870132"/>
    <w:rsid w:val="00870371"/>
    <w:rsid w:val="00870A64"/>
    <w:rsid w:val="00871280"/>
    <w:rsid w:val="008716B6"/>
    <w:rsid w:val="00872918"/>
    <w:rsid w:val="00872990"/>
    <w:rsid w:val="00873013"/>
    <w:rsid w:val="008732F5"/>
    <w:rsid w:val="00873404"/>
    <w:rsid w:val="00873EFF"/>
    <w:rsid w:val="00874033"/>
    <w:rsid w:val="00874077"/>
    <w:rsid w:val="00874729"/>
    <w:rsid w:val="00874D9F"/>
    <w:rsid w:val="008750D2"/>
    <w:rsid w:val="00875873"/>
    <w:rsid w:val="00875953"/>
    <w:rsid w:val="00876BAE"/>
    <w:rsid w:val="00877561"/>
    <w:rsid w:val="00877ACC"/>
    <w:rsid w:val="00880174"/>
    <w:rsid w:val="00880641"/>
    <w:rsid w:val="008808B4"/>
    <w:rsid w:val="008813F9"/>
    <w:rsid w:val="008817CA"/>
    <w:rsid w:val="00881BE4"/>
    <w:rsid w:val="00881EE5"/>
    <w:rsid w:val="00882240"/>
    <w:rsid w:val="0088252F"/>
    <w:rsid w:val="00883394"/>
    <w:rsid w:val="00883593"/>
    <w:rsid w:val="008836BC"/>
    <w:rsid w:val="00885CBE"/>
    <w:rsid w:val="00885F78"/>
    <w:rsid w:val="008860C6"/>
    <w:rsid w:val="00887FD6"/>
    <w:rsid w:val="00890339"/>
    <w:rsid w:val="00890C7F"/>
    <w:rsid w:val="00890E3F"/>
    <w:rsid w:val="008919B8"/>
    <w:rsid w:val="008919E2"/>
    <w:rsid w:val="008931C1"/>
    <w:rsid w:val="00893456"/>
    <w:rsid w:val="00893B67"/>
    <w:rsid w:val="00893E28"/>
    <w:rsid w:val="00893FB0"/>
    <w:rsid w:val="008942CE"/>
    <w:rsid w:val="00894A22"/>
    <w:rsid w:val="00894F2E"/>
    <w:rsid w:val="00895951"/>
    <w:rsid w:val="00895C98"/>
    <w:rsid w:val="00896128"/>
    <w:rsid w:val="00897234"/>
    <w:rsid w:val="00897355"/>
    <w:rsid w:val="008A154E"/>
    <w:rsid w:val="008A1918"/>
    <w:rsid w:val="008A1D4B"/>
    <w:rsid w:val="008A2A9E"/>
    <w:rsid w:val="008A2FCF"/>
    <w:rsid w:val="008A3636"/>
    <w:rsid w:val="008A39A7"/>
    <w:rsid w:val="008A448A"/>
    <w:rsid w:val="008A4BD1"/>
    <w:rsid w:val="008A4C5C"/>
    <w:rsid w:val="008A5161"/>
    <w:rsid w:val="008A52EB"/>
    <w:rsid w:val="008A5B5A"/>
    <w:rsid w:val="008A5E16"/>
    <w:rsid w:val="008A5E9F"/>
    <w:rsid w:val="008A62BA"/>
    <w:rsid w:val="008A681A"/>
    <w:rsid w:val="008A6AC2"/>
    <w:rsid w:val="008A6BE2"/>
    <w:rsid w:val="008A6E64"/>
    <w:rsid w:val="008A7135"/>
    <w:rsid w:val="008A73BA"/>
    <w:rsid w:val="008A74A7"/>
    <w:rsid w:val="008A7A60"/>
    <w:rsid w:val="008A7DC4"/>
    <w:rsid w:val="008A7E3A"/>
    <w:rsid w:val="008A7E9D"/>
    <w:rsid w:val="008B01FF"/>
    <w:rsid w:val="008B0229"/>
    <w:rsid w:val="008B0B34"/>
    <w:rsid w:val="008B0D88"/>
    <w:rsid w:val="008B11AC"/>
    <w:rsid w:val="008B169E"/>
    <w:rsid w:val="008B238B"/>
    <w:rsid w:val="008B25DF"/>
    <w:rsid w:val="008B28BA"/>
    <w:rsid w:val="008B35CB"/>
    <w:rsid w:val="008B3BD7"/>
    <w:rsid w:val="008B3C9E"/>
    <w:rsid w:val="008B3D80"/>
    <w:rsid w:val="008B3F8D"/>
    <w:rsid w:val="008B40B2"/>
    <w:rsid w:val="008B4612"/>
    <w:rsid w:val="008B4CDD"/>
    <w:rsid w:val="008B4D1C"/>
    <w:rsid w:val="008B4F33"/>
    <w:rsid w:val="008B549E"/>
    <w:rsid w:val="008B594B"/>
    <w:rsid w:val="008B5F45"/>
    <w:rsid w:val="008B6814"/>
    <w:rsid w:val="008B69BA"/>
    <w:rsid w:val="008B6D44"/>
    <w:rsid w:val="008B70B6"/>
    <w:rsid w:val="008B77C6"/>
    <w:rsid w:val="008B78A5"/>
    <w:rsid w:val="008C0063"/>
    <w:rsid w:val="008C0387"/>
    <w:rsid w:val="008C0C07"/>
    <w:rsid w:val="008C0ED7"/>
    <w:rsid w:val="008C0EDE"/>
    <w:rsid w:val="008C0FA4"/>
    <w:rsid w:val="008C1099"/>
    <w:rsid w:val="008C10DD"/>
    <w:rsid w:val="008C1F3F"/>
    <w:rsid w:val="008C311E"/>
    <w:rsid w:val="008C3448"/>
    <w:rsid w:val="008C3E62"/>
    <w:rsid w:val="008C44BD"/>
    <w:rsid w:val="008C459D"/>
    <w:rsid w:val="008C5085"/>
    <w:rsid w:val="008C54E6"/>
    <w:rsid w:val="008C60ED"/>
    <w:rsid w:val="008C6B81"/>
    <w:rsid w:val="008C7AC9"/>
    <w:rsid w:val="008D1428"/>
    <w:rsid w:val="008D14A2"/>
    <w:rsid w:val="008D216D"/>
    <w:rsid w:val="008D22CB"/>
    <w:rsid w:val="008D33B2"/>
    <w:rsid w:val="008D3849"/>
    <w:rsid w:val="008D3E66"/>
    <w:rsid w:val="008D4684"/>
    <w:rsid w:val="008D4802"/>
    <w:rsid w:val="008D57AA"/>
    <w:rsid w:val="008D60F6"/>
    <w:rsid w:val="008D68F5"/>
    <w:rsid w:val="008D7F79"/>
    <w:rsid w:val="008E021A"/>
    <w:rsid w:val="008E078D"/>
    <w:rsid w:val="008E0797"/>
    <w:rsid w:val="008E12B4"/>
    <w:rsid w:val="008E14BF"/>
    <w:rsid w:val="008E17EB"/>
    <w:rsid w:val="008E1804"/>
    <w:rsid w:val="008E191E"/>
    <w:rsid w:val="008E1A62"/>
    <w:rsid w:val="008E1E51"/>
    <w:rsid w:val="008E274E"/>
    <w:rsid w:val="008E2E14"/>
    <w:rsid w:val="008E35C9"/>
    <w:rsid w:val="008E37B7"/>
    <w:rsid w:val="008E4160"/>
    <w:rsid w:val="008E4E13"/>
    <w:rsid w:val="008E514E"/>
    <w:rsid w:val="008E5660"/>
    <w:rsid w:val="008E64BC"/>
    <w:rsid w:val="008E7205"/>
    <w:rsid w:val="008E76E3"/>
    <w:rsid w:val="008E7FBD"/>
    <w:rsid w:val="008F02BD"/>
    <w:rsid w:val="008F0391"/>
    <w:rsid w:val="008F086E"/>
    <w:rsid w:val="008F0B25"/>
    <w:rsid w:val="008F0F77"/>
    <w:rsid w:val="008F159C"/>
    <w:rsid w:val="008F2218"/>
    <w:rsid w:val="008F23B9"/>
    <w:rsid w:val="008F241A"/>
    <w:rsid w:val="008F2DAD"/>
    <w:rsid w:val="008F2EFA"/>
    <w:rsid w:val="008F36A7"/>
    <w:rsid w:val="008F4242"/>
    <w:rsid w:val="008F44EB"/>
    <w:rsid w:val="008F4CC5"/>
    <w:rsid w:val="008F4E6D"/>
    <w:rsid w:val="008F53F2"/>
    <w:rsid w:val="008F5474"/>
    <w:rsid w:val="008F5994"/>
    <w:rsid w:val="008F5F67"/>
    <w:rsid w:val="008F601E"/>
    <w:rsid w:val="008F6215"/>
    <w:rsid w:val="008F6D9A"/>
    <w:rsid w:val="008F714B"/>
    <w:rsid w:val="008F72E9"/>
    <w:rsid w:val="008F7549"/>
    <w:rsid w:val="008F7977"/>
    <w:rsid w:val="008F7A48"/>
    <w:rsid w:val="00900214"/>
    <w:rsid w:val="00900655"/>
    <w:rsid w:val="0090080A"/>
    <w:rsid w:val="009009FE"/>
    <w:rsid w:val="00900C0E"/>
    <w:rsid w:val="00900CAB"/>
    <w:rsid w:val="00901252"/>
    <w:rsid w:val="009014CB"/>
    <w:rsid w:val="00901BE2"/>
    <w:rsid w:val="009023C1"/>
    <w:rsid w:val="0090243D"/>
    <w:rsid w:val="009026A4"/>
    <w:rsid w:val="009029ED"/>
    <w:rsid w:val="00903710"/>
    <w:rsid w:val="00903CB7"/>
    <w:rsid w:val="00903F07"/>
    <w:rsid w:val="00905844"/>
    <w:rsid w:val="00905FC0"/>
    <w:rsid w:val="0090688B"/>
    <w:rsid w:val="00907351"/>
    <w:rsid w:val="00907724"/>
    <w:rsid w:val="0090798E"/>
    <w:rsid w:val="00907A5D"/>
    <w:rsid w:val="00910D77"/>
    <w:rsid w:val="0091125D"/>
    <w:rsid w:val="00911DB7"/>
    <w:rsid w:val="00912242"/>
    <w:rsid w:val="009124A9"/>
    <w:rsid w:val="00912653"/>
    <w:rsid w:val="009129BC"/>
    <w:rsid w:val="00912F40"/>
    <w:rsid w:val="00913398"/>
    <w:rsid w:val="009136C5"/>
    <w:rsid w:val="009137FF"/>
    <w:rsid w:val="009139FD"/>
    <w:rsid w:val="00914378"/>
    <w:rsid w:val="009149FC"/>
    <w:rsid w:val="00915C26"/>
    <w:rsid w:val="0091739E"/>
    <w:rsid w:val="009176B5"/>
    <w:rsid w:val="00920E57"/>
    <w:rsid w:val="00921134"/>
    <w:rsid w:val="009211D8"/>
    <w:rsid w:val="009221B5"/>
    <w:rsid w:val="009227C9"/>
    <w:rsid w:val="00922923"/>
    <w:rsid w:val="00922D36"/>
    <w:rsid w:val="00923B72"/>
    <w:rsid w:val="00923D33"/>
    <w:rsid w:val="0092481D"/>
    <w:rsid w:val="00924E5C"/>
    <w:rsid w:val="00925083"/>
    <w:rsid w:val="00925A9B"/>
    <w:rsid w:val="009261A7"/>
    <w:rsid w:val="009266AC"/>
    <w:rsid w:val="0092677F"/>
    <w:rsid w:val="009267D2"/>
    <w:rsid w:val="00926854"/>
    <w:rsid w:val="009271FE"/>
    <w:rsid w:val="009306BC"/>
    <w:rsid w:val="009309BC"/>
    <w:rsid w:val="009314C4"/>
    <w:rsid w:val="0093158D"/>
    <w:rsid w:val="009317AE"/>
    <w:rsid w:val="00931960"/>
    <w:rsid w:val="0093226F"/>
    <w:rsid w:val="0093255C"/>
    <w:rsid w:val="00932ED5"/>
    <w:rsid w:val="00933F41"/>
    <w:rsid w:val="00934D93"/>
    <w:rsid w:val="009356C9"/>
    <w:rsid w:val="0093632E"/>
    <w:rsid w:val="00936490"/>
    <w:rsid w:val="0093661A"/>
    <w:rsid w:val="00936ADD"/>
    <w:rsid w:val="00936B9F"/>
    <w:rsid w:val="00936E12"/>
    <w:rsid w:val="009370F7"/>
    <w:rsid w:val="00937226"/>
    <w:rsid w:val="00937229"/>
    <w:rsid w:val="0093764D"/>
    <w:rsid w:val="00937EB7"/>
    <w:rsid w:val="00940319"/>
    <w:rsid w:val="009410A6"/>
    <w:rsid w:val="00941578"/>
    <w:rsid w:val="009418C9"/>
    <w:rsid w:val="009422D1"/>
    <w:rsid w:val="009424A4"/>
    <w:rsid w:val="00942646"/>
    <w:rsid w:val="0094357E"/>
    <w:rsid w:val="00943608"/>
    <w:rsid w:val="0094368C"/>
    <w:rsid w:val="00943EE1"/>
    <w:rsid w:val="00944596"/>
    <w:rsid w:val="00944961"/>
    <w:rsid w:val="0094551C"/>
    <w:rsid w:val="009456BA"/>
    <w:rsid w:val="00945D15"/>
    <w:rsid w:val="00945E53"/>
    <w:rsid w:val="00945F43"/>
    <w:rsid w:val="00946056"/>
    <w:rsid w:val="009462BB"/>
    <w:rsid w:val="0094660D"/>
    <w:rsid w:val="00946716"/>
    <w:rsid w:val="009467B9"/>
    <w:rsid w:val="00946B6E"/>
    <w:rsid w:val="00946BD0"/>
    <w:rsid w:val="00946C02"/>
    <w:rsid w:val="00946FC8"/>
    <w:rsid w:val="00946FF3"/>
    <w:rsid w:val="00947CA9"/>
    <w:rsid w:val="009506BF"/>
    <w:rsid w:val="00950A27"/>
    <w:rsid w:val="00950C1F"/>
    <w:rsid w:val="0095125D"/>
    <w:rsid w:val="00951D9E"/>
    <w:rsid w:val="00952AFB"/>
    <w:rsid w:val="00952E3B"/>
    <w:rsid w:val="0095302F"/>
    <w:rsid w:val="009530DD"/>
    <w:rsid w:val="00953F99"/>
    <w:rsid w:val="009541D9"/>
    <w:rsid w:val="00954674"/>
    <w:rsid w:val="00954789"/>
    <w:rsid w:val="00954DBA"/>
    <w:rsid w:val="00954E52"/>
    <w:rsid w:val="00954E69"/>
    <w:rsid w:val="00955628"/>
    <w:rsid w:val="009556C6"/>
    <w:rsid w:val="00955B59"/>
    <w:rsid w:val="00955EEB"/>
    <w:rsid w:val="00955F3B"/>
    <w:rsid w:val="00956A3E"/>
    <w:rsid w:val="00956BC6"/>
    <w:rsid w:val="00956D51"/>
    <w:rsid w:val="009575AD"/>
    <w:rsid w:val="00957724"/>
    <w:rsid w:val="00957766"/>
    <w:rsid w:val="0096001D"/>
    <w:rsid w:val="009601FF"/>
    <w:rsid w:val="009607CC"/>
    <w:rsid w:val="00960E54"/>
    <w:rsid w:val="00960EE5"/>
    <w:rsid w:val="00960FEA"/>
    <w:rsid w:val="00961756"/>
    <w:rsid w:val="00961844"/>
    <w:rsid w:val="00961A21"/>
    <w:rsid w:val="009623FF"/>
    <w:rsid w:val="00962630"/>
    <w:rsid w:val="009628D5"/>
    <w:rsid w:val="00962951"/>
    <w:rsid w:val="00962953"/>
    <w:rsid w:val="0096333E"/>
    <w:rsid w:val="00963519"/>
    <w:rsid w:val="0096360A"/>
    <w:rsid w:val="0096368C"/>
    <w:rsid w:val="00963BDA"/>
    <w:rsid w:val="00963D1E"/>
    <w:rsid w:val="0096431D"/>
    <w:rsid w:val="00964546"/>
    <w:rsid w:val="00964EE8"/>
    <w:rsid w:val="00965085"/>
    <w:rsid w:val="00965314"/>
    <w:rsid w:val="00965C18"/>
    <w:rsid w:val="00965D04"/>
    <w:rsid w:val="009666FE"/>
    <w:rsid w:val="00966C43"/>
    <w:rsid w:val="00966EF2"/>
    <w:rsid w:val="00967995"/>
    <w:rsid w:val="00967A26"/>
    <w:rsid w:val="00967F52"/>
    <w:rsid w:val="009706E8"/>
    <w:rsid w:val="00971430"/>
    <w:rsid w:val="0097286D"/>
    <w:rsid w:val="00972D05"/>
    <w:rsid w:val="00973FCE"/>
    <w:rsid w:val="00974063"/>
    <w:rsid w:val="009743A0"/>
    <w:rsid w:val="0097447E"/>
    <w:rsid w:val="00974582"/>
    <w:rsid w:val="00974631"/>
    <w:rsid w:val="00974C31"/>
    <w:rsid w:val="00974F77"/>
    <w:rsid w:val="0097534A"/>
    <w:rsid w:val="009758A4"/>
    <w:rsid w:val="00975A03"/>
    <w:rsid w:val="00976688"/>
    <w:rsid w:val="009770CB"/>
    <w:rsid w:val="00977150"/>
    <w:rsid w:val="009777F5"/>
    <w:rsid w:val="009779F5"/>
    <w:rsid w:val="00977A1D"/>
    <w:rsid w:val="00977A5C"/>
    <w:rsid w:val="00977D22"/>
    <w:rsid w:val="00977F9A"/>
    <w:rsid w:val="009803C9"/>
    <w:rsid w:val="009813C3"/>
    <w:rsid w:val="009816B5"/>
    <w:rsid w:val="00981E20"/>
    <w:rsid w:val="00981E51"/>
    <w:rsid w:val="009823A6"/>
    <w:rsid w:val="00982946"/>
    <w:rsid w:val="009829D4"/>
    <w:rsid w:val="00982C02"/>
    <w:rsid w:val="00982C9B"/>
    <w:rsid w:val="00982D26"/>
    <w:rsid w:val="00983189"/>
    <w:rsid w:val="009831D9"/>
    <w:rsid w:val="0098326A"/>
    <w:rsid w:val="00983935"/>
    <w:rsid w:val="0098395B"/>
    <w:rsid w:val="00983A67"/>
    <w:rsid w:val="00983CED"/>
    <w:rsid w:val="0098457E"/>
    <w:rsid w:val="00984A38"/>
    <w:rsid w:val="009850B0"/>
    <w:rsid w:val="00985206"/>
    <w:rsid w:val="00985B6F"/>
    <w:rsid w:val="00985D5B"/>
    <w:rsid w:val="00986495"/>
    <w:rsid w:val="009864B9"/>
    <w:rsid w:val="00987730"/>
    <w:rsid w:val="00990560"/>
    <w:rsid w:val="0099078F"/>
    <w:rsid w:val="00990816"/>
    <w:rsid w:val="00990BBE"/>
    <w:rsid w:val="00990FD7"/>
    <w:rsid w:val="009912BE"/>
    <w:rsid w:val="0099151C"/>
    <w:rsid w:val="009915C3"/>
    <w:rsid w:val="00991EFD"/>
    <w:rsid w:val="009927CA"/>
    <w:rsid w:val="00992A20"/>
    <w:rsid w:val="00992C3C"/>
    <w:rsid w:val="00992FBC"/>
    <w:rsid w:val="0099417D"/>
    <w:rsid w:val="009944D9"/>
    <w:rsid w:val="00994A03"/>
    <w:rsid w:val="00995340"/>
    <w:rsid w:val="00995698"/>
    <w:rsid w:val="00995FF6"/>
    <w:rsid w:val="00996219"/>
    <w:rsid w:val="009963CE"/>
    <w:rsid w:val="009974CC"/>
    <w:rsid w:val="009977B5"/>
    <w:rsid w:val="009A07D6"/>
    <w:rsid w:val="009A0868"/>
    <w:rsid w:val="009A0CAB"/>
    <w:rsid w:val="009A1A6C"/>
    <w:rsid w:val="009A1F74"/>
    <w:rsid w:val="009A2136"/>
    <w:rsid w:val="009A2337"/>
    <w:rsid w:val="009A256E"/>
    <w:rsid w:val="009A283A"/>
    <w:rsid w:val="009A2BFF"/>
    <w:rsid w:val="009A3160"/>
    <w:rsid w:val="009A4460"/>
    <w:rsid w:val="009A4928"/>
    <w:rsid w:val="009A5408"/>
    <w:rsid w:val="009A5802"/>
    <w:rsid w:val="009A635B"/>
    <w:rsid w:val="009A6556"/>
    <w:rsid w:val="009A65AD"/>
    <w:rsid w:val="009A65C6"/>
    <w:rsid w:val="009A6D69"/>
    <w:rsid w:val="009A785C"/>
    <w:rsid w:val="009A7956"/>
    <w:rsid w:val="009B066A"/>
    <w:rsid w:val="009B067A"/>
    <w:rsid w:val="009B1143"/>
    <w:rsid w:val="009B1A58"/>
    <w:rsid w:val="009B1BB5"/>
    <w:rsid w:val="009B1BE7"/>
    <w:rsid w:val="009B1DFD"/>
    <w:rsid w:val="009B1EFD"/>
    <w:rsid w:val="009B2476"/>
    <w:rsid w:val="009B28DB"/>
    <w:rsid w:val="009B2FD2"/>
    <w:rsid w:val="009B3008"/>
    <w:rsid w:val="009B3014"/>
    <w:rsid w:val="009B34F3"/>
    <w:rsid w:val="009B3908"/>
    <w:rsid w:val="009B3BF4"/>
    <w:rsid w:val="009B4DB1"/>
    <w:rsid w:val="009B519C"/>
    <w:rsid w:val="009B5556"/>
    <w:rsid w:val="009B65B1"/>
    <w:rsid w:val="009B65D2"/>
    <w:rsid w:val="009B6EE1"/>
    <w:rsid w:val="009B6FE4"/>
    <w:rsid w:val="009B7161"/>
    <w:rsid w:val="009B78BA"/>
    <w:rsid w:val="009C06DE"/>
    <w:rsid w:val="009C0CE9"/>
    <w:rsid w:val="009C0F80"/>
    <w:rsid w:val="009C109B"/>
    <w:rsid w:val="009C1560"/>
    <w:rsid w:val="009C1787"/>
    <w:rsid w:val="009C1A0E"/>
    <w:rsid w:val="009C2196"/>
    <w:rsid w:val="009C2349"/>
    <w:rsid w:val="009C23E5"/>
    <w:rsid w:val="009C2542"/>
    <w:rsid w:val="009C2BAD"/>
    <w:rsid w:val="009C2D5F"/>
    <w:rsid w:val="009C3167"/>
    <w:rsid w:val="009C32C4"/>
    <w:rsid w:val="009C4E62"/>
    <w:rsid w:val="009C4F9E"/>
    <w:rsid w:val="009C5088"/>
    <w:rsid w:val="009C510D"/>
    <w:rsid w:val="009C5A9E"/>
    <w:rsid w:val="009C5C67"/>
    <w:rsid w:val="009C616B"/>
    <w:rsid w:val="009C644A"/>
    <w:rsid w:val="009C6559"/>
    <w:rsid w:val="009C741D"/>
    <w:rsid w:val="009C74FD"/>
    <w:rsid w:val="009C768F"/>
    <w:rsid w:val="009C785F"/>
    <w:rsid w:val="009C7B1F"/>
    <w:rsid w:val="009D0A35"/>
    <w:rsid w:val="009D1231"/>
    <w:rsid w:val="009D2237"/>
    <w:rsid w:val="009D2366"/>
    <w:rsid w:val="009D2B2F"/>
    <w:rsid w:val="009D3069"/>
    <w:rsid w:val="009D38D6"/>
    <w:rsid w:val="009D39E6"/>
    <w:rsid w:val="009D3A0B"/>
    <w:rsid w:val="009D3B99"/>
    <w:rsid w:val="009D3D4A"/>
    <w:rsid w:val="009D4321"/>
    <w:rsid w:val="009D4718"/>
    <w:rsid w:val="009D530A"/>
    <w:rsid w:val="009D5427"/>
    <w:rsid w:val="009D5AB8"/>
    <w:rsid w:val="009D676D"/>
    <w:rsid w:val="009D745C"/>
    <w:rsid w:val="009D7472"/>
    <w:rsid w:val="009D74F3"/>
    <w:rsid w:val="009E0892"/>
    <w:rsid w:val="009E0EC5"/>
    <w:rsid w:val="009E0F90"/>
    <w:rsid w:val="009E109C"/>
    <w:rsid w:val="009E2208"/>
    <w:rsid w:val="009E2524"/>
    <w:rsid w:val="009E252E"/>
    <w:rsid w:val="009E2819"/>
    <w:rsid w:val="009E2877"/>
    <w:rsid w:val="009E2AC9"/>
    <w:rsid w:val="009E2BE3"/>
    <w:rsid w:val="009E2CB3"/>
    <w:rsid w:val="009E37CD"/>
    <w:rsid w:val="009E4383"/>
    <w:rsid w:val="009E458E"/>
    <w:rsid w:val="009E49C0"/>
    <w:rsid w:val="009E56BB"/>
    <w:rsid w:val="009E5CE2"/>
    <w:rsid w:val="009E67AF"/>
    <w:rsid w:val="009E680E"/>
    <w:rsid w:val="009E688B"/>
    <w:rsid w:val="009E6E17"/>
    <w:rsid w:val="009F001C"/>
    <w:rsid w:val="009F0A19"/>
    <w:rsid w:val="009F0AF0"/>
    <w:rsid w:val="009F0F32"/>
    <w:rsid w:val="009F2224"/>
    <w:rsid w:val="009F2252"/>
    <w:rsid w:val="009F29D9"/>
    <w:rsid w:val="009F2DC7"/>
    <w:rsid w:val="009F3B33"/>
    <w:rsid w:val="009F3E6C"/>
    <w:rsid w:val="009F4B41"/>
    <w:rsid w:val="009F54EA"/>
    <w:rsid w:val="009F67BA"/>
    <w:rsid w:val="009F67C8"/>
    <w:rsid w:val="009F68B7"/>
    <w:rsid w:val="009F6B6C"/>
    <w:rsid w:val="009F777A"/>
    <w:rsid w:val="009F7D15"/>
    <w:rsid w:val="00A00613"/>
    <w:rsid w:val="00A00886"/>
    <w:rsid w:val="00A00906"/>
    <w:rsid w:val="00A01E5F"/>
    <w:rsid w:val="00A02996"/>
    <w:rsid w:val="00A03159"/>
    <w:rsid w:val="00A03774"/>
    <w:rsid w:val="00A03DE4"/>
    <w:rsid w:val="00A041B7"/>
    <w:rsid w:val="00A042AE"/>
    <w:rsid w:val="00A04567"/>
    <w:rsid w:val="00A045DB"/>
    <w:rsid w:val="00A051BB"/>
    <w:rsid w:val="00A05404"/>
    <w:rsid w:val="00A0671B"/>
    <w:rsid w:val="00A06BF4"/>
    <w:rsid w:val="00A071A5"/>
    <w:rsid w:val="00A07C47"/>
    <w:rsid w:val="00A07CC5"/>
    <w:rsid w:val="00A07DE3"/>
    <w:rsid w:val="00A10829"/>
    <w:rsid w:val="00A10B1D"/>
    <w:rsid w:val="00A10E1D"/>
    <w:rsid w:val="00A113C9"/>
    <w:rsid w:val="00A11722"/>
    <w:rsid w:val="00A11B84"/>
    <w:rsid w:val="00A12471"/>
    <w:rsid w:val="00A124EB"/>
    <w:rsid w:val="00A1292E"/>
    <w:rsid w:val="00A12AB8"/>
    <w:rsid w:val="00A1345E"/>
    <w:rsid w:val="00A143EC"/>
    <w:rsid w:val="00A149BA"/>
    <w:rsid w:val="00A14A44"/>
    <w:rsid w:val="00A14D6D"/>
    <w:rsid w:val="00A15F24"/>
    <w:rsid w:val="00A177C4"/>
    <w:rsid w:val="00A17B1F"/>
    <w:rsid w:val="00A20643"/>
    <w:rsid w:val="00A20B4A"/>
    <w:rsid w:val="00A2104F"/>
    <w:rsid w:val="00A21162"/>
    <w:rsid w:val="00A2176E"/>
    <w:rsid w:val="00A21E97"/>
    <w:rsid w:val="00A22165"/>
    <w:rsid w:val="00A23196"/>
    <w:rsid w:val="00A236C0"/>
    <w:rsid w:val="00A23EF2"/>
    <w:rsid w:val="00A24075"/>
    <w:rsid w:val="00A245DB"/>
    <w:rsid w:val="00A246D0"/>
    <w:rsid w:val="00A2565A"/>
    <w:rsid w:val="00A25A62"/>
    <w:rsid w:val="00A25AD0"/>
    <w:rsid w:val="00A26707"/>
    <w:rsid w:val="00A26850"/>
    <w:rsid w:val="00A27735"/>
    <w:rsid w:val="00A279E9"/>
    <w:rsid w:val="00A30088"/>
    <w:rsid w:val="00A308EC"/>
    <w:rsid w:val="00A30EBC"/>
    <w:rsid w:val="00A311EA"/>
    <w:rsid w:val="00A3120C"/>
    <w:rsid w:val="00A3159F"/>
    <w:rsid w:val="00A31666"/>
    <w:rsid w:val="00A3193E"/>
    <w:rsid w:val="00A31CEE"/>
    <w:rsid w:val="00A32000"/>
    <w:rsid w:val="00A3215E"/>
    <w:rsid w:val="00A32995"/>
    <w:rsid w:val="00A32D13"/>
    <w:rsid w:val="00A32F83"/>
    <w:rsid w:val="00A338E2"/>
    <w:rsid w:val="00A33CAE"/>
    <w:rsid w:val="00A34AAA"/>
    <w:rsid w:val="00A34B87"/>
    <w:rsid w:val="00A35234"/>
    <w:rsid w:val="00A3529E"/>
    <w:rsid w:val="00A355CB"/>
    <w:rsid w:val="00A358D2"/>
    <w:rsid w:val="00A35B63"/>
    <w:rsid w:val="00A35CA5"/>
    <w:rsid w:val="00A362AD"/>
    <w:rsid w:val="00A3633B"/>
    <w:rsid w:val="00A366ED"/>
    <w:rsid w:val="00A36D89"/>
    <w:rsid w:val="00A36DDC"/>
    <w:rsid w:val="00A373F9"/>
    <w:rsid w:val="00A37461"/>
    <w:rsid w:val="00A37C4C"/>
    <w:rsid w:val="00A37F76"/>
    <w:rsid w:val="00A405AC"/>
    <w:rsid w:val="00A4083B"/>
    <w:rsid w:val="00A41281"/>
    <w:rsid w:val="00A42568"/>
    <w:rsid w:val="00A42596"/>
    <w:rsid w:val="00A43657"/>
    <w:rsid w:val="00A43DDB"/>
    <w:rsid w:val="00A44332"/>
    <w:rsid w:val="00A45D8B"/>
    <w:rsid w:val="00A46306"/>
    <w:rsid w:val="00A466D9"/>
    <w:rsid w:val="00A46A89"/>
    <w:rsid w:val="00A4721C"/>
    <w:rsid w:val="00A47A79"/>
    <w:rsid w:val="00A47F92"/>
    <w:rsid w:val="00A5016C"/>
    <w:rsid w:val="00A50466"/>
    <w:rsid w:val="00A509D7"/>
    <w:rsid w:val="00A50BF8"/>
    <w:rsid w:val="00A50FB4"/>
    <w:rsid w:val="00A51027"/>
    <w:rsid w:val="00A512D1"/>
    <w:rsid w:val="00A5177E"/>
    <w:rsid w:val="00A51B30"/>
    <w:rsid w:val="00A51EDD"/>
    <w:rsid w:val="00A5202F"/>
    <w:rsid w:val="00A53991"/>
    <w:rsid w:val="00A53CDE"/>
    <w:rsid w:val="00A54073"/>
    <w:rsid w:val="00A54139"/>
    <w:rsid w:val="00A5428C"/>
    <w:rsid w:val="00A5442B"/>
    <w:rsid w:val="00A54A66"/>
    <w:rsid w:val="00A54BF9"/>
    <w:rsid w:val="00A54E9F"/>
    <w:rsid w:val="00A55472"/>
    <w:rsid w:val="00A555EB"/>
    <w:rsid w:val="00A55B1B"/>
    <w:rsid w:val="00A5609A"/>
    <w:rsid w:val="00A562B6"/>
    <w:rsid w:val="00A566C5"/>
    <w:rsid w:val="00A56951"/>
    <w:rsid w:val="00A56CED"/>
    <w:rsid w:val="00A56E01"/>
    <w:rsid w:val="00A579E1"/>
    <w:rsid w:val="00A57E40"/>
    <w:rsid w:val="00A57F33"/>
    <w:rsid w:val="00A57F3C"/>
    <w:rsid w:val="00A609A1"/>
    <w:rsid w:val="00A60BA1"/>
    <w:rsid w:val="00A61CA8"/>
    <w:rsid w:val="00A62040"/>
    <w:rsid w:val="00A62610"/>
    <w:rsid w:val="00A62AF3"/>
    <w:rsid w:val="00A62C1D"/>
    <w:rsid w:val="00A62C7F"/>
    <w:rsid w:val="00A63B49"/>
    <w:rsid w:val="00A63B7E"/>
    <w:rsid w:val="00A63FB0"/>
    <w:rsid w:val="00A64029"/>
    <w:rsid w:val="00A640AC"/>
    <w:rsid w:val="00A64421"/>
    <w:rsid w:val="00A64731"/>
    <w:rsid w:val="00A64DD2"/>
    <w:rsid w:val="00A64DF0"/>
    <w:rsid w:val="00A6531C"/>
    <w:rsid w:val="00A65745"/>
    <w:rsid w:val="00A67B58"/>
    <w:rsid w:val="00A67D50"/>
    <w:rsid w:val="00A67D94"/>
    <w:rsid w:val="00A67E6B"/>
    <w:rsid w:val="00A7098D"/>
    <w:rsid w:val="00A7099A"/>
    <w:rsid w:val="00A70A46"/>
    <w:rsid w:val="00A70AD5"/>
    <w:rsid w:val="00A70CA5"/>
    <w:rsid w:val="00A70D78"/>
    <w:rsid w:val="00A71B1A"/>
    <w:rsid w:val="00A71BC1"/>
    <w:rsid w:val="00A7288B"/>
    <w:rsid w:val="00A73004"/>
    <w:rsid w:val="00A732F9"/>
    <w:rsid w:val="00A736AC"/>
    <w:rsid w:val="00A7512E"/>
    <w:rsid w:val="00A751DC"/>
    <w:rsid w:val="00A75205"/>
    <w:rsid w:val="00A7533E"/>
    <w:rsid w:val="00A75BA4"/>
    <w:rsid w:val="00A75C28"/>
    <w:rsid w:val="00A75DFE"/>
    <w:rsid w:val="00A75E2E"/>
    <w:rsid w:val="00A75EE1"/>
    <w:rsid w:val="00A76DD9"/>
    <w:rsid w:val="00A7738E"/>
    <w:rsid w:val="00A774AD"/>
    <w:rsid w:val="00A77994"/>
    <w:rsid w:val="00A803C0"/>
    <w:rsid w:val="00A8053B"/>
    <w:rsid w:val="00A8148E"/>
    <w:rsid w:val="00A82719"/>
    <w:rsid w:val="00A82C5C"/>
    <w:rsid w:val="00A831A0"/>
    <w:rsid w:val="00A83642"/>
    <w:rsid w:val="00A83722"/>
    <w:rsid w:val="00A83A69"/>
    <w:rsid w:val="00A85A3D"/>
    <w:rsid w:val="00A85BB2"/>
    <w:rsid w:val="00A864BB"/>
    <w:rsid w:val="00A86632"/>
    <w:rsid w:val="00A873A6"/>
    <w:rsid w:val="00A8791A"/>
    <w:rsid w:val="00A90226"/>
    <w:rsid w:val="00A90823"/>
    <w:rsid w:val="00A9123C"/>
    <w:rsid w:val="00A92574"/>
    <w:rsid w:val="00A92704"/>
    <w:rsid w:val="00A92714"/>
    <w:rsid w:val="00A93B90"/>
    <w:rsid w:val="00A93CCD"/>
    <w:rsid w:val="00A9437D"/>
    <w:rsid w:val="00A94BA7"/>
    <w:rsid w:val="00A95258"/>
    <w:rsid w:val="00A959DC"/>
    <w:rsid w:val="00A95BBB"/>
    <w:rsid w:val="00A96B3C"/>
    <w:rsid w:val="00A96BF1"/>
    <w:rsid w:val="00A96D42"/>
    <w:rsid w:val="00A974E2"/>
    <w:rsid w:val="00AA1963"/>
    <w:rsid w:val="00AA21F0"/>
    <w:rsid w:val="00AA228D"/>
    <w:rsid w:val="00AA24AF"/>
    <w:rsid w:val="00AA2C9C"/>
    <w:rsid w:val="00AA2F7B"/>
    <w:rsid w:val="00AA371F"/>
    <w:rsid w:val="00AA3791"/>
    <w:rsid w:val="00AA3E41"/>
    <w:rsid w:val="00AA4209"/>
    <w:rsid w:val="00AA454F"/>
    <w:rsid w:val="00AA486A"/>
    <w:rsid w:val="00AA6180"/>
    <w:rsid w:val="00AA64B4"/>
    <w:rsid w:val="00AA684C"/>
    <w:rsid w:val="00AA705A"/>
    <w:rsid w:val="00AA727E"/>
    <w:rsid w:val="00AA75EE"/>
    <w:rsid w:val="00AA7744"/>
    <w:rsid w:val="00AA78FC"/>
    <w:rsid w:val="00AA7B17"/>
    <w:rsid w:val="00AB0097"/>
    <w:rsid w:val="00AB0844"/>
    <w:rsid w:val="00AB0873"/>
    <w:rsid w:val="00AB0F17"/>
    <w:rsid w:val="00AB12DE"/>
    <w:rsid w:val="00AB13D2"/>
    <w:rsid w:val="00AB194C"/>
    <w:rsid w:val="00AB1D72"/>
    <w:rsid w:val="00AB23FF"/>
    <w:rsid w:val="00AB320E"/>
    <w:rsid w:val="00AB3755"/>
    <w:rsid w:val="00AB3D2B"/>
    <w:rsid w:val="00AB4D34"/>
    <w:rsid w:val="00AB5495"/>
    <w:rsid w:val="00AB55C9"/>
    <w:rsid w:val="00AB580F"/>
    <w:rsid w:val="00AB5932"/>
    <w:rsid w:val="00AB5BA0"/>
    <w:rsid w:val="00AB5D51"/>
    <w:rsid w:val="00AB6E66"/>
    <w:rsid w:val="00AB7099"/>
    <w:rsid w:val="00AB78CC"/>
    <w:rsid w:val="00AB7A9B"/>
    <w:rsid w:val="00AB7D94"/>
    <w:rsid w:val="00AB7DB0"/>
    <w:rsid w:val="00AC0477"/>
    <w:rsid w:val="00AC0A71"/>
    <w:rsid w:val="00AC1500"/>
    <w:rsid w:val="00AC190D"/>
    <w:rsid w:val="00AC2471"/>
    <w:rsid w:val="00AC34DD"/>
    <w:rsid w:val="00AC35A1"/>
    <w:rsid w:val="00AC3F6A"/>
    <w:rsid w:val="00AC4149"/>
    <w:rsid w:val="00AC433D"/>
    <w:rsid w:val="00AC496E"/>
    <w:rsid w:val="00AC4FAB"/>
    <w:rsid w:val="00AC502E"/>
    <w:rsid w:val="00AC589E"/>
    <w:rsid w:val="00AC5C13"/>
    <w:rsid w:val="00AC71A4"/>
    <w:rsid w:val="00AC7330"/>
    <w:rsid w:val="00AC744F"/>
    <w:rsid w:val="00AC7A3C"/>
    <w:rsid w:val="00AD06C7"/>
    <w:rsid w:val="00AD08D5"/>
    <w:rsid w:val="00AD0AC6"/>
    <w:rsid w:val="00AD0D68"/>
    <w:rsid w:val="00AD0E1A"/>
    <w:rsid w:val="00AD137E"/>
    <w:rsid w:val="00AD1402"/>
    <w:rsid w:val="00AD16B4"/>
    <w:rsid w:val="00AD171E"/>
    <w:rsid w:val="00AD1805"/>
    <w:rsid w:val="00AD1924"/>
    <w:rsid w:val="00AD1967"/>
    <w:rsid w:val="00AD21EF"/>
    <w:rsid w:val="00AD2FC1"/>
    <w:rsid w:val="00AD345B"/>
    <w:rsid w:val="00AD3590"/>
    <w:rsid w:val="00AD42E8"/>
    <w:rsid w:val="00AD49A0"/>
    <w:rsid w:val="00AD4BCE"/>
    <w:rsid w:val="00AD5257"/>
    <w:rsid w:val="00AD5343"/>
    <w:rsid w:val="00AD57B1"/>
    <w:rsid w:val="00AD5AD1"/>
    <w:rsid w:val="00AD5B71"/>
    <w:rsid w:val="00AD61E5"/>
    <w:rsid w:val="00AD668F"/>
    <w:rsid w:val="00AD754E"/>
    <w:rsid w:val="00AD7C35"/>
    <w:rsid w:val="00AE06E4"/>
    <w:rsid w:val="00AE0772"/>
    <w:rsid w:val="00AE0CFC"/>
    <w:rsid w:val="00AE1F9A"/>
    <w:rsid w:val="00AE21A9"/>
    <w:rsid w:val="00AE23EA"/>
    <w:rsid w:val="00AE2573"/>
    <w:rsid w:val="00AE3062"/>
    <w:rsid w:val="00AE348E"/>
    <w:rsid w:val="00AE3C31"/>
    <w:rsid w:val="00AE3ECB"/>
    <w:rsid w:val="00AE41C6"/>
    <w:rsid w:val="00AE43A5"/>
    <w:rsid w:val="00AE48ED"/>
    <w:rsid w:val="00AE5499"/>
    <w:rsid w:val="00AE697C"/>
    <w:rsid w:val="00AE6E86"/>
    <w:rsid w:val="00AE7016"/>
    <w:rsid w:val="00AF13C2"/>
    <w:rsid w:val="00AF1763"/>
    <w:rsid w:val="00AF17A8"/>
    <w:rsid w:val="00AF1C62"/>
    <w:rsid w:val="00AF24C1"/>
    <w:rsid w:val="00AF2BED"/>
    <w:rsid w:val="00AF3674"/>
    <w:rsid w:val="00AF3D93"/>
    <w:rsid w:val="00AF4336"/>
    <w:rsid w:val="00AF4F05"/>
    <w:rsid w:val="00AF54E8"/>
    <w:rsid w:val="00AF59DC"/>
    <w:rsid w:val="00AF5B4B"/>
    <w:rsid w:val="00AF5CCF"/>
    <w:rsid w:val="00AF645C"/>
    <w:rsid w:val="00AF6EF7"/>
    <w:rsid w:val="00AF7314"/>
    <w:rsid w:val="00AF776B"/>
    <w:rsid w:val="00AF78E6"/>
    <w:rsid w:val="00B00441"/>
    <w:rsid w:val="00B00BB9"/>
    <w:rsid w:val="00B01724"/>
    <w:rsid w:val="00B01849"/>
    <w:rsid w:val="00B01C5F"/>
    <w:rsid w:val="00B01C74"/>
    <w:rsid w:val="00B022A3"/>
    <w:rsid w:val="00B028FE"/>
    <w:rsid w:val="00B02E5B"/>
    <w:rsid w:val="00B03411"/>
    <w:rsid w:val="00B04173"/>
    <w:rsid w:val="00B05144"/>
    <w:rsid w:val="00B05B26"/>
    <w:rsid w:val="00B060E0"/>
    <w:rsid w:val="00B064A9"/>
    <w:rsid w:val="00B06981"/>
    <w:rsid w:val="00B1168B"/>
    <w:rsid w:val="00B119C6"/>
    <w:rsid w:val="00B12630"/>
    <w:rsid w:val="00B12D5D"/>
    <w:rsid w:val="00B133AF"/>
    <w:rsid w:val="00B133DE"/>
    <w:rsid w:val="00B13449"/>
    <w:rsid w:val="00B13B45"/>
    <w:rsid w:val="00B13E58"/>
    <w:rsid w:val="00B140DA"/>
    <w:rsid w:val="00B142B9"/>
    <w:rsid w:val="00B14580"/>
    <w:rsid w:val="00B1485D"/>
    <w:rsid w:val="00B14A9A"/>
    <w:rsid w:val="00B14EBC"/>
    <w:rsid w:val="00B14F35"/>
    <w:rsid w:val="00B1546F"/>
    <w:rsid w:val="00B15DAD"/>
    <w:rsid w:val="00B15E31"/>
    <w:rsid w:val="00B16B59"/>
    <w:rsid w:val="00B1729E"/>
    <w:rsid w:val="00B175F5"/>
    <w:rsid w:val="00B1765B"/>
    <w:rsid w:val="00B177C3"/>
    <w:rsid w:val="00B17E70"/>
    <w:rsid w:val="00B20A9F"/>
    <w:rsid w:val="00B2144E"/>
    <w:rsid w:val="00B214BA"/>
    <w:rsid w:val="00B218E0"/>
    <w:rsid w:val="00B221FA"/>
    <w:rsid w:val="00B22AA0"/>
    <w:rsid w:val="00B22D1B"/>
    <w:rsid w:val="00B22E87"/>
    <w:rsid w:val="00B23575"/>
    <w:rsid w:val="00B23B24"/>
    <w:rsid w:val="00B23FE1"/>
    <w:rsid w:val="00B241E6"/>
    <w:rsid w:val="00B24276"/>
    <w:rsid w:val="00B249E3"/>
    <w:rsid w:val="00B25241"/>
    <w:rsid w:val="00B25330"/>
    <w:rsid w:val="00B2560D"/>
    <w:rsid w:val="00B25913"/>
    <w:rsid w:val="00B25B67"/>
    <w:rsid w:val="00B25D51"/>
    <w:rsid w:val="00B26179"/>
    <w:rsid w:val="00B2654D"/>
    <w:rsid w:val="00B26CB2"/>
    <w:rsid w:val="00B270E8"/>
    <w:rsid w:val="00B27517"/>
    <w:rsid w:val="00B27770"/>
    <w:rsid w:val="00B27CB3"/>
    <w:rsid w:val="00B27F4E"/>
    <w:rsid w:val="00B302DA"/>
    <w:rsid w:val="00B30B55"/>
    <w:rsid w:val="00B30BFF"/>
    <w:rsid w:val="00B30FD5"/>
    <w:rsid w:val="00B31176"/>
    <w:rsid w:val="00B31D95"/>
    <w:rsid w:val="00B31F02"/>
    <w:rsid w:val="00B321A5"/>
    <w:rsid w:val="00B3246A"/>
    <w:rsid w:val="00B32855"/>
    <w:rsid w:val="00B335FF"/>
    <w:rsid w:val="00B340B5"/>
    <w:rsid w:val="00B3416D"/>
    <w:rsid w:val="00B342EB"/>
    <w:rsid w:val="00B342FC"/>
    <w:rsid w:val="00B34710"/>
    <w:rsid w:val="00B34C45"/>
    <w:rsid w:val="00B34EB7"/>
    <w:rsid w:val="00B354A1"/>
    <w:rsid w:val="00B356B6"/>
    <w:rsid w:val="00B359BE"/>
    <w:rsid w:val="00B3636D"/>
    <w:rsid w:val="00B376E3"/>
    <w:rsid w:val="00B379F1"/>
    <w:rsid w:val="00B37E6B"/>
    <w:rsid w:val="00B40188"/>
    <w:rsid w:val="00B40450"/>
    <w:rsid w:val="00B405D9"/>
    <w:rsid w:val="00B407EA"/>
    <w:rsid w:val="00B40885"/>
    <w:rsid w:val="00B40E86"/>
    <w:rsid w:val="00B41600"/>
    <w:rsid w:val="00B41D81"/>
    <w:rsid w:val="00B422E8"/>
    <w:rsid w:val="00B42B20"/>
    <w:rsid w:val="00B42F32"/>
    <w:rsid w:val="00B431EE"/>
    <w:rsid w:val="00B4349E"/>
    <w:rsid w:val="00B4386E"/>
    <w:rsid w:val="00B44277"/>
    <w:rsid w:val="00B44C80"/>
    <w:rsid w:val="00B44E41"/>
    <w:rsid w:val="00B44EE0"/>
    <w:rsid w:val="00B45574"/>
    <w:rsid w:val="00B469D3"/>
    <w:rsid w:val="00B46AC8"/>
    <w:rsid w:val="00B47206"/>
    <w:rsid w:val="00B50884"/>
    <w:rsid w:val="00B50CD4"/>
    <w:rsid w:val="00B50ECD"/>
    <w:rsid w:val="00B51C7F"/>
    <w:rsid w:val="00B52E41"/>
    <w:rsid w:val="00B53BF1"/>
    <w:rsid w:val="00B5409A"/>
    <w:rsid w:val="00B546C7"/>
    <w:rsid w:val="00B549A6"/>
    <w:rsid w:val="00B54E6A"/>
    <w:rsid w:val="00B54F7C"/>
    <w:rsid w:val="00B551D1"/>
    <w:rsid w:val="00B5624F"/>
    <w:rsid w:val="00B572EB"/>
    <w:rsid w:val="00B57C50"/>
    <w:rsid w:val="00B6163D"/>
    <w:rsid w:val="00B625E4"/>
    <w:rsid w:val="00B628FA"/>
    <w:rsid w:val="00B62F37"/>
    <w:rsid w:val="00B630F2"/>
    <w:rsid w:val="00B63802"/>
    <w:rsid w:val="00B63E8B"/>
    <w:rsid w:val="00B648B6"/>
    <w:rsid w:val="00B64D4B"/>
    <w:rsid w:val="00B65815"/>
    <w:rsid w:val="00B65A28"/>
    <w:rsid w:val="00B65AA0"/>
    <w:rsid w:val="00B66A72"/>
    <w:rsid w:val="00B66C8A"/>
    <w:rsid w:val="00B67500"/>
    <w:rsid w:val="00B67DBC"/>
    <w:rsid w:val="00B67E2E"/>
    <w:rsid w:val="00B70C44"/>
    <w:rsid w:val="00B7168E"/>
    <w:rsid w:val="00B717DC"/>
    <w:rsid w:val="00B7189D"/>
    <w:rsid w:val="00B72192"/>
    <w:rsid w:val="00B7229F"/>
    <w:rsid w:val="00B722E8"/>
    <w:rsid w:val="00B7268D"/>
    <w:rsid w:val="00B7299E"/>
    <w:rsid w:val="00B737FA"/>
    <w:rsid w:val="00B738C0"/>
    <w:rsid w:val="00B73ABC"/>
    <w:rsid w:val="00B73AEB"/>
    <w:rsid w:val="00B73F75"/>
    <w:rsid w:val="00B747CC"/>
    <w:rsid w:val="00B751F9"/>
    <w:rsid w:val="00B751FD"/>
    <w:rsid w:val="00B759A4"/>
    <w:rsid w:val="00B75A7F"/>
    <w:rsid w:val="00B760C2"/>
    <w:rsid w:val="00B76769"/>
    <w:rsid w:val="00B76A46"/>
    <w:rsid w:val="00B7756B"/>
    <w:rsid w:val="00B77FCB"/>
    <w:rsid w:val="00B80177"/>
    <w:rsid w:val="00B80A73"/>
    <w:rsid w:val="00B8130F"/>
    <w:rsid w:val="00B81EE9"/>
    <w:rsid w:val="00B8252E"/>
    <w:rsid w:val="00B826A2"/>
    <w:rsid w:val="00B829B8"/>
    <w:rsid w:val="00B82D9A"/>
    <w:rsid w:val="00B83097"/>
    <w:rsid w:val="00B83465"/>
    <w:rsid w:val="00B8379B"/>
    <w:rsid w:val="00B83AEE"/>
    <w:rsid w:val="00B848A7"/>
    <w:rsid w:val="00B84FD4"/>
    <w:rsid w:val="00B8537D"/>
    <w:rsid w:val="00B85E20"/>
    <w:rsid w:val="00B85FE1"/>
    <w:rsid w:val="00B861D4"/>
    <w:rsid w:val="00B867B6"/>
    <w:rsid w:val="00B86836"/>
    <w:rsid w:val="00B86C60"/>
    <w:rsid w:val="00B8783C"/>
    <w:rsid w:val="00B87CBE"/>
    <w:rsid w:val="00B87F46"/>
    <w:rsid w:val="00B90140"/>
    <w:rsid w:val="00B9031F"/>
    <w:rsid w:val="00B90AAB"/>
    <w:rsid w:val="00B90DDB"/>
    <w:rsid w:val="00B9122E"/>
    <w:rsid w:val="00B91609"/>
    <w:rsid w:val="00B919F0"/>
    <w:rsid w:val="00B91CEA"/>
    <w:rsid w:val="00B91E0F"/>
    <w:rsid w:val="00B929A3"/>
    <w:rsid w:val="00B92E92"/>
    <w:rsid w:val="00B9355A"/>
    <w:rsid w:val="00B93566"/>
    <w:rsid w:val="00B94614"/>
    <w:rsid w:val="00B94935"/>
    <w:rsid w:val="00B955C9"/>
    <w:rsid w:val="00B960EB"/>
    <w:rsid w:val="00B9631E"/>
    <w:rsid w:val="00B96495"/>
    <w:rsid w:val="00B96C85"/>
    <w:rsid w:val="00B96DB5"/>
    <w:rsid w:val="00B97604"/>
    <w:rsid w:val="00BA002E"/>
    <w:rsid w:val="00BA0A6B"/>
    <w:rsid w:val="00BA0CDB"/>
    <w:rsid w:val="00BA3A07"/>
    <w:rsid w:val="00BA540E"/>
    <w:rsid w:val="00BA5714"/>
    <w:rsid w:val="00BA582F"/>
    <w:rsid w:val="00BA5A7C"/>
    <w:rsid w:val="00BA5B3D"/>
    <w:rsid w:val="00BA5D5C"/>
    <w:rsid w:val="00BA6094"/>
    <w:rsid w:val="00BA615A"/>
    <w:rsid w:val="00BA61B1"/>
    <w:rsid w:val="00BA68E6"/>
    <w:rsid w:val="00BA71D5"/>
    <w:rsid w:val="00BA78B9"/>
    <w:rsid w:val="00BB0627"/>
    <w:rsid w:val="00BB0F5B"/>
    <w:rsid w:val="00BB1178"/>
    <w:rsid w:val="00BB2249"/>
    <w:rsid w:val="00BB24C4"/>
    <w:rsid w:val="00BB2916"/>
    <w:rsid w:val="00BB2EBC"/>
    <w:rsid w:val="00BB3212"/>
    <w:rsid w:val="00BB32D5"/>
    <w:rsid w:val="00BB43ED"/>
    <w:rsid w:val="00BB48BF"/>
    <w:rsid w:val="00BB5741"/>
    <w:rsid w:val="00BB5B92"/>
    <w:rsid w:val="00BB5E7F"/>
    <w:rsid w:val="00BB5FD2"/>
    <w:rsid w:val="00BB6196"/>
    <w:rsid w:val="00BB636B"/>
    <w:rsid w:val="00BB6475"/>
    <w:rsid w:val="00BB7231"/>
    <w:rsid w:val="00BB738D"/>
    <w:rsid w:val="00BB7F55"/>
    <w:rsid w:val="00BC042B"/>
    <w:rsid w:val="00BC1454"/>
    <w:rsid w:val="00BC209A"/>
    <w:rsid w:val="00BC3649"/>
    <w:rsid w:val="00BC3735"/>
    <w:rsid w:val="00BC3DF0"/>
    <w:rsid w:val="00BC47B7"/>
    <w:rsid w:val="00BC492A"/>
    <w:rsid w:val="00BC4B0A"/>
    <w:rsid w:val="00BC6CF7"/>
    <w:rsid w:val="00BC6FF5"/>
    <w:rsid w:val="00BC7BB4"/>
    <w:rsid w:val="00BD002A"/>
    <w:rsid w:val="00BD040D"/>
    <w:rsid w:val="00BD09A2"/>
    <w:rsid w:val="00BD0D80"/>
    <w:rsid w:val="00BD1093"/>
    <w:rsid w:val="00BD1A03"/>
    <w:rsid w:val="00BD1C79"/>
    <w:rsid w:val="00BD1F43"/>
    <w:rsid w:val="00BD2753"/>
    <w:rsid w:val="00BD2881"/>
    <w:rsid w:val="00BD2C28"/>
    <w:rsid w:val="00BD2C6D"/>
    <w:rsid w:val="00BD36C3"/>
    <w:rsid w:val="00BD37C4"/>
    <w:rsid w:val="00BD3B80"/>
    <w:rsid w:val="00BD450B"/>
    <w:rsid w:val="00BD4530"/>
    <w:rsid w:val="00BD587A"/>
    <w:rsid w:val="00BD5948"/>
    <w:rsid w:val="00BD678F"/>
    <w:rsid w:val="00BD68F4"/>
    <w:rsid w:val="00BD6977"/>
    <w:rsid w:val="00BD6E7F"/>
    <w:rsid w:val="00BD72F7"/>
    <w:rsid w:val="00BE007D"/>
    <w:rsid w:val="00BE0706"/>
    <w:rsid w:val="00BE0F96"/>
    <w:rsid w:val="00BE1727"/>
    <w:rsid w:val="00BE1848"/>
    <w:rsid w:val="00BE18D0"/>
    <w:rsid w:val="00BE1E9C"/>
    <w:rsid w:val="00BE26F5"/>
    <w:rsid w:val="00BE2CF4"/>
    <w:rsid w:val="00BE371E"/>
    <w:rsid w:val="00BE3B8C"/>
    <w:rsid w:val="00BE3CD7"/>
    <w:rsid w:val="00BE3E54"/>
    <w:rsid w:val="00BE495E"/>
    <w:rsid w:val="00BE4D34"/>
    <w:rsid w:val="00BE4E3B"/>
    <w:rsid w:val="00BE563F"/>
    <w:rsid w:val="00BE6375"/>
    <w:rsid w:val="00BE63A5"/>
    <w:rsid w:val="00BE6888"/>
    <w:rsid w:val="00BE7AF5"/>
    <w:rsid w:val="00BE7B42"/>
    <w:rsid w:val="00BE7C3F"/>
    <w:rsid w:val="00BF077F"/>
    <w:rsid w:val="00BF1D41"/>
    <w:rsid w:val="00BF2AF8"/>
    <w:rsid w:val="00BF2FF6"/>
    <w:rsid w:val="00BF348B"/>
    <w:rsid w:val="00BF37FC"/>
    <w:rsid w:val="00BF4185"/>
    <w:rsid w:val="00BF4262"/>
    <w:rsid w:val="00BF42C5"/>
    <w:rsid w:val="00BF4651"/>
    <w:rsid w:val="00BF480B"/>
    <w:rsid w:val="00BF4F09"/>
    <w:rsid w:val="00BF4F46"/>
    <w:rsid w:val="00BF511B"/>
    <w:rsid w:val="00BF5B4D"/>
    <w:rsid w:val="00BF5C33"/>
    <w:rsid w:val="00BF62CD"/>
    <w:rsid w:val="00BF6A85"/>
    <w:rsid w:val="00BF6C67"/>
    <w:rsid w:val="00BF79CC"/>
    <w:rsid w:val="00BF7D0E"/>
    <w:rsid w:val="00C0013D"/>
    <w:rsid w:val="00C002FE"/>
    <w:rsid w:val="00C00968"/>
    <w:rsid w:val="00C00A6F"/>
    <w:rsid w:val="00C01D3D"/>
    <w:rsid w:val="00C020BC"/>
    <w:rsid w:val="00C0225D"/>
    <w:rsid w:val="00C0266C"/>
    <w:rsid w:val="00C02C8F"/>
    <w:rsid w:val="00C033A6"/>
    <w:rsid w:val="00C035F5"/>
    <w:rsid w:val="00C03AF8"/>
    <w:rsid w:val="00C04156"/>
    <w:rsid w:val="00C0415A"/>
    <w:rsid w:val="00C04685"/>
    <w:rsid w:val="00C04B5D"/>
    <w:rsid w:val="00C04C48"/>
    <w:rsid w:val="00C04F46"/>
    <w:rsid w:val="00C052C4"/>
    <w:rsid w:val="00C07B79"/>
    <w:rsid w:val="00C10026"/>
    <w:rsid w:val="00C106BB"/>
    <w:rsid w:val="00C11464"/>
    <w:rsid w:val="00C11488"/>
    <w:rsid w:val="00C11787"/>
    <w:rsid w:val="00C11B9B"/>
    <w:rsid w:val="00C11DE0"/>
    <w:rsid w:val="00C12552"/>
    <w:rsid w:val="00C1281B"/>
    <w:rsid w:val="00C12CFB"/>
    <w:rsid w:val="00C1391F"/>
    <w:rsid w:val="00C13952"/>
    <w:rsid w:val="00C1464B"/>
    <w:rsid w:val="00C1464F"/>
    <w:rsid w:val="00C14D70"/>
    <w:rsid w:val="00C15D04"/>
    <w:rsid w:val="00C164A3"/>
    <w:rsid w:val="00C1651B"/>
    <w:rsid w:val="00C16702"/>
    <w:rsid w:val="00C16A7D"/>
    <w:rsid w:val="00C16EA7"/>
    <w:rsid w:val="00C171CD"/>
    <w:rsid w:val="00C17241"/>
    <w:rsid w:val="00C17979"/>
    <w:rsid w:val="00C20DB7"/>
    <w:rsid w:val="00C20F99"/>
    <w:rsid w:val="00C213C1"/>
    <w:rsid w:val="00C21BF4"/>
    <w:rsid w:val="00C21EC0"/>
    <w:rsid w:val="00C2224D"/>
    <w:rsid w:val="00C22B83"/>
    <w:rsid w:val="00C22F9F"/>
    <w:rsid w:val="00C235B5"/>
    <w:rsid w:val="00C2390A"/>
    <w:rsid w:val="00C23CC3"/>
    <w:rsid w:val="00C24087"/>
    <w:rsid w:val="00C2439C"/>
    <w:rsid w:val="00C243BD"/>
    <w:rsid w:val="00C247AF"/>
    <w:rsid w:val="00C24CB7"/>
    <w:rsid w:val="00C25C75"/>
    <w:rsid w:val="00C26096"/>
    <w:rsid w:val="00C2615C"/>
    <w:rsid w:val="00C279DD"/>
    <w:rsid w:val="00C302BF"/>
    <w:rsid w:val="00C30301"/>
    <w:rsid w:val="00C30C61"/>
    <w:rsid w:val="00C31517"/>
    <w:rsid w:val="00C31626"/>
    <w:rsid w:val="00C320DB"/>
    <w:rsid w:val="00C320DD"/>
    <w:rsid w:val="00C32966"/>
    <w:rsid w:val="00C331F6"/>
    <w:rsid w:val="00C3347E"/>
    <w:rsid w:val="00C33E3A"/>
    <w:rsid w:val="00C343C4"/>
    <w:rsid w:val="00C35807"/>
    <w:rsid w:val="00C35B21"/>
    <w:rsid w:val="00C363E0"/>
    <w:rsid w:val="00C364FD"/>
    <w:rsid w:val="00C36588"/>
    <w:rsid w:val="00C36960"/>
    <w:rsid w:val="00C370FF"/>
    <w:rsid w:val="00C3733B"/>
    <w:rsid w:val="00C40B4E"/>
    <w:rsid w:val="00C41C55"/>
    <w:rsid w:val="00C41FBF"/>
    <w:rsid w:val="00C42177"/>
    <w:rsid w:val="00C42DB8"/>
    <w:rsid w:val="00C42FA0"/>
    <w:rsid w:val="00C44A07"/>
    <w:rsid w:val="00C4506F"/>
    <w:rsid w:val="00C45172"/>
    <w:rsid w:val="00C451B7"/>
    <w:rsid w:val="00C455A1"/>
    <w:rsid w:val="00C459D8"/>
    <w:rsid w:val="00C460C9"/>
    <w:rsid w:val="00C4630D"/>
    <w:rsid w:val="00C463C2"/>
    <w:rsid w:val="00C463D8"/>
    <w:rsid w:val="00C463DC"/>
    <w:rsid w:val="00C46E97"/>
    <w:rsid w:val="00C46FED"/>
    <w:rsid w:val="00C473FC"/>
    <w:rsid w:val="00C4768F"/>
    <w:rsid w:val="00C476AD"/>
    <w:rsid w:val="00C47882"/>
    <w:rsid w:val="00C47D4B"/>
    <w:rsid w:val="00C508DE"/>
    <w:rsid w:val="00C509AD"/>
    <w:rsid w:val="00C50DE5"/>
    <w:rsid w:val="00C50E6D"/>
    <w:rsid w:val="00C5157C"/>
    <w:rsid w:val="00C533F7"/>
    <w:rsid w:val="00C534B7"/>
    <w:rsid w:val="00C54498"/>
    <w:rsid w:val="00C545B0"/>
    <w:rsid w:val="00C54EC5"/>
    <w:rsid w:val="00C55332"/>
    <w:rsid w:val="00C55B28"/>
    <w:rsid w:val="00C5696A"/>
    <w:rsid w:val="00C572D2"/>
    <w:rsid w:val="00C610DA"/>
    <w:rsid w:val="00C610E8"/>
    <w:rsid w:val="00C6137E"/>
    <w:rsid w:val="00C61456"/>
    <w:rsid w:val="00C615A3"/>
    <w:rsid w:val="00C61864"/>
    <w:rsid w:val="00C61AFC"/>
    <w:rsid w:val="00C620E1"/>
    <w:rsid w:val="00C62599"/>
    <w:rsid w:val="00C62683"/>
    <w:rsid w:val="00C62C5F"/>
    <w:rsid w:val="00C63480"/>
    <w:rsid w:val="00C6355B"/>
    <w:rsid w:val="00C63A53"/>
    <w:rsid w:val="00C63D87"/>
    <w:rsid w:val="00C63FB9"/>
    <w:rsid w:val="00C63FDF"/>
    <w:rsid w:val="00C643C1"/>
    <w:rsid w:val="00C644E0"/>
    <w:rsid w:val="00C64AEB"/>
    <w:rsid w:val="00C64D26"/>
    <w:rsid w:val="00C64ED4"/>
    <w:rsid w:val="00C65F05"/>
    <w:rsid w:val="00C66893"/>
    <w:rsid w:val="00C673B1"/>
    <w:rsid w:val="00C675DF"/>
    <w:rsid w:val="00C6780C"/>
    <w:rsid w:val="00C678F9"/>
    <w:rsid w:val="00C67AAA"/>
    <w:rsid w:val="00C67BD2"/>
    <w:rsid w:val="00C70136"/>
    <w:rsid w:val="00C702D5"/>
    <w:rsid w:val="00C70494"/>
    <w:rsid w:val="00C70E07"/>
    <w:rsid w:val="00C711AA"/>
    <w:rsid w:val="00C716EB"/>
    <w:rsid w:val="00C72046"/>
    <w:rsid w:val="00C72832"/>
    <w:rsid w:val="00C72932"/>
    <w:rsid w:val="00C72EB6"/>
    <w:rsid w:val="00C72FEB"/>
    <w:rsid w:val="00C737B9"/>
    <w:rsid w:val="00C73849"/>
    <w:rsid w:val="00C74A4D"/>
    <w:rsid w:val="00C74BD4"/>
    <w:rsid w:val="00C74DC4"/>
    <w:rsid w:val="00C75109"/>
    <w:rsid w:val="00C7535A"/>
    <w:rsid w:val="00C75A39"/>
    <w:rsid w:val="00C762B0"/>
    <w:rsid w:val="00C770D9"/>
    <w:rsid w:val="00C774D0"/>
    <w:rsid w:val="00C77584"/>
    <w:rsid w:val="00C77707"/>
    <w:rsid w:val="00C77B7B"/>
    <w:rsid w:val="00C80361"/>
    <w:rsid w:val="00C80B03"/>
    <w:rsid w:val="00C80D56"/>
    <w:rsid w:val="00C80E4E"/>
    <w:rsid w:val="00C8111A"/>
    <w:rsid w:val="00C813BF"/>
    <w:rsid w:val="00C81667"/>
    <w:rsid w:val="00C81B3E"/>
    <w:rsid w:val="00C81BEE"/>
    <w:rsid w:val="00C81C26"/>
    <w:rsid w:val="00C81F4C"/>
    <w:rsid w:val="00C82897"/>
    <w:rsid w:val="00C82D43"/>
    <w:rsid w:val="00C83101"/>
    <w:rsid w:val="00C83856"/>
    <w:rsid w:val="00C83DA2"/>
    <w:rsid w:val="00C83E2B"/>
    <w:rsid w:val="00C844AB"/>
    <w:rsid w:val="00C84A2D"/>
    <w:rsid w:val="00C84B48"/>
    <w:rsid w:val="00C84C59"/>
    <w:rsid w:val="00C84CFC"/>
    <w:rsid w:val="00C853A3"/>
    <w:rsid w:val="00C8567D"/>
    <w:rsid w:val="00C8609D"/>
    <w:rsid w:val="00C8647C"/>
    <w:rsid w:val="00C86D2C"/>
    <w:rsid w:val="00C87056"/>
    <w:rsid w:val="00C87424"/>
    <w:rsid w:val="00C8747A"/>
    <w:rsid w:val="00C87841"/>
    <w:rsid w:val="00C87F45"/>
    <w:rsid w:val="00C90666"/>
    <w:rsid w:val="00C9154C"/>
    <w:rsid w:val="00C91740"/>
    <w:rsid w:val="00C9190A"/>
    <w:rsid w:val="00C91CDD"/>
    <w:rsid w:val="00C92426"/>
    <w:rsid w:val="00C925D8"/>
    <w:rsid w:val="00C937A9"/>
    <w:rsid w:val="00C93AB0"/>
    <w:rsid w:val="00C93D9C"/>
    <w:rsid w:val="00C9525B"/>
    <w:rsid w:val="00C95860"/>
    <w:rsid w:val="00C95D96"/>
    <w:rsid w:val="00C95FD8"/>
    <w:rsid w:val="00C96103"/>
    <w:rsid w:val="00C96A3E"/>
    <w:rsid w:val="00C96E3B"/>
    <w:rsid w:val="00C9707C"/>
    <w:rsid w:val="00CA0156"/>
    <w:rsid w:val="00CA0A48"/>
    <w:rsid w:val="00CA169C"/>
    <w:rsid w:val="00CA292E"/>
    <w:rsid w:val="00CA2A20"/>
    <w:rsid w:val="00CA2D7D"/>
    <w:rsid w:val="00CA2EE6"/>
    <w:rsid w:val="00CA315E"/>
    <w:rsid w:val="00CA32EC"/>
    <w:rsid w:val="00CA38E9"/>
    <w:rsid w:val="00CA3988"/>
    <w:rsid w:val="00CA3A3E"/>
    <w:rsid w:val="00CA3B4F"/>
    <w:rsid w:val="00CA48BA"/>
    <w:rsid w:val="00CA5A7D"/>
    <w:rsid w:val="00CA5E0E"/>
    <w:rsid w:val="00CA6397"/>
    <w:rsid w:val="00CA653C"/>
    <w:rsid w:val="00CA6810"/>
    <w:rsid w:val="00CA6C49"/>
    <w:rsid w:val="00CB05E3"/>
    <w:rsid w:val="00CB077C"/>
    <w:rsid w:val="00CB0ED1"/>
    <w:rsid w:val="00CB170D"/>
    <w:rsid w:val="00CB1845"/>
    <w:rsid w:val="00CB1E10"/>
    <w:rsid w:val="00CB2246"/>
    <w:rsid w:val="00CB2A69"/>
    <w:rsid w:val="00CB300F"/>
    <w:rsid w:val="00CB3FBE"/>
    <w:rsid w:val="00CB44A0"/>
    <w:rsid w:val="00CB4896"/>
    <w:rsid w:val="00CB65B9"/>
    <w:rsid w:val="00CB6962"/>
    <w:rsid w:val="00CB71B3"/>
    <w:rsid w:val="00CB763D"/>
    <w:rsid w:val="00CB7B5E"/>
    <w:rsid w:val="00CB7BA6"/>
    <w:rsid w:val="00CC0B00"/>
    <w:rsid w:val="00CC0EAF"/>
    <w:rsid w:val="00CC194D"/>
    <w:rsid w:val="00CC232A"/>
    <w:rsid w:val="00CC27CC"/>
    <w:rsid w:val="00CC29E6"/>
    <w:rsid w:val="00CC29EF"/>
    <w:rsid w:val="00CC345C"/>
    <w:rsid w:val="00CC3C42"/>
    <w:rsid w:val="00CC411D"/>
    <w:rsid w:val="00CC41FF"/>
    <w:rsid w:val="00CC4316"/>
    <w:rsid w:val="00CC43E3"/>
    <w:rsid w:val="00CC473C"/>
    <w:rsid w:val="00CC4820"/>
    <w:rsid w:val="00CC4A2F"/>
    <w:rsid w:val="00CC4C49"/>
    <w:rsid w:val="00CC5326"/>
    <w:rsid w:val="00CC6362"/>
    <w:rsid w:val="00CC6476"/>
    <w:rsid w:val="00CC6F03"/>
    <w:rsid w:val="00CC76B6"/>
    <w:rsid w:val="00CC76E9"/>
    <w:rsid w:val="00CC7B65"/>
    <w:rsid w:val="00CD0BDB"/>
    <w:rsid w:val="00CD11BC"/>
    <w:rsid w:val="00CD18F2"/>
    <w:rsid w:val="00CD1B58"/>
    <w:rsid w:val="00CD1CE2"/>
    <w:rsid w:val="00CD1D98"/>
    <w:rsid w:val="00CD20FE"/>
    <w:rsid w:val="00CD27FB"/>
    <w:rsid w:val="00CD294B"/>
    <w:rsid w:val="00CD30D8"/>
    <w:rsid w:val="00CD352E"/>
    <w:rsid w:val="00CD3FB6"/>
    <w:rsid w:val="00CD402E"/>
    <w:rsid w:val="00CD51D3"/>
    <w:rsid w:val="00CD52DE"/>
    <w:rsid w:val="00CD5B79"/>
    <w:rsid w:val="00CD5E80"/>
    <w:rsid w:val="00CD641E"/>
    <w:rsid w:val="00CD6E4D"/>
    <w:rsid w:val="00CD71C2"/>
    <w:rsid w:val="00CD7DCF"/>
    <w:rsid w:val="00CE0A66"/>
    <w:rsid w:val="00CE0FA4"/>
    <w:rsid w:val="00CE10A7"/>
    <w:rsid w:val="00CE2273"/>
    <w:rsid w:val="00CE23AF"/>
    <w:rsid w:val="00CE2CF0"/>
    <w:rsid w:val="00CE2E1E"/>
    <w:rsid w:val="00CE3501"/>
    <w:rsid w:val="00CE3BB7"/>
    <w:rsid w:val="00CE50EF"/>
    <w:rsid w:val="00CE57D4"/>
    <w:rsid w:val="00CE5CAC"/>
    <w:rsid w:val="00CE5F63"/>
    <w:rsid w:val="00CE5FDE"/>
    <w:rsid w:val="00CE6106"/>
    <w:rsid w:val="00CE637A"/>
    <w:rsid w:val="00CE67AB"/>
    <w:rsid w:val="00CE6D9A"/>
    <w:rsid w:val="00CE7820"/>
    <w:rsid w:val="00CE7BFE"/>
    <w:rsid w:val="00CF01FD"/>
    <w:rsid w:val="00CF0645"/>
    <w:rsid w:val="00CF06C9"/>
    <w:rsid w:val="00CF112A"/>
    <w:rsid w:val="00CF1C05"/>
    <w:rsid w:val="00CF2733"/>
    <w:rsid w:val="00CF2E09"/>
    <w:rsid w:val="00CF33C6"/>
    <w:rsid w:val="00CF3649"/>
    <w:rsid w:val="00CF3BE8"/>
    <w:rsid w:val="00CF3D0B"/>
    <w:rsid w:val="00CF4592"/>
    <w:rsid w:val="00CF479C"/>
    <w:rsid w:val="00CF4C6C"/>
    <w:rsid w:val="00CF4C6E"/>
    <w:rsid w:val="00CF5EDA"/>
    <w:rsid w:val="00CF5EF8"/>
    <w:rsid w:val="00CF60DA"/>
    <w:rsid w:val="00CF63F6"/>
    <w:rsid w:val="00CF67DA"/>
    <w:rsid w:val="00CF6D47"/>
    <w:rsid w:val="00CF70AF"/>
    <w:rsid w:val="00CF7759"/>
    <w:rsid w:val="00CF781A"/>
    <w:rsid w:val="00CF7C46"/>
    <w:rsid w:val="00CF7CF8"/>
    <w:rsid w:val="00D00065"/>
    <w:rsid w:val="00D008E8"/>
    <w:rsid w:val="00D00932"/>
    <w:rsid w:val="00D00C71"/>
    <w:rsid w:val="00D01536"/>
    <w:rsid w:val="00D01E0C"/>
    <w:rsid w:val="00D01F5E"/>
    <w:rsid w:val="00D021A8"/>
    <w:rsid w:val="00D034FA"/>
    <w:rsid w:val="00D03E5E"/>
    <w:rsid w:val="00D04237"/>
    <w:rsid w:val="00D0498F"/>
    <w:rsid w:val="00D04E46"/>
    <w:rsid w:val="00D052E5"/>
    <w:rsid w:val="00D057BD"/>
    <w:rsid w:val="00D05850"/>
    <w:rsid w:val="00D0624E"/>
    <w:rsid w:val="00D066B8"/>
    <w:rsid w:val="00D06997"/>
    <w:rsid w:val="00D07D4B"/>
    <w:rsid w:val="00D10041"/>
    <w:rsid w:val="00D10290"/>
    <w:rsid w:val="00D1158F"/>
    <w:rsid w:val="00D11892"/>
    <w:rsid w:val="00D11B58"/>
    <w:rsid w:val="00D11CB1"/>
    <w:rsid w:val="00D11F2C"/>
    <w:rsid w:val="00D138CE"/>
    <w:rsid w:val="00D13C1C"/>
    <w:rsid w:val="00D143C7"/>
    <w:rsid w:val="00D14D0E"/>
    <w:rsid w:val="00D14FDC"/>
    <w:rsid w:val="00D15291"/>
    <w:rsid w:val="00D152AA"/>
    <w:rsid w:val="00D1535D"/>
    <w:rsid w:val="00D16040"/>
    <w:rsid w:val="00D16E24"/>
    <w:rsid w:val="00D16FE2"/>
    <w:rsid w:val="00D1729B"/>
    <w:rsid w:val="00D17B71"/>
    <w:rsid w:val="00D17BE8"/>
    <w:rsid w:val="00D20296"/>
    <w:rsid w:val="00D211ED"/>
    <w:rsid w:val="00D2148A"/>
    <w:rsid w:val="00D22681"/>
    <w:rsid w:val="00D23063"/>
    <w:rsid w:val="00D231A3"/>
    <w:rsid w:val="00D23C6D"/>
    <w:rsid w:val="00D23D0F"/>
    <w:rsid w:val="00D2430D"/>
    <w:rsid w:val="00D24635"/>
    <w:rsid w:val="00D24B1B"/>
    <w:rsid w:val="00D24B98"/>
    <w:rsid w:val="00D24C64"/>
    <w:rsid w:val="00D2609F"/>
    <w:rsid w:val="00D2612F"/>
    <w:rsid w:val="00D261DE"/>
    <w:rsid w:val="00D26926"/>
    <w:rsid w:val="00D269CF"/>
    <w:rsid w:val="00D278A1"/>
    <w:rsid w:val="00D27D94"/>
    <w:rsid w:val="00D301C0"/>
    <w:rsid w:val="00D3076B"/>
    <w:rsid w:val="00D30C10"/>
    <w:rsid w:val="00D30FF3"/>
    <w:rsid w:val="00D3173A"/>
    <w:rsid w:val="00D318FF"/>
    <w:rsid w:val="00D31D35"/>
    <w:rsid w:val="00D31DC5"/>
    <w:rsid w:val="00D31E76"/>
    <w:rsid w:val="00D3204A"/>
    <w:rsid w:val="00D3248A"/>
    <w:rsid w:val="00D32C07"/>
    <w:rsid w:val="00D33228"/>
    <w:rsid w:val="00D33699"/>
    <w:rsid w:val="00D33845"/>
    <w:rsid w:val="00D3389A"/>
    <w:rsid w:val="00D339B5"/>
    <w:rsid w:val="00D33CB0"/>
    <w:rsid w:val="00D33D94"/>
    <w:rsid w:val="00D33DF7"/>
    <w:rsid w:val="00D33E88"/>
    <w:rsid w:val="00D33EB6"/>
    <w:rsid w:val="00D350B5"/>
    <w:rsid w:val="00D35420"/>
    <w:rsid w:val="00D35EB7"/>
    <w:rsid w:val="00D35EDA"/>
    <w:rsid w:val="00D36141"/>
    <w:rsid w:val="00D36AFD"/>
    <w:rsid w:val="00D376A5"/>
    <w:rsid w:val="00D3793F"/>
    <w:rsid w:val="00D40B9E"/>
    <w:rsid w:val="00D40D65"/>
    <w:rsid w:val="00D4101E"/>
    <w:rsid w:val="00D41373"/>
    <w:rsid w:val="00D4250C"/>
    <w:rsid w:val="00D4379E"/>
    <w:rsid w:val="00D43B4D"/>
    <w:rsid w:val="00D43C42"/>
    <w:rsid w:val="00D442B1"/>
    <w:rsid w:val="00D446D5"/>
    <w:rsid w:val="00D4566D"/>
    <w:rsid w:val="00D45ABE"/>
    <w:rsid w:val="00D46068"/>
    <w:rsid w:val="00D464D8"/>
    <w:rsid w:val="00D46751"/>
    <w:rsid w:val="00D468E5"/>
    <w:rsid w:val="00D4692D"/>
    <w:rsid w:val="00D46EA0"/>
    <w:rsid w:val="00D4715C"/>
    <w:rsid w:val="00D471E7"/>
    <w:rsid w:val="00D47A6F"/>
    <w:rsid w:val="00D47B7D"/>
    <w:rsid w:val="00D47CFF"/>
    <w:rsid w:val="00D50078"/>
    <w:rsid w:val="00D500EA"/>
    <w:rsid w:val="00D5078B"/>
    <w:rsid w:val="00D50B74"/>
    <w:rsid w:val="00D5130E"/>
    <w:rsid w:val="00D52102"/>
    <w:rsid w:val="00D5220B"/>
    <w:rsid w:val="00D52618"/>
    <w:rsid w:val="00D52C5F"/>
    <w:rsid w:val="00D52E88"/>
    <w:rsid w:val="00D52F53"/>
    <w:rsid w:val="00D53A15"/>
    <w:rsid w:val="00D54175"/>
    <w:rsid w:val="00D544D2"/>
    <w:rsid w:val="00D54650"/>
    <w:rsid w:val="00D54A1C"/>
    <w:rsid w:val="00D54B56"/>
    <w:rsid w:val="00D54E52"/>
    <w:rsid w:val="00D54E56"/>
    <w:rsid w:val="00D551BF"/>
    <w:rsid w:val="00D5590A"/>
    <w:rsid w:val="00D563A1"/>
    <w:rsid w:val="00D567E7"/>
    <w:rsid w:val="00D5698D"/>
    <w:rsid w:val="00D56C9F"/>
    <w:rsid w:val="00D56FDF"/>
    <w:rsid w:val="00D5725C"/>
    <w:rsid w:val="00D5775E"/>
    <w:rsid w:val="00D578B5"/>
    <w:rsid w:val="00D57BEB"/>
    <w:rsid w:val="00D57E57"/>
    <w:rsid w:val="00D57FB2"/>
    <w:rsid w:val="00D60123"/>
    <w:rsid w:val="00D60617"/>
    <w:rsid w:val="00D60796"/>
    <w:rsid w:val="00D61860"/>
    <w:rsid w:val="00D622CE"/>
    <w:rsid w:val="00D64066"/>
    <w:rsid w:val="00D6414D"/>
    <w:rsid w:val="00D64B9A"/>
    <w:rsid w:val="00D66099"/>
    <w:rsid w:val="00D66E97"/>
    <w:rsid w:val="00D70887"/>
    <w:rsid w:val="00D71300"/>
    <w:rsid w:val="00D71AF4"/>
    <w:rsid w:val="00D71F41"/>
    <w:rsid w:val="00D722C8"/>
    <w:rsid w:val="00D72442"/>
    <w:rsid w:val="00D72AE9"/>
    <w:rsid w:val="00D72C91"/>
    <w:rsid w:val="00D737E4"/>
    <w:rsid w:val="00D748CA"/>
    <w:rsid w:val="00D74A78"/>
    <w:rsid w:val="00D74C97"/>
    <w:rsid w:val="00D757EC"/>
    <w:rsid w:val="00D76173"/>
    <w:rsid w:val="00D76308"/>
    <w:rsid w:val="00D769E1"/>
    <w:rsid w:val="00D77B1B"/>
    <w:rsid w:val="00D77C01"/>
    <w:rsid w:val="00D77EF9"/>
    <w:rsid w:val="00D80668"/>
    <w:rsid w:val="00D8125F"/>
    <w:rsid w:val="00D815C5"/>
    <w:rsid w:val="00D81D21"/>
    <w:rsid w:val="00D8228D"/>
    <w:rsid w:val="00D82422"/>
    <w:rsid w:val="00D826AC"/>
    <w:rsid w:val="00D82C68"/>
    <w:rsid w:val="00D830DB"/>
    <w:rsid w:val="00D83268"/>
    <w:rsid w:val="00D833D7"/>
    <w:rsid w:val="00D83841"/>
    <w:rsid w:val="00D83BAE"/>
    <w:rsid w:val="00D8440A"/>
    <w:rsid w:val="00D84AA2"/>
    <w:rsid w:val="00D84E09"/>
    <w:rsid w:val="00D853DC"/>
    <w:rsid w:val="00D85448"/>
    <w:rsid w:val="00D854A2"/>
    <w:rsid w:val="00D85847"/>
    <w:rsid w:val="00D85961"/>
    <w:rsid w:val="00D85C90"/>
    <w:rsid w:val="00D85F48"/>
    <w:rsid w:val="00D864A5"/>
    <w:rsid w:val="00D868FD"/>
    <w:rsid w:val="00D8693D"/>
    <w:rsid w:val="00D86B99"/>
    <w:rsid w:val="00D87005"/>
    <w:rsid w:val="00D87B0A"/>
    <w:rsid w:val="00D87E6A"/>
    <w:rsid w:val="00D90860"/>
    <w:rsid w:val="00D908DB"/>
    <w:rsid w:val="00D90A1A"/>
    <w:rsid w:val="00D913CD"/>
    <w:rsid w:val="00D91621"/>
    <w:rsid w:val="00D91858"/>
    <w:rsid w:val="00D919CD"/>
    <w:rsid w:val="00D91D92"/>
    <w:rsid w:val="00D91E54"/>
    <w:rsid w:val="00D91EA0"/>
    <w:rsid w:val="00D9262A"/>
    <w:rsid w:val="00D92AB6"/>
    <w:rsid w:val="00D93039"/>
    <w:rsid w:val="00D931FE"/>
    <w:rsid w:val="00D93877"/>
    <w:rsid w:val="00D94B12"/>
    <w:rsid w:val="00D94B48"/>
    <w:rsid w:val="00D94B75"/>
    <w:rsid w:val="00D95215"/>
    <w:rsid w:val="00D95A85"/>
    <w:rsid w:val="00D95D20"/>
    <w:rsid w:val="00D95DF9"/>
    <w:rsid w:val="00D977C5"/>
    <w:rsid w:val="00DA096F"/>
    <w:rsid w:val="00DA0F8A"/>
    <w:rsid w:val="00DA180F"/>
    <w:rsid w:val="00DA2282"/>
    <w:rsid w:val="00DA2AE5"/>
    <w:rsid w:val="00DA2B5C"/>
    <w:rsid w:val="00DA2C46"/>
    <w:rsid w:val="00DA33EF"/>
    <w:rsid w:val="00DA3511"/>
    <w:rsid w:val="00DA4343"/>
    <w:rsid w:val="00DA45AE"/>
    <w:rsid w:val="00DA5370"/>
    <w:rsid w:val="00DA5391"/>
    <w:rsid w:val="00DA604A"/>
    <w:rsid w:val="00DA6633"/>
    <w:rsid w:val="00DA6752"/>
    <w:rsid w:val="00DA6B39"/>
    <w:rsid w:val="00DA7B56"/>
    <w:rsid w:val="00DB0581"/>
    <w:rsid w:val="00DB07E5"/>
    <w:rsid w:val="00DB0863"/>
    <w:rsid w:val="00DB113E"/>
    <w:rsid w:val="00DB19AE"/>
    <w:rsid w:val="00DB286A"/>
    <w:rsid w:val="00DB2F82"/>
    <w:rsid w:val="00DB32D9"/>
    <w:rsid w:val="00DB3CA0"/>
    <w:rsid w:val="00DB3DD0"/>
    <w:rsid w:val="00DB5023"/>
    <w:rsid w:val="00DB546E"/>
    <w:rsid w:val="00DB546F"/>
    <w:rsid w:val="00DB5840"/>
    <w:rsid w:val="00DB58A1"/>
    <w:rsid w:val="00DB5C87"/>
    <w:rsid w:val="00DB6611"/>
    <w:rsid w:val="00DB69E3"/>
    <w:rsid w:val="00DB6D9A"/>
    <w:rsid w:val="00DB6DB3"/>
    <w:rsid w:val="00DB6E6B"/>
    <w:rsid w:val="00DB70F4"/>
    <w:rsid w:val="00DB7146"/>
    <w:rsid w:val="00DB7453"/>
    <w:rsid w:val="00DB745D"/>
    <w:rsid w:val="00DB79C5"/>
    <w:rsid w:val="00DB7A44"/>
    <w:rsid w:val="00DB7B89"/>
    <w:rsid w:val="00DB7B92"/>
    <w:rsid w:val="00DC0061"/>
    <w:rsid w:val="00DC038B"/>
    <w:rsid w:val="00DC06D3"/>
    <w:rsid w:val="00DC156B"/>
    <w:rsid w:val="00DC1EE8"/>
    <w:rsid w:val="00DC29AE"/>
    <w:rsid w:val="00DC2A24"/>
    <w:rsid w:val="00DC2BBD"/>
    <w:rsid w:val="00DC311E"/>
    <w:rsid w:val="00DC3156"/>
    <w:rsid w:val="00DC329A"/>
    <w:rsid w:val="00DC35BF"/>
    <w:rsid w:val="00DC43D7"/>
    <w:rsid w:val="00DC4685"/>
    <w:rsid w:val="00DC4695"/>
    <w:rsid w:val="00DC4794"/>
    <w:rsid w:val="00DC4D60"/>
    <w:rsid w:val="00DC4F98"/>
    <w:rsid w:val="00DC5190"/>
    <w:rsid w:val="00DC5537"/>
    <w:rsid w:val="00DC56F2"/>
    <w:rsid w:val="00DC5B6E"/>
    <w:rsid w:val="00DC67CA"/>
    <w:rsid w:val="00DD0CC2"/>
    <w:rsid w:val="00DD130F"/>
    <w:rsid w:val="00DD151C"/>
    <w:rsid w:val="00DD1B80"/>
    <w:rsid w:val="00DD2062"/>
    <w:rsid w:val="00DD24AC"/>
    <w:rsid w:val="00DD29E6"/>
    <w:rsid w:val="00DD2A52"/>
    <w:rsid w:val="00DD3621"/>
    <w:rsid w:val="00DD39D7"/>
    <w:rsid w:val="00DD49B6"/>
    <w:rsid w:val="00DD5788"/>
    <w:rsid w:val="00DD59FC"/>
    <w:rsid w:val="00DD5BDB"/>
    <w:rsid w:val="00DD718D"/>
    <w:rsid w:val="00DD71F4"/>
    <w:rsid w:val="00DE0438"/>
    <w:rsid w:val="00DE04B3"/>
    <w:rsid w:val="00DE19F4"/>
    <w:rsid w:val="00DE1C10"/>
    <w:rsid w:val="00DE2224"/>
    <w:rsid w:val="00DE2BB2"/>
    <w:rsid w:val="00DE2CED"/>
    <w:rsid w:val="00DE2DCA"/>
    <w:rsid w:val="00DE31A5"/>
    <w:rsid w:val="00DE328D"/>
    <w:rsid w:val="00DE333A"/>
    <w:rsid w:val="00DE36CB"/>
    <w:rsid w:val="00DE3B90"/>
    <w:rsid w:val="00DE4025"/>
    <w:rsid w:val="00DE51D1"/>
    <w:rsid w:val="00DE5887"/>
    <w:rsid w:val="00DE6C87"/>
    <w:rsid w:val="00DE72D0"/>
    <w:rsid w:val="00DE7472"/>
    <w:rsid w:val="00DE7DED"/>
    <w:rsid w:val="00DF0270"/>
    <w:rsid w:val="00DF10CF"/>
    <w:rsid w:val="00DF1744"/>
    <w:rsid w:val="00DF2584"/>
    <w:rsid w:val="00DF32A5"/>
    <w:rsid w:val="00DF3C3A"/>
    <w:rsid w:val="00DF4387"/>
    <w:rsid w:val="00DF4551"/>
    <w:rsid w:val="00DF4E1D"/>
    <w:rsid w:val="00DF4F24"/>
    <w:rsid w:val="00DF4F65"/>
    <w:rsid w:val="00DF53E8"/>
    <w:rsid w:val="00DF5828"/>
    <w:rsid w:val="00DF5CF4"/>
    <w:rsid w:val="00DF5DE7"/>
    <w:rsid w:val="00DF60C2"/>
    <w:rsid w:val="00DF61A3"/>
    <w:rsid w:val="00DF6267"/>
    <w:rsid w:val="00DF6495"/>
    <w:rsid w:val="00DF6CEB"/>
    <w:rsid w:val="00DF7D9A"/>
    <w:rsid w:val="00E002A0"/>
    <w:rsid w:val="00E00F49"/>
    <w:rsid w:val="00E0102D"/>
    <w:rsid w:val="00E013CA"/>
    <w:rsid w:val="00E0167F"/>
    <w:rsid w:val="00E017B9"/>
    <w:rsid w:val="00E01C1A"/>
    <w:rsid w:val="00E0211F"/>
    <w:rsid w:val="00E024A6"/>
    <w:rsid w:val="00E02A5E"/>
    <w:rsid w:val="00E02F2F"/>
    <w:rsid w:val="00E03928"/>
    <w:rsid w:val="00E04176"/>
    <w:rsid w:val="00E04786"/>
    <w:rsid w:val="00E0499B"/>
    <w:rsid w:val="00E049E4"/>
    <w:rsid w:val="00E04B38"/>
    <w:rsid w:val="00E04D1F"/>
    <w:rsid w:val="00E04FF0"/>
    <w:rsid w:val="00E0515E"/>
    <w:rsid w:val="00E05258"/>
    <w:rsid w:val="00E064CF"/>
    <w:rsid w:val="00E06B41"/>
    <w:rsid w:val="00E07056"/>
    <w:rsid w:val="00E0710D"/>
    <w:rsid w:val="00E071F7"/>
    <w:rsid w:val="00E07401"/>
    <w:rsid w:val="00E07474"/>
    <w:rsid w:val="00E077DC"/>
    <w:rsid w:val="00E0C55C"/>
    <w:rsid w:val="00E10608"/>
    <w:rsid w:val="00E10650"/>
    <w:rsid w:val="00E106C1"/>
    <w:rsid w:val="00E10D4E"/>
    <w:rsid w:val="00E10E0D"/>
    <w:rsid w:val="00E10F27"/>
    <w:rsid w:val="00E110E7"/>
    <w:rsid w:val="00E114BA"/>
    <w:rsid w:val="00E12859"/>
    <w:rsid w:val="00E12F09"/>
    <w:rsid w:val="00E12F23"/>
    <w:rsid w:val="00E13951"/>
    <w:rsid w:val="00E139F3"/>
    <w:rsid w:val="00E13E90"/>
    <w:rsid w:val="00E14621"/>
    <w:rsid w:val="00E14C6E"/>
    <w:rsid w:val="00E17772"/>
    <w:rsid w:val="00E17945"/>
    <w:rsid w:val="00E17E4E"/>
    <w:rsid w:val="00E20379"/>
    <w:rsid w:val="00E205C0"/>
    <w:rsid w:val="00E20611"/>
    <w:rsid w:val="00E20982"/>
    <w:rsid w:val="00E20BCD"/>
    <w:rsid w:val="00E21769"/>
    <w:rsid w:val="00E229B6"/>
    <w:rsid w:val="00E22DE0"/>
    <w:rsid w:val="00E22E3C"/>
    <w:rsid w:val="00E2358D"/>
    <w:rsid w:val="00E23B7E"/>
    <w:rsid w:val="00E23C24"/>
    <w:rsid w:val="00E23D9B"/>
    <w:rsid w:val="00E24AD4"/>
    <w:rsid w:val="00E25432"/>
    <w:rsid w:val="00E25867"/>
    <w:rsid w:val="00E25EA1"/>
    <w:rsid w:val="00E25F9A"/>
    <w:rsid w:val="00E26CCC"/>
    <w:rsid w:val="00E27057"/>
    <w:rsid w:val="00E272F1"/>
    <w:rsid w:val="00E3131D"/>
    <w:rsid w:val="00E32307"/>
    <w:rsid w:val="00E32B0F"/>
    <w:rsid w:val="00E32CF8"/>
    <w:rsid w:val="00E32DB7"/>
    <w:rsid w:val="00E33616"/>
    <w:rsid w:val="00E3364D"/>
    <w:rsid w:val="00E33ABA"/>
    <w:rsid w:val="00E340BD"/>
    <w:rsid w:val="00E34325"/>
    <w:rsid w:val="00E34DB3"/>
    <w:rsid w:val="00E352BB"/>
    <w:rsid w:val="00E35414"/>
    <w:rsid w:val="00E35EBD"/>
    <w:rsid w:val="00E360DE"/>
    <w:rsid w:val="00E36428"/>
    <w:rsid w:val="00E36FE6"/>
    <w:rsid w:val="00E370C9"/>
    <w:rsid w:val="00E377E7"/>
    <w:rsid w:val="00E37BE7"/>
    <w:rsid w:val="00E4058D"/>
    <w:rsid w:val="00E40992"/>
    <w:rsid w:val="00E4152B"/>
    <w:rsid w:val="00E417F6"/>
    <w:rsid w:val="00E41C33"/>
    <w:rsid w:val="00E41EAC"/>
    <w:rsid w:val="00E4281F"/>
    <w:rsid w:val="00E42AE5"/>
    <w:rsid w:val="00E42C99"/>
    <w:rsid w:val="00E434BD"/>
    <w:rsid w:val="00E437F0"/>
    <w:rsid w:val="00E43A7D"/>
    <w:rsid w:val="00E43C71"/>
    <w:rsid w:val="00E43DAF"/>
    <w:rsid w:val="00E442E3"/>
    <w:rsid w:val="00E44512"/>
    <w:rsid w:val="00E4459D"/>
    <w:rsid w:val="00E44D31"/>
    <w:rsid w:val="00E4522E"/>
    <w:rsid w:val="00E45397"/>
    <w:rsid w:val="00E45856"/>
    <w:rsid w:val="00E45BB5"/>
    <w:rsid w:val="00E45BE6"/>
    <w:rsid w:val="00E460BE"/>
    <w:rsid w:val="00E465CE"/>
    <w:rsid w:val="00E4691D"/>
    <w:rsid w:val="00E46C87"/>
    <w:rsid w:val="00E505F9"/>
    <w:rsid w:val="00E50644"/>
    <w:rsid w:val="00E50FE7"/>
    <w:rsid w:val="00E5162F"/>
    <w:rsid w:val="00E5194D"/>
    <w:rsid w:val="00E5274F"/>
    <w:rsid w:val="00E52817"/>
    <w:rsid w:val="00E52B0D"/>
    <w:rsid w:val="00E53AE8"/>
    <w:rsid w:val="00E53CFF"/>
    <w:rsid w:val="00E53E2B"/>
    <w:rsid w:val="00E53E68"/>
    <w:rsid w:val="00E53EAE"/>
    <w:rsid w:val="00E53EBB"/>
    <w:rsid w:val="00E551BF"/>
    <w:rsid w:val="00E5595C"/>
    <w:rsid w:val="00E55CA0"/>
    <w:rsid w:val="00E55D8B"/>
    <w:rsid w:val="00E56B94"/>
    <w:rsid w:val="00E56DEC"/>
    <w:rsid w:val="00E60438"/>
    <w:rsid w:val="00E60D3D"/>
    <w:rsid w:val="00E61373"/>
    <w:rsid w:val="00E61544"/>
    <w:rsid w:val="00E61CCD"/>
    <w:rsid w:val="00E621DF"/>
    <w:rsid w:val="00E63429"/>
    <w:rsid w:val="00E636C4"/>
    <w:rsid w:val="00E63A9A"/>
    <w:rsid w:val="00E63F46"/>
    <w:rsid w:val="00E64BED"/>
    <w:rsid w:val="00E64D9E"/>
    <w:rsid w:val="00E6517C"/>
    <w:rsid w:val="00E6519E"/>
    <w:rsid w:val="00E6572C"/>
    <w:rsid w:val="00E66175"/>
    <w:rsid w:val="00E6620C"/>
    <w:rsid w:val="00E66581"/>
    <w:rsid w:val="00E66F56"/>
    <w:rsid w:val="00E707C4"/>
    <w:rsid w:val="00E72F5E"/>
    <w:rsid w:val="00E73DAD"/>
    <w:rsid w:val="00E73E79"/>
    <w:rsid w:val="00E73E8F"/>
    <w:rsid w:val="00E73F2D"/>
    <w:rsid w:val="00E74092"/>
    <w:rsid w:val="00E7412C"/>
    <w:rsid w:val="00E748E1"/>
    <w:rsid w:val="00E74F27"/>
    <w:rsid w:val="00E7550D"/>
    <w:rsid w:val="00E75971"/>
    <w:rsid w:val="00E76188"/>
    <w:rsid w:val="00E769C2"/>
    <w:rsid w:val="00E76EBB"/>
    <w:rsid w:val="00E77919"/>
    <w:rsid w:val="00E8060B"/>
    <w:rsid w:val="00E80753"/>
    <w:rsid w:val="00E81944"/>
    <w:rsid w:val="00E8265E"/>
    <w:rsid w:val="00E82828"/>
    <w:rsid w:val="00E82DBE"/>
    <w:rsid w:val="00E8304E"/>
    <w:rsid w:val="00E835F4"/>
    <w:rsid w:val="00E83CAE"/>
    <w:rsid w:val="00E84869"/>
    <w:rsid w:val="00E84980"/>
    <w:rsid w:val="00E84BDD"/>
    <w:rsid w:val="00E854A9"/>
    <w:rsid w:val="00E85DEF"/>
    <w:rsid w:val="00E85ED8"/>
    <w:rsid w:val="00E8674D"/>
    <w:rsid w:val="00E86839"/>
    <w:rsid w:val="00E8699D"/>
    <w:rsid w:val="00E8727C"/>
    <w:rsid w:val="00E90491"/>
    <w:rsid w:val="00E9050E"/>
    <w:rsid w:val="00E91E54"/>
    <w:rsid w:val="00E91F57"/>
    <w:rsid w:val="00E9291E"/>
    <w:rsid w:val="00E929D8"/>
    <w:rsid w:val="00E92D94"/>
    <w:rsid w:val="00E930BD"/>
    <w:rsid w:val="00E93654"/>
    <w:rsid w:val="00E93FE8"/>
    <w:rsid w:val="00E9537C"/>
    <w:rsid w:val="00E9659C"/>
    <w:rsid w:val="00E9696D"/>
    <w:rsid w:val="00E96A9B"/>
    <w:rsid w:val="00E97B92"/>
    <w:rsid w:val="00E97F1A"/>
    <w:rsid w:val="00EA20A7"/>
    <w:rsid w:val="00EA23F4"/>
    <w:rsid w:val="00EA2A17"/>
    <w:rsid w:val="00EA2EA1"/>
    <w:rsid w:val="00EA344B"/>
    <w:rsid w:val="00EA398A"/>
    <w:rsid w:val="00EA39C4"/>
    <w:rsid w:val="00EA4353"/>
    <w:rsid w:val="00EA4E38"/>
    <w:rsid w:val="00EA5194"/>
    <w:rsid w:val="00EA5355"/>
    <w:rsid w:val="00EA5737"/>
    <w:rsid w:val="00EA6799"/>
    <w:rsid w:val="00EA6F7E"/>
    <w:rsid w:val="00EA7A53"/>
    <w:rsid w:val="00EB0068"/>
    <w:rsid w:val="00EB0947"/>
    <w:rsid w:val="00EB0DDD"/>
    <w:rsid w:val="00EB1E5B"/>
    <w:rsid w:val="00EB211B"/>
    <w:rsid w:val="00EB2182"/>
    <w:rsid w:val="00EB2AF9"/>
    <w:rsid w:val="00EB3360"/>
    <w:rsid w:val="00EB3C7D"/>
    <w:rsid w:val="00EB3E88"/>
    <w:rsid w:val="00EB4852"/>
    <w:rsid w:val="00EB508B"/>
    <w:rsid w:val="00EB5105"/>
    <w:rsid w:val="00EB629E"/>
    <w:rsid w:val="00EB64FB"/>
    <w:rsid w:val="00EB6A5F"/>
    <w:rsid w:val="00EB761F"/>
    <w:rsid w:val="00EB7741"/>
    <w:rsid w:val="00EB7813"/>
    <w:rsid w:val="00EB7A09"/>
    <w:rsid w:val="00EB7AA1"/>
    <w:rsid w:val="00EB7F66"/>
    <w:rsid w:val="00EC0340"/>
    <w:rsid w:val="00EC0F58"/>
    <w:rsid w:val="00EC1F02"/>
    <w:rsid w:val="00EC2468"/>
    <w:rsid w:val="00EC258B"/>
    <w:rsid w:val="00EC2A2F"/>
    <w:rsid w:val="00EC41B0"/>
    <w:rsid w:val="00EC4509"/>
    <w:rsid w:val="00EC4F3D"/>
    <w:rsid w:val="00EC5236"/>
    <w:rsid w:val="00EC541D"/>
    <w:rsid w:val="00EC5E5A"/>
    <w:rsid w:val="00EC637D"/>
    <w:rsid w:val="00EC638A"/>
    <w:rsid w:val="00EC6E55"/>
    <w:rsid w:val="00ED01A0"/>
    <w:rsid w:val="00ED01CC"/>
    <w:rsid w:val="00ED0527"/>
    <w:rsid w:val="00ED0DCD"/>
    <w:rsid w:val="00ED0EEF"/>
    <w:rsid w:val="00ED1975"/>
    <w:rsid w:val="00ED1E79"/>
    <w:rsid w:val="00ED239A"/>
    <w:rsid w:val="00ED2505"/>
    <w:rsid w:val="00ED2A16"/>
    <w:rsid w:val="00ED2DDC"/>
    <w:rsid w:val="00ED31AF"/>
    <w:rsid w:val="00ED3DA5"/>
    <w:rsid w:val="00ED3FFE"/>
    <w:rsid w:val="00ED46D7"/>
    <w:rsid w:val="00ED5B79"/>
    <w:rsid w:val="00ED5DD6"/>
    <w:rsid w:val="00ED5F85"/>
    <w:rsid w:val="00ED6365"/>
    <w:rsid w:val="00ED6565"/>
    <w:rsid w:val="00ED6FE7"/>
    <w:rsid w:val="00ED70DF"/>
    <w:rsid w:val="00ED72AD"/>
    <w:rsid w:val="00ED764D"/>
    <w:rsid w:val="00ED7714"/>
    <w:rsid w:val="00ED7F4E"/>
    <w:rsid w:val="00EE09B6"/>
    <w:rsid w:val="00EE0E1D"/>
    <w:rsid w:val="00EE11A5"/>
    <w:rsid w:val="00EE15F2"/>
    <w:rsid w:val="00EE274E"/>
    <w:rsid w:val="00EE2B42"/>
    <w:rsid w:val="00EE2C71"/>
    <w:rsid w:val="00EE3148"/>
    <w:rsid w:val="00EE33A8"/>
    <w:rsid w:val="00EE35A6"/>
    <w:rsid w:val="00EE3CA2"/>
    <w:rsid w:val="00EE3F33"/>
    <w:rsid w:val="00EE4278"/>
    <w:rsid w:val="00EE42E0"/>
    <w:rsid w:val="00EE4392"/>
    <w:rsid w:val="00EE53DC"/>
    <w:rsid w:val="00EE542D"/>
    <w:rsid w:val="00EE5754"/>
    <w:rsid w:val="00EE5BFA"/>
    <w:rsid w:val="00EE5DA0"/>
    <w:rsid w:val="00EE62C3"/>
    <w:rsid w:val="00EE660D"/>
    <w:rsid w:val="00EE71A9"/>
    <w:rsid w:val="00EE76E9"/>
    <w:rsid w:val="00EE7DE9"/>
    <w:rsid w:val="00EE7DF9"/>
    <w:rsid w:val="00EF02D5"/>
    <w:rsid w:val="00EF05C1"/>
    <w:rsid w:val="00EF084B"/>
    <w:rsid w:val="00EF0A57"/>
    <w:rsid w:val="00EF0D6D"/>
    <w:rsid w:val="00EF187E"/>
    <w:rsid w:val="00EF1FDD"/>
    <w:rsid w:val="00EF2DFA"/>
    <w:rsid w:val="00EF34A2"/>
    <w:rsid w:val="00EF3675"/>
    <w:rsid w:val="00EF3D2B"/>
    <w:rsid w:val="00EF3FAA"/>
    <w:rsid w:val="00EF4BAC"/>
    <w:rsid w:val="00EF4F4D"/>
    <w:rsid w:val="00EF5058"/>
    <w:rsid w:val="00EF5629"/>
    <w:rsid w:val="00EF58D8"/>
    <w:rsid w:val="00EF67CB"/>
    <w:rsid w:val="00EF6D12"/>
    <w:rsid w:val="00EF6D43"/>
    <w:rsid w:val="00EF7111"/>
    <w:rsid w:val="00EF7632"/>
    <w:rsid w:val="00EF7B5D"/>
    <w:rsid w:val="00F00CA2"/>
    <w:rsid w:val="00F00E0B"/>
    <w:rsid w:val="00F01229"/>
    <w:rsid w:val="00F01E11"/>
    <w:rsid w:val="00F02593"/>
    <w:rsid w:val="00F02726"/>
    <w:rsid w:val="00F02CF8"/>
    <w:rsid w:val="00F04435"/>
    <w:rsid w:val="00F04627"/>
    <w:rsid w:val="00F04BD9"/>
    <w:rsid w:val="00F05713"/>
    <w:rsid w:val="00F0573E"/>
    <w:rsid w:val="00F05D61"/>
    <w:rsid w:val="00F05EA2"/>
    <w:rsid w:val="00F061A5"/>
    <w:rsid w:val="00F06327"/>
    <w:rsid w:val="00F06657"/>
    <w:rsid w:val="00F06924"/>
    <w:rsid w:val="00F073A1"/>
    <w:rsid w:val="00F07BAA"/>
    <w:rsid w:val="00F07D94"/>
    <w:rsid w:val="00F10425"/>
    <w:rsid w:val="00F107A2"/>
    <w:rsid w:val="00F10911"/>
    <w:rsid w:val="00F10C1F"/>
    <w:rsid w:val="00F10CA3"/>
    <w:rsid w:val="00F10EBB"/>
    <w:rsid w:val="00F11336"/>
    <w:rsid w:val="00F114A3"/>
    <w:rsid w:val="00F11583"/>
    <w:rsid w:val="00F11910"/>
    <w:rsid w:val="00F11B94"/>
    <w:rsid w:val="00F12616"/>
    <w:rsid w:val="00F126C8"/>
    <w:rsid w:val="00F12B3F"/>
    <w:rsid w:val="00F131E2"/>
    <w:rsid w:val="00F139EF"/>
    <w:rsid w:val="00F13EB7"/>
    <w:rsid w:val="00F13F95"/>
    <w:rsid w:val="00F15EE9"/>
    <w:rsid w:val="00F174FB"/>
    <w:rsid w:val="00F17ABA"/>
    <w:rsid w:val="00F17B09"/>
    <w:rsid w:val="00F17BAD"/>
    <w:rsid w:val="00F203FD"/>
    <w:rsid w:val="00F20D45"/>
    <w:rsid w:val="00F21023"/>
    <w:rsid w:val="00F2103E"/>
    <w:rsid w:val="00F2144B"/>
    <w:rsid w:val="00F21725"/>
    <w:rsid w:val="00F218E4"/>
    <w:rsid w:val="00F21C26"/>
    <w:rsid w:val="00F22893"/>
    <w:rsid w:val="00F229C0"/>
    <w:rsid w:val="00F22A82"/>
    <w:rsid w:val="00F22D44"/>
    <w:rsid w:val="00F233F5"/>
    <w:rsid w:val="00F23444"/>
    <w:rsid w:val="00F237B1"/>
    <w:rsid w:val="00F23BF2"/>
    <w:rsid w:val="00F23D81"/>
    <w:rsid w:val="00F24761"/>
    <w:rsid w:val="00F24A18"/>
    <w:rsid w:val="00F252B3"/>
    <w:rsid w:val="00F25CE5"/>
    <w:rsid w:val="00F25EAD"/>
    <w:rsid w:val="00F261AE"/>
    <w:rsid w:val="00F263E6"/>
    <w:rsid w:val="00F26508"/>
    <w:rsid w:val="00F270C9"/>
    <w:rsid w:val="00F27A87"/>
    <w:rsid w:val="00F27AE4"/>
    <w:rsid w:val="00F30444"/>
    <w:rsid w:val="00F307AD"/>
    <w:rsid w:val="00F308E0"/>
    <w:rsid w:val="00F30930"/>
    <w:rsid w:val="00F30E62"/>
    <w:rsid w:val="00F3248A"/>
    <w:rsid w:val="00F325A1"/>
    <w:rsid w:val="00F32929"/>
    <w:rsid w:val="00F32ABB"/>
    <w:rsid w:val="00F335F1"/>
    <w:rsid w:val="00F336EB"/>
    <w:rsid w:val="00F3373D"/>
    <w:rsid w:val="00F34107"/>
    <w:rsid w:val="00F3455A"/>
    <w:rsid w:val="00F34859"/>
    <w:rsid w:val="00F34BBC"/>
    <w:rsid w:val="00F351C9"/>
    <w:rsid w:val="00F35497"/>
    <w:rsid w:val="00F357D0"/>
    <w:rsid w:val="00F35A95"/>
    <w:rsid w:val="00F3609F"/>
    <w:rsid w:val="00F363D0"/>
    <w:rsid w:val="00F36605"/>
    <w:rsid w:val="00F36895"/>
    <w:rsid w:val="00F36C42"/>
    <w:rsid w:val="00F37147"/>
    <w:rsid w:val="00F3756A"/>
    <w:rsid w:val="00F37849"/>
    <w:rsid w:val="00F40ABB"/>
    <w:rsid w:val="00F41259"/>
    <w:rsid w:val="00F41442"/>
    <w:rsid w:val="00F41591"/>
    <w:rsid w:val="00F418A3"/>
    <w:rsid w:val="00F41CE0"/>
    <w:rsid w:val="00F4207D"/>
    <w:rsid w:val="00F42091"/>
    <w:rsid w:val="00F42C07"/>
    <w:rsid w:val="00F43629"/>
    <w:rsid w:val="00F441A7"/>
    <w:rsid w:val="00F44559"/>
    <w:rsid w:val="00F445E2"/>
    <w:rsid w:val="00F447D6"/>
    <w:rsid w:val="00F453CD"/>
    <w:rsid w:val="00F4544E"/>
    <w:rsid w:val="00F4559C"/>
    <w:rsid w:val="00F45854"/>
    <w:rsid w:val="00F46436"/>
    <w:rsid w:val="00F47672"/>
    <w:rsid w:val="00F4770A"/>
    <w:rsid w:val="00F47C41"/>
    <w:rsid w:val="00F5007C"/>
    <w:rsid w:val="00F50195"/>
    <w:rsid w:val="00F5130D"/>
    <w:rsid w:val="00F522B1"/>
    <w:rsid w:val="00F527B6"/>
    <w:rsid w:val="00F52A4A"/>
    <w:rsid w:val="00F52AD7"/>
    <w:rsid w:val="00F52E9C"/>
    <w:rsid w:val="00F53214"/>
    <w:rsid w:val="00F539B7"/>
    <w:rsid w:val="00F540D5"/>
    <w:rsid w:val="00F5528D"/>
    <w:rsid w:val="00F55E27"/>
    <w:rsid w:val="00F564D8"/>
    <w:rsid w:val="00F56D5D"/>
    <w:rsid w:val="00F57580"/>
    <w:rsid w:val="00F57EC4"/>
    <w:rsid w:val="00F6036D"/>
    <w:rsid w:val="00F60A0F"/>
    <w:rsid w:val="00F60BEC"/>
    <w:rsid w:val="00F610A9"/>
    <w:rsid w:val="00F614B6"/>
    <w:rsid w:val="00F61914"/>
    <w:rsid w:val="00F61A8C"/>
    <w:rsid w:val="00F61B27"/>
    <w:rsid w:val="00F61E85"/>
    <w:rsid w:val="00F623A9"/>
    <w:rsid w:val="00F6242F"/>
    <w:rsid w:val="00F628EB"/>
    <w:rsid w:val="00F629E7"/>
    <w:rsid w:val="00F62D58"/>
    <w:rsid w:val="00F62E14"/>
    <w:rsid w:val="00F62E59"/>
    <w:rsid w:val="00F62F09"/>
    <w:rsid w:val="00F6311B"/>
    <w:rsid w:val="00F63362"/>
    <w:rsid w:val="00F63F5E"/>
    <w:rsid w:val="00F648D4"/>
    <w:rsid w:val="00F64A38"/>
    <w:rsid w:val="00F64B28"/>
    <w:rsid w:val="00F64B41"/>
    <w:rsid w:val="00F656B1"/>
    <w:rsid w:val="00F67026"/>
    <w:rsid w:val="00F678FC"/>
    <w:rsid w:val="00F67B91"/>
    <w:rsid w:val="00F700E6"/>
    <w:rsid w:val="00F70533"/>
    <w:rsid w:val="00F70970"/>
    <w:rsid w:val="00F71481"/>
    <w:rsid w:val="00F71587"/>
    <w:rsid w:val="00F7190F"/>
    <w:rsid w:val="00F72142"/>
    <w:rsid w:val="00F72611"/>
    <w:rsid w:val="00F730B4"/>
    <w:rsid w:val="00F7319A"/>
    <w:rsid w:val="00F746C3"/>
    <w:rsid w:val="00F74C35"/>
    <w:rsid w:val="00F74EE1"/>
    <w:rsid w:val="00F7515D"/>
    <w:rsid w:val="00F7523D"/>
    <w:rsid w:val="00F753CA"/>
    <w:rsid w:val="00F75636"/>
    <w:rsid w:val="00F76425"/>
    <w:rsid w:val="00F76757"/>
    <w:rsid w:val="00F77B9A"/>
    <w:rsid w:val="00F77F77"/>
    <w:rsid w:val="00F8001B"/>
    <w:rsid w:val="00F80498"/>
    <w:rsid w:val="00F80D3C"/>
    <w:rsid w:val="00F813F5"/>
    <w:rsid w:val="00F814DF"/>
    <w:rsid w:val="00F8156C"/>
    <w:rsid w:val="00F820D9"/>
    <w:rsid w:val="00F82181"/>
    <w:rsid w:val="00F82BD5"/>
    <w:rsid w:val="00F82C8A"/>
    <w:rsid w:val="00F83156"/>
    <w:rsid w:val="00F83272"/>
    <w:rsid w:val="00F838C5"/>
    <w:rsid w:val="00F83B2C"/>
    <w:rsid w:val="00F83D75"/>
    <w:rsid w:val="00F84C93"/>
    <w:rsid w:val="00F853AB"/>
    <w:rsid w:val="00F85C57"/>
    <w:rsid w:val="00F8646D"/>
    <w:rsid w:val="00F86ECF"/>
    <w:rsid w:val="00F87A6D"/>
    <w:rsid w:val="00F90591"/>
    <w:rsid w:val="00F90E43"/>
    <w:rsid w:val="00F90F72"/>
    <w:rsid w:val="00F919C7"/>
    <w:rsid w:val="00F922F6"/>
    <w:rsid w:val="00F930AC"/>
    <w:rsid w:val="00F93342"/>
    <w:rsid w:val="00F9356A"/>
    <w:rsid w:val="00F9361D"/>
    <w:rsid w:val="00F937D1"/>
    <w:rsid w:val="00F949AF"/>
    <w:rsid w:val="00F953EE"/>
    <w:rsid w:val="00F95D38"/>
    <w:rsid w:val="00F96632"/>
    <w:rsid w:val="00FA0565"/>
    <w:rsid w:val="00FA0796"/>
    <w:rsid w:val="00FA0BC1"/>
    <w:rsid w:val="00FA1C18"/>
    <w:rsid w:val="00FA2123"/>
    <w:rsid w:val="00FA250A"/>
    <w:rsid w:val="00FA2719"/>
    <w:rsid w:val="00FA2CD2"/>
    <w:rsid w:val="00FA3153"/>
    <w:rsid w:val="00FA3177"/>
    <w:rsid w:val="00FA36C3"/>
    <w:rsid w:val="00FA3D79"/>
    <w:rsid w:val="00FA3F17"/>
    <w:rsid w:val="00FA42C4"/>
    <w:rsid w:val="00FA48E8"/>
    <w:rsid w:val="00FA4BE4"/>
    <w:rsid w:val="00FA50F5"/>
    <w:rsid w:val="00FA5172"/>
    <w:rsid w:val="00FA6436"/>
    <w:rsid w:val="00FA765D"/>
    <w:rsid w:val="00FA78EE"/>
    <w:rsid w:val="00FA7D10"/>
    <w:rsid w:val="00FB03B8"/>
    <w:rsid w:val="00FB0984"/>
    <w:rsid w:val="00FB09BD"/>
    <w:rsid w:val="00FB103B"/>
    <w:rsid w:val="00FB1135"/>
    <w:rsid w:val="00FB1642"/>
    <w:rsid w:val="00FB2001"/>
    <w:rsid w:val="00FB2D95"/>
    <w:rsid w:val="00FB2EE4"/>
    <w:rsid w:val="00FB3A65"/>
    <w:rsid w:val="00FB3CF6"/>
    <w:rsid w:val="00FB3F4A"/>
    <w:rsid w:val="00FB4748"/>
    <w:rsid w:val="00FB47D4"/>
    <w:rsid w:val="00FB4B29"/>
    <w:rsid w:val="00FB4CAD"/>
    <w:rsid w:val="00FB4D27"/>
    <w:rsid w:val="00FB4E66"/>
    <w:rsid w:val="00FB568D"/>
    <w:rsid w:val="00FB56A1"/>
    <w:rsid w:val="00FB6730"/>
    <w:rsid w:val="00FB693A"/>
    <w:rsid w:val="00FB71C1"/>
    <w:rsid w:val="00FC14BC"/>
    <w:rsid w:val="00FC18F3"/>
    <w:rsid w:val="00FC1B70"/>
    <w:rsid w:val="00FC1E21"/>
    <w:rsid w:val="00FC2AA1"/>
    <w:rsid w:val="00FC34D2"/>
    <w:rsid w:val="00FC3BD9"/>
    <w:rsid w:val="00FC3BEF"/>
    <w:rsid w:val="00FC469F"/>
    <w:rsid w:val="00FC49BD"/>
    <w:rsid w:val="00FC4E6D"/>
    <w:rsid w:val="00FC4F1D"/>
    <w:rsid w:val="00FC516B"/>
    <w:rsid w:val="00FC5330"/>
    <w:rsid w:val="00FC5937"/>
    <w:rsid w:val="00FC5C70"/>
    <w:rsid w:val="00FC65C5"/>
    <w:rsid w:val="00FD018F"/>
    <w:rsid w:val="00FD0D83"/>
    <w:rsid w:val="00FD1471"/>
    <w:rsid w:val="00FD1588"/>
    <w:rsid w:val="00FD1AE2"/>
    <w:rsid w:val="00FD21F9"/>
    <w:rsid w:val="00FD2287"/>
    <w:rsid w:val="00FD231C"/>
    <w:rsid w:val="00FD35C6"/>
    <w:rsid w:val="00FD3C08"/>
    <w:rsid w:val="00FD5286"/>
    <w:rsid w:val="00FD53D5"/>
    <w:rsid w:val="00FD766F"/>
    <w:rsid w:val="00FD7920"/>
    <w:rsid w:val="00FD7B2E"/>
    <w:rsid w:val="00FD7BDC"/>
    <w:rsid w:val="00FE0084"/>
    <w:rsid w:val="00FE0542"/>
    <w:rsid w:val="00FE1023"/>
    <w:rsid w:val="00FE1105"/>
    <w:rsid w:val="00FE1327"/>
    <w:rsid w:val="00FE13C1"/>
    <w:rsid w:val="00FE1974"/>
    <w:rsid w:val="00FE23E3"/>
    <w:rsid w:val="00FE2D15"/>
    <w:rsid w:val="00FE2F0F"/>
    <w:rsid w:val="00FE3817"/>
    <w:rsid w:val="00FE53B5"/>
    <w:rsid w:val="00FE5BB6"/>
    <w:rsid w:val="00FE5BC4"/>
    <w:rsid w:val="00FE5BDF"/>
    <w:rsid w:val="00FE5D45"/>
    <w:rsid w:val="00FE6129"/>
    <w:rsid w:val="00FE6B0F"/>
    <w:rsid w:val="00FE71E3"/>
    <w:rsid w:val="00FE74C6"/>
    <w:rsid w:val="00FE7EDC"/>
    <w:rsid w:val="00FF10E5"/>
    <w:rsid w:val="00FF13C5"/>
    <w:rsid w:val="00FF1AAB"/>
    <w:rsid w:val="00FF2068"/>
    <w:rsid w:val="00FF2605"/>
    <w:rsid w:val="00FF2833"/>
    <w:rsid w:val="00FF2F97"/>
    <w:rsid w:val="00FF3B3F"/>
    <w:rsid w:val="00FF3E58"/>
    <w:rsid w:val="00FF44E3"/>
    <w:rsid w:val="00FF45A9"/>
    <w:rsid w:val="00FF4836"/>
    <w:rsid w:val="00FF4DA6"/>
    <w:rsid w:val="00FF5415"/>
    <w:rsid w:val="00FF578F"/>
    <w:rsid w:val="00FF5A1C"/>
    <w:rsid w:val="00FF5B4A"/>
    <w:rsid w:val="00FF5C4E"/>
    <w:rsid w:val="00FF5D47"/>
    <w:rsid w:val="00FF604D"/>
    <w:rsid w:val="00FF7B59"/>
    <w:rsid w:val="00FF7EC4"/>
    <w:rsid w:val="00FF7F0A"/>
    <w:rsid w:val="01BCEA57"/>
    <w:rsid w:val="022741B8"/>
    <w:rsid w:val="028F0BEC"/>
    <w:rsid w:val="0344DDF5"/>
    <w:rsid w:val="0347DD85"/>
    <w:rsid w:val="0352E5DF"/>
    <w:rsid w:val="035EF66F"/>
    <w:rsid w:val="03C674FE"/>
    <w:rsid w:val="040189EC"/>
    <w:rsid w:val="048051B7"/>
    <w:rsid w:val="048B7774"/>
    <w:rsid w:val="04EE700A"/>
    <w:rsid w:val="0500D5ED"/>
    <w:rsid w:val="059EF67B"/>
    <w:rsid w:val="05B184CD"/>
    <w:rsid w:val="05E9E1FD"/>
    <w:rsid w:val="06110BCA"/>
    <w:rsid w:val="063D5B16"/>
    <w:rsid w:val="0648AD43"/>
    <w:rsid w:val="06494E76"/>
    <w:rsid w:val="06801FE3"/>
    <w:rsid w:val="068553FC"/>
    <w:rsid w:val="06B8B830"/>
    <w:rsid w:val="06F890B2"/>
    <w:rsid w:val="0711B90F"/>
    <w:rsid w:val="07E45DB2"/>
    <w:rsid w:val="07FD8E7C"/>
    <w:rsid w:val="08163530"/>
    <w:rsid w:val="081ADCB2"/>
    <w:rsid w:val="089A2492"/>
    <w:rsid w:val="089C4E99"/>
    <w:rsid w:val="08E948C4"/>
    <w:rsid w:val="0910D4BA"/>
    <w:rsid w:val="0A36D569"/>
    <w:rsid w:val="0A79D229"/>
    <w:rsid w:val="0A8848DE"/>
    <w:rsid w:val="0AC01F39"/>
    <w:rsid w:val="0AE0F93C"/>
    <w:rsid w:val="0B88AD7D"/>
    <w:rsid w:val="0BA16B6A"/>
    <w:rsid w:val="0C374176"/>
    <w:rsid w:val="0C4CE0C3"/>
    <w:rsid w:val="0CD7E886"/>
    <w:rsid w:val="0D3CACD1"/>
    <w:rsid w:val="0D3CF8AC"/>
    <w:rsid w:val="0D726B8C"/>
    <w:rsid w:val="0DC76CCF"/>
    <w:rsid w:val="0DDFB7C3"/>
    <w:rsid w:val="0E82C586"/>
    <w:rsid w:val="0E9F5D28"/>
    <w:rsid w:val="0F2CA9E2"/>
    <w:rsid w:val="0F401C40"/>
    <w:rsid w:val="0F508949"/>
    <w:rsid w:val="0F99CD02"/>
    <w:rsid w:val="100508D3"/>
    <w:rsid w:val="10099C80"/>
    <w:rsid w:val="101B36C1"/>
    <w:rsid w:val="10499EC7"/>
    <w:rsid w:val="10731D82"/>
    <w:rsid w:val="10BC5495"/>
    <w:rsid w:val="10C1D0A7"/>
    <w:rsid w:val="10CC97F7"/>
    <w:rsid w:val="1106CDE8"/>
    <w:rsid w:val="11728E85"/>
    <w:rsid w:val="11A56CE1"/>
    <w:rsid w:val="11D674F3"/>
    <w:rsid w:val="1247AB1E"/>
    <w:rsid w:val="1253EA0D"/>
    <w:rsid w:val="126561F2"/>
    <w:rsid w:val="12D98D99"/>
    <w:rsid w:val="12E8109D"/>
    <w:rsid w:val="13413D42"/>
    <w:rsid w:val="139705A8"/>
    <w:rsid w:val="13F03C17"/>
    <w:rsid w:val="141AD4ED"/>
    <w:rsid w:val="1450F5A4"/>
    <w:rsid w:val="14735948"/>
    <w:rsid w:val="1489BA27"/>
    <w:rsid w:val="14AEECB1"/>
    <w:rsid w:val="1511FBDF"/>
    <w:rsid w:val="151DF7F6"/>
    <w:rsid w:val="1561A944"/>
    <w:rsid w:val="158B8ACF"/>
    <w:rsid w:val="159C3F75"/>
    <w:rsid w:val="159DE752"/>
    <w:rsid w:val="15C00884"/>
    <w:rsid w:val="162B0C03"/>
    <w:rsid w:val="1640AF70"/>
    <w:rsid w:val="169DC0B1"/>
    <w:rsid w:val="16E4F764"/>
    <w:rsid w:val="16EF52A6"/>
    <w:rsid w:val="170E6E11"/>
    <w:rsid w:val="17680630"/>
    <w:rsid w:val="179B419D"/>
    <w:rsid w:val="17A653E7"/>
    <w:rsid w:val="17EA1BE6"/>
    <w:rsid w:val="19CD5611"/>
    <w:rsid w:val="1A2DA7FB"/>
    <w:rsid w:val="1A5C5DF3"/>
    <w:rsid w:val="1A950595"/>
    <w:rsid w:val="1A9E8404"/>
    <w:rsid w:val="1B3E717F"/>
    <w:rsid w:val="1B57437B"/>
    <w:rsid w:val="1B6BE742"/>
    <w:rsid w:val="1BA15458"/>
    <w:rsid w:val="1C2815BF"/>
    <w:rsid w:val="1C4763C9"/>
    <w:rsid w:val="1C576249"/>
    <w:rsid w:val="1CED5A2D"/>
    <w:rsid w:val="1CFF58B7"/>
    <w:rsid w:val="1D0D9506"/>
    <w:rsid w:val="1D85E386"/>
    <w:rsid w:val="1D88B905"/>
    <w:rsid w:val="1DA7164A"/>
    <w:rsid w:val="1DF3BFF9"/>
    <w:rsid w:val="1E04AC0A"/>
    <w:rsid w:val="1E14A976"/>
    <w:rsid w:val="1E271D03"/>
    <w:rsid w:val="1E967266"/>
    <w:rsid w:val="1EF3CEC3"/>
    <w:rsid w:val="1F4D8ADE"/>
    <w:rsid w:val="1F9DB92F"/>
    <w:rsid w:val="1F9F6BD0"/>
    <w:rsid w:val="1FE0F774"/>
    <w:rsid w:val="203242C7"/>
    <w:rsid w:val="203471C0"/>
    <w:rsid w:val="212AA690"/>
    <w:rsid w:val="21457326"/>
    <w:rsid w:val="2171D02E"/>
    <w:rsid w:val="21AB4C43"/>
    <w:rsid w:val="2215C206"/>
    <w:rsid w:val="2292EB7F"/>
    <w:rsid w:val="22A2DE7E"/>
    <w:rsid w:val="22AC8029"/>
    <w:rsid w:val="2357610C"/>
    <w:rsid w:val="2384A767"/>
    <w:rsid w:val="23EA9D3A"/>
    <w:rsid w:val="248F8025"/>
    <w:rsid w:val="24963638"/>
    <w:rsid w:val="24D91DCC"/>
    <w:rsid w:val="24DC61AA"/>
    <w:rsid w:val="24E8E7FD"/>
    <w:rsid w:val="251A3783"/>
    <w:rsid w:val="255C7005"/>
    <w:rsid w:val="256D5D6A"/>
    <w:rsid w:val="25886F23"/>
    <w:rsid w:val="2689284F"/>
    <w:rsid w:val="2695F335"/>
    <w:rsid w:val="27204E53"/>
    <w:rsid w:val="27851F10"/>
    <w:rsid w:val="2786398E"/>
    <w:rsid w:val="279D28F0"/>
    <w:rsid w:val="282AD22F"/>
    <w:rsid w:val="291F2803"/>
    <w:rsid w:val="2930EC28"/>
    <w:rsid w:val="29332B7A"/>
    <w:rsid w:val="2955D0EB"/>
    <w:rsid w:val="29B46B9A"/>
    <w:rsid w:val="29CD124E"/>
    <w:rsid w:val="29ED0274"/>
    <w:rsid w:val="2A07AB8E"/>
    <w:rsid w:val="2A6E992C"/>
    <w:rsid w:val="2A6FD4F3"/>
    <w:rsid w:val="2A91FAB0"/>
    <w:rsid w:val="2B2109BA"/>
    <w:rsid w:val="2B38C61E"/>
    <w:rsid w:val="2B6B5944"/>
    <w:rsid w:val="2BE71859"/>
    <w:rsid w:val="2C18DDA3"/>
    <w:rsid w:val="2C7EADFD"/>
    <w:rsid w:val="2C82C7A8"/>
    <w:rsid w:val="2CC18071"/>
    <w:rsid w:val="2CCC85D5"/>
    <w:rsid w:val="2CFB3556"/>
    <w:rsid w:val="2D3F8A9B"/>
    <w:rsid w:val="2D664EBC"/>
    <w:rsid w:val="2D8ACC79"/>
    <w:rsid w:val="2E1237AB"/>
    <w:rsid w:val="2E33A6BB"/>
    <w:rsid w:val="2E493531"/>
    <w:rsid w:val="2E81FB14"/>
    <w:rsid w:val="2EA48F5D"/>
    <w:rsid w:val="2EAE2741"/>
    <w:rsid w:val="2EC5B293"/>
    <w:rsid w:val="2EF10FC2"/>
    <w:rsid w:val="2F1EE4B0"/>
    <w:rsid w:val="2F702A67"/>
    <w:rsid w:val="2F779D4C"/>
    <w:rsid w:val="2F90731E"/>
    <w:rsid w:val="30DD52C2"/>
    <w:rsid w:val="31177011"/>
    <w:rsid w:val="3186AC5C"/>
    <w:rsid w:val="31C76B05"/>
    <w:rsid w:val="325E7D0A"/>
    <w:rsid w:val="327592C5"/>
    <w:rsid w:val="32B10587"/>
    <w:rsid w:val="32D37A77"/>
    <w:rsid w:val="33D538DD"/>
    <w:rsid w:val="341A4B66"/>
    <w:rsid w:val="34509D53"/>
    <w:rsid w:val="346147C9"/>
    <w:rsid w:val="3495AF6C"/>
    <w:rsid w:val="34A73D9B"/>
    <w:rsid w:val="350C9A58"/>
    <w:rsid w:val="3543B194"/>
    <w:rsid w:val="35831EC9"/>
    <w:rsid w:val="362BC827"/>
    <w:rsid w:val="36443A6F"/>
    <w:rsid w:val="368E1B2A"/>
    <w:rsid w:val="36A05D8D"/>
    <w:rsid w:val="3776A150"/>
    <w:rsid w:val="379C51CD"/>
    <w:rsid w:val="3801FD29"/>
    <w:rsid w:val="39026120"/>
    <w:rsid w:val="3933EF6F"/>
    <w:rsid w:val="3974F9CD"/>
    <w:rsid w:val="39824EAC"/>
    <w:rsid w:val="39B9548D"/>
    <w:rsid w:val="39BAA815"/>
    <w:rsid w:val="39C83A63"/>
    <w:rsid w:val="3A60EBDD"/>
    <w:rsid w:val="3A976D42"/>
    <w:rsid w:val="3ABA4353"/>
    <w:rsid w:val="3ACD0B05"/>
    <w:rsid w:val="3B1DDE69"/>
    <w:rsid w:val="3B2A24E5"/>
    <w:rsid w:val="3B35FD6E"/>
    <w:rsid w:val="3B5524EE"/>
    <w:rsid w:val="3BBCE80C"/>
    <w:rsid w:val="3BE20D5E"/>
    <w:rsid w:val="3C27F43F"/>
    <w:rsid w:val="3C94789A"/>
    <w:rsid w:val="3CBF680D"/>
    <w:rsid w:val="3D565DA3"/>
    <w:rsid w:val="3D57F0E7"/>
    <w:rsid w:val="3D607695"/>
    <w:rsid w:val="3DBE9B60"/>
    <w:rsid w:val="3DDCCABC"/>
    <w:rsid w:val="3DEBA604"/>
    <w:rsid w:val="3EB82503"/>
    <w:rsid w:val="3F44EE81"/>
    <w:rsid w:val="3F63146B"/>
    <w:rsid w:val="3FAEE232"/>
    <w:rsid w:val="3FB8C9B0"/>
    <w:rsid w:val="3FE46EBC"/>
    <w:rsid w:val="40645565"/>
    <w:rsid w:val="40AC6C2F"/>
    <w:rsid w:val="40B8EEFA"/>
    <w:rsid w:val="40F7A873"/>
    <w:rsid w:val="413195EF"/>
    <w:rsid w:val="413DB14A"/>
    <w:rsid w:val="41663149"/>
    <w:rsid w:val="416E8E35"/>
    <w:rsid w:val="41B0B8D9"/>
    <w:rsid w:val="41F0CE09"/>
    <w:rsid w:val="4250AA0D"/>
    <w:rsid w:val="42B49DFD"/>
    <w:rsid w:val="43323ACF"/>
    <w:rsid w:val="43EB081D"/>
    <w:rsid w:val="44453362"/>
    <w:rsid w:val="4480658E"/>
    <w:rsid w:val="449F4C34"/>
    <w:rsid w:val="44BCC08D"/>
    <w:rsid w:val="44DE3A61"/>
    <w:rsid w:val="44EACC5D"/>
    <w:rsid w:val="455E1E8C"/>
    <w:rsid w:val="458026CA"/>
    <w:rsid w:val="4591505F"/>
    <w:rsid w:val="45B227DB"/>
    <w:rsid w:val="4618EE10"/>
    <w:rsid w:val="4622C3BE"/>
    <w:rsid w:val="463B567E"/>
    <w:rsid w:val="46E77400"/>
    <w:rsid w:val="478AC150"/>
    <w:rsid w:val="47A044FB"/>
    <w:rsid w:val="480C8DEA"/>
    <w:rsid w:val="48178F59"/>
    <w:rsid w:val="481AF340"/>
    <w:rsid w:val="48FAF880"/>
    <w:rsid w:val="49363267"/>
    <w:rsid w:val="4936B6F5"/>
    <w:rsid w:val="4942F7B2"/>
    <w:rsid w:val="497AE84B"/>
    <w:rsid w:val="4996FB5E"/>
    <w:rsid w:val="49FA8257"/>
    <w:rsid w:val="49FECB28"/>
    <w:rsid w:val="4A791DC1"/>
    <w:rsid w:val="4AE03A08"/>
    <w:rsid w:val="4B9FE1EB"/>
    <w:rsid w:val="4BD310EE"/>
    <w:rsid w:val="4BE1312B"/>
    <w:rsid w:val="4BE4485E"/>
    <w:rsid w:val="4C087FF4"/>
    <w:rsid w:val="4C5F0BAB"/>
    <w:rsid w:val="4C665899"/>
    <w:rsid w:val="4C7F8474"/>
    <w:rsid w:val="4CA47872"/>
    <w:rsid w:val="4D0FF5F2"/>
    <w:rsid w:val="4D7C429E"/>
    <w:rsid w:val="4DC25D79"/>
    <w:rsid w:val="4E40083E"/>
    <w:rsid w:val="4E4C43A6"/>
    <w:rsid w:val="4E667C05"/>
    <w:rsid w:val="4EA2E97A"/>
    <w:rsid w:val="4EEC1E84"/>
    <w:rsid w:val="4F0440EB"/>
    <w:rsid w:val="4FBDA887"/>
    <w:rsid w:val="4FD90954"/>
    <w:rsid w:val="4FF61CF3"/>
    <w:rsid w:val="503AEC73"/>
    <w:rsid w:val="50480B94"/>
    <w:rsid w:val="5088D301"/>
    <w:rsid w:val="50AB8F4D"/>
    <w:rsid w:val="50CAD241"/>
    <w:rsid w:val="51185B8D"/>
    <w:rsid w:val="51195471"/>
    <w:rsid w:val="5183F0BE"/>
    <w:rsid w:val="51950B9A"/>
    <w:rsid w:val="51A8AD29"/>
    <w:rsid w:val="51AB1CA6"/>
    <w:rsid w:val="51AF55AD"/>
    <w:rsid w:val="51AF6DDE"/>
    <w:rsid w:val="52023E76"/>
    <w:rsid w:val="528475DA"/>
    <w:rsid w:val="52BEEE6A"/>
    <w:rsid w:val="535CB817"/>
    <w:rsid w:val="53B92440"/>
    <w:rsid w:val="540BF670"/>
    <w:rsid w:val="542C76D1"/>
    <w:rsid w:val="5491E442"/>
    <w:rsid w:val="54A2E7BB"/>
    <w:rsid w:val="55DDAAAE"/>
    <w:rsid w:val="560CB9AA"/>
    <w:rsid w:val="5649EF74"/>
    <w:rsid w:val="56680BC2"/>
    <w:rsid w:val="568464FF"/>
    <w:rsid w:val="56FD0BBD"/>
    <w:rsid w:val="573713B3"/>
    <w:rsid w:val="579FC227"/>
    <w:rsid w:val="57BC80D2"/>
    <w:rsid w:val="57D89323"/>
    <w:rsid w:val="57E69987"/>
    <w:rsid w:val="582D68FB"/>
    <w:rsid w:val="5892A72B"/>
    <w:rsid w:val="58A8951E"/>
    <w:rsid w:val="59476B88"/>
    <w:rsid w:val="59A5C686"/>
    <w:rsid w:val="59ABD9B6"/>
    <w:rsid w:val="59BC05C1"/>
    <w:rsid w:val="5A678F08"/>
    <w:rsid w:val="5A9FC97D"/>
    <w:rsid w:val="5AD2B45C"/>
    <w:rsid w:val="5B57D622"/>
    <w:rsid w:val="5B844AAA"/>
    <w:rsid w:val="5C0DC151"/>
    <w:rsid w:val="5C19E656"/>
    <w:rsid w:val="5C1F6278"/>
    <w:rsid w:val="5CB27187"/>
    <w:rsid w:val="5CB8A482"/>
    <w:rsid w:val="5D3201FC"/>
    <w:rsid w:val="5D46FD4D"/>
    <w:rsid w:val="5D4DE857"/>
    <w:rsid w:val="5E1D40ED"/>
    <w:rsid w:val="5E22F7F6"/>
    <w:rsid w:val="5E3F2AA8"/>
    <w:rsid w:val="5F760703"/>
    <w:rsid w:val="5F82AC71"/>
    <w:rsid w:val="5FBE7B84"/>
    <w:rsid w:val="609AF98A"/>
    <w:rsid w:val="60F8D3FD"/>
    <w:rsid w:val="617CA03D"/>
    <w:rsid w:val="61947D43"/>
    <w:rsid w:val="619A5A47"/>
    <w:rsid w:val="61CCEEC7"/>
    <w:rsid w:val="61F819E3"/>
    <w:rsid w:val="628498ED"/>
    <w:rsid w:val="630193A4"/>
    <w:rsid w:val="63378E6C"/>
    <w:rsid w:val="633FB424"/>
    <w:rsid w:val="640ABBD2"/>
    <w:rsid w:val="64C8EA2D"/>
    <w:rsid w:val="6529DB94"/>
    <w:rsid w:val="6549A119"/>
    <w:rsid w:val="65E2C888"/>
    <w:rsid w:val="66883D67"/>
    <w:rsid w:val="669A1DC5"/>
    <w:rsid w:val="66A2764F"/>
    <w:rsid w:val="66CCFF25"/>
    <w:rsid w:val="66CEFA76"/>
    <w:rsid w:val="66E5717A"/>
    <w:rsid w:val="67F622F2"/>
    <w:rsid w:val="681A2281"/>
    <w:rsid w:val="68250120"/>
    <w:rsid w:val="68B73625"/>
    <w:rsid w:val="6918F6DF"/>
    <w:rsid w:val="691A5632"/>
    <w:rsid w:val="693A8A20"/>
    <w:rsid w:val="69775F12"/>
    <w:rsid w:val="6987DB5E"/>
    <w:rsid w:val="69D989AB"/>
    <w:rsid w:val="6A28F83F"/>
    <w:rsid w:val="6A349054"/>
    <w:rsid w:val="6A7419CF"/>
    <w:rsid w:val="6B3C0BBA"/>
    <w:rsid w:val="6B715D0A"/>
    <w:rsid w:val="6B95D3E5"/>
    <w:rsid w:val="6BB168BE"/>
    <w:rsid w:val="6C07FD6C"/>
    <w:rsid w:val="6C0D35FB"/>
    <w:rsid w:val="6C29EA2A"/>
    <w:rsid w:val="6C60F00B"/>
    <w:rsid w:val="6C9CCE0A"/>
    <w:rsid w:val="6CBB97D3"/>
    <w:rsid w:val="6CBF449A"/>
    <w:rsid w:val="6D5B8570"/>
    <w:rsid w:val="6D8B1349"/>
    <w:rsid w:val="6D9CCB69"/>
    <w:rsid w:val="6DCC56F9"/>
    <w:rsid w:val="6E237977"/>
    <w:rsid w:val="6EA2A529"/>
    <w:rsid w:val="6EC21197"/>
    <w:rsid w:val="6EE8AD5E"/>
    <w:rsid w:val="6F270EB4"/>
    <w:rsid w:val="6F2A5FE4"/>
    <w:rsid w:val="6F5D1D8A"/>
    <w:rsid w:val="6F730C05"/>
    <w:rsid w:val="6FACCCFA"/>
    <w:rsid w:val="6FB1B92A"/>
    <w:rsid w:val="70177857"/>
    <w:rsid w:val="703B2C25"/>
    <w:rsid w:val="70B3A008"/>
    <w:rsid w:val="71088176"/>
    <w:rsid w:val="716A760F"/>
    <w:rsid w:val="719209AF"/>
    <w:rsid w:val="71B3489A"/>
    <w:rsid w:val="71B78D1F"/>
    <w:rsid w:val="71C3C159"/>
    <w:rsid w:val="71C5F024"/>
    <w:rsid w:val="71CD8A18"/>
    <w:rsid w:val="72059754"/>
    <w:rsid w:val="724D5EE1"/>
    <w:rsid w:val="727C8D47"/>
    <w:rsid w:val="72A50C2A"/>
    <w:rsid w:val="73253465"/>
    <w:rsid w:val="7371F3A1"/>
    <w:rsid w:val="73CAC253"/>
    <w:rsid w:val="73D740F2"/>
    <w:rsid w:val="740F853B"/>
    <w:rsid w:val="74852A4D"/>
    <w:rsid w:val="74C01E1F"/>
    <w:rsid w:val="74DE419C"/>
    <w:rsid w:val="74EF7E11"/>
    <w:rsid w:val="7503A15B"/>
    <w:rsid w:val="751BF4D7"/>
    <w:rsid w:val="752F3AC3"/>
    <w:rsid w:val="757D5299"/>
    <w:rsid w:val="758DAEBF"/>
    <w:rsid w:val="75F6977A"/>
    <w:rsid w:val="77258705"/>
    <w:rsid w:val="7788F4E8"/>
    <w:rsid w:val="778FD055"/>
    <w:rsid w:val="77B39F61"/>
    <w:rsid w:val="7857812B"/>
    <w:rsid w:val="7864FE82"/>
    <w:rsid w:val="789C1A4D"/>
    <w:rsid w:val="78AA54EC"/>
    <w:rsid w:val="78F5AFB0"/>
    <w:rsid w:val="79589B70"/>
    <w:rsid w:val="79A492DA"/>
    <w:rsid w:val="7A5E7793"/>
    <w:rsid w:val="7A67FF32"/>
    <w:rsid w:val="7B074929"/>
    <w:rsid w:val="7B1AF031"/>
    <w:rsid w:val="7BB5DE0A"/>
    <w:rsid w:val="7BE13D5D"/>
    <w:rsid w:val="7C0CED7B"/>
    <w:rsid w:val="7C60EF52"/>
    <w:rsid w:val="7CC02668"/>
    <w:rsid w:val="7D1E682B"/>
    <w:rsid w:val="7D2C87C8"/>
    <w:rsid w:val="7D51AE6B"/>
    <w:rsid w:val="7D6E39B8"/>
    <w:rsid w:val="7D94FB8F"/>
    <w:rsid w:val="7DA92499"/>
    <w:rsid w:val="7DFE8C1D"/>
    <w:rsid w:val="7E8FF6BD"/>
    <w:rsid w:val="7EE39F1F"/>
    <w:rsid w:val="7EED7ECC"/>
    <w:rsid w:val="7F4FBA0B"/>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F025D1"/>
  <w15:chartTrackingRefBased/>
  <w15:docId w15:val="{9A2A5465-4AFB-4F26-8905-51ECDB2BC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3D2"/>
    <w:pPr>
      <w:spacing w:after="0" w:line="240" w:lineRule="auto"/>
      <w:jc w:val="both"/>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823E1A"/>
    <w:pPr>
      <w:keepNext/>
      <w:keepLines/>
      <w:numPr>
        <w:numId w:val="2"/>
      </w:numPr>
      <w:contextualSpacing/>
      <w:outlineLvl w:val="0"/>
    </w:pPr>
    <w:rPr>
      <w:rFonts w:eastAsiaTheme="majorEastAsia"/>
      <w:b/>
      <w:bCs/>
    </w:rPr>
  </w:style>
  <w:style w:type="paragraph" w:styleId="Heading2">
    <w:name w:val="heading 2"/>
    <w:basedOn w:val="Normal"/>
    <w:next w:val="Normal"/>
    <w:link w:val="Heading2Char"/>
    <w:uiPriority w:val="9"/>
    <w:unhideWhenUsed/>
    <w:qFormat/>
    <w:rsid w:val="00823E1A"/>
    <w:pPr>
      <w:keepNext/>
      <w:keepLines/>
      <w:numPr>
        <w:ilvl w:val="1"/>
        <w:numId w:val="2"/>
      </w:numPr>
      <w:outlineLvl w:val="1"/>
    </w:pPr>
    <w:rPr>
      <w:rFonts w:eastAsiaTheme="majorEastAsia"/>
      <w:i/>
      <w:iCs/>
    </w:rPr>
  </w:style>
  <w:style w:type="paragraph" w:styleId="Heading3">
    <w:name w:val="heading 3"/>
    <w:basedOn w:val="Normal"/>
    <w:next w:val="Normal"/>
    <w:link w:val="Heading3Char"/>
    <w:uiPriority w:val="9"/>
    <w:unhideWhenUsed/>
    <w:qFormat/>
    <w:rsid w:val="00823E1A"/>
    <w:pPr>
      <w:keepNext/>
      <w:keepLines/>
      <w:numPr>
        <w:ilvl w:val="2"/>
        <w:numId w:val="2"/>
      </w:numPr>
      <w:spacing w:before="40" w:after="120"/>
      <w:outlineLvl w:val="2"/>
    </w:pPr>
    <w:rPr>
      <w:rFonts w:asciiTheme="majorHAnsi" w:eastAsiaTheme="majorEastAsia" w:hAnsiTheme="majorHAnsi" w:cstheme="majorBidi"/>
      <w:color w:val="1F3763" w:themeColor="accent1" w:themeShade="7F"/>
      <w:sz w:val="22"/>
      <w:szCs w:val="22"/>
    </w:rPr>
  </w:style>
  <w:style w:type="paragraph" w:styleId="Heading4">
    <w:name w:val="heading 4"/>
    <w:basedOn w:val="Normal"/>
    <w:next w:val="Normal"/>
    <w:link w:val="Heading4Char"/>
    <w:uiPriority w:val="9"/>
    <w:semiHidden/>
    <w:unhideWhenUsed/>
    <w:qFormat/>
    <w:rsid w:val="00823E1A"/>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23E1A"/>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23E1A"/>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23E1A"/>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23E1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3E1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3E1A"/>
    <w:rPr>
      <w:rFonts w:ascii="Times New Roman" w:eastAsiaTheme="majorEastAsia" w:hAnsi="Times New Roman" w:cs="Times New Roman"/>
      <w:b/>
      <w:bCs/>
      <w:sz w:val="24"/>
      <w:szCs w:val="24"/>
      <w:lang w:val="en-GB"/>
    </w:rPr>
  </w:style>
  <w:style w:type="character" w:customStyle="1" w:styleId="Heading2Char">
    <w:name w:val="Heading 2 Char"/>
    <w:basedOn w:val="DefaultParagraphFont"/>
    <w:link w:val="Heading2"/>
    <w:uiPriority w:val="9"/>
    <w:rsid w:val="00823E1A"/>
    <w:rPr>
      <w:rFonts w:ascii="Times New Roman" w:eastAsiaTheme="majorEastAsia" w:hAnsi="Times New Roman" w:cs="Times New Roman"/>
      <w:i/>
      <w:iCs/>
      <w:sz w:val="24"/>
      <w:szCs w:val="24"/>
      <w:lang w:val="en-GB"/>
    </w:rPr>
  </w:style>
  <w:style w:type="character" w:customStyle="1" w:styleId="Heading3Char">
    <w:name w:val="Heading 3 Char"/>
    <w:basedOn w:val="DefaultParagraphFont"/>
    <w:link w:val="Heading3"/>
    <w:uiPriority w:val="9"/>
    <w:rsid w:val="00823E1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823E1A"/>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823E1A"/>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823E1A"/>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823E1A"/>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823E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23E1A"/>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823E1A"/>
  </w:style>
  <w:style w:type="character" w:customStyle="1" w:styleId="normaltextrun">
    <w:name w:val="normaltextrun"/>
    <w:basedOn w:val="DefaultParagraphFont"/>
    <w:rsid w:val="00823E1A"/>
  </w:style>
  <w:style w:type="paragraph" w:customStyle="1" w:styleId="MiTitulo1">
    <w:name w:val="Mi Titulo 1"/>
    <w:basedOn w:val="Heading1"/>
    <w:qFormat/>
    <w:rsid w:val="004F5E36"/>
    <w:pPr>
      <w:numPr>
        <w:numId w:val="0"/>
      </w:numPr>
      <w:autoSpaceDE w:val="0"/>
      <w:autoSpaceDN w:val="0"/>
      <w:adjustRightInd w:val="0"/>
      <w:ind w:left="357" w:hanging="357"/>
      <w:contextualSpacing w:val="0"/>
    </w:pPr>
    <w:rPr>
      <w:lang w:eastAsia="ja-JP"/>
    </w:rPr>
  </w:style>
  <w:style w:type="paragraph" w:customStyle="1" w:styleId="MiTitulo2">
    <w:name w:val="Mi Titulo 2"/>
    <w:basedOn w:val="Heading2"/>
    <w:link w:val="MiTitulo2Car"/>
    <w:qFormat/>
    <w:rsid w:val="00C5157C"/>
    <w:pPr>
      <w:autoSpaceDE w:val="0"/>
      <w:autoSpaceDN w:val="0"/>
      <w:adjustRightInd w:val="0"/>
      <w:spacing w:before="240" w:after="240" w:line="259" w:lineRule="auto"/>
      <w:ind w:left="788" w:hanging="431"/>
    </w:pPr>
    <w:rPr>
      <w:rFonts w:ascii="Arial" w:hAnsi="Arial" w:cs="Arial"/>
      <w:b/>
      <w:iCs w:val="0"/>
      <w:sz w:val="26"/>
      <w:szCs w:val="26"/>
      <w:lang w:eastAsia="ja-JP"/>
    </w:rPr>
  </w:style>
  <w:style w:type="paragraph" w:customStyle="1" w:styleId="MiTitulo3">
    <w:name w:val="Mi Titulo 3"/>
    <w:basedOn w:val="Heading2"/>
    <w:link w:val="MiTitulo3Car"/>
    <w:qFormat/>
    <w:rsid w:val="00A67E6B"/>
    <w:pPr>
      <w:numPr>
        <w:ilvl w:val="0"/>
        <w:numId w:val="0"/>
      </w:numPr>
      <w:autoSpaceDE w:val="0"/>
      <w:autoSpaceDN w:val="0"/>
      <w:adjustRightInd w:val="0"/>
      <w:ind w:firstLine="11"/>
    </w:pPr>
    <w:rPr>
      <w:bCs/>
      <w:iCs w:val="0"/>
      <w:lang w:eastAsia="ja-JP"/>
    </w:rPr>
  </w:style>
  <w:style w:type="character" w:customStyle="1" w:styleId="MiTitulo2Car">
    <w:name w:val="Mi Titulo 2 Car"/>
    <w:basedOn w:val="Heading2Char"/>
    <w:link w:val="MiTitulo2"/>
    <w:rsid w:val="00C5157C"/>
    <w:rPr>
      <w:rFonts w:ascii="Arial" w:eastAsiaTheme="majorEastAsia" w:hAnsi="Arial" w:cs="Arial"/>
      <w:b/>
      <w:i/>
      <w:iCs w:val="0"/>
      <w:sz w:val="26"/>
      <w:szCs w:val="26"/>
      <w:lang w:val="en-GB" w:eastAsia="ja-JP"/>
    </w:rPr>
  </w:style>
  <w:style w:type="character" w:styleId="Hyperlink">
    <w:name w:val="Hyperlink"/>
    <w:basedOn w:val="DefaultParagraphFont"/>
    <w:uiPriority w:val="99"/>
    <w:unhideWhenUsed/>
    <w:rsid w:val="00973FCE"/>
    <w:rPr>
      <w:color w:val="0563C1" w:themeColor="hyperlink"/>
      <w:u w:val="single"/>
    </w:rPr>
  </w:style>
  <w:style w:type="character" w:customStyle="1" w:styleId="Mencinsinresolver1">
    <w:name w:val="Mención sin resolver1"/>
    <w:basedOn w:val="DefaultParagraphFont"/>
    <w:uiPriority w:val="99"/>
    <w:semiHidden/>
    <w:unhideWhenUsed/>
    <w:rsid w:val="00973FCE"/>
    <w:rPr>
      <w:color w:val="605E5C"/>
      <w:shd w:val="clear" w:color="auto" w:fill="E1DFDD"/>
    </w:rPr>
  </w:style>
  <w:style w:type="paragraph" w:styleId="ListParagraph">
    <w:name w:val="List Paragraph"/>
    <w:basedOn w:val="Normal"/>
    <w:link w:val="ListParagraphChar"/>
    <w:uiPriority w:val="34"/>
    <w:qFormat/>
    <w:rsid w:val="00547DD8"/>
    <w:pPr>
      <w:autoSpaceDE w:val="0"/>
      <w:autoSpaceDN w:val="0"/>
      <w:adjustRightInd w:val="0"/>
      <w:spacing w:after="160" w:line="259" w:lineRule="auto"/>
      <w:ind w:left="720"/>
      <w:contextualSpacing/>
    </w:pPr>
    <w:rPr>
      <w:rFonts w:ascii="Arial" w:eastAsia="MS Mincho" w:hAnsi="Arial" w:cs="Arial"/>
      <w:sz w:val="22"/>
      <w:szCs w:val="22"/>
      <w:lang w:val="en-US" w:eastAsia="ja-JP"/>
    </w:rPr>
  </w:style>
  <w:style w:type="character" w:customStyle="1" w:styleId="ListParagraphChar">
    <w:name w:val="List Paragraph Char"/>
    <w:link w:val="ListParagraph"/>
    <w:uiPriority w:val="34"/>
    <w:locked/>
    <w:rsid w:val="00547DD8"/>
    <w:rPr>
      <w:rFonts w:ascii="Arial" w:eastAsia="MS Mincho" w:hAnsi="Arial" w:cs="Arial"/>
      <w:lang w:val="en-US" w:eastAsia="ja-JP"/>
    </w:rPr>
  </w:style>
  <w:style w:type="character" w:customStyle="1" w:styleId="MiTitulo3Car">
    <w:name w:val="Mi Titulo 3 Car"/>
    <w:basedOn w:val="Heading2Char"/>
    <w:link w:val="MiTitulo3"/>
    <w:rsid w:val="00A67E6B"/>
    <w:rPr>
      <w:rFonts w:ascii="Times New Roman" w:eastAsiaTheme="majorEastAsia" w:hAnsi="Times New Roman" w:cs="Times New Roman"/>
      <w:bCs/>
      <w:i/>
      <w:iCs w:val="0"/>
      <w:sz w:val="24"/>
      <w:szCs w:val="24"/>
      <w:lang w:val="en-GB" w:eastAsia="ja-JP"/>
    </w:rPr>
  </w:style>
  <w:style w:type="paragraph" w:customStyle="1" w:styleId="MiTitulo4">
    <w:name w:val="Mi Titulo 4"/>
    <w:basedOn w:val="Normal"/>
    <w:link w:val="MiTitulo4Car"/>
    <w:qFormat/>
    <w:rsid w:val="00547DD8"/>
    <w:pPr>
      <w:autoSpaceDE w:val="0"/>
      <w:autoSpaceDN w:val="0"/>
      <w:adjustRightInd w:val="0"/>
      <w:spacing w:before="240" w:after="160" w:line="259" w:lineRule="auto"/>
    </w:pPr>
    <w:rPr>
      <w:rFonts w:ascii="Arial" w:eastAsia="MS Mincho" w:hAnsi="Arial" w:cs="Arial"/>
      <w:i/>
      <w:iCs/>
      <w:sz w:val="22"/>
      <w:szCs w:val="22"/>
      <w:lang w:val="en-US" w:eastAsia="ja-JP"/>
    </w:rPr>
  </w:style>
  <w:style w:type="character" w:customStyle="1" w:styleId="MiTitulo4Car">
    <w:name w:val="Mi Titulo 4 Car"/>
    <w:basedOn w:val="DefaultParagraphFont"/>
    <w:link w:val="MiTitulo4"/>
    <w:rsid w:val="00547DD8"/>
    <w:rPr>
      <w:rFonts w:ascii="Arial" w:eastAsia="MS Mincho" w:hAnsi="Arial" w:cs="Arial"/>
      <w:i/>
      <w:iCs/>
      <w:lang w:val="en-US" w:eastAsia="ja-JP"/>
    </w:rPr>
  </w:style>
  <w:style w:type="paragraph" w:styleId="Caption">
    <w:name w:val="caption"/>
    <w:basedOn w:val="Normal"/>
    <w:next w:val="Normal"/>
    <w:uiPriority w:val="35"/>
    <w:unhideWhenUsed/>
    <w:qFormat/>
    <w:rsid w:val="00DB7B92"/>
    <w:pPr>
      <w:autoSpaceDE w:val="0"/>
      <w:autoSpaceDN w:val="0"/>
      <w:adjustRightInd w:val="0"/>
      <w:spacing w:after="200"/>
    </w:pPr>
    <w:rPr>
      <w:rFonts w:ascii="Arial" w:eastAsia="MS Mincho" w:hAnsi="Arial" w:cs="Arial"/>
      <w:i/>
      <w:iCs/>
      <w:color w:val="44546A" w:themeColor="text2"/>
      <w:sz w:val="18"/>
      <w:szCs w:val="18"/>
      <w:lang w:val="en-US" w:eastAsia="ja-JP"/>
    </w:rPr>
  </w:style>
  <w:style w:type="paragraph" w:styleId="FootnoteText">
    <w:name w:val="footnote text"/>
    <w:basedOn w:val="Normal"/>
    <w:link w:val="FootnoteTextChar"/>
    <w:uiPriority w:val="99"/>
    <w:semiHidden/>
    <w:unhideWhenUsed/>
    <w:rsid w:val="00BD587A"/>
    <w:pPr>
      <w:autoSpaceDE w:val="0"/>
      <w:autoSpaceDN w:val="0"/>
      <w:adjustRightInd w:val="0"/>
    </w:pPr>
    <w:rPr>
      <w:rFonts w:ascii="Arial" w:eastAsia="MS Mincho" w:hAnsi="Arial" w:cs="Arial"/>
      <w:sz w:val="20"/>
      <w:szCs w:val="20"/>
      <w:lang w:val="en-US" w:eastAsia="ja-JP"/>
    </w:rPr>
  </w:style>
  <w:style w:type="character" w:customStyle="1" w:styleId="FootnoteTextChar">
    <w:name w:val="Footnote Text Char"/>
    <w:basedOn w:val="DefaultParagraphFont"/>
    <w:link w:val="FootnoteText"/>
    <w:uiPriority w:val="99"/>
    <w:semiHidden/>
    <w:rsid w:val="00BD587A"/>
    <w:rPr>
      <w:rFonts w:ascii="Arial" w:eastAsia="MS Mincho" w:hAnsi="Arial" w:cs="Arial"/>
      <w:sz w:val="20"/>
      <w:szCs w:val="20"/>
      <w:lang w:val="en-US" w:eastAsia="ja-JP"/>
    </w:rPr>
  </w:style>
  <w:style w:type="character" w:styleId="FootnoteReference">
    <w:name w:val="footnote reference"/>
    <w:basedOn w:val="DefaultParagraphFont"/>
    <w:uiPriority w:val="99"/>
    <w:semiHidden/>
    <w:unhideWhenUsed/>
    <w:rsid w:val="00BD587A"/>
    <w:rPr>
      <w:vertAlign w:val="superscript"/>
    </w:rPr>
  </w:style>
  <w:style w:type="character" w:styleId="CommentReference">
    <w:name w:val="annotation reference"/>
    <w:basedOn w:val="DefaultParagraphFont"/>
    <w:uiPriority w:val="99"/>
    <w:semiHidden/>
    <w:unhideWhenUsed/>
    <w:rsid w:val="00CE2CF0"/>
    <w:rPr>
      <w:sz w:val="16"/>
      <w:szCs w:val="16"/>
    </w:rPr>
  </w:style>
  <w:style w:type="paragraph" w:styleId="CommentText">
    <w:name w:val="annotation text"/>
    <w:basedOn w:val="Normal"/>
    <w:link w:val="CommentTextChar"/>
    <w:uiPriority w:val="99"/>
    <w:unhideWhenUsed/>
    <w:rsid w:val="00CE2CF0"/>
    <w:rPr>
      <w:sz w:val="20"/>
      <w:szCs w:val="20"/>
    </w:rPr>
  </w:style>
  <w:style w:type="character" w:customStyle="1" w:styleId="CommentTextChar">
    <w:name w:val="Comment Text Char"/>
    <w:basedOn w:val="DefaultParagraphFont"/>
    <w:link w:val="CommentText"/>
    <w:uiPriority w:val="99"/>
    <w:rsid w:val="00CE2CF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E2CF0"/>
    <w:rPr>
      <w:b/>
      <w:bCs/>
    </w:rPr>
  </w:style>
  <w:style w:type="character" w:customStyle="1" w:styleId="CommentSubjectChar">
    <w:name w:val="Comment Subject Char"/>
    <w:basedOn w:val="CommentTextChar"/>
    <w:link w:val="CommentSubject"/>
    <w:uiPriority w:val="99"/>
    <w:semiHidden/>
    <w:rsid w:val="00CE2CF0"/>
    <w:rPr>
      <w:rFonts w:ascii="Times New Roman" w:hAnsi="Times New Roman" w:cs="Times New Roman"/>
      <w:b/>
      <w:bCs/>
      <w:sz w:val="20"/>
      <w:szCs w:val="20"/>
    </w:rPr>
  </w:style>
  <w:style w:type="paragraph" w:styleId="Revision">
    <w:name w:val="Revision"/>
    <w:hidden/>
    <w:uiPriority w:val="99"/>
    <w:semiHidden/>
    <w:rsid w:val="004A7DCD"/>
    <w:pPr>
      <w:spacing w:after="0"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ar"/>
    <w:rsid w:val="006664C2"/>
    <w:pPr>
      <w:jc w:val="center"/>
    </w:pPr>
    <w:rPr>
      <w:noProof/>
      <w:lang w:val="en-US"/>
    </w:rPr>
  </w:style>
  <w:style w:type="character" w:customStyle="1" w:styleId="EndNoteBibliographyTitleCar">
    <w:name w:val="EndNote Bibliography Title Car"/>
    <w:basedOn w:val="DefaultParagraphFont"/>
    <w:link w:val="EndNoteBibliographyTitle"/>
    <w:rsid w:val="006664C2"/>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ar"/>
    <w:rsid w:val="006664C2"/>
    <w:rPr>
      <w:noProof/>
      <w:lang w:val="en-US"/>
    </w:rPr>
  </w:style>
  <w:style w:type="character" w:customStyle="1" w:styleId="EndNoteBibliographyCar">
    <w:name w:val="EndNote Bibliography Car"/>
    <w:basedOn w:val="DefaultParagraphFont"/>
    <w:link w:val="EndNoteBibliography"/>
    <w:rsid w:val="006664C2"/>
    <w:rPr>
      <w:rFonts w:ascii="Times New Roman" w:hAnsi="Times New Roman" w:cs="Times New Roman"/>
      <w:noProof/>
      <w:sz w:val="24"/>
      <w:szCs w:val="24"/>
      <w:lang w:val="en-US"/>
    </w:rPr>
  </w:style>
  <w:style w:type="paragraph" w:styleId="Header">
    <w:name w:val="header"/>
    <w:basedOn w:val="Normal"/>
    <w:link w:val="HeaderChar"/>
    <w:uiPriority w:val="99"/>
    <w:semiHidden/>
    <w:unhideWhenUsed/>
    <w:rsid w:val="00060558"/>
    <w:pPr>
      <w:tabs>
        <w:tab w:val="center" w:pos="4252"/>
        <w:tab w:val="right" w:pos="8504"/>
      </w:tabs>
    </w:pPr>
  </w:style>
  <w:style w:type="character" w:customStyle="1" w:styleId="HeaderChar">
    <w:name w:val="Header Char"/>
    <w:basedOn w:val="DefaultParagraphFont"/>
    <w:link w:val="Header"/>
    <w:uiPriority w:val="99"/>
    <w:semiHidden/>
    <w:rsid w:val="00060558"/>
    <w:rPr>
      <w:rFonts w:ascii="Times New Roman" w:hAnsi="Times New Roman" w:cs="Times New Roman"/>
      <w:sz w:val="24"/>
      <w:szCs w:val="24"/>
    </w:rPr>
  </w:style>
  <w:style w:type="paragraph" w:styleId="Footer">
    <w:name w:val="footer"/>
    <w:basedOn w:val="Normal"/>
    <w:link w:val="FooterChar"/>
    <w:uiPriority w:val="99"/>
    <w:semiHidden/>
    <w:unhideWhenUsed/>
    <w:rsid w:val="00060558"/>
    <w:pPr>
      <w:tabs>
        <w:tab w:val="center" w:pos="4252"/>
        <w:tab w:val="right" w:pos="8504"/>
      </w:tabs>
    </w:pPr>
  </w:style>
  <w:style w:type="character" w:customStyle="1" w:styleId="FooterChar">
    <w:name w:val="Footer Char"/>
    <w:basedOn w:val="DefaultParagraphFont"/>
    <w:link w:val="Footer"/>
    <w:uiPriority w:val="99"/>
    <w:semiHidden/>
    <w:rsid w:val="00060558"/>
    <w:rPr>
      <w:rFonts w:ascii="Times New Roman" w:hAnsi="Times New Roman" w:cs="Times New Roman"/>
      <w:sz w:val="24"/>
      <w:szCs w:val="24"/>
    </w:rPr>
  </w:style>
  <w:style w:type="table" w:styleId="TableGrid">
    <w:name w:val="Table Grid"/>
    <w:basedOn w:val="TableNormal"/>
    <w:uiPriority w:val="59"/>
    <w:rsid w:val="0006055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cionar1">
    <w:name w:val="Mencionar1"/>
    <w:basedOn w:val="DefaultParagraphFont"/>
    <w:uiPriority w:val="99"/>
    <w:unhideWhenUsed/>
    <w:rsid w:val="00127D06"/>
    <w:rPr>
      <w:color w:val="2B579A"/>
      <w:shd w:val="clear" w:color="auto" w:fill="E1DFDD"/>
    </w:rPr>
  </w:style>
  <w:style w:type="character" w:styleId="BookTitle">
    <w:name w:val="Book Title"/>
    <w:basedOn w:val="DefaultParagraphFont"/>
    <w:uiPriority w:val="33"/>
    <w:qFormat/>
    <w:rsid w:val="00CB077C"/>
    <w:rPr>
      <w:spacing w:val="5"/>
    </w:rPr>
  </w:style>
  <w:style w:type="character" w:styleId="LineNumber">
    <w:name w:val="line number"/>
    <w:basedOn w:val="DefaultParagraphFont"/>
    <w:uiPriority w:val="99"/>
    <w:semiHidden/>
    <w:unhideWhenUsed/>
    <w:rsid w:val="004A6C71"/>
  </w:style>
  <w:style w:type="paragraph" w:styleId="BalloonText">
    <w:name w:val="Balloon Text"/>
    <w:basedOn w:val="Normal"/>
    <w:link w:val="BalloonTextChar"/>
    <w:uiPriority w:val="99"/>
    <w:semiHidden/>
    <w:unhideWhenUsed/>
    <w:rsid w:val="005823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3F9"/>
    <w:rPr>
      <w:rFonts w:ascii="Segoe UI" w:hAnsi="Segoe UI" w:cs="Segoe UI"/>
      <w:sz w:val="18"/>
      <w:szCs w:val="18"/>
      <w:lang w:val="en-GB"/>
    </w:rPr>
  </w:style>
  <w:style w:type="character" w:styleId="UnresolvedMention">
    <w:name w:val="Unresolved Mention"/>
    <w:basedOn w:val="DefaultParagraphFont"/>
    <w:uiPriority w:val="99"/>
    <w:semiHidden/>
    <w:unhideWhenUsed/>
    <w:rsid w:val="0032255F"/>
    <w:rPr>
      <w:color w:val="605E5C"/>
      <w:shd w:val="clear" w:color="auto" w:fill="E1DFDD"/>
    </w:rPr>
  </w:style>
  <w:style w:type="character" w:styleId="Mention">
    <w:name w:val="Mention"/>
    <w:basedOn w:val="DefaultParagraphFont"/>
    <w:uiPriority w:val="99"/>
    <w:unhideWhenUsed/>
    <w:rsid w:val="005052F9"/>
    <w:rPr>
      <w:color w:val="2B579A"/>
      <w:shd w:val="clear" w:color="auto" w:fill="E1DFDD"/>
    </w:rPr>
  </w:style>
  <w:style w:type="character" w:styleId="FollowedHyperlink">
    <w:name w:val="FollowedHyperlink"/>
    <w:basedOn w:val="DefaultParagraphFont"/>
    <w:uiPriority w:val="99"/>
    <w:semiHidden/>
    <w:unhideWhenUsed/>
    <w:rsid w:val="00AA77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5281/zenodo.10708267"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5281/zenodo.10708267" TargetMode="External"/><Relationship Id="rId17" Type="http://schemas.openxmlformats.org/officeDocument/2006/relationships/hyperlink" Target="https://datras.ices.dk" TargetMode="External"/><Relationship Id="rId2" Type="http://schemas.openxmlformats.org/officeDocument/2006/relationships/customXml" Target="../customXml/item2.xml"/><Relationship Id="rId16" Type="http://schemas.openxmlformats.org/officeDocument/2006/relationships/hyperlink" Target="https://ipt.vliz.be/eurobis/resource?r=danishbenthicmonitorin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281/zenodo.10708267" TargetMode="External"/><Relationship Id="rId5" Type="http://schemas.openxmlformats.org/officeDocument/2006/relationships/numbering" Target="numbering.xml"/><Relationship Id="rId15" Type="http://schemas.openxmlformats.org/officeDocument/2006/relationships/hyperlink" Target="https://doi.org/10.5281/zenodo.10708267"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5281/zenodo.1070826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7602F705B6BF44F847D154E07E59DA6" ma:contentTypeVersion="14" ma:contentTypeDescription="Crear nuevo documento." ma:contentTypeScope="" ma:versionID="326e2afad63477796c857a05c6d4e2c1">
  <xsd:schema xmlns:xsd="http://www.w3.org/2001/XMLSchema" xmlns:xs="http://www.w3.org/2001/XMLSchema" xmlns:p="http://schemas.microsoft.com/office/2006/metadata/properties" xmlns:ns3="f333e37b-3980-4160-93ac-e23bb4508eb2" xmlns:ns4="e6ac1148-81bc-4d1a-9a2a-904924250b1f" targetNamespace="http://schemas.microsoft.com/office/2006/metadata/properties" ma:root="true" ma:fieldsID="b3649819572c310fe32641e92ae7ed67" ns3:_="" ns4:_="">
    <xsd:import namespace="f333e37b-3980-4160-93ac-e23bb4508eb2"/>
    <xsd:import namespace="e6ac1148-81bc-4d1a-9a2a-904924250b1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33e37b-3980-4160-93ac-e23bb4508eb2"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description="" ma:internalName="SharedWithDetails" ma:readOnly="true">
      <xsd:simpleType>
        <xsd:restriction base="dms:Note">
          <xsd:maxLength value="255"/>
        </xsd:restriction>
      </xsd:simpleType>
    </xsd:element>
    <xsd:element name="SharingHintHash" ma:index="12"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ac1148-81bc-4d1a-9a2a-904924250b1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6ac1148-81bc-4d1a-9a2a-904924250b1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F94B1-2D42-4CB1-8682-2295AA137E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33e37b-3980-4160-93ac-e23bb4508eb2"/>
    <ds:schemaRef ds:uri="e6ac1148-81bc-4d1a-9a2a-904924250b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D01930-5D5B-45F5-BDE2-A6A359409D26}">
  <ds:schemaRefs>
    <ds:schemaRef ds:uri="http://schemas.microsoft.com/sharepoint/v3/contenttype/forms"/>
  </ds:schemaRefs>
</ds:datastoreItem>
</file>

<file path=customXml/itemProps3.xml><?xml version="1.0" encoding="utf-8"?>
<ds:datastoreItem xmlns:ds="http://schemas.openxmlformats.org/officeDocument/2006/customXml" ds:itemID="{D1AA11F3-4479-42B8-AAFB-1FA3FC768A9B}">
  <ds:schemaRefs>
    <ds:schemaRef ds:uri="http://schemas.microsoft.com/office/2006/metadata/properties"/>
    <ds:schemaRef ds:uri="http://schemas.microsoft.com/office/infopath/2007/PartnerControls"/>
    <ds:schemaRef ds:uri="e6ac1148-81bc-4d1a-9a2a-904924250b1f"/>
  </ds:schemaRefs>
</ds:datastoreItem>
</file>

<file path=customXml/itemProps4.xml><?xml version="1.0" encoding="utf-8"?>
<ds:datastoreItem xmlns:ds="http://schemas.openxmlformats.org/officeDocument/2006/customXml" ds:itemID="{DEB700E1-DC69-4EE4-AFC7-F84CFCC9A45A}">
  <ds:schemaRefs>
    <ds:schemaRef ds:uri="http://schemas.openxmlformats.org/officeDocument/2006/bibliography"/>
  </ds:schemaRefs>
</ds:datastoreItem>
</file>

<file path=docMetadata/LabelInfo.xml><?xml version="1.0" encoding="utf-8"?>
<clbl:labelList xmlns:clbl="http://schemas.microsoft.com/office/2020/mipLabelMetadata">
  <clbl:label id="{92f01cf0-dd39-4ca8-8ed8-80cbd24f5bed}" enabled="1" method="Standard" siteId="{6219f119-3e79-4e7f-acde-a5750808cd9b}"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5</Pages>
  <Words>22992</Words>
  <Characters>131055</Characters>
  <Application>Microsoft Office Word</Application>
  <DocSecurity>0</DocSecurity>
  <Lines>1092</Lines>
  <Paragraphs>3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740</CharactersWithSpaces>
  <SharedDoc>false</SharedDoc>
  <HLinks>
    <vt:vector size="252" baseType="variant">
      <vt:variant>
        <vt:i4>4784139</vt:i4>
      </vt:variant>
      <vt:variant>
        <vt:i4>715</vt:i4>
      </vt:variant>
      <vt:variant>
        <vt:i4>0</vt:i4>
      </vt:variant>
      <vt:variant>
        <vt:i4>5</vt:i4>
      </vt:variant>
      <vt:variant>
        <vt:lpwstr/>
      </vt:variant>
      <vt:variant>
        <vt:lpwstr>_ENREF_83</vt:lpwstr>
      </vt:variant>
      <vt:variant>
        <vt:i4>4784139</vt:i4>
      </vt:variant>
      <vt:variant>
        <vt:i4>709</vt:i4>
      </vt:variant>
      <vt:variant>
        <vt:i4>0</vt:i4>
      </vt:variant>
      <vt:variant>
        <vt:i4>5</vt:i4>
      </vt:variant>
      <vt:variant>
        <vt:lpwstr/>
      </vt:variant>
      <vt:variant>
        <vt:lpwstr>_ENREF_84</vt:lpwstr>
      </vt:variant>
      <vt:variant>
        <vt:i4>4784139</vt:i4>
      </vt:variant>
      <vt:variant>
        <vt:i4>703</vt:i4>
      </vt:variant>
      <vt:variant>
        <vt:i4>0</vt:i4>
      </vt:variant>
      <vt:variant>
        <vt:i4>5</vt:i4>
      </vt:variant>
      <vt:variant>
        <vt:lpwstr/>
      </vt:variant>
      <vt:variant>
        <vt:lpwstr>_ENREF_83</vt:lpwstr>
      </vt:variant>
      <vt:variant>
        <vt:i4>4784139</vt:i4>
      </vt:variant>
      <vt:variant>
        <vt:i4>697</vt:i4>
      </vt:variant>
      <vt:variant>
        <vt:i4>0</vt:i4>
      </vt:variant>
      <vt:variant>
        <vt:i4>5</vt:i4>
      </vt:variant>
      <vt:variant>
        <vt:lpwstr/>
      </vt:variant>
      <vt:variant>
        <vt:lpwstr>_ENREF_82</vt:lpwstr>
      </vt:variant>
      <vt:variant>
        <vt:i4>4194315</vt:i4>
      </vt:variant>
      <vt:variant>
        <vt:i4>685</vt:i4>
      </vt:variant>
      <vt:variant>
        <vt:i4>0</vt:i4>
      </vt:variant>
      <vt:variant>
        <vt:i4>5</vt:i4>
      </vt:variant>
      <vt:variant>
        <vt:lpwstr/>
      </vt:variant>
      <vt:variant>
        <vt:lpwstr>_ENREF_15</vt:lpwstr>
      </vt:variant>
      <vt:variant>
        <vt:i4>4194315</vt:i4>
      </vt:variant>
      <vt:variant>
        <vt:i4>679</vt:i4>
      </vt:variant>
      <vt:variant>
        <vt:i4>0</vt:i4>
      </vt:variant>
      <vt:variant>
        <vt:i4>5</vt:i4>
      </vt:variant>
      <vt:variant>
        <vt:lpwstr/>
      </vt:variant>
      <vt:variant>
        <vt:lpwstr>_ENREF_15</vt:lpwstr>
      </vt:variant>
      <vt:variant>
        <vt:i4>4784139</vt:i4>
      </vt:variant>
      <vt:variant>
        <vt:i4>673</vt:i4>
      </vt:variant>
      <vt:variant>
        <vt:i4>0</vt:i4>
      </vt:variant>
      <vt:variant>
        <vt:i4>5</vt:i4>
      </vt:variant>
      <vt:variant>
        <vt:lpwstr/>
      </vt:variant>
      <vt:variant>
        <vt:lpwstr>_ENREF_81</vt:lpwstr>
      </vt:variant>
      <vt:variant>
        <vt:i4>4325387</vt:i4>
      </vt:variant>
      <vt:variant>
        <vt:i4>667</vt:i4>
      </vt:variant>
      <vt:variant>
        <vt:i4>0</vt:i4>
      </vt:variant>
      <vt:variant>
        <vt:i4>5</vt:i4>
      </vt:variant>
      <vt:variant>
        <vt:lpwstr/>
      </vt:variant>
      <vt:variant>
        <vt:lpwstr>_ENREF_38</vt:lpwstr>
      </vt:variant>
      <vt:variant>
        <vt:i4>4325387</vt:i4>
      </vt:variant>
      <vt:variant>
        <vt:i4>661</vt:i4>
      </vt:variant>
      <vt:variant>
        <vt:i4>0</vt:i4>
      </vt:variant>
      <vt:variant>
        <vt:i4>5</vt:i4>
      </vt:variant>
      <vt:variant>
        <vt:lpwstr/>
      </vt:variant>
      <vt:variant>
        <vt:lpwstr>_ENREF_38</vt:lpwstr>
      </vt:variant>
      <vt:variant>
        <vt:i4>4784139</vt:i4>
      </vt:variant>
      <vt:variant>
        <vt:i4>650</vt:i4>
      </vt:variant>
      <vt:variant>
        <vt:i4>0</vt:i4>
      </vt:variant>
      <vt:variant>
        <vt:i4>5</vt:i4>
      </vt:variant>
      <vt:variant>
        <vt:lpwstr/>
      </vt:variant>
      <vt:variant>
        <vt:lpwstr>_ENREF_80</vt:lpwstr>
      </vt:variant>
      <vt:variant>
        <vt:i4>4587531</vt:i4>
      </vt:variant>
      <vt:variant>
        <vt:i4>639</vt:i4>
      </vt:variant>
      <vt:variant>
        <vt:i4>0</vt:i4>
      </vt:variant>
      <vt:variant>
        <vt:i4>5</vt:i4>
      </vt:variant>
      <vt:variant>
        <vt:lpwstr/>
      </vt:variant>
      <vt:variant>
        <vt:lpwstr>_ENREF_79</vt:lpwstr>
      </vt:variant>
      <vt:variant>
        <vt:i4>4194315</vt:i4>
      </vt:variant>
      <vt:variant>
        <vt:i4>633</vt:i4>
      </vt:variant>
      <vt:variant>
        <vt:i4>0</vt:i4>
      </vt:variant>
      <vt:variant>
        <vt:i4>5</vt:i4>
      </vt:variant>
      <vt:variant>
        <vt:lpwstr/>
      </vt:variant>
      <vt:variant>
        <vt:lpwstr>_ENREF_19</vt:lpwstr>
      </vt:variant>
      <vt:variant>
        <vt:i4>4587531</vt:i4>
      </vt:variant>
      <vt:variant>
        <vt:i4>625</vt:i4>
      </vt:variant>
      <vt:variant>
        <vt:i4>0</vt:i4>
      </vt:variant>
      <vt:variant>
        <vt:i4>5</vt:i4>
      </vt:variant>
      <vt:variant>
        <vt:lpwstr/>
      </vt:variant>
      <vt:variant>
        <vt:lpwstr>_ENREF_78</vt:lpwstr>
      </vt:variant>
      <vt:variant>
        <vt:i4>4587531</vt:i4>
      </vt:variant>
      <vt:variant>
        <vt:i4>611</vt:i4>
      </vt:variant>
      <vt:variant>
        <vt:i4>0</vt:i4>
      </vt:variant>
      <vt:variant>
        <vt:i4>5</vt:i4>
      </vt:variant>
      <vt:variant>
        <vt:lpwstr/>
      </vt:variant>
      <vt:variant>
        <vt:lpwstr>_ENREF_76</vt:lpwstr>
      </vt:variant>
      <vt:variant>
        <vt:i4>4587531</vt:i4>
      </vt:variant>
      <vt:variant>
        <vt:i4>602</vt:i4>
      </vt:variant>
      <vt:variant>
        <vt:i4>0</vt:i4>
      </vt:variant>
      <vt:variant>
        <vt:i4>5</vt:i4>
      </vt:variant>
      <vt:variant>
        <vt:lpwstr/>
      </vt:variant>
      <vt:variant>
        <vt:lpwstr>_ENREF_75</vt:lpwstr>
      </vt:variant>
      <vt:variant>
        <vt:i4>4587531</vt:i4>
      </vt:variant>
      <vt:variant>
        <vt:i4>553</vt:i4>
      </vt:variant>
      <vt:variant>
        <vt:i4>0</vt:i4>
      </vt:variant>
      <vt:variant>
        <vt:i4>5</vt:i4>
      </vt:variant>
      <vt:variant>
        <vt:lpwstr/>
      </vt:variant>
      <vt:variant>
        <vt:lpwstr>_ENREF_71</vt:lpwstr>
      </vt:variant>
      <vt:variant>
        <vt:i4>4587531</vt:i4>
      </vt:variant>
      <vt:variant>
        <vt:i4>547</vt:i4>
      </vt:variant>
      <vt:variant>
        <vt:i4>0</vt:i4>
      </vt:variant>
      <vt:variant>
        <vt:i4>5</vt:i4>
      </vt:variant>
      <vt:variant>
        <vt:lpwstr/>
      </vt:variant>
      <vt:variant>
        <vt:lpwstr>_ENREF_74</vt:lpwstr>
      </vt:variant>
      <vt:variant>
        <vt:i4>4456459</vt:i4>
      </vt:variant>
      <vt:variant>
        <vt:i4>539</vt:i4>
      </vt:variant>
      <vt:variant>
        <vt:i4>0</vt:i4>
      </vt:variant>
      <vt:variant>
        <vt:i4>5</vt:i4>
      </vt:variant>
      <vt:variant>
        <vt:lpwstr/>
      </vt:variant>
      <vt:variant>
        <vt:lpwstr>_ENREF_57</vt:lpwstr>
      </vt:variant>
      <vt:variant>
        <vt:i4>4390923</vt:i4>
      </vt:variant>
      <vt:variant>
        <vt:i4>536</vt:i4>
      </vt:variant>
      <vt:variant>
        <vt:i4>0</vt:i4>
      </vt:variant>
      <vt:variant>
        <vt:i4>5</vt:i4>
      </vt:variant>
      <vt:variant>
        <vt:lpwstr/>
      </vt:variant>
      <vt:variant>
        <vt:lpwstr>_ENREF_21</vt:lpwstr>
      </vt:variant>
      <vt:variant>
        <vt:i4>4653067</vt:i4>
      </vt:variant>
      <vt:variant>
        <vt:i4>528</vt:i4>
      </vt:variant>
      <vt:variant>
        <vt:i4>0</vt:i4>
      </vt:variant>
      <vt:variant>
        <vt:i4>5</vt:i4>
      </vt:variant>
      <vt:variant>
        <vt:lpwstr/>
      </vt:variant>
      <vt:variant>
        <vt:lpwstr>_ENREF_64</vt:lpwstr>
      </vt:variant>
      <vt:variant>
        <vt:i4>4653067</vt:i4>
      </vt:variant>
      <vt:variant>
        <vt:i4>525</vt:i4>
      </vt:variant>
      <vt:variant>
        <vt:i4>0</vt:i4>
      </vt:variant>
      <vt:variant>
        <vt:i4>5</vt:i4>
      </vt:variant>
      <vt:variant>
        <vt:lpwstr/>
      </vt:variant>
      <vt:variant>
        <vt:lpwstr>_ENREF_63</vt:lpwstr>
      </vt:variant>
      <vt:variant>
        <vt:i4>4521995</vt:i4>
      </vt:variant>
      <vt:variant>
        <vt:i4>241</vt:i4>
      </vt:variant>
      <vt:variant>
        <vt:i4>0</vt:i4>
      </vt:variant>
      <vt:variant>
        <vt:i4>5</vt:i4>
      </vt:variant>
      <vt:variant>
        <vt:lpwstr/>
      </vt:variant>
      <vt:variant>
        <vt:lpwstr>_ENREF_43</vt:lpwstr>
      </vt:variant>
      <vt:variant>
        <vt:i4>4521995</vt:i4>
      </vt:variant>
      <vt:variant>
        <vt:i4>238</vt:i4>
      </vt:variant>
      <vt:variant>
        <vt:i4>0</vt:i4>
      </vt:variant>
      <vt:variant>
        <vt:i4>5</vt:i4>
      </vt:variant>
      <vt:variant>
        <vt:lpwstr/>
      </vt:variant>
      <vt:variant>
        <vt:lpwstr>_ENREF_41</vt:lpwstr>
      </vt:variant>
      <vt:variant>
        <vt:i4>4521995</vt:i4>
      </vt:variant>
      <vt:variant>
        <vt:i4>230</vt:i4>
      </vt:variant>
      <vt:variant>
        <vt:i4>0</vt:i4>
      </vt:variant>
      <vt:variant>
        <vt:i4>5</vt:i4>
      </vt:variant>
      <vt:variant>
        <vt:lpwstr/>
      </vt:variant>
      <vt:variant>
        <vt:lpwstr>_ENREF_42</vt:lpwstr>
      </vt:variant>
      <vt:variant>
        <vt:i4>4521995</vt:i4>
      </vt:variant>
      <vt:variant>
        <vt:i4>227</vt:i4>
      </vt:variant>
      <vt:variant>
        <vt:i4>0</vt:i4>
      </vt:variant>
      <vt:variant>
        <vt:i4>5</vt:i4>
      </vt:variant>
      <vt:variant>
        <vt:lpwstr/>
      </vt:variant>
      <vt:variant>
        <vt:lpwstr>_ENREF_41</vt:lpwstr>
      </vt:variant>
      <vt:variant>
        <vt:i4>4521995</vt:i4>
      </vt:variant>
      <vt:variant>
        <vt:i4>224</vt:i4>
      </vt:variant>
      <vt:variant>
        <vt:i4>0</vt:i4>
      </vt:variant>
      <vt:variant>
        <vt:i4>5</vt:i4>
      </vt:variant>
      <vt:variant>
        <vt:lpwstr/>
      </vt:variant>
      <vt:variant>
        <vt:lpwstr>_ENREF_40</vt:lpwstr>
      </vt:variant>
      <vt:variant>
        <vt:i4>4194315</vt:i4>
      </vt:variant>
      <vt:variant>
        <vt:i4>205</vt:i4>
      </vt:variant>
      <vt:variant>
        <vt:i4>0</vt:i4>
      </vt:variant>
      <vt:variant>
        <vt:i4>5</vt:i4>
      </vt:variant>
      <vt:variant>
        <vt:lpwstr/>
      </vt:variant>
      <vt:variant>
        <vt:lpwstr>_ENREF_15</vt:lpwstr>
      </vt:variant>
      <vt:variant>
        <vt:i4>4325387</vt:i4>
      </vt:variant>
      <vt:variant>
        <vt:i4>199</vt:i4>
      </vt:variant>
      <vt:variant>
        <vt:i4>0</vt:i4>
      </vt:variant>
      <vt:variant>
        <vt:i4>5</vt:i4>
      </vt:variant>
      <vt:variant>
        <vt:lpwstr/>
      </vt:variant>
      <vt:variant>
        <vt:lpwstr>_ENREF_39</vt:lpwstr>
      </vt:variant>
      <vt:variant>
        <vt:i4>4325387</vt:i4>
      </vt:variant>
      <vt:variant>
        <vt:i4>195</vt:i4>
      </vt:variant>
      <vt:variant>
        <vt:i4>0</vt:i4>
      </vt:variant>
      <vt:variant>
        <vt:i4>5</vt:i4>
      </vt:variant>
      <vt:variant>
        <vt:lpwstr/>
      </vt:variant>
      <vt:variant>
        <vt:lpwstr>_ENREF_38</vt:lpwstr>
      </vt:variant>
      <vt:variant>
        <vt:i4>4325387</vt:i4>
      </vt:variant>
      <vt:variant>
        <vt:i4>192</vt:i4>
      </vt:variant>
      <vt:variant>
        <vt:i4>0</vt:i4>
      </vt:variant>
      <vt:variant>
        <vt:i4>5</vt:i4>
      </vt:variant>
      <vt:variant>
        <vt:lpwstr/>
      </vt:variant>
      <vt:variant>
        <vt:lpwstr>_ENREF_33</vt:lpwstr>
      </vt:variant>
      <vt:variant>
        <vt:i4>4194315</vt:i4>
      </vt:variant>
      <vt:variant>
        <vt:i4>122</vt:i4>
      </vt:variant>
      <vt:variant>
        <vt:i4>0</vt:i4>
      </vt:variant>
      <vt:variant>
        <vt:i4>5</vt:i4>
      </vt:variant>
      <vt:variant>
        <vt:lpwstr/>
      </vt:variant>
      <vt:variant>
        <vt:lpwstr>_ENREF_15</vt:lpwstr>
      </vt:variant>
      <vt:variant>
        <vt:i4>4325387</vt:i4>
      </vt:variant>
      <vt:variant>
        <vt:i4>105</vt:i4>
      </vt:variant>
      <vt:variant>
        <vt:i4>0</vt:i4>
      </vt:variant>
      <vt:variant>
        <vt:i4>5</vt:i4>
      </vt:variant>
      <vt:variant>
        <vt:lpwstr/>
      </vt:variant>
      <vt:variant>
        <vt:lpwstr>_ENREF_32</vt:lpwstr>
      </vt:variant>
      <vt:variant>
        <vt:i4>4390923</vt:i4>
      </vt:variant>
      <vt:variant>
        <vt:i4>102</vt:i4>
      </vt:variant>
      <vt:variant>
        <vt:i4>0</vt:i4>
      </vt:variant>
      <vt:variant>
        <vt:i4>5</vt:i4>
      </vt:variant>
      <vt:variant>
        <vt:lpwstr/>
      </vt:variant>
      <vt:variant>
        <vt:lpwstr>_ENREF_29</vt:lpwstr>
      </vt:variant>
      <vt:variant>
        <vt:i4>7209070</vt:i4>
      </vt:variant>
      <vt:variant>
        <vt:i4>24</vt:i4>
      </vt:variant>
      <vt:variant>
        <vt:i4>0</vt:i4>
      </vt:variant>
      <vt:variant>
        <vt:i4>5</vt:i4>
      </vt:variant>
      <vt:variant>
        <vt:lpwstr>https://eur02.safelinks.protection.outlook.com/?url=https%3A%2F%2Fwww.nature.com%2Farticles%2Fs41467-018-06012-8&amp;data=05%7C01%7Cgchust%40azti.es%7Cde0210dd449a4fbd71e808db70e3e5c0%7C6219f1193e794e7facdea5750808cd9b%7C0%7C0%7C638227896798363050%7CUnknown%7CTWFpbGZsb3d8eyJWIjoiMC4wLjAwMDAiLCJQIjoiV2luMzIiLCJBTiI6Ik1haWwiLCJXVCI6Mn0%3D%7C3000%7C%7C%7C&amp;sdata=Xl%2Bb6n3B12ZakMXWZsgX2cAloGqAhZuqI9T%2BDJCyna4%3D&amp;reserved=0</vt:lpwstr>
      </vt:variant>
      <vt:variant>
        <vt:lpwstr/>
      </vt:variant>
      <vt:variant>
        <vt:i4>3342451</vt:i4>
      </vt:variant>
      <vt:variant>
        <vt:i4>21</vt:i4>
      </vt:variant>
      <vt:variant>
        <vt:i4>0</vt:i4>
      </vt:variant>
      <vt:variant>
        <vt:i4>5</vt:i4>
      </vt:variant>
      <vt:variant>
        <vt:lpwstr>https://eur02.safelinks.protection.outlook.com/?url=https%3A%2F%2Fwww.nature.com%2Fnature-portfolio%2Feditorial-policies%2Freporting-standards&amp;data=05%7C01%7Cgchust%40azti.es%7Cde0210dd449a4fbd71e808db70e3e5c0%7C6219f1193e794e7facdea5750808cd9b%7C0%7C0%7C638227896798363050%7CUnknown%7CTWFpbGZsb3d8eyJWIjoiMC4wLjAwMDAiLCJQIjoiV2luMzIiLCJBTiI6Ik1haWwiLCJXVCI6Mn0%3D%7C3000%7C%7C%7C&amp;sdata=KyHWJaYI9O6%2BhknhIi6MouvA70WtM93p8c2bkPFogac%3D&amp;reserved=0</vt:lpwstr>
      </vt:variant>
      <vt:variant>
        <vt:lpwstr/>
      </vt:variant>
      <vt:variant>
        <vt:i4>2949158</vt:i4>
      </vt:variant>
      <vt:variant>
        <vt:i4>18</vt:i4>
      </vt:variant>
      <vt:variant>
        <vt:i4>0</vt:i4>
      </vt:variant>
      <vt:variant>
        <vt:i4>5</vt:i4>
      </vt:variant>
      <vt:variant>
        <vt:lpwstr>https://eur02.safelinks.protection.outlook.com/?url=http%3A%2F%2Fwww.nature.com%2Fsdata%2Fpolicies%2Frepositories&amp;data=05%7C01%7Cgchust%40azti.es%7Cde0210dd449a4fbd71e808db70e3e5c0%7C6219f1193e794e7facdea5750808cd9b%7C0%7C0%7C638227896798363050%7CUnknown%7CTWFpbGZsb3d8eyJWIjoiMC4wLjAwMDAiLCJQIjoiV2luMzIiLCJBTiI6Ik1haWwiLCJXVCI6Mn0%3D%7C3000%7C%7C%7C&amp;sdata=AqLv9xXKdEwtJVoX2Ph4rrRVsqSHbvlEZ2Wf6ojMQjc%3D&amp;reserved=0</vt:lpwstr>
      </vt:variant>
      <vt:variant>
        <vt:lpwstr/>
      </vt:variant>
      <vt:variant>
        <vt:i4>7471203</vt:i4>
      </vt:variant>
      <vt:variant>
        <vt:i4>15</vt:i4>
      </vt:variant>
      <vt:variant>
        <vt:i4>0</vt:i4>
      </vt:variant>
      <vt:variant>
        <vt:i4>5</vt:i4>
      </vt:variant>
      <vt:variant>
        <vt:lpwstr>https://eur02.safelinks.protection.outlook.com/?url=https%3A%2F%2Fwww.nature.com%2Fnature-portfolio%2Feditorial-policies%2Freporting-standards%23availability-of-data&amp;data=05%7C01%7Cgchust%40azti.es%7Cde0210dd449a4fbd71e808db70e3e5c0%7C6219f1193e794e7facdea5750808cd9b%7C0%7C0%7C638227896798363050%7CUnknown%7CTWFpbGZsb3d8eyJWIjoiMC4wLjAwMDAiLCJQIjoiV2luMzIiLCJBTiI6Ik1haWwiLCJXVCI6Mn0%3D%7C3000%7C%7C%7C&amp;sdata=HYWDAlZGyhmdsNJ2EIGf1RgC65MG9%2BPIWpOx%2FSEmZ1w%3D&amp;reserved=0</vt:lpwstr>
      </vt:variant>
      <vt:variant>
        <vt:lpwstr/>
      </vt:variant>
      <vt:variant>
        <vt:i4>7471203</vt:i4>
      </vt:variant>
      <vt:variant>
        <vt:i4>12</vt:i4>
      </vt:variant>
      <vt:variant>
        <vt:i4>0</vt:i4>
      </vt:variant>
      <vt:variant>
        <vt:i4>5</vt:i4>
      </vt:variant>
      <vt:variant>
        <vt:lpwstr>https://eur02.safelinks.protection.outlook.com/?url=https%3A%2F%2Fwww.nature.com%2Fnature-portfolio%2Feditorial-policies%2Freporting-standards%23availability-of-data&amp;data=05%7C01%7Cgchust%40azti.es%7Cde0210dd449a4fbd71e808db70e3e5c0%7C6219f1193e794e7facdea5750808cd9b%7C0%7C0%7C638227896798363050%7CUnknown%7CTWFpbGZsb3d8eyJWIjoiMC4wLjAwMDAiLCJQIjoiV2luMzIiLCJBTiI6Ik1haWwiLCJXVCI6Mn0%3D%7C3000%7C%7C%7C&amp;sdata=HYWDAlZGyhmdsNJ2EIGf1RgC65MG9%2BPIWpOx%2FSEmZ1w%3D&amp;reserved=0</vt:lpwstr>
      </vt:variant>
      <vt:variant>
        <vt:lpwstr/>
      </vt:variant>
      <vt:variant>
        <vt:i4>3342451</vt:i4>
      </vt:variant>
      <vt:variant>
        <vt:i4>9</vt:i4>
      </vt:variant>
      <vt:variant>
        <vt:i4>0</vt:i4>
      </vt:variant>
      <vt:variant>
        <vt:i4>5</vt:i4>
      </vt:variant>
      <vt:variant>
        <vt:lpwstr>https://eur02.safelinks.protection.outlook.com/?url=https%3A%2F%2Fwww.nature.com%2Fnature-portfolio%2Feditorial-policies%2Freporting-standards&amp;data=05%7C01%7Cgchust%40azti.es%7Cde0210dd449a4fbd71e808db70e3e5c0%7C6219f1193e794e7facdea5750808cd9b%7C0%7C0%7C638227896798206825%7CUnknown%7CTWFpbGZsb3d8eyJWIjoiMC4wLjAwMDAiLCJQIjoiV2luMzIiLCJBTiI6Ik1haWwiLCJXVCI6Mn0%3D%7C3000%7C%7C%7C&amp;sdata=qIS61sr8B1EjOD4XgDZ7jiAUgRpvK1xeqi%2B7GN8CNGg%3D&amp;reserved=0</vt:lpwstr>
      </vt:variant>
      <vt:variant>
        <vt:lpwstr/>
      </vt:variant>
      <vt:variant>
        <vt:i4>2490488</vt:i4>
      </vt:variant>
      <vt:variant>
        <vt:i4>6</vt:i4>
      </vt:variant>
      <vt:variant>
        <vt:i4>0</vt:i4>
      </vt:variant>
      <vt:variant>
        <vt:i4>5</vt:i4>
      </vt:variant>
      <vt:variant>
        <vt:lpwstr>https://eur02.safelinks.protection.outlook.com/?url=https%3A%2F%2Fwww.nature.com%2Fdocuments%2Fnr-data-availability-statements-data-citations.pdf&amp;data=05%7C01%7Cgchust%40azti.es%7Cde0210dd449a4fbd71e808db70e3e5c0%7C6219f1193e794e7facdea5750808cd9b%7C0%7C0%7C638227896798206825%7CUnknown%7CTWFpbGZsb3d8eyJWIjoiMC4wLjAwMDAiLCJQIjoiV2luMzIiLCJBTiI6Ik1haWwiLCJXVCI6Mn0%3D%7C3000%7C%7C%7C&amp;sdata=ZNHP0bkbxotIJJNULBuABK%2BZpbLuJa1kuE7%2BLqSVdv4%3D&amp;reserved=0</vt:lpwstr>
      </vt:variant>
      <vt:variant>
        <vt:lpwstr/>
      </vt:variant>
      <vt:variant>
        <vt:i4>6815791</vt:i4>
      </vt:variant>
      <vt:variant>
        <vt:i4>3</vt:i4>
      </vt:variant>
      <vt:variant>
        <vt:i4>0</vt:i4>
      </vt:variant>
      <vt:variant>
        <vt:i4>5</vt:i4>
      </vt:variant>
      <vt:variant>
        <vt:lpwstr>https://eur02.safelinks.protection.outlook.com/?url=https%3A%2F%2Fonlinelibrary.wiley.com%2Fdoi%2Ffull%2F10.1111%2Fjbi.14677%3Fcampaign%3Dwolearlyview%23jbi14677-bib-0003&amp;data=05%7C01%7Cgchust%40azti.es%7Cba59f2ae2209479e082108db7c08f1c2%7C6219f1193e794e7facdea5750808cd9b%7C0%7C0%7C638240150100075330%7CUnknown%7CTWFpbGZsb3d8eyJWIjoiMC4wLjAwMDAiLCJQIjoiV2luMzIiLCJBTiI6Ik1haWwiLCJXVCI6Mn0%3D%7C3000%7C%7C%7C&amp;sdata=gz5ZQ8R7b%2Bfk4OflCVVypwIRodY9FH43qApbtSanawI%3D&amp;reserved=0</vt:lpwstr>
      </vt:variant>
      <vt:variant>
        <vt:lpwstr/>
      </vt:variant>
      <vt:variant>
        <vt:i4>7143470</vt:i4>
      </vt:variant>
      <vt:variant>
        <vt:i4>0</vt:i4>
      </vt:variant>
      <vt:variant>
        <vt:i4>0</vt:i4>
      </vt:variant>
      <vt:variant>
        <vt:i4>5</vt:i4>
      </vt:variant>
      <vt:variant>
        <vt:lpwstr>https://eur02.safelinks.protection.outlook.com/?url=https%3A%2F%2Fonlinelibrary.wiley.com%2Fdoi%2Ffull%2F10.1111%2Fjbi.14677%3Fcampaign%3Dwolearlyview%23jbi14677-bib-0016&amp;data=05%7C01%7Cgchust%40azti.es%7Cba59f2ae2209479e082108db7c08f1c2%7C6219f1193e794e7facdea5750808cd9b%7C0%7C0%7C638240150100075330%7CUnknown%7CTWFpbGZsb3d8eyJWIjoiMC4wLjAwMDAiLCJQIjoiV2luMzIiLCJBTiI6Ik1haWwiLCJXVCI6Mn0%3D%7C3000%7C%7C%7C&amp;sdata=LT%2FYXgbXJF3gfnXMChq7fU9SzCaSua1mElmJX4eO%2FpM%3D&amp;reserved=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Chust</dc:creator>
  <cp:keywords/>
  <dc:description/>
  <cp:lastModifiedBy>Nova Mieszkowska</cp:lastModifiedBy>
  <cp:revision>2</cp:revision>
  <cp:lastPrinted>2024-02-27T15:26:00Z</cp:lastPrinted>
  <dcterms:created xsi:type="dcterms:W3CDTF">2024-03-04T11:08:00Z</dcterms:created>
  <dcterms:modified xsi:type="dcterms:W3CDTF">2024-03-04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f01cf0-dd39-4ca8-8ed8-80cbd24f5bed_Enabled">
    <vt:lpwstr>true</vt:lpwstr>
  </property>
  <property fmtid="{D5CDD505-2E9C-101B-9397-08002B2CF9AE}" pid="3" name="MSIP_Label_92f01cf0-dd39-4ca8-8ed8-80cbd24f5bed_SetDate">
    <vt:lpwstr>2022-09-27T11:53:32Z</vt:lpwstr>
  </property>
  <property fmtid="{D5CDD505-2E9C-101B-9397-08002B2CF9AE}" pid="4" name="MSIP_Label_92f01cf0-dd39-4ca8-8ed8-80cbd24f5bed_Method">
    <vt:lpwstr>Standard</vt:lpwstr>
  </property>
  <property fmtid="{D5CDD505-2E9C-101B-9397-08002B2CF9AE}" pid="5" name="MSIP_Label_92f01cf0-dd39-4ca8-8ed8-80cbd24f5bed_Name">
    <vt:lpwstr>Interno</vt:lpwstr>
  </property>
  <property fmtid="{D5CDD505-2E9C-101B-9397-08002B2CF9AE}" pid="6" name="MSIP_Label_92f01cf0-dd39-4ca8-8ed8-80cbd24f5bed_SiteId">
    <vt:lpwstr>6219f119-3e79-4e7f-acde-a5750808cd9b</vt:lpwstr>
  </property>
  <property fmtid="{D5CDD505-2E9C-101B-9397-08002B2CF9AE}" pid="7" name="MSIP_Label_92f01cf0-dd39-4ca8-8ed8-80cbd24f5bed_ActionId">
    <vt:lpwstr>ae0565dd-63df-4fc9-9862-3c860d93de83</vt:lpwstr>
  </property>
  <property fmtid="{D5CDD505-2E9C-101B-9397-08002B2CF9AE}" pid="8" name="MSIP_Label_92f01cf0-dd39-4ca8-8ed8-80cbd24f5bed_ContentBits">
    <vt:lpwstr>0</vt:lpwstr>
  </property>
  <property fmtid="{D5CDD505-2E9C-101B-9397-08002B2CF9AE}" pid="9" name="ContentTypeId">
    <vt:lpwstr>0x01010097602F705B6BF44F847D154E07E59DA6</vt:lpwstr>
  </property>
  <property fmtid="{D5CDD505-2E9C-101B-9397-08002B2CF9AE}" pid="10" name="MediaServiceImageTags">
    <vt:lpwstr/>
  </property>
</Properties>
</file>